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B3D0731" w14:textId="71E9CDAA" w:rsidR="00A27580" w:rsidRPr="002D199A" w:rsidRDefault="00A27580" w:rsidP="00AF0A7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/>
          <w:b/>
          <w:sz w:val="24"/>
          <w:szCs w:val="24"/>
        </w:rPr>
        <w:t xml:space="preserve">Name of Journal: </w:t>
      </w:r>
      <w:r w:rsidR="008B0BC4" w:rsidRPr="002D199A">
        <w:rPr>
          <w:rFonts w:ascii="Book Antiqua" w:hAnsi="Book Antiqua"/>
          <w:i/>
          <w:sz w:val="24"/>
          <w:szCs w:val="24"/>
        </w:rPr>
        <w:t>World Journal of Meta-Analysis</w:t>
      </w:r>
    </w:p>
    <w:p w14:paraId="7F49CFAB" w14:textId="67689503" w:rsidR="00A27580" w:rsidRPr="002D199A" w:rsidRDefault="00A27580" w:rsidP="00AF0A7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/>
          <w:b/>
          <w:sz w:val="24"/>
          <w:szCs w:val="24"/>
        </w:rPr>
        <w:t xml:space="preserve">Manuscript NO: </w:t>
      </w:r>
      <w:r w:rsidRPr="002D199A">
        <w:rPr>
          <w:rFonts w:ascii="Book Antiqua" w:hAnsi="Book Antiqua"/>
          <w:sz w:val="24"/>
          <w:szCs w:val="24"/>
        </w:rPr>
        <w:t>48671</w:t>
      </w:r>
    </w:p>
    <w:p w14:paraId="6409CF02" w14:textId="0B03DDA5" w:rsidR="00A27580" w:rsidRPr="002D199A" w:rsidRDefault="00A27580" w:rsidP="00AF0A7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/>
          <w:b/>
          <w:sz w:val="24"/>
          <w:szCs w:val="24"/>
        </w:rPr>
        <w:t xml:space="preserve">Manuscript Type: </w:t>
      </w:r>
      <w:r w:rsidR="002170AE" w:rsidRPr="002D199A">
        <w:rPr>
          <w:rFonts w:ascii="Book Antiqua" w:hAnsi="Book Antiqua"/>
          <w:sz w:val="24"/>
          <w:szCs w:val="24"/>
        </w:rPr>
        <w:t>META-ANALYSIS</w:t>
      </w:r>
    </w:p>
    <w:p w14:paraId="641A93C9" w14:textId="77777777" w:rsidR="002170AE" w:rsidRPr="002D199A" w:rsidRDefault="002170AE" w:rsidP="00AF0A77">
      <w:pPr>
        <w:spacing w:line="360" w:lineRule="auto"/>
        <w:rPr>
          <w:rFonts w:ascii="Book Antiqua" w:hAnsi="Book Antiqua"/>
          <w:b/>
          <w:sz w:val="24"/>
          <w:szCs w:val="24"/>
        </w:rPr>
      </w:pPr>
      <w:bookmarkStart w:id="0" w:name="_Hlk5568604"/>
    </w:p>
    <w:p w14:paraId="2E0482F7" w14:textId="3858AA2C" w:rsidR="00BD4348" w:rsidRPr="002D199A" w:rsidRDefault="007727C8" w:rsidP="00AF0A7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/>
          <w:b/>
          <w:sz w:val="24"/>
          <w:szCs w:val="24"/>
        </w:rPr>
        <w:t>Pancreatic stents to prevent post-</w:t>
      </w:r>
      <w:r w:rsidR="002170AE" w:rsidRPr="002D199A">
        <w:rPr>
          <w:rFonts w:ascii="Book Antiqua" w:hAnsi="Book Antiqua" w:cs="Times New Roman"/>
          <w:b/>
          <w:sz w:val="24"/>
          <w:szCs w:val="24"/>
        </w:rPr>
        <w:t>endoscopic retrograde cholangiopancreatography</w:t>
      </w:r>
      <w:r w:rsidRPr="002D199A">
        <w:rPr>
          <w:rFonts w:ascii="Book Antiqua" w:hAnsi="Book Antiqua"/>
          <w:b/>
          <w:sz w:val="24"/>
          <w:szCs w:val="24"/>
        </w:rPr>
        <w:t xml:space="preserve"> pancreatitis: </w:t>
      </w:r>
      <w:r w:rsidR="002170AE" w:rsidRPr="002D199A">
        <w:rPr>
          <w:rFonts w:ascii="Book Antiqua" w:hAnsi="Book Antiqua"/>
          <w:b/>
          <w:sz w:val="24"/>
          <w:szCs w:val="24"/>
        </w:rPr>
        <w:t>A</w:t>
      </w:r>
      <w:r w:rsidRPr="002D199A">
        <w:rPr>
          <w:rFonts w:ascii="Book Antiqua" w:hAnsi="Book Antiqua"/>
          <w:b/>
          <w:sz w:val="24"/>
          <w:szCs w:val="24"/>
        </w:rPr>
        <w:t xml:space="preserve"> meta-analysis</w:t>
      </w:r>
    </w:p>
    <w:bookmarkEnd w:id="0"/>
    <w:p w14:paraId="7E210BCD" w14:textId="77777777" w:rsidR="0033456D" w:rsidRPr="002D199A" w:rsidRDefault="0033456D" w:rsidP="00AF0A77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54CEC204" w14:textId="1CA13B6E" w:rsidR="0033456D" w:rsidRPr="002D199A" w:rsidRDefault="007727C8" w:rsidP="00AF0A77">
      <w:pPr>
        <w:spacing w:line="360" w:lineRule="auto"/>
        <w:rPr>
          <w:rFonts w:ascii="Book Antiqua" w:hAnsi="Book Antiqua"/>
          <w:sz w:val="24"/>
          <w:szCs w:val="24"/>
        </w:rPr>
      </w:pPr>
      <w:r w:rsidRPr="002D199A">
        <w:rPr>
          <w:rFonts w:ascii="Book Antiqua" w:hAnsi="Book Antiqua"/>
          <w:sz w:val="24"/>
          <w:szCs w:val="24"/>
        </w:rPr>
        <w:t xml:space="preserve">Sugimoto </w:t>
      </w:r>
      <w:r w:rsidR="00CB750A" w:rsidRPr="002D199A">
        <w:rPr>
          <w:rFonts w:ascii="Book Antiqua" w:hAnsi="Book Antiqua"/>
          <w:sz w:val="24"/>
          <w:szCs w:val="24"/>
        </w:rPr>
        <w:t xml:space="preserve">M </w:t>
      </w:r>
      <w:r w:rsidRPr="002D199A">
        <w:rPr>
          <w:rFonts w:ascii="Book Antiqua" w:hAnsi="Book Antiqua"/>
          <w:i/>
          <w:sz w:val="24"/>
          <w:szCs w:val="24"/>
        </w:rPr>
        <w:t>et al</w:t>
      </w:r>
      <w:r w:rsidRPr="002D199A">
        <w:rPr>
          <w:rFonts w:ascii="Book Antiqua" w:hAnsi="Book Antiqua"/>
          <w:sz w:val="24"/>
          <w:szCs w:val="24"/>
        </w:rPr>
        <w:t>. Pancreatic stents to prevent PEP</w:t>
      </w:r>
      <w:r w:rsidR="00ED6FD2" w:rsidRPr="002D199A">
        <w:rPr>
          <w:rFonts w:ascii="Book Antiqua" w:hAnsi="Book Antiqua"/>
          <w:sz w:val="24"/>
          <w:szCs w:val="24"/>
        </w:rPr>
        <w:t xml:space="preserve">: </w:t>
      </w:r>
      <w:r w:rsidR="00CB750A" w:rsidRPr="002D199A">
        <w:rPr>
          <w:rFonts w:ascii="Book Antiqua" w:hAnsi="Book Antiqua"/>
          <w:sz w:val="24"/>
          <w:szCs w:val="24"/>
        </w:rPr>
        <w:t>A</w:t>
      </w:r>
      <w:r w:rsidR="00ED6FD2" w:rsidRPr="002D199A">
        <w:rPr>
          <w:rFonts w:ascii="Book Antiqua" w:hAnsi="Book Antiqua"/>
          <w:sz w:val="24"/>
          <w:szCs w:val="24"/>
        </w:rPr>
        <w:t xml:space="preserve"> meta-analysis</w:t>
      </w:r>
    </w:p>
    <w:p w14:paraId="1AF5E7C0" w14:textId="77777777" w:rsidR="00A7493F" w:rsidRPr="002D199A" w:rsidRDefault="00A7493F" w:rsidP="00AF0A77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66C8717C" w14:textId="3C853553" w:rsidR="00A7493F" w:rsidRPr="002D199A" w:rsidRDefault="007727C8" w:rsidP="00AF0A77">
      <w:pPr>
        <w:spacing w:line="360" w:lineRule="auto"/>
        <w:rPr>
          <w:rFonts w:ascii="Book Antiqua" w:hAnsi="Book Antiqua"/>
          <w:noProof/>
          <w:sz w:val="24"/>
          <w:szCs w:val="24"/>
        </w:rPr>
      </w:pPr>
      <w:r w:rsidRPr="002D199A">
        <w:rPr>
          <w:rFonts w:ascii="Book Antiqua" w:hAnsi="Book Antiqua"/>
          <w:noProof/>
          <w:sz w:val="24"/>
          <w:szCs w:val="24"/>
        </w:rPr>
        <w:t>Mitsuru Sugimoto, Tadayuki Takagi, Rei Suzuki, Naoki Konno, Hiroyuki Asama, Yuki Sato, Hiroki Irie, Ko Watanabe, Jun Nakamura,</w:t>
      </w:r>
      <w:r w:rsidR="0033456D" w:rsidRPr="002D199A">
        <w:rPr>
          <w:rFonts w:ascii="Book Antiqua" w:hAnsi="Book Antiqua"/>
          <w:noProof/>
          <w:sz w:val="24"/>
          <w:szCs w:val="24"/>
        </w:rPr>
        <w:t xml:space="preserve"> Hitomi Kikuchi,</w:t>
      </w:r>
      <w:r w:rsidRPr="002D199A">
        <w:rPr>
          <w:rFonts w:ascii="Book Antiqua" w:hAnsi="Book Antiqua"/>
          <w:noProof/>
          <w:sz w:val="24"/>
          <w:szCs w:val="24"/>
        </w:rPr>
        <w:t xml:space="preserve"> Mika Takasumi, Minami Hashimoto, Takuto Hikichi, Hiromasa Ohira</w:t>
      </w:r>
    </w:p>
    <w:p w14:paraId="32B69FDA" w14:textId="77777777" w:rsidR="00A7493F" w:rsidRPr="002D199A" w:rsidRDefault="00A7493F" w:rsidP="00AF0A77">
      <w:pPr>
        <w:spacing w:line="360" w:lineRule="auto"/>
        <w:rPr>
          <w:rFonts w:ascii="Book Antiqua" w:hAnsi="Book Antiqua"/>
          <w:b/>
          <w:noProof/>
          <w:sz w:val="24"/>
          <w:szCs w:val="24"/>
        </w:rPr>
      </w:pPr>
    </w:p>
    <w:p w14:paraId="231F4710" w14:textId="36C81A32" w:rsidR="00A7493F" w:rsidRPr="002D199A" w:rsidRDefault="007727C8" w:rsidP="00AF0A77">
      <w:pPr>
        <w:spacing w:line="360" w:lineRule="auto"/>
        <w:rPr>
          <w:rFonts w:ascii="Book Antiqua" w:hAnsi="Book Antiqua"/>
          <w:noProof/>
          <w:sz w:val="24"/>
          <w:szCs w:val="24"/>
        </w:rPr>
      </w:pPr>
      <w:r w:rsidRPr="002D199A">
        <w:rPr>
          <w:rFonts w:ascii="Book Antiqua" w:hAnsi="Book Antiqua"/>
          <w:b/>
          <w:noProof/>
          <w:sz w:val="24"/>
          <w:szCs w:val="24"/>
        </w:rPr>
        <w:t xml:space="preserve">Mitsuru Sugimoto, Tadayuki Takagi, Rei Suzuki, Naoki Konno, Hiroyuki Asama, Yuki Sato, Hiroki Irie, Ko Watanabe, Jun Nakamura, </w:t>
      </w:r>
      <w:r w:rsidR="0033456D" w:rsidRPr="002D199A">
        <w:rPr>
          <w:rFonts w:ascii="Book Antiqua" w:hAnsi="Book Antiqua"/>
          <w:b/>
          <w:noProof/>
          <w:sz w:val="24"/>
          <w:szCs w:val="24"/>
        </w:rPr>
        <w:t xml:space="preserve">Hitomi Kikuchi, </w:t>
      </w:r>
      <w:r w:rsidRPr="002D199A">
        <w:rPr>
          <w:rFonts w:ascii="Book Antiqua" w:hAnsi="Book Antiqua"/>
          <w:b/>
          <w:noProof/>
          <w:sz w:val="24"/>
          <w:szCs w:val="24"/>
        </w:rPr>
        <w:t xml:space="preserve">Mika Takasumi, Minami Hashimoto, Hiromasa Ohira, </w:t>
      </w:r>
      <w:r w:rsidRPr="002D199A">
        <w:rPr>
          <w:rFonts w:ascii="Book Antiqua" w:hAnsi="Book Antiqua"/>
          <w:noProof/>
          <w:sz w:val="24"/>
          <w:szCs w:val="24"/>
        </w:rPr>
        <w:t xml:space="preserve">Department of Gastroenterology, Fukushima Medical University, School of Medicine, </w:t>
      </w:r>
      <w:r w:rsidR="00D56CA9" w:rsidRPr="002D199A">
        <w:rPr>
          <w:rFonts w:ascii="Book Antiqua" w:hAnsi="Book Antiqua" w:cs="Times New Roman"/>
          <w:sz w:val="24"/>
          <w:szCs w:val="24"/>
        </w:rPr>
        <w:t>Fukushima City, Fukushima Prefecture</w:t>
      </w:r>
      <w:r w:rsidR="00C15AF1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6C2A8C" w:rsidRPr="002D199A">
        <w:rPr>
          <w:rFonts w:ascii="Book Antiqua" w:hAnsi="Book Antiqua"/>
          <w:sz w:val="24"/>
          <w:szCs w:val="24"/>
        </w:rPr>
        <w:t>960-1295</w:t>
      </w:r>
      <w:r w:rsidRPr="002D199A">
        <w:rPr>
          <w:rFonts w:ascii="Book Antiqua" w:hAnsi="Book Antiqua"/>
          <w:noProof/>
          <w:sz w:val="24"/>
          <w:szCs w:val="24"/>
        </w:rPr>
        <w:t>, Japan</w:t>
      </w:r>
    </w:p>
    <w:p w14:paraId="3D6C6553" w14:textId="77777777" w:rsidR="00D56CA9" w:rsidRDefault="00D56CA9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3B6605C" w14:textId="028F443E" w:rsidR="00A7493F" w:rsidRPr="002D199A" w:rsidRDefault="007727C8" w:rsidP="00AF0A77">
      <w:pPr>
        <w:spacing w:line="360" w:lineRule="auto"/>
        <w:rPr>
          <w:rFonts w:ascii="Book Antiqua" w:hAnsi="Book Antiqua"/>
          <w:noProof/>
          <w:sz w:val="24"/>
          <w:szCs w:val="24"/>
        </w:rPr>
      </w:pPr>
      <w:r w:rsidRPr="002D199A">
        <w:rPr>
          <w:rFonts w:ascii="Book Antiqua" w:hAnsi="Book Antiqua"/>
          <w:b/>
          <w:noProof/>
          <w:sz w:val="24"/>
          <w:szCs w:val="24"/>
        </w:rPr>
        <w:t xml:space="preserve">Ko Watanabe, Jun Nakamura, </w:t>
      </w:r>
      <w:r w:rsidR="0033456D" w:rsidRPr="002D199A">
        <w:rPr>
          <w:rFonts w:ascii="Book Antiqua" w:hAnsi="Book Antiqua"/>
          <w:b/>
          <w:noProof/>
          <w:sz w:val="24"/>
          <w:szCs w:val="24"/>
        </w:rPr>
        <w:t xml:space="preserve">Hitomi Kikuchi, </w:t>
      </w:r>
      <w:r w:rsidRPr="002D199A">
        <w:rPr>
          <w:rFonts w:ascii="Book Antiqua" w:hAnsi="Book Antiqua"/>
          <w:b/>
          <w:noProof/>
          <w:sz w:val="24"/>
          <w:szCs w:val="24"/>
        </w:rPr>
        <w:t xml:space="preserve">Minami Hashimoto, Takuto Hikichi, </w:t>
      </w:r>
      <w:r w:rsidRPr="002D199A">
        <w:rPr>
          <w:rFonts w:ascii="Book Antiqua" w:hAnsi="Book Antiqua"/>
          <w:noProof/>
          <w:sz w:val="24"/>
          <w:szCs w:val="24"/>
        </w:rPr>
        <w:t xml:space="preserve">Department of Endoscopy, Fukushima Medical University Hospital, </w:t>
      </w:r>
      <w:r w:rsidR="00D56CA9" w:rsidRPr="002D199A">
        <w:rPr>
          <w:rFonts w:ascii="Book Antiqua" w:hAnsi="Book Antiqua" w:cs="Times New Roman"/>
          <w:sz w:val="24"/>
          <w:szCs w:val="24"/>
        </w:rPr>
        <w:t xml:space="preserve">Fukushima City, Fukushima Prefecture </w:t>
      </w:r>
      <w:r w:rsidR="006C2A8C" w:rsidRPr="002D199A">
        <w:rPr>
          <w:rFonts w:ascii="Book Antiqua" w:hAnsi="Book Antiqua"/>
          <w:sz w:val="24"/>
          <w:szCs w:val="24"/>
        </w:rPr>
        <w:t>960-1295</w:t>
      </w:r>
      <w:r w:rsidRPr="002D199A">
        <w:rPr>
          <w:rFonts w:ascii="Book Antiqua" w:hAnsi="Book Antiqua"/>
          <w:noProof/>
          <w:sz w:val="24"/>
          <w:szCs w:val="24"/>
        </w:rPr>
        <w:t>, Japan</w:t>
      </w:r>
    </w:p>
    <w:p w14:paraId="169B9925" w14:textId="77777777" w:rsidR="00A7493F" w:rsidRPr="002D199A" w:rsidRDefault="00A7493F" w:rsidP="00AF0A77">
      <w:pPr>
        <w:spacing w:line="360" w:lineRule="auto"/>
        <w:rPr>
          <w:rFonts w:ascii="Book Antiqua" w:hAnsi="Book Antiqua"/>
          <w:noProof/>
          <w:sz w:val="24"/>
          <w:szCs w:val="24"/>
        </w:rPr>
      </w:pPr>
    </w:p>
    <w:p w14:paraId="12DFDE92" w14:textId="03CED805" w:rsidR="006C2A8C" w:rsidRPr="002D199A" w:rsidRDefault="006C2A8C" w:rsidP="00AF0A77">
      <w:pPr>
        <w:spacing w:line="360" w:lineRule="auto"/>
        <w:rPr>
          <w:rFonts w:ascii="Book Antiqua" w:hAnsi="Book Antiqua" w:cs="Times New Roman"/>
          <w:noProof/>
          <w:kern w:val="0"/>
          <w:sz w:val="24"/>
          <w:szCs w:val="24"/>
        </w:rPr>
      </w:pPr>
      <w:r w:rsidRPr="002D199A">
        <w:rPr>
          <w:rFonts w:ascii="Book Antiqua" w:hAnsi="Book Antiqua"/>
          <w:b/>
          <w:sz w:val="24"/>
          <w:szCs w:val="24"/>
        </w:rPr>
        <w:t>ORCID number:</w:t>
      </w:r>
      <w:r w:rsidRPr="002D199A">
        <w:rPr>
          <w:rFonts w:ascii="Book Antiqua" w:hAnsi="Book Antiqua"/>
          <w:sz w:val="24"/>
          <w:szCs w:val="24"/>
        </w:rPr>
        <w:t> </w:t>
      </w:r>
      <w:r w:rsidR="007727C8" w:rsidRPr="002D199A">
        <w:rPr>
          <w:rFonts w:ascii="Book Antiqua" w:hAnsi="Book Antiqua"/>
          <w:noProof/>
          <w:sz w:val="24"/>
          <w:szCs w:val="24"/>
        </w:rPr>
        <w:t>Mitsuru Sugimoto (0000-0002-4223-613X)</w:t>
      </w:r>
      <w:r w:rsidR="0033456D" w:rsidRPr="002D199A">
        <w:rPr>
          <w:rFonts w:ascii="Book Antiqua" w:hAnsi="Book Antiqua"/>
          <w:noProof/>
          <w:sz w:val="24"/>
          <w:szCs w:val="24"/>
        </w:rPr>
        <w:t xml:space="preserve">; </w:t>
      </w:r>
      <w:r w:rsidR="007727C8" w:rsidRPr="002D199A">
        <w:rPr>
          <w:rFonts w:ascii="Book Antiqua" w:hAnsi="Book Antiqua"/>
          <w:noProof/>
          <w:sz w:val="24"/>
          <w:szCs w:val="24"/>
        </w:rPr>
        <w:t>Tadayuki Takag</w:t>
      </w:r>
      <w:r w:rsidR="0033456D" w:rsidRPr="002D199A">
        <w:rPr>
          <w:rFonts w:ascii="Book Antiqua" w:hAnsi="Book Antiqua"/>
          <w:noProof/>
          <w:sz w:val="24"/>
          <w:szCs w:val="24"/>
        </w:rPr>
        <w:t xml:space="preserve"> </w:t>
      </w:r>
      <w:r w:rsidR="0033456D" w:rsidRPr="002D199A">
        <w:rPr>
          <w:rFonts w:ascii="Book Antiqua" w:hAnsi="Book Antiqua"/>
          <w:noProof/>
          <w:sz w:val="24"/>
          <w:szCs w:val="24"/>
        </w:rPr>
        <w:lastRenderedPageBreak/>
        <w:t>(</w:t>
      </w:r>
      <w:r w:rsidR="007727C8" w:rsidRPr="002D199A">
        <w:rPr>
          <w:rFonts w:ascii="Book Antiqua" w:hAnsi="Book Antiqua"/>
          <w:noProof/>
          <w:sz w:val="24"/>
          <w:szCs w:val="24"/>
        </w:rPr>
        <w:t>0000-0003-0696-5973</w:t>
      </w:r>
      <w:r w:rsidR="0033456D" w:rsidRPr="002D199A">
        <w:rPr>
          <w:rFonts w:ascii="Book Antiqua" w:hAnsi="Book Antiqua"/>
          <w:noProof/>
          <w:sz w:val="24"/>
          <w:szCs w:val="24"/>
        </w:rPr>
        <w:t xml:space="preserve">); </w:t>
      </w:r>
      <w:r w:rsidR="007727C8" w:rsidRPr="002D199A">
        <w:rPr>
          <w:rFonts w:ascii="Book Antiqua" w:hAnsi="Book Antiqua"/>
          <w:noProof/>
          <w:sz w:val="24"/>
          <w:szCs w:val="24"/>
        </w:rPr>
        <w:t>Rei Suz</w:t>
      </w:r>
      <w:r w:rsidR="0033456D" w:rsidRPr="002D199A">
        <w:rPr>
          <w:rFonts w:ascii="Book Antiqua" w:hAnsi="Book Antiqua"/>
          <w:noProof/>
          <w:sz w:val="24"/>
          <w:szCs w:val="24"/>
        </w:rPr>
        <w:t>uki (</w:t>
      </w:r>
      <w:r w:rsidR="007727C8" w:rsidRPr="002D199A">
        <w:rPr>
          <w:rFonts w:ascii="Book Antiqua" w:hAnsi="Book Antiqua"/>
          <w:noProof/>
          <w:sz w:val="24"/>
          <w:szCs w:val="24"/>
        </w:rPr>
        <w:t>0000-0002-4049-0484</w:t>
      </w:r>
      <w:r w:rsidR="0033456D" w:rsidRPr="002D199A">
        <w:rPr>
          <w:rFonts w:ascii="Book Antiqua" w:hAnsi="Book Antiqua"/>
          <w:noProof/>
          <w:sz w:val="24"/>
          <w:szCs w:val="24"/>
        </w:rPr>
        <w:t xml:space="preserve">); </w:t>
      </w:r>
      <w:r w:rsidR="007727C8" w:rsidRPr="002D199A">
        <w:rPr>
          <w:rFonts w:ascii="Book Antiqua" w:hAnsi="Book Antiqua"/>
          <w:noProof/>
          <w:sz w:val="24"/>
          <w:szCs w:val="24"/>
        </w:rPr>
        <w:t>Naoki Konno</w:t>
      </w:r>
      <w:r w:rsidR="0033456D" w:rsidRPr="002D199A">
        <w:rPr>
          <w:rFonts w:ascii="Book Antiqua" w:hAnsi="Book Antiqua"/>
          <w:noProof/>
          <w:sz w:val="24"/>
          <w:szCs w:val="24"/>
        </w:rPr>
        <w:t xml:space="preserve"> (</w:t>
      </w:r>
      <w:r w:rsidR="007727C8" w:rsidRPr="002D199A">
        <w:rPr>
          <w:rFonts w:ascii="Book Antiqua" w:hAnsi="Book Antiqua"/>
          <w:noProof/>
          <w:sz w:val="24"/>
          <w:szCs w:val="24"/>
        </w:rPr>
        <w:t>0000-0001-9830-4317</w:t>
      </w:r>
      <w:r w:rsidR="0033456D" w:rsidRPr="002D199A">
        <w:rPr>
          <w:rFonts w:ascii="Book Antiqua" w:hAnsi="Book Antiqua"/>
          <w:noProof/>
          <w:sz w:val="24"/>
          <w:szCs w:val="24"/>
        </w:rPr>
        <w:t xml:space="preserve">); </w:t>
      </w:r>
      <w:r w:rsidR="007727C8" w:rsidRPr="002D199A">
        <w:rPr>
          <w:rFonts w:ascii="Book Antiqua" w:hAnsi="Book Antiqua"/>
          <w:noProof/>
          <w:sz w:val="24"/>
          <w:szCs w:val="24"/>
        </w:rPr>
        <w:t>Hiroyuki Asa</w:t>
      </w:r>
      <w:r w:rsidR="0033456D" w:rsidRPr="002D199A">
        <w:rPr>
          <w:rFonts w:ascii="Book Antiqua" w:hAnsi="Book Antiqua"/>
          <w:noProof/>
          <w:sz w:val="24"/>
          <w:szCs w:val="24"/>
        </w:rPr>
        <w:t>ma (</w:t>
      </w:r>
      <w:r w:rsidR="007727C8" w:rsidRPr="002D199A">
        <w:rPr>
          <w:rFonts w:ascii="Book Antiqua" w:hAnsi="Book Antiqua"/>
          <w:noProof/>
          <w:sz w:val="24"/>
          <w:szCs w:val="24"/>
        </w:rPr>
        <w:t>0000-0002-0102-0404</w:t>
      </w:r>
      <w:r w:rsidR="0033456D" w:rsidRPr="002D199A">
        <w:rPr>
          <w:rFonts w:ascii="Book Antiqua" w:hAnsi="Book Antiqua"/>
          <w:noProof/>
          <w:sz w:val="24"/>
          <w:szCs w:val="24"/>
        </w:rPr>
        <w:t xml:space="preserve">); </w:t>
      </w:r>
      <w:r w:rsidR="007727C8" w:rsidRPr="002D199A">
        <w:rPr>
          <w:rFonts w:ascii="Book Antiqua" w:hAnsi="Book Antiqua"/>
          <w:noProof/>
          <w:sz w:val="24"/>
          <w:szCs w:val="24"/>
        </w:rPr>
        <w:t>Yuki Sato</w:t>
      </w:r>
      <w:r w:rsidR="0033456D" w:rsidRPr="002D199A">
        <w:rPr>
          <w:rFonts w:ascii="Book Antiqua" w:hAnsi="Book Antiqua"/>
          <w:noProof/>
          <w:sz w:val="24"/>
          <w:szCs w:val="24"/>
        </w:rPr>
        <w:t xml:space="preserve"> (</w:t>
      </w:r>
      <w:r w:rsidR="007727C8" w:rsidRPr="002D199A">
        <w:rPr>
          <w:rFonts w:ascii="Book Antiqua" w:hAnsi="Book Antiqua"/>
          <w:noProof/>
          <w:sz w:val="24"/>
          <w:szCs w:val="24"/>
        </w:rPr>
        <w:t>0000-0001-8000-0972</w:t>
      </w:r>
      <w:r w:rsidR="0033456D" w:rsidRPr="002D199A">
        <w:rPr>
          <w:rFonts w:ascii="Book Antiqua" w:hAnsi="Book Antiqua"/>
          <w:noProof/>
          <w:sz w:val="24"/>
          <w:szCs w:val="24"/>
        </w:rPr>
        <w:t xml:space="preserve">); </w:t>
      </w:r>
      <w:r w:rsidR="007727C8" w:rsidRPr="002D199A">
        <w:rPr>
          <w:rFonts w:ascii="Book Antiqua" w:hAnsi="Book Antiqua"/>
          <w:noProof/>
          <w:sz w:val="24"/>
          <w:szCs w:val="24"/>
        </w:rPr>
        <w:t>Hiroki Iri</w:t>
      </w:r>
      <w:r w:rsidR="0033456D" w:rsidRPr="002D199A">
        <w:rPr>
          <w:rFonts w:ascii="Book Antiqua" w:hAnsi="Book Antiqua"/>
          <w:noProof/>
          <w:sz w:val="24"/>
          <w:szCs w:val="24"/>
        </w:rPr>
        <w:t>e (</w:t>
      </w:r>
      <w:r w:rsidR="007727C8" w:rsidRPr="002D199A">
        <w:rPr>
          <w:rFonts w:ascii="Book Antiqua" w:hAnsi="Book Antiqua"/>
          <w:noProof/>
          <w:sz w:val="24"/>
          <w:szCs w:val="24"/>
        </w:rPr>
        <w:t>0000-0002-4805-6244</w:t>
      </w:r>
      <w:r w:rsidR="0033456D" w:rsidRPr="002D199A">
        <w:rPr>
          <w:rFonts w:ascii="Book Antiqua" w:hAnsi="Book Antiqua"/>
          <w:noProof/>
          <w:sz w:val="24"/>
          <w:szCs w:val="24"/>
        </w:rPr>
        <w:t>);</w:t>
      </w:r>
      <w:r w:rsidR="007727C8" w:rsidRPr="002D199A">
        <w:rPr>
          <w:rFonts w:ascii="Book Antiqua" w:hAnsi="Book Antiqua"/>
          <w:noProof/>
          <w:sz w:val="24"/>
          <w:szCs w:val="24"/>
        </w:rPr>
        <w:t xml:space="preserve"> Ko Watanabe </w:t>
      </w:r>
      <w:r w:rsidR="0033456D" w:rsidRPr="002D199A">
        <w:rPr>
          <w:rStyle w:val="a3"/>
          <w:rFonts w:ascii="Book Antiqua" w:hAnsi="Book Antiqua"/>
          <w:noProof/>
          <w:color w:val="auto"/>
          <w:sz w:val="24"/>
          <w:szCs w:val="24"/>
          <w:u w:val="none"/>
        </w:rPr>
        <w:t>(</w:t>
      </w:r>
      <w:r w:rsidR="007727C8" w:rsidRPr="002D199A">
        <w:rPr>
          <w:rFonts w:ascii="Book Antiqua" w:hAnsi="Book Antiqua"/>
          <w:noProof/>
          <w:sz w:val="24"/>
          <w:szCs w:val="24"/>
        </w:rPr>
        <w:t>0000-0003-3895-7636</w:t>
      </w:r>
      <w:r w:rsidR="0033456D" w:rsidRPr="002D199A">
        <w:rPr>
          <w:rFonts w:ascii="Book Antiqua" w:hAnsi="Book Antiqua"/>
          <w:noProof/>
          <w:sz w:val="24"/>
          <w:szCs w:val="24"/>
        </w:rPr>
        <w:t xml:space="preserve">); </w:t>
      </w:r>
      <w:r w:rsidR="007727C8" w:rsidRPr="002D199A">
        <w:rPr>
          <w:rFonts w:ascii="Book Antiqua" w:hAnsi="Book Antiqua"/>
          <w:noProof/>
          <w:sz w:val="24"/>
          <w:szCs w:val="24"/>
        </w:rPr>
        <w:t>Jun Nakamura</w:t>
      </w:r>
      <w:r w:rsidR="0033456D" w:rsidRPr="002D199A">
        <w:rPr>
          <w:rFonts w:ascii="Book Antiqua" w:hAnsi="Book Antiqua"/>
          <w:noProof/>
          <w:sz w:val="24"/>
          <w:szCs w:val="24"/>
        </w:rPr>
        <w:t xml:space="preserve"> (</w:t>
      </w:r>
      <w:r w:rsidR="007727C8" w:rsidRPr="002D199A">
        <w:rPr>
          <w:rFonts w:ascii="Book Antiqua" w:hAnsi="Book Antiqua"/>
          <w:noProof/>
          <w:sz w:val="24"/>
          <w:szCs w:val="24"/>
        </w:rPr>
        <w:t>0000-0001-6006-1778</w:t>
      </w:r>
      <w:r w:rsidR="0033456D" w:rsidRPr="002D199A">
        <w:rPr>
          <w:rFonts w:ascii="Book Antiqua" w:hAnsi="Book Antiqua"/>
          <w:noProof/>
          <w:sz w:val="24"/>
          <w:szCs w:val="24"/>
        </w:rPr>
        <w:t>);</w:t>
      </w:r>
      <w:r w:rsidR="007727C8" w:rsidRPr="002D199A">
        <w:rPr>
          <w:rFonts w:ascii="Book Antiqua" w:hAnsi="Book Antiqua"/>
          <w:noProof/>
          <w:sz w:val="24"/>
          <w:szCs w:val="24"/>
        </w:rPr>
        <w:t xml:space="preserve"> </w:t>
      </w:r>
      <w:r w:rsidRPr="002D199A">
        <w:rPr>
          <w:rFonts w:ascii="Book Antiqua" w:hAnsi="Book Antiqua"/>
          <w:noProof/>
          <w:sz w:val="24"/>
          <w:szCs w:val="24"/>
        </w:rPr>
        <w:t xml:space="preserve">Hitomi Kikuchi (0000-0003-0583-1623); </w:t>
      </w:r>
      <w:r w:rsidR="007727C8" w:rsidRPr="002D199A">
        <w:rPr>
          <w:rFonts w:ascii="Book Antiqua" w:hAnsi="Book Antiqua"/>
          <w:noProof/>
          <w:sz w:val="24"/>
          <w:szCs w:val="24"/>
        </w:rPr>
        <w:t>Mika Takasumi</w:t>
      </w:r>
      <w:r w:rsidR="0033456D" w:rsidRPr="002D199A">
        <w:rPr>
          <w:rFonts w:ascii="Book Antiqua" w:hAnsi="Book Antiqua"/>
          <w:noProof/>
          <w:sz w:val="24"/>
          <w:szCs w:val="24"/>
        </w:rPr>
        <w:t xml:space="preserve"> (</w:t>
      </w:r>
      <w:r w:rsidR="007727C8" w:rsidRPr="002D199A">
        <w:rPr>
          <w:rFonts w:ascii="Book Antiqua" w:hAnsi="Book Antiqua"/>
          <w:noProof/>
          <w:sz w:val="24"/>
          <w:szCs w:val="24"/>
        </w:rPr>
        <w:t>0000-0002-6025-8084</w:t>
      </w:r>
      <w:r w:rsidR="0033456D" w:rsidRPr="002D199A">
        <w:rPr>
          <w:rFonts w:ascii="Book Antiqua" w:hAnsi="Book Antiqua"/>
          <w:noProof/>
          <w:sz w:val="24"/>
          <w:szCs w:val="24"/>
        </w:rPr>
        <w:t xml:space="preserve">); </w:t>
      </w:r>
      <w:r w:rsidR="007727C8" w:rsidRPr="002D199A">
        <w:rPr>
          <w:rFonts w:ascii="Book Antiqua" w:hAnsi="Book Antiqua"/>
          <w:noProof/>
          <w:sz w:val="24"/>
          <w:szCs w:val="24"/>
        </w:rPr>
        <w:t>Minami Hashimoto</w:t>
      </w:r>
      <w:r w:rsidR="0033456D" w:rsidRPr="002D199A">
        <w:rPr>
          <w:rFonts w:ascii="Book Antiqua" w:hAnsi="Book Antiqua"/>
          <w:noProof/>
          <w:sz w:val="24"/>
          <w:szCs w:val="24"/>
        </w:rPr>
        <w:t xml:space="preserve"> (</w:t>
      </w:r>
      <w:hyperlink r:id="rId8" w:tgtFrame="_blank" w:history="1">
        <w:r w:rsidR="007727C8" w:rsidRPr="002D199A">
          <w:rPr>
            <w:rStyle w:val="a3"/>
            <w:rFonts w:ascii="Book Antiqua" w:hAnsi="Book Antiqua" w:cs="Arial"/>
            <w:noProof/>
            <w:color w:val="auto"/>
            <w:sz w:val="24"/>
            <w:szCs w:val="24"/>
            <w:u w:val="none"/>
          </w:rPr>
          <w:t>0000-0002-5750-7182</w:t>
        </w:r>
      </w:hyperlink>
      <w:r w:rsidR="0033456D" w:rsidRPr="002D199A">
        <w:rPr>
          <w:rStyle w:val="a3"/>
          <w:rFonts w:ascii="Book Antiqua" w:hAnsi="Book Antiqua" w:cs="Arial"/>
          <w:noProof/>
          <w:color w:val="auto"/>
          <w:sz w:val="24"/>
          <w:szCs w:val="24"/>
          <w:u w:val="none"/>
        </w:rPr>
        <w:t>)</w:t>
      </w:r>
      <w:r w:rsidR="0033456D" w:rsidRPr="002D199A">
        <w:rPr>
          <w:rFonts w:ascii="Book Antiqua" w:hAnsi="Book Antiqua"/>
          <w:noProof/>
          <w:sz w:val="24"/>
          <w:szCs w:val="24"/>
        </w:rPr>
        <w:t xml:space="preserve">; </w:t>
      </w:r>
      <w:r w:rsidR="007727C8" w:rsidRPr="002D199A">
        <w:rPr>
          <w:rFonts w:ascii="Book Antiqua" w:hAnsi="Book Antiqua"/>
          <w:noProof/>
          <w:sz w:val="24"/>
          <w:szCs w:val="24"/>
        </w:rPr>
        <w:t>Takuto Hikichi</w:t>
      </w:r>
      <w:r w:rsidR="0033456D" w:rsidRPr="002D199A">
        <w:rPr>
          <w:rFonts w:ascii="Book Antiqua" w:hAnsi="Book Antiqua"/>
          <w:noProof/>
          <w:sz w:val="24"/>
          <w:szCs w:val="24"/>
        </w:rPr>
        <w:t xml:space="preserve"> (</w:t>
      </w:r>
      <w:r w:rsidR="007727C8" w:rsidRPr="002D199A">
        <w:rPr>
          <w:rFonts w:ascii="Book Antiqua" w:hAnsi="Book Antiqua"/>
          <w:noProof/>
          <w:sz w:val="24"/>
          <w:szCs w:val="24"/>
        </w:rPr>
        <w:t>0000-0002-9815-1557</w:t>
      </w:r>
      <w:r w:rsidR="0033456D" w:rsidRPr="002D199A">
        <w:rPr>
          <w:rFonts w:ascii="Book Antiqua" w:hAnsi="Book Antiqua"/>
          <w:noProof/>
          <w:sz w:val="24"/>
          <w:szCs w:val="24"/>
        </w:rPr>
        <w:t xml:space="preserve">); </w:t>
      </w:r>
      <w:r w:rsidR="007727C8" w:rsidRPr="002D199A">
        <w:rPr>
          <w:rFonts w:ascii="Book Antiqua" w:hAnsi="Book Antiqua"/>
          <w:noProof/>
          <w:sz w:val="24"/>
          <w:szCs w:val="24"/>
        </w:rPr>
        <w:t xml:space="preserve">Hiromasa Ohira </w:t>
      </w:r>
      <w:r w:rsidR="0033456D" w:rsidRPr="002D199A">
        <w:rPr>
          <w:rFonts w:ascii="Book Antiqua" w:hAnsi="Book Antiqua"/>
          <w:noProof/>
          <w:sz w:val="24"/>
          <w:szCs w:val="24"/>
        </w:rPr>
        <w:t>(</w:t>
      </w:r>
      <w:r w:rsidR="007727C8" w:rsidRPr="002D199A">
        <w:rPr>
          <w:rFonts w:ascii="Book Antiqua" w:hAnsi="Book Antiqua" w:cs="Times New Roman"/>
          <w:noProof/>
          <w:kern w:val="0"/>
          <w:sz w:val="24"/>
          <w:szCs w:val="24"/>
        </w:rPr>
        <w:t>0000-0003-4331-0634</w:t>
      </w:r>
      <w:r w:rsidR="0033456D" w:rsidRPr="002D199A">
        <w:rPr>
          <w:rFonts w:ascii="Book Antiqua" w:hAnsi="Book Antiqua" w:cs="Times New Roman"/>
          <w:noProof/>
          <w:kern w:val="0"/>
          <w:sz w:val="24"/>
          <w:szCs w:val="24"/>
        </w:rPr>
        <w:t>).</w:t>
      </w:r>
    </w:p>
    <w:p w14:paraId="56618873" w14:textId="77777777" w:rsidR="006C2A8C" w:rsidRPr="002D199A" w:rsidRDefault="006C2A8C" w:rsidP="00AF0A77">
      <w:pPr>
        <w:spacing w:line="360" w:lineRule="auto"/>
        <w:rPr>
          <w:rFonts w:ascii="Book Antiqua" w:hAnsi="Book Antiqua"/>
          <w:sz w:val="24"/>
          <w:szCs w:val="24"/>
        </w:rPr>
      </w:pPr>
    </w:p>
    <w:p w14:paraId="1B789B8D" w14:textId="14EA83CC" w:rsidR="0033456D" w:rsidRPr="002D199A" w:rsidRDefault="007727C8" w:rsidP="00AF0A77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b/>
          <w:sz w:val="24"/>
          <w:szCs w:val="24"/>
        </w:rPr>
        <w:t xml:space="preserve">Author contributions: </w:t>
      </w:r>
      <w:r w:rsidR="006C2A8C" w:rsidRPr="002D199A">
        <w:rPr>
          <w:rFonts w:ascii="Book Antiqua" w:hAnsi="Book Antiqua"/>
          <w:noProof/>
          <w:sz w:val="24"/>
          <w:szCs w:val="24"/>
        </w:rPr>
        <w:t>Sugimoto</w:t>
      </w:r>
      <w:r w:rsidR="006C2A8C" w:rsidRPr="002D199A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Pr="002D199A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M </w:t>
      </w:r>
      <w:r w:rsidRPr="002D199A">
        <w:rPr>
          <w:rFonts w:ascii="Book Antiqua" w:hAnsi="Book Antiqua" w:cs="Times New Roman"/>
          <w:sz w:val="24"/>
          <w:szCs w:val="24"/>
        </w:rPr>
        <w:t xml:space="preserve">designed and performed the study; </w:t>
      </w:r>
      <w:r w:rsidR="006C2A8C" w:rsidRPr="002D199A">
        <w:rPr>
          <w:rFonts w:ascii="Book Antiqua" w:hAnsi="Book Antiqua"/>
          <w:noProof/>
          <w:sz w:val="24"/>
          <w:szCs w:val="24"/>
        </w:rPr>
        <w:t>Sugimoto</w:t>
      </w:r>
      <w:r w:rsidR="006C2A8C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Pr="002D199A">
        <w:rPr>
          <w:rFonts w:ascii="Book Antiqua" w:hAnsi="Book Antiqua" w:cs="Times New Roman"/>
          <w:sz w:val="24"/>
          <w:szCs w:val="24"/>
        </w:rPr>
        <w:t xml:space="preserve">M, </w:t>
      </w:r>
      <w:r w:rsidR="006C2A8C" w:rsidRPr="002D199A">
        <w:rPr>
          <w:rFonts w:ascii="Book Antiqua" w:hAnsi="Book Antiqua"/>
          <w:noProof/>
          <w:sz w:val="24"/>
          <w:szCs w:val="24"/>
        </w:rPr>
        <w:t>Takagi</w:t>
      </w:r>
      <w:r w:rsidR="006C2A8C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Pr="002D199A">
        <w:rPr>
          <w:rFonts w:ascii="Book Antiqua" w:hAnsi="Book Antiqua" w:cs="Times New Roman"/>
          <w:sz w:val="24"/>
          <w:szCs w:val="24"/>
        </w:rPr>
        <w:t>T</w:t>
      </w:r>
      <w:r w:rsidR="006C2A8C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Pr="002D199A">
        <w:rPr>
          <w:rFonts w:ascii="Book Antiqua" w:hAnsi="Book Antiqua" w:cs="Times New Roman"/>
          <w:sz w:val="24"/>
          <w:szCs w:val="24"/>
        </w:rPr>
        <w:t xml:space="preserve">and </w:t>
      </w:r>
      <w:r w:rsidR="006C2A8C" w:rsidRPr="002D199A">
        <w:rPr>
          <w:rFonts w:ascii="Book Antiqua" w:hAnsi="Book Antiqua"/>
          <w:noProof/>
          <w:sz w:val="24"/>
          <w:szCs w:val="24"/>
        </w:rPr>
        <w:t>Ohira</w:t>
      </w:r>
      <w:r w:rsidR="006C2A8C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Pr="002D199A">
        <w:rPr>
          <w:rFonts w:ascii="Book Antiqua" w:hAnsi="Book Antiqua" w:cs="Times New Roman"/>
          <w:sz w:val="24"/>
          <w:szCs w:val="24"/>
        </w:rPr>
        <w:t xml:space="preserve">H analyzed the data; </w:t>
      </w:r>
      <w:r w:rsidR="006C2A8C" w:rsidRPr="002D199A">
        <w:rPr>
          <w:rFonts w:ascii="Book Antiqua" w:hAnsi="Book Antiqua"/>
          <w:noProof/>
          <w:sz w:val="24"/>
          <w:szCs w:val="24"/>
        </w:rPr>
        <w:t>Sugimoto</w:t>
      </w:r>
      <w:r w:rsidR="006C2A8C" w:rsidRPr="002D199A">
        <w:rPr>
          <w:rFonts w:ascii="Book Antiqua" w:hAnsi="Book Antiqua" w:cs="Times New Roman"/>
          <w:sz w:val="24"/>
          <w:szCs w:val="24"/>
        </w:rPr>
        <w:t xml:space="preserve"> M, </w:t>
      </w:r>
      <w:r w:rsidR="006C2A8C" w:rsidRPr="002D199A">
        <w:rPr>
          <w:rFonts w:ascii="Book Antiqua" w:hAnsi="Book Antiqua"/>
          <w:noProof/>
          <w:sz w:val="24"/>
          <w:szCs w:val="24"/>
        </w:rPr>
        <w:t>Takagi</w:t>
      </w:r>
      <w:r w:rsidR="006C2A8C" w:rsidRPr="002D199A">
        <w:rPr>
          <w:rFonts w:ascii="Book Antiqua" w:hAnsi="Book Antiqua" w:cs="Times New Roman"/>
          <w:sz w:val="24"/>
          <w:szCs w:val="24"/>
        </w:rPr>
        <w:t xml:space="preserve"> T and </w:t>
      </w:r>
      <w:r w:rsidR="006C2A8C" w:rsidRPr="002D199A">
        <w:rPr>
          <w:rFonts w:ascii="Book Antiqua" w:hAnsi="Book Antiqua"/>
          <w:noProof/>
          <w:sz w:val="24"/>
          <w:szCs w:val="24"/>
        </w:rPr>
        <w:t>Ohira</w:t>
      </w:r>
      <w:r w:rsidR="006C2A8C" w:rsidRPr="002D199A">
        <w:rPr>
          <w:rFonts w:ascii="Book Antiqua" w:hAnsi="Book Antiqua" w:cs="Times New Roman"/>
          <w:sz w:val="24"/>
          <w:szCs w:val="24"/>
        </w:rPr>
        <w:t xml:space="preserve"> H </w:t>
      </w:r>
      <w:r w:rsidRPr="002D199A">
        <w:rPr>
          <w:rFonts w:ascii="Book Antiqua" w:hAnsi="Book Antiqua" w:cs="Times New Roman"/>
          <w:sz w:val="24"/>
          <w:szCs w:val="24"/>
        </w:rPr>
        <w:t xml:space="preserve">wrote the paper; </w:t>
      </w:r>
      <w:r w:rsidR="006C2A8C" w:rsidRPr="002D199A">
        <w:rPr>
          <w:rFonts w:ascii="Book Antiqua" w:hAnsi="Book Antiqua"/>
          <w:noProof/>
          <w:sz w:val="24"/>
          <w:szCs w:val="24"/>
        </w:rPr>
        <w:t>Suzuki</w:t>
      </w:r>
      <w:r w:rsidR="006C2A8C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Pr="002D199A">
        <w:rPr>
          <w:rFonts w:ascii="Book Antiqua" w:hAnsi="Book Antiqua" w:cs="Times New Roman"/>
          <w:sz w:val="24"/>
          <w:szCs w:val="24"/>
        </w:rPr>
        <w:t xml:space="preserve">R, </w:t>
      </w:r>
      <w:r w:rsidR="006C2A8C" w:rsidRPr="002D199A">
        <w:rPr>
          <w:rFonts w:ascii="Book Antiqua" w:hAnsi="Book Antiqua"/>
          <w:noProof/>
          <w:sz w:val="24"/>
          <w:szCs w:val="24"/>
        </w:rPr>
        <w:t>Konno</w:t>
      </w:r>
      <w:r w:rsidR="006C2A8C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Pr="002D199A">
        <w:rPr>
          <w:rFonts w:ascii="Book Antiqua" w:hAnsi="Book Antiqua" w:cs="Times New Roman"/>
          <w:sz w:val="24"/>
          <w:szCs w:val="24"/>
        </w:rPr>
        <w:t xml:space="preserve">N, </w:t>
      </w:r>
      <w:r w:rsidR="006C2A8C" w:rsidRPr="002D199A">
        <w:rPr>
          <w:rFonts w:ascii="Book Antiqua" w:hAnsi="Book Antiqua"/>
          <w:noProof/>
          <w:sz w:val="24"/>
          <w:szCs w:val="24"/>
        </w:rPr>
        <w:t>Asama</w:t>
      </w:r>
      <w:r w:rsidR="006C2A8C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Pr="002D199A">
        <w:rPr>
          <w:rFonts w:ascii="Book Antiqua" w:hAnsi="Book Antiqua" w:cs="Times New Roman"/>
          <w:sz w:val="24"/>
          <w:szCs w:val="24"/>
        </w:rPr>
        <w:t xml:space="preserve">H, </w:t>
      </w:r>
      <w:r w:rsidR="006C2A8C" w:rsidRPr="002D199A">
        <w:rPr>
          <w:rFonts w:ascii="Book Antiqua" w:hAnsi="Book Antiqua"/>
          <w:noProof/>
          <w:sz w:val="24"/>
          <w:szCs w:val="24"/>
        </w:rPr>
        <w:t>Hikichi</w:t>
      </w:r>
      <w:r w:rsidR="006C2A8C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Pr="002D199A">
        <w:rPr>
          <w:rFonts w:ascii="Book Antiqua" w:hAnsi="Book Antiqua" w:cs="Times New Roman"/>
          <w:sz w:val="24"/>
          <w:szCs w:val="24"/>
        </w:rPr>
        <w:t>T,</w:t>
      </w:r>
      <w:r w:rsidR="006C2A8C" w:rsidRPr="002D199A">
        <w:rPr>
          <w:rFonts w:ascii="Book Antiqua" w:hAnsi="Book Antiqua"/>
          <w:noProof/>
          <w:sz w:val="24"/>
          <w:szCs w:val="24"/>
        </w:rPr>
        <w:t xml:space="preserve"> Watanabe</w:t>
      </w:r>
      <w:r w:rsidRPr="002D199A">
        <w:rPr>
          <w:rFonts w:ascii="Book Antiqua" w:hAnsi="Book Antiqua" w:cs="Times New Roman"/>
          <w:sz w:val="24"/>
          <w:szCs w:val="24"/>
        </w:rPr>
        <w:t xml:space="preserve"> K, </w:t>
      </w:r>
      <w:r w:rsidR="006C2A8C" w:rsidRPr="002D199A">
        <w:rPr>
          <w:rFonts w:ascii="Book Antiqua" w:hAnsi="Book Antiqua"/>
          <w:noProof/>
          <w:sz w:val="24"/>
          <w:szCs w:val="24"/>
        </w:rPr>
        <w:t>Nakamura</w:t>
      </w:r>
      <w:r w:rsidR="006C2A8C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Pr="002D199A">
        <w:rPr>
          <w:rFonts w:ascii="Book Antiqua" w:hAnsi="Book Antiqua" w:cs="Times New Roman"/>
          <w:sz w:val="24"/>
          <w:szCs w:val="24"/>
        </w:rPr>
        <w:t xml:space="preserve">J, </w:t>
      </w:r>
      <w:r w:rsidR="006C2A8C" w:rsidRPr="002D199A">
        <w:rPr>
          <w:rFonts w:ascii="Book Antiqua" w:hAnsi="Book Antiqua"/>
          <w:noProof/>
          <w:sz w:val="24"/>
          <w:szCs w:val="24"/>
        </w:rPr>
        <w:t>Kikuchi</w:t>
      </w:r>
      <w:r w:rsidR="006C2A8C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Pr="002D199A">
        <w:rPr>
          <w:rFonts w:ascii="Book Antiqua" w:hAnsi="Book Antiqua" w:cs="Times New Roman"/>
          <w:sz w:val="24"/>
          <w:szCs w:val="24"/>
        </w:rPr>
        <w:t xml:space="preserve">H, </w:t>
      </w:r>
      <w:r w:rsidR="006C2A8C" w:rsidRPr="002D199A">
        <w:rPr>
          <w:rFonts w:ascii="Book Antiqua" w:hAnsi="Book Antiqua"/>
          <w:noProof/>
          <w:sz w:val="24"/>
          <w:szCs w:val="24"/>
        </w:rPr>
        <w:t>Takasumi</w:t>
      </w:r>
      <w:r w:rsidR="006C2A8C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Pr="002D199A">
        <w:rPr>
          <w:rFonts w:ascii="Book Antiqua" w:hAnsi="Book Antiqua" w:cs="Times New Roman"/>
          <w:sz w:val="24"/>
          <w:szCs w:val="24"/>
        </w:rPr>
        <w:t xml:space="preserve">M, </w:t>
      </w:r>
      <w:r w:rsidR="006C2A8C" w:rsidRPr="002D199A">
        <w:rPr>
          <w:rFonts w:ascii="Book Antiqua" w:hAnsi="Book Antiqua"/>
          <w:noProof/>
          <w:sz w:val="24"/>
          <w:szCs w:val="24"/>
        </w:rPr>
        <w:t>Sato</w:t>
      </w:r>
      <w:r w:rsidR="006C2A8C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Pr="002D199A">
        <w:rPr>
          <w:rFonts w:ascii="Book Antiqua" w:hAnsi="Book Antiqua" w:cs="Times New Roman"/>
          <w:sz w:val="24"/>
          <w:szCs w:val="24"/>
        </w:rPr>
        <w:t xml:space="preserve">Y, </w:t>
      </w:r>
      <w:r w:rsidR="006C2A8C" w:rsidRPr="002D199A">
        <w:rPr>
          <w:rFonts w:ascii="Book Antiqua" w:hAnsi="Book Antiqua"/>
          <w:noProof/>
          <w:sz w:val="24"/>
          <w:szCs w:val="24"/>
        </w:rPr>
        <w:t>Hashimoto</w:t>
      </w:r>
      <w:r w:rsidR="006C2A8C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Pr="002D199A">
        <w:rPr>
          <w:rFonts w:ascii="Book Antiqua" w:hAnsi="Book Antiqua" w:cs="Times New Roman"/>
          <w:sz w:val="24"/>
          <w:szCs w:val="24"/>
        </w:rPr>
        <w:t xml:space="preserve">M and </w:t>
      </w:r>
      <w:r w:rsidR="006C2A8C" w:rsidRPr="002D199A">
        <w:rPr>
          <w:rFonts w:ascii="Book Antiqua" w:hAnsi="Book Antiqua"/>
          <w:noProof/>
          <w:sz w:val="24"/>
          <w:szCs w:val="24"/>
        </w:rPr>
        <w:t xml:space="preserve">Irie </w:t>
      </w:r>
      <w:r w:rsidRPr="002D199A">
        <w:rPr>
          <w:rFonts w:ascii="Book Antiqua" w:hAnsi="Book Antiqua" w:cs="Times New Roman"/>
          <w:sz w:val="24"/>
          <w:szCs w:val="24"/>
        </w:rPr>
        <w:t>H provided clinical advice; and T.H. and H.O. supervised the study.</w:t>
      </w:r>
    </w:p>
    <w:p w14:paraId="7CF44377" w14:textId="77777777" w:rsidR="0033456D" w:rsidRPr="002D199A" w:rsidRDefault="0033456D" w:rsidP="00AF0A77">
      <w:pPr>
        <w:spacing w:line="360" w:lineRule="auto"/>
        <w:rPr>
          <w:rFonts w:ascii="Book Antiqua" w:hAnsi="Book Antiqua"/>
          <w:sz w:val="24"/>
          <w:szCs w:val="24"/>
        </w:rPr>
      </w:pPr>
    </w:p>
    <w:p w14:paraId="6E3E5B66" w14:textId="46C02D3B" w:rsidR="006C2A8C" w:rsidRPr="002D199A" w:rsidRDefault="006C2A8C" w:rsidP="00AF0A7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/>
          <w:b/>
          <w:sz w:val="24"/>
          <w:szCs w:val="24"/>
        </w:rPr>
        <w:t>Conflict-of-interest statement</w:t>
      </w:r>
      <w:r w:rsidRPr="002D199A">
        <w:rPr>
          <w:rFonts w:ascii="Book Antiqua" w:hAnsi="Book Antiqua" w:cs="TimesNewRomanPS-BoldItalicMT"/>
          <w:b/>
          <w:iCs/>
          <w:sz w:val="24"/>
          <w:szCs w:val="24"/>
        </w:rPr>
        <w:t>:</w:t>
      </w:r>
      <w:r w:rsidRPr="002D199A">
        <w:rPr>
          <w:rFonts w:ascii="Book Antiqua" w:hAnsi="Book Antiqua" w:cs="Times New Roman"/>
          <w:sz w:val="24"/>
          <w:szCs w:val="24"/>
        </w:rPr>
        <w:t xml:space="preserve"> We have no financial relationships to disclose.</w:t>
      </w:r>
      <w:r w:rsidRPr="002D199A">
        <w:rPr>
          <w:rFonts w:ascii="Book Antiqua" w:hAnsi="Book Antiqua" w:cs="TimesNewRomanPS-BoldItalicMT"/>
          <w:b/>
          <w:iCs/>
          <w:sz w:val="24"/>
          <w:szCs w:val="24"/>
        </w:rPr>
        <w:t xml:space="preserve"> </w:t>
      </w:r>
    </w:p>
    <w:p w14:paraId="69454D2A" w14:textId="77777777" w:rsidR="006C2A8C" w:rsidRPr="002D199A" w:rsidRDefault="006C2A8C" w:rsidP="00AF0A77">
      <w:pPr>
        <w:snapToGrid w:val="0"/>
        <w:spacing w:line="360" w:lineRule="auto"/>
        <w:rPr>
          <w:rFonts w:ascii="Book Antiqua" w:hAnsi="Book Antiqua" w:cs="Book Antiqua"/>
          <w:sz w:val="24"/>
          <w:szCs w:val="24"/>
        </w:rPr>
      </w:pPr>
    </w:p>
    <w:p w14:paraId="611F6285" w14:textId="6B7D7AD7" w:rsidR="006C2A8C" w:rsidRPr="002D199A" w:rsidRDefault="006C2A8C" w:rsidP="00AF0A77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Garamond"/>
          <w:kern w:val="0"/>
          <w:sz w:val="24"/>
          <w:szCs w:val="24"/>
        </w:rPr>
      </w:pPr>
      <w:r w:rsidRPr="002D199A">
        <w:rPr>
          <w:rFonts w:ascii="Book Antiqua" w:eastAsia="宋体" w:hAnsi="Book Antiqua"/>
          <w:b/>
          <w:sz w:val="24"/>
          <w:szCs w:val="24"/>
          <w:lang w:eastAsia="zh-CN"/>
        </w:rPr>
        <w:t xml:space="preserve">PRISMA 2009 Checklist </w:t>
      </w:r>
      <w:r w:rsidRPr="002D199A">
        <w:rPr>
          <w:rFonts w:ascii="Book Antiqua" w:hAnsi="Book Antiqua"/>
          <w:b/>
          <w:sz w:val="24"/>
          <w:szCs w:val="24"/>
        </w:rPr>
        <w:t>statement</w:t>
      </w:r>
      <w:r w:rsidRPr="002D199A">
        <w:rPr>
          <w:rFonts w:ascii="Book Antiqua" w:hAnsi="Book Antiqua" w:cs="TimesNewRomanPS-BoldItalicMT"/>
          <w:b/>
          <w:bCs/>
          <w:iCs/>
          <w:sz w:val="24"/>
          <w:szCs w:val="24"/>
        </w:rPr>
        <w:t>:</w:t>
      </w:r>
      <w:r w:rsidRPr="002D199A">
        <w:rPr>
          <w:rFonts w:ascii="Book Antiqua" w:hAnsi="Book Antiqua" w:cs="Garamond"/>
          <w:kern w:val="0"/>
          <w:sz w:val="24"/>
          <w:szCs w:val="24"/>
        </w:rPr>
        <w:t xml:space="preserve"> The authors have read the PRISMA 2009 Checklist, and the manuscript was prepared and revised according to the PRISMA 2009 Checklist.</w:t>
      </w:r>
    </w:p>
    <w:p w14:paraId="11FB3AC0" w14:textId="77777777" w:rsidR="006C2A8C" w:rsidRPr="002D199A" w:rsidRDefault="006C2A8C" w:rsidP="00AF0A7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6E0990C5" w14:textId="77777777" w:rsidR="006C2A8C" w:rsidRPr="002D199A" w:rsidRDefault="006C2A8C" w:rsidP="00AF0A77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2D199A">
        <w:rPr>
          <w:rFonts w:ascii="Book Antiqua" w:hAnsi="Book Antiqua"/>
          <w:b/>
          <w:kern w:val="0"/>
          <w:sz w:val="24"/>
          <w:szCs w:val="24"/>
        </w:rPr>
        <w:t xml:space="preserve">Open-Access: </w:t>
      </w:r>
      <w:r w:rsidRPr="002D199A">
        <w:rPr>
          <w:rFonts w:ascii="Book Antiqua" w:hAnsi="Book Antiqua"/>
          <w:sz w:val="24"/>
          <w:szCs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2D199A">
          <w:rPr>
            <w:rStyle w:val="a3"/>
            <w:rFonts w:ascii="Book Antiqua" w:hAnsi="Book Antiqua"/>
            <w:color w:val="auto"/>
            <w:sz w:val="24"/>
            <w:szCs w:val="24"/>
            <w:u w:val="none"/>
          </w:rPr>
          <w:t>http://creativecommons.org/licenses/by-nc/4.0/</w:t>
        </w:r>
      </w:hyperlink>
    </w:p>
    <w:p w14:paraId="760C1D34" w14:textId="24DAD7DB" w:rsidR="00ED6FD2" w:rsidRPr="002D199A" w:rsidRDefault="00ED6FD2" w:rsidP="00AF0A77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7A97AE1E" w14:textId="76117C3A" w:rsidR="006C2A8C" w:rsidRPr="002D199A" w:rsidRDefault="006C2A8C" w:rsidP="00AF0A77">
      <w:pPr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D199A">
        <w:rPr>
          <w:rFonts w:ascii="Book Antiqua" w:eastAsia="宋体" w:hAnsi="Book Antiqua" w:cs="宋体"/>
          <w:b/>
          <w:kern w:val="0"/>
          <w:sz w:val="24"/>
          <w:szCs w:val="24"/>
        </w:rPr>
        <w:t>Manuscript source:</w:t>
      </w:r>
      <w:r w:rsidRPr="002D199A">
        <w:rPr>
          <w:rFonts w:ascii="Book Antiqua" w:eastAsia="宋体" w:hAnsi="Book Antiqua" w:cs="宋体"/>
          <w:kern w:val="0"/>
          <w:sz w:val="24"/>
          <w:szCs w:val="24"/>
        </w:rPr>
        <w:t> Unsolicited manuscript</w:t>
      </w:r>
    </w:p>
    <w:p w14:paraId="17D7A4C6" w14:textId="77777777" w:rsidR="006C2A8C" w:rsidRPr="002D199A" w:rsidRDefault="006C2A8C" w:rsidP="00AF0A77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49C95BCF" w14:textId="77777777" w:rsidR="00ED6FD2" w:rsidRPr="002D199A" w:rsidRDefault="007727C8" w:rsidP="00AF0A77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b/>
          <w:sz w:val="24"/>
          <w:szCs w:val="24"/>
        </w:rPr>
        <w:t>Correspondence to: Tadayuki Takagi MD</w:t>
      </w:r>
      <w:r w:rsidR="006C5F8B" w:rsidRPr="002D199A">
        <w:rPr>
          <w:rFonts w:ascii="Book Antiqua" w:hAnsi="Book Antiqua" w:cs="Times New Roman"/>
          <w:b/>
          <w:sz w:val="24"/>
          <w:szCs w:val="24"/>
        </w:rPr>
        <w:t>,</w:t>
      </w:r>
      <w:r w:rsidRPr="002D199A">
        <w:rPr>
          <w:rFonts w:ascii="Book Antiqua" w:hAnsi="Book Antiqua" w:cs="Times New Roman"/>
          <w:b/>
          <w:sz w:val="24"/>
          <w:szCs w:val="24"/>
        </w:rPr>
        <w:t xml:space="preserve"> PhD, Associate Professor</w:t>
      </w:r>
      <w:r w:rsidRPr="002D199A">
        <w:rPr>
          <w:rFonts w:ascii="Book Antiqua" w:hAnsi="Book Antiqua" w:cs="Times New Roman"/>
          <w:sz w:val="24"/>
          <w:szCs w:val="24"/>
        </w:rPr>
        <w:t xml:space="preserve">, Department of Gastroenterology, Fukushima Medical University, 1 </w:t>
      </w:r>
      <w:proofErr w:type="spellStart"/>
      <w:r w:rsidRPr="002D199A">
        <w:rPr>
          <w:rFonts w:ascii="Book Antiqua" w:hAnsi="Book Antiqua" w:cs="Times New Roman"/>
          <w:sz w:val="24"/>
          <w:szCs w:val="24"/>
        </w:rPr>
        <w:t>Hikarigaoka</w:t>
      </w:r>
      <w:proofErr w:type="spellEnd"/>
      <w:r w:rsidRPr="002D199A">
        <w:rPr>
          <w:rFonts w:ascii="Book Antiqua" w:hAnsi="Book Antiqua" w:cs="Times New Roman"/>
          <w:sz w:val="24"/>
          <w:szCs w:val="24"/>
        </w:rPr>
        <w:t xml:space="preserve">, Fukushima City, Fukushima Prefecture 960-1247, Japan. </w:t>
      </w:r>
      <w:hyperlink r:id="rId10" w:history="1">
        <w:r w:rsidRPr="002D199A">
          <w:rPr>
            <w:rStyle w:val="a3"/>
            <w:rFonts w:ascii="Book Antiqua" w:hAnsi="Book Antiqua"/>
            <w:color w:val="auto"/>
            <w:sz w:val="24"/>
            <w:szCs w:val="24"/>
            <w:u w:val="none"/>
          </w:rPr>
          <w:t>daccho@fmu.ac.jp</w:t>
        </w:r>
      </w:hyperlink>
    </w:p>
    <w:p w14:paraId="4CD40138" w14:textId="68C8953A" w:rsidR="00ED6FD2" w:rsidRPr="002D199A" w:rsidRDefault="007727C8" w:rsidP="00AF0A77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b/>
          <w:sz w:val="24"/>
          <w:szCs w:val="24"/>
        </w:rPr>
        <w:t>Telephone:</w:t>
      </w:r>
      <w:r w:rsidR="00A0016C">
        <w:rPr>
          <w:rFonts w:ascii="Book Antiqua" w:hAnsi="Book Antiqua" w:cs="Times New Roman"/>
          <w:sz w:val="24"/>
          <w:szCs w:val="24"/>
        </w:rPr>
        <w:t xml:space="preserve"> +81-24-547</w:t>
      </w:r>
      <w:r w:rsidRPr="002D199A">
        <w:rPr>
          <w:rFonts w:ascii="Book Antiqua" w:hAnsi="Book Antiqua" w:cs="Times New Roman"/>
          <w:sz w:val="24"/>
          <w:szCs w:val="24"/>
        </w:rPr>
        <w:t>1202</w:t>
      </w:r>
    </w:p>
    <w:p w14:paraId="7C3FA632" w14:textId="302FBF71" w:rsidR="00ED6FD2" w:rsidRPr="002D199A" w:rsidRDefault="007727C8" w:rsidP="00AF0A77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b/>
          <w:sz w:val="24"/>
          <w:szCs w:val="24"/>
        </w:rPr>
        <w:t>Fax:</w:t>
      </w:r>
      <w:r w:rsidR="00A0016C">
        <w:rPr>
          <w:rFonts w:ascii="Book Antiqua" w:hAnsi="Book Antiqua" w:cs="Times New Roman"/>
          <w:sz w:val="24"/>
          <w:szCs w:val="24"/>
        </w:rPr>
        <w:t xml:space="preserve"> +81-24-547</w:t>
      </w:r>
      <w:r w:rsidRPr="002D199A">
        <w:rPr>
          <w:rFonts w:ascii="Book Antiqua" w:hAnsi="Book Antiqua" w:cs="Times New Roman"/>
          <w:sz w:val="24"/>
          <w:szCs w:val="24"/>
        </w:rPr>
        <w:t>2055</w:t>
      </w:r>
    </w:p>
    <w:p w14:paraId="4D91C6C7" w14:textId="77777777" w:rsidR="006C2A8C" w:rsidRPr="002D199A" w:rsidRDefault="006C2A8C" w:rsidP="00AF0A77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49972065" w14:textId="54D201AC" w:rsidR="006C2A8C" w:rsidRPr="002D199A" w:rsidRDefault="006C2A8C" w:rsidP="00AF0A7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/>
          <w:b/>
          <w:sz w:val="24"/>
          <w:szCs w:val="24"/>
        </w:rPr>
        <w:t xml:space="preserve">Received: </w:t>
      </w:r>
      <w:r w:rsidRPr="002D199A">
        <w:rPr>
          <w:rFonts w:ascii="Book Antiqua" w:hAnsi="Book Antiqua"/>
          <w:sz w:val="24"/>
          <w:szCs w:val="24"/>
        </w:rPr>
        <w:t>March 4, 2019</w:t>
      </w:r>
      <w:r w:rsidR="00B21047" w:rsidRPr="002D199A">
        <w:rPr>
          <w:rFonts w:ascii="Book Antiqua" w:hAnsi="Book Antiqua"/>
          <w:sz w:val="24"/>
          <w:szCs w:val="24"/>
        </w:rPr>
        <w:t xml:space="preserve"> </w:t>
      </w:r>
    </w:p>
    <w:p w14:paraId="45C2AD8A" w14:textId="1758C121" w:rsidR="006C2A8C" w:rsidRPr="002D199A" w:rsidRDefault="006C2A8C" w:rsidP="00AF0A7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/>
          <w:b/>
          <w:sz w:val="24"/>
          <w:szCs w:val="24"/>
        </w:rPr>
        <w:t>Peer-review started:</w:t>
      </w:r>
      <w:r w:rsidRPr="002D199A">
        <w:rPr>
          <w:rFonts w:ascii="Book Antiqua" w:hAnsi="Book Antiqua"/>
          <w:sz w:val="24"/>
          <w:szCs w:val="24"/>
        </w:rPr>
        <w:t xml:space="preserve"> March 4, 2019</w:t>
      </w:r>
      <w:r w:rsidR="00B21047" w:rsidRPr="002D199A">
        <w:rPr>
          <w:rFonts w:ascii="Book Antiqua" w:hAnsi="Book Antiqua"/>
          <w:sz w:val="24"/>
          <w:szCs w:val="24"/>
        </w:rPr>
        <w:t xml:space="preserve"> </w:t>
      </w:r>
    </w:p>
    <w:p w14:paraId="588861B8" w14:textId="68CD856D" w:rsidR="006C2A8C" w:rsidRPr="002D199A" w:rsidRDefault="006C2A8C" w:rsidP="00AF0A7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/>
          <w:b/>
          <w:sz w:val="24"/>
          <w:szCs w:val="24"/>
        </w:rPr>
        <w:t>First decision:</w:t>
      </w:r>
      <w:r w:rsidRPr="002D199A">
        <w:rPr>
          <w:rFonts w:ascii="Book Antiqua" w:hAnsi="Book Antiqua"/>
          <w:sz w:val="24"/>
          <w:szCs w:val="24"/>
        </w:rPr>
        <w:t xml:space="preserve"> March 27, 2019</w:t>
      </w:r>
      <w:r w:rsidR="00B21047" w:rsidRPr="002D199A">
        <w:rPr>
          <w:rFonts w:ascii="Book Antiqua" w:hAnsi="Book Antiqua"/>
          <w:sz w:val="24"/>
          <w:szCs w:val="24"/>
        </w:rPr>
        <w:t xml:space="preserve"> </w:t>
      </w:r>
    </w:p>
    <w:p w14:paraId="0319C0D7" w14:textId="0D8D08D5" w:rsidR="006C2A8C" w:rsidRPr="002D199A" w:rsidRDefault="006C2A8C" w:rsidP="00AF0A7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/>
          <w:b/>
          <w:sz w:val="24"/>
          <w:szCs w:val="24"/>
        </w:rPr>
        <w:t xml:space="preserve">Revised: </w:t>
      </w:r>
      <w:r w:rsidRPr="002D199A">
        <w:rPr>
          <w:rFonts w:ascii="Book Antiqua" w:hAnsi="Book Antiqua"/>
          <w:sz w:val="24"/>
          <w:szCs w:val="24"/>
        </w:rPr>
        <w:t>May 7, 2019</w:t>
      </w:r>
      <w:r w:rsidR="00B21047" w:rsidRPr="002D199A">
        <w:rPr>
          <w:rFonts w:ascii="Book Antiqua" w:hAnsi="Book Antiqua"/>
          <w:sz w:val="24"/>
          <w:szCs w:val="24"/>
        </w:rPr>
        <w:t xml:space="preserve"> </w:t>
      </w:r>
      <w:r w:rsidRPr="002D199A">
        <w:rPr>
          <w:rFonts w:ascii="Book Antiqua" w:hAnsi="Book Antiqua"/>
          <w:b/>
          <w:sz w:val="24"/>
          <w:szCs w:val="24"/>
        </w:rPr>
        <w:t xml:space="preserve"> </w:t>
      </w:r>
    </w:p>
    <w:p w14:paraId="0E07A84A" w14:textId="46F30E3E" w:rsidR="006C2A8C" w:rsidRPr="002D199A" w:rsidRDefault="006C2A8C" w:rsidP="00AF0A7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/>
          <w:b/>
          <w:sz w:val="24"/>
          <w:szCs w:val="24"/>
        </w:rPr>
        <w:t>Accepted:</w:t>
      </w:r>
      <w:r w:rsidR="00744B04" w:rsidRPr="00744B04">
        <w:t xml:space="preserve"> </w:t>
      </w:r>
      <w:r w:rsidR="00744B04" w:rsidRPr="00744B04">
        <w:rPr>
          <w:rFonts w:ascii="Book Antiqua" w:hAnsi="Book Antiqua"/>
          <w:sz w:val="24"/>
          <w:szCs w:val="24"/>
        </w:rPr>
        <w:t>May 11, 2019</w:t>
      </w:r>
      <w:r w:rsidR="00B21047" w:rsidRPr="002D199A">
        <w:rPr>
          <w:rFonts w:ascii="Book Antiqua" w:hAnsi="Book Antiqua"/>
          <w:b/>
          <w:sz w:val="24"/>
          <w:szCs w:val="24"/>
        </w:rPr>
        <w:t xml:space="preserve"> </w:t>
      </w:r>
    </w:p>
    <w:p w14:paraId="56CFCA7E" w14:textId="1B370C17" w:rsidR="006C2A8C" w:rsidRPr="002D199A" w:rsidRDefault="006C2A8C" w:rsidP="00AF0A77">
      <w:pPr>
        <w:spacing w:line="360" w:lineRule="auto"/>
        <w:rPr>
          <w:rFonts w:ascii="Book Antiqua" w:hAnsi="Book Antiqua"/>
          <w:sz w:val="24"/>
          <w:szCs w:val="24"/>
        </w:rPr>
      </w:pPr>
      <w:r w:rsidRPr="002D199A">
        <w:rPr>
          <w:rFonts w:ascii="Book Antiqua" w:hAnsi="Book Antiqua"/>
          <w:b/>
          <w:sz w:val="24"/>
          <w:szCs w:val="24"/>
        </w:rPr>
        <w:t>Article in press:</w:t>
      </w:r>
      <w:r w:rsidR="00B21047" w:rsidRPr="002D199A">
        <w:rPr>
          <w:rFonts w:ascii="Book Antiqua" w:hAnsi="Book Antiqua"/>
          <w:sz w:val="24"/>
          <w:szCs w:val="24"/>
        </w:rPr>
        <w:t xml:space="preserve">  </w:t>
      </w:r>
    </w:p>
    <w:p w14:paraId="7C9829AC" w14:textId="77777777" w:rsidR="006C2A8C" w:rsidRPr="002D199A" w:rsidRDefault="006C2A8C" w:rsidP="00AF0A7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/>
          <w:b/>
          <w:sz w:val="24"/>
          <w:szCs w:val="24"/>
        </w:rPr>
        <w:t xml:space="preserve">Published online: </w:t>
      </w:r>
    </w:p>
    <w:p w14:paraId="30D7B8BD" w14:textId="77777777" w:rsidR="00356F01" w:rsidRPr="002D199A" w:rsidRDefault="007727C8" w:rsidP="00AF0A77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2D199A">
        <w:rPr>
          <w:rFonts w:ascii="Book Antiqua" w:hAnsi="Book Antiqua"/>
          <w:sz w:val="24"/>
          <w:szCs w:val="24"/>
        </w:rPr>
        <w:br w:type="page"/>
      </w:r>
    </w:p>
    <w:p w14:paraId="5ED6E5C7" w14:textId="713F176C" w:rsidR="00ED6FD2" w:rsidRPr="002D199A" w:rsidRDefault="007727C8" w:rsidP="00AF0A7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/>
          <w:b/>
          <w:sz w:val="24"/>
          <w:szCs w:val="24"/>
        </w:rPr>
        <w:lastRenderedPageBreak/>
        <w:t>Abstract</w:t>
      </w:r>
    </w:p>
    <w:p w14:paraId="6F7ED6DE" w14:textId="77777777" w:rsidR="006C2A8C" w:rsidRPr="002D199A" w:rsidRDefault="00E9276D" w:rsidP="00AF0A77">
      <w:pPr>
        <w:spacing w:line="360" w:lineRule="auto"/>
        <w:rPr>
          <w:rFonts w:ascii="Book Antiqua" w:hAnsi="Book Antiqua"/>
          <w:i/>
          <w:sz w:val="24"/>
          <w:szCs w:val="24"/>
        </w:rPr>
      </w:pPr>
      <w:r w:rsidRPr="002D199A">
        <w:rPr>
          <w:rFonts w:ascii="Book Antiqua" w:hAnsi="Book Antiqua"/>
          <w:b/>
          <w:i/>
          <w:sz w:val="24"/>
          <w:szCs w:val="24"/>
        </w:rPr>
        <w:t>BACKGROUND</w:t>
      </w:r>
    </w:p>
    <w:p w14:paraId="5C90806E" w14:textId="2B4785F8" w:rsidR="00173962" w:rsidRPr="002D199A" w:rsidRDefault="00173962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 xml:space="preserve">Endoscopic retrograde cholangiopancreatography (ERCP) plays a major role in the investigation and treatment of pancreaticobiliary diseases. However, post-ERCP pancreatitis (PEP) is </w:t>
      </w:r>
      <w:r w:rsidRPr="002D199A">
        <w:rPr>
          <w:rFonts w:ascii="Book Antiqua" w:eastAsia="MS Mincho" w:hAnsi="Book Antiqua" w:cs="Times New Roman"/>
          <w:sz w:val="24"/>
          <w:szCs w:val="24"/>
        </w:rPr>
        <w:t>a</w:t>
      </w:r>
      <w:r w:rsidRPr="002D199A">
        <w:rPr>
          <w:rFonts w:ascii="Book Antiqua" w:hAnsi="Book Antiqua" w:cs="Times New Roman"/>
          <w:sz w:val="24"/>
          <w:szCs w:val="24"/>
        </w:rPr>
        <w:t xml:space="preserve"> severe adverse effect. Prior meta-analyses have shown that prophylactic PS was useful for preventing PEP. However, abstract reports and patients who 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underwent </w:t>
      </w:r>
      <w:r w:rsidRPr="002D199A">
        <w:rPr>
          <w:rFonts w:ascii="Book Antiqua" w:hAnsi="Book Antiqua" w:cs="Times New Roman"/>
          <w:sz w:val="24"/>
          <w:szCs w:val="24"/>
        </w:rPr>
        <w:t xml:space="preserve">endoscopic </w:t>
      </w:r>
      <w:proofErr w:type="spellStart"/>
      <w:r w:rsidRPr="002D199A">
        <w:rPr>
          <w:rFonts w:ascii="Book Antiqua" w:hAnsi="Book Antiqua" w:cs="Times New Roman"/>
          <w:sz w:val="24"/>
          <w:szCs w:val="24"/>
        </w:rPr>
        <w:t>ampullectomy</w:t>
      </w:r>
      <w:proofErr w:type="spellEnd"/>
      <w:r w:rsidRPr="002D199A">
        <w:rPr>
          <w:rFonts w:ascii="Book Antiqua" w:hAnsi="Book Antiqua" w:cs="Times New Roman"/>
          <w:sz w:val="24"/>
          <w:szCs w:val="24"/>
        </w:rPr>
        <w:t xml:space="preserve"> were included in the previous analyses. </w:t>
      </w:r>
      <w:r w:rsidRPr="002D199A">
        <w:rPr>
          <w:rFonts w:ascii="Book Antiqua" w:eastAsia="MS Mincho" w:hAnsi="Book Antiqua" w:cs="Times New Roman"/>
          <w:sz w:val="24"/>
          <w:szCs w:val="24"/>
        </w:rPr>
        <w:t>In addition</w:t>
      </w:r>
      <w:r w:rsidRPr="002D199A">
        <w:rPr>
          <w:rFonts w:ascii="Book Antiqua" w:hAnsi="Book Antiqua" w:cs="Times New Roman"/>
          <w:sz w:val="24"/>
          <w:szCs w:val="24"/>
        </w:rPr>
        <w:t>, two meta-analyses involved non-</w:t>
      </w:r>
      <w:r w:rsidR="006C2A8C" w:rsidRPr="002D199A">
        <w:rPr>
          <w:rFonts w:ascii="Book Antiqua" w:hAnsi="Book Antiqua" w:cs="Times New Roman"/>
          <w:sz w:val="24"/>
          <w:szCs w:val="24"/>
        </w:rPr>
        <w:t xml:space="preserve">randomized controlled </w:t>
      </w:r>
      <w:r w:rsidR="006C2A8C" w:rsidRPr="002D199A">
        <w:rPr>
          <w:rFonts w:ascii="Book Antiqua" w:eastAsia="MS Mincho" w:hAnsi="Book Antiqua" w:cs="Times New Roman"/>
          <w:sz w:val="24"/>
          <w:szCs w:val="24"/>
        </w:rPr>
        <w:t>trials (RCTs)</w:t>
      </w:r>
      <w:r w:rsidRPr="002D199A">
        <w:rPr>
          <w:rFonts w:ascii="Book Antiqua" w:hAnsi="Book Antiqua" w:cs="Times New Roman"/>
          <w:sz w:val="24"/>
          <w:szCs w:val="24"/>
        </w:rPr>
        <w:t xml:space="preserve">. The efficacy of PS for preventing severe PEP was different in each meta-analysis. Therefore, we performed the current meta-analysis, which included only full-text </w:t>
      </w:r>
      <w:r w:rsidRPr="002D199A">
        <w:rPr>
          <w:rFonts w:ascii="Book Antiqua" w:eastAsia="MS Mincho" w:hAnsi="Book Antiqua" w:cs="Times New Roman"/>
          <w:sz w:val="24"/>
          <w:szCs w:val="24"/>
        </w:rPr>
        <w:t>articles,</w:t>
      </w:r>
      <w:r w:rsidRPr="002D199A">
        <w:rPr>
          <w:rFonts w:ascii="Book Antiqua" w:hAnsi="Book Antiqua" w:cs="Times New Roman"/>
          <w:sz w:val="24"/>
          <w:szCs w:val="24"/>
        </w:rPr>
        <w:t xml:space="preserve"> and added new findings.</w:t>
      </w:r>
    </w:p>
    <w:p w14:paraId="5744615A" w14:textId="77777777" w:rsidR="006C2A8C" w:rsidRPr="002D199A" w:rsidRDefault="006C2A8C" w:rsidP="00AF0A77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4C7AFF90" w14:textId="77777777" w:rsidR="006C2A8C" w:rsidRPr="002D199A" w:rsidRDefault="007727C8" w:rsidP="00AF0A77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2D199A">
        <w:rPr>
          <w:rFonts w:ascii="Book Antiqua" w:hAnsi="Book Antiqua"/>
          <w:b/>
          <w:i/>
          <w:sz w:val="24"/>
          <w:szCs w:val="24"/>
        </w:rPr>
        <w:t>AIM</w:t>
      </w:r>
    </w:p>
    <w:p w14:paraId="7539E931" w14:textId="2742AAF2" w:rsidR="00500C05" w:rsidRPr="002D199A" w:rsidRDefault="007727C8" w:rsidP="00AF0A77">
      <w:pPr>
        <w:spacing w:line="360" w:lineRule="auto"/>
        <w:rPr>
          <w:rFonts w:ascii="Book Antiqua" w:hAnsi="Book Antiqua"/>
          <w:sz w:val="24"/>
          <w:szCs w:val="24"/>
        </w:rPr>
      </w:pPr>
      <w:r w:rsidRPr="002D199A">
        <w:rPr>
          <w:rFonts w:ascii="Book Antiqua" w:hAnsi="Book Antiqua"/>
          <w:sz w:val="24"/>
          <w:szCs w:val="24"/>
        </w:rPr>
        <w:t xml:space="preserve">To </w:t>
      </w:r>
      <w:r w:rsidR="002B1211" w:rsidRPr="002D199A">
        <w:rPr>
          <w:rFonts w:ascii="Book Antiqua" w:hAnsi="Book Antiqua"/>
          <w:sz w:val="24"/>
          <w:szCs w:val="24"/>
        </w:rPr>
        <w:t>reveal the efficacy of prophylactic pancreatic stent (PS) placement for preventing PEP.</w:t>
      </w:r>
    </w:p>
    <w:p w14:paraId="497C62D0" w14:textId="77777777" w:rsidR="00B06596" w:rsidRPr="002D199A" w:rsidRDefault="00B06596" w:rsidP="00AF0A77">
      <w:pPr>
        <w:spacing w:line="360" w:lineRule="auto"/>
        <w:rPr>
          <w:rFonts w:ascii="Book Antiqua" w:hAnsi="Book Antiqua"/>
          <w:sz w:val="24"/>
          <w:szCs w:val="24"/>
        </w:rPr>
      </w:pPr>
    </w:p>
    <w:p w14:paraId="0E623CEF" w14:textId="77777777" w:rsidR="00B06596" w:rsidRPr="002D199A" w:rsidRDefault="007727C8" w:rsidP="00AF0A77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2D199A">
        <w:rPr>
          <w:rFonts w:ascii="Book Antiqua" w:hAnsi="Book Antiqua"/>
          <w:b/>
          <w:i/>
          <w:sz w:val="24"/>
          <w:szCs w:val="24"/>
        </w:rPr>
        <w:t>METHODS</w:t>
      </w:r>
    </w:p>
    <w:p w14:paraId="49B3FE34" w14:textId="3B032C0D" w:rsidR="00500C05" w:rsidRPr="002D199A" w:rsidRDefault="00000C82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>We</w:t>
      </w:r>
      <w:r w:rsidR="004628ED" w:rsidRPr="002D199A">
        <w:rPr>
          <w:rFonts w:ascii="Book Antiqua" w:hAnsi="Book Antiqua" w:cs="Times New Roman"/>
          <w:sz w:val="24"/>
          <w:szCs w:val="24"/>
        </w:rPr>
        <w:t xml:space="preserve"> searched</w:t>
      </w:r>
      <w:r w:rsidR="004E5F5C" w:rsidRPr="002D199A">
        <w:rPr>
          <w:rFonts w:ascii="Book Antiqua" w:hAnsi="Book Antiqua" w:cs="Times New Roman"/>
          <w:sz w:val="24"/>
          <w:szCs w:val="24"/>
        </w:rPr>
        <w:t xml:space="preserve"> the MEDLINE, Cochrane Library and PubMed </w:t>
      </w:r>
      <w:r w:rsidR="00BC5263" w:rsidRPr="002D199A">
        <w:rPr>
          <w:rFonts w:ascii="Book Antiqua" w:hAnsi="Book Antiqua" w:cs="Times New Roman"/>
          <w:sz w:val="24"/>
          <w:szCs w:val="24"/>
        </w:rPr>
        <w:t xml:space="preserve">databases </w:t>
      </w:r>
      <w:r w:rsidR="004E5F5C" w:rsidRPr="002D199A">
        <w:rPr>
          <w:rFonts w:ascii="Book Antiqua" w:hAnsi="Book Antiqua" w:cs="Times New Roman"/>
          <w:sz w:val="24"/>
          <w:szCs w:val="24"/>
        </w:rPr>
        <w:t>for related</w:t>
      </w:r>
      <w:r w:rsidR="004628ED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6C2A8C" w:rsidRPr="002D199A">
        <w:rPr>
          <w:rFonts w:ascii="Book Antiqua" w:eastAsia="MS Mincho" w:hAnsi="Book Antiqua" w:cs="Times New Roman"/>
          <w:sz w:val="24"/>
          <w:szCs w:val="24"/>
        </w:rPr>
        <w:t>RCTs</w:t>
      </w:r>
      <w:r w:rsidR="004628ED" w:rsidRPr="002D199A">
        <w:rPr>
          <w:rFonts w:ascii="Book Antiqua" w:hAnsi="Book Antiqua" w:cs="Times New Roman"/>
          <w:sz w:val="24"/>
          <w:szCs w:val="24"/>
        </w:rPr>
        <w:t xml:space="preserve">. </w:t>
      </w:r>
      <w:r w:rsidR="004E5F5C" w:rsidRPr="002D199A">
        <w:rPr>
          <w:rFonts w:ascii="Book Antiqua" w:hAnsi="Book Antiqua" w:cs="Times New Roman"/>
          <w:sz w:val="24"/>
          <w:szCs w:val="24"/>
        </w:rPr>
        <w:t xml:space="preserve">Among </w:t>
      </w:r>
      <w:r w:rsidR="004628ED" w:rsidRPr="002D199A">
        <w:rPr>
          <w:rFonts w:ascii="Book Antiqua" w:hAnsi="Book Antiqua" w:cs="Times New Roman"/>
          <w:sz w:val="24"/>
          <w:szCs w:val="24"/>
        </w:rPr>
        <w:t>the report</w:t>
      </w:r>
      <w:r w:rsidR="00DA3CC1" w:rsidRPr="002D199A">
        <w:rPr>
          <w:rFonts w:ascii="Book Antiqua" w:hAnsi="Book Antiqua" w:cs="Times New Roman"/>
          <w:sz w:val="24"/>
          <w:szCs w:val="24"/>
        </w:rPr>
        <w:t>s</w:t>
      </w:r>
      <w:r w:rsidR="00326EB3" w:rsidRPr="002D199A">
        <w:rPr>
          <w:rFonts w:ascii="Book Antiqua" w:hAnsi="Book Antiqua" w:cs="Times New Roman"/>
          <w:sz w:val="24"/>
          <w:szCs w:val="24"/>
        </w:rPr>
        <w:t xml:space="preserve"> retrieved</w:t>
      </w:r>
      <w:r w:rsidR="00DA3CC1" w:rsidRPr="002D199A">
        <w:rPr>
          <w:rFonts w:ascii="Book Antiqua" w:hAnsi="Book Antiqua" w:cs="Times New Roman"/>
          <w:sz w:val="24"/>
          <w:szCs w:val="24"/>
        </w:rPr>
        <w:t>,</w:t>
      </w:r>
      <w:r w:rsidR="00511F9B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4628ED" w:rsidRPr="002D199A">
        <w:rPr>
          <w:rFonts w:ascii="Book Antiqua" w:hAnsi="Book Antiqua" w:cs="Times New Roman"/>
          <w:sz w:val="24"/>
          <w:szCs w:val="24"/>
        </w:rPr>
        <w:t xml:space="preserve">11 studies were </w:t>
      </w:r>
      <w:r w:rsidR="004E5F5C" w:rsidRPr="002D199A">
        <w:rPr>
          <w:rFonts w:ascii="Book Antiqua" w:hAnsi="Book Antiqua" w:cs="Times New Roman"/>
          <w:sz w:val="24"/>
          <w:szCs w:val="24"/>
        </w:rPr>
        <w:t xml:space="preserve">included </w:t>
      </w:r>
      <w:r w:rsidR="004628ED" w:rsidRPr="002D199A">
        <w:rPr>
          <w:rFonts w:ascii="Book Antiqua" w:hAnsi="Book Antiqua" w:cs="Times New Roman"/>
          <w:sz w:val="24"/>
          <w:szCs w:val="24"/>
        </w:rPr>
        <w:t>in this meta-analysis.</w:t>
      </w:r>
      <w:r w:rsidR="00511F9B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4628ED" w:rsidRPr="002D199A">
        <w:rPr>
          <w:rFonts w:ascii="Book Antiqua" w:hAnsi="Book Antiqua" w:cs="Times New Roman"/>
          <w:sz w:val="24"/>
          <w:szCs w:val="24"/>
        </w:rPr>
        <w:t xml:space="preserve">All </w:t>
      </w:r>
      <w:r w:rsidR="00AD2E4D" w:rsidRPr="002D199A">
        <w:rPr>
          <w:rFonts w:ascii="Book Antiqua" w:hAnsi="Book Antiqua" w:cs="Times New Roman"/>
          <w:sz w:val="24"/>
          <w:szCs w:val="24"/>
        </w:rPr>
        <w:t>full</w:t>
      </w:r>
      <w:r w:rsidR="00326EB3" w:rsidRPr="002D199A">
        <w:rPr>
          <w:rFonts w:ascii="Book Antiqua" w:hAnsi="Book Antiqua" w:cs="Times New Roman"/>
          <w:sz w:val="24"/>
          <w:szCs w:val="24"/>
        </w:rPr>
        <w:t>-</w:t>
      </w:r>
      <w:r w:rsidR="00AD2E4D" w:rsidRPr="002D199A">
        <w:rPr>
          <w:rFonts w:ascii="Book Antiqua" w:hAnsi="Book Antiqua" w:cs="Times New Roman"/>
          <w:sz w:val="24"/>
          <w:szCs w:val="24"/>
        </w:rPr>
        <w:t>text articles</w:t>
      </w:r>
      <w:r w:rsidR="004628ED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4E5F5C" w:rsidRPr="002D199A">
        <w:rPr>
          <w:rFonts w:ascii="Book Antiqua" w:hAnsi="Book Antiqua" w:cs="Times New Roman"/>
          <w:sz w:val="24"/>
          <w:szCs w:val="24"/>
        </w:rPr>
        <w:t xml:space="preserve">were published </w:t>
      </w:r>
      <w:r w:rsidR="004628ED" w:rsidRPr="002D199A">
        <w:rPr>
          <w:rFonts w:ascii="Book Antiqua" w:hAnsi="Book Antiqua" w:cs="Times New Roman"/>
          <w:sz w:val="24"/>
          <w:szCs w:val="24"/>
        </w:rPr>
        <w:t>between 1993 and 2016.</w:t>
      </w:r>
      <w:r w:rsidR="007727C8" w:rsidRPr="002D199A">
        <w:rPr>
          <w:rFonts w:ascii="Book Antiqua" w:eastAsia="MS Mincho" w:hAnsi="Book Antiqua" w:cs="Times New Roman"/>
          <w:sz w:val="24"/>
          <w:szCs w:val="24"/>
        </w:rPr>
        <w:t xml:space="preserve"> A total of</w:t>
      </w:r>
      <w:r w:rsidR="004628ED" w:rsidRPr="002D199A">
        <w:rPr>
          <w:rFonts w:ascii="Book Antiqua" w:hAnsi="Book Antiqua" w:cs="Times New Roman"/>
          <w:sz w:val="24"/>
          <w:szCs w:val="24"/>
        </w:rPr>
        <w:t xml:space="preserve"> 1475 patients were </w:t>
      </w:r>
      <w:r w:rsidR="004E5F5C" w:rsidRPr="002D199A">
        <w:rPr>
          <w:rFonts w:ascii="Book Antiqua" w:hAnsi="Book Antiqua" w:cs="Times New Roman"/>
          <w:sz w:val="24"/>
          <w:szCs w:val="24"/>
        </w:rPr>
        <w:t xml:space="preserve">enrolled </w:t>
      </w:r>
      <w:r w:rsidR="004628ED" w:rsidRPr="002D199A">
        <w:rPr>
          <w:rFonts w:ascii="Book Antiqua" w:hAnsi="Book Antiqua" w:cs="Times New Roman"/>
          <w:sz w:val="24"/>
          <w:szCs w:val="24"/>
        </w:rPr>
        <w:t xml:space="preserve">in the </w:t>
      </w:r>
      <w:r w:rsidR="004E5F5C" w:rsidRPr="002D199A">
        <w:rPr>
          <w:rFonts w:ascii="Book Antiqua" w:hAnsi="Book Antiqua" w:cs="Times New Roman"/>
          <w:sz w:val="24"/>
          <w:szCs w:val="24"/>
        </w:rPr>
        <w:t xml:space="preserve">included </w:t>
      </w:r>
      <w:r w:rsidR="004628ED" w:rsidRPr="002D199A">
        <w:rPr>
          <w:rFonts w:ascii="Book Antiqua" w:hAnsi="Book Antiqua" w:cs="Times New Roman"/>
          <w:sz w:val="24"/>
          <w:szCs w:val="24"/>
        </w:rPr>
        <w:t>stud</w:t>
      </w:r>
      <w:r w:rsidR="004E5F5C" w:rsidRPr="002D199A">
        <w:rPr>
          <w:rFonts w:ascii="Book Antiqua" w:hAnsi="Book Antiqua" w:cs="Times New Roman"/>
          <w:sz w:val="24"/>
          <w:szCs w:val="24"/>
        </w:rPr>
        <w:t>ies</w:t>
      </w:r>
      <w:r w:rsidR="006F6287" w:rsidRPr="002D199A">
        <w:rPr>
          <w:rFonts w:ascii="Book Antiqua" w:hAnsi="Book Antiqua" w:cs="Times New Roman"/>
          <w:sz w:val="24"/>
          <w:szCs w:val="24"/>
        </w:rPr>
        <w:t xml:space="preserve">; </w:t>
      </w:r>
      <w:r w:rsidR="00326EB3" w:rsidRPr="002D199A">
        <w:rPr>
          <w:rFonts w:ascii="Book Antiqua" w:hAnsi="Book Antiqua" w:cs="Times New Roman"/>
          <w:sz w:val="24"/>
          <w:szCs w:val="24"/>
        </w:rPr>
        <w:t>of these</w:t>
      </w:r>
      <w:r w:rsidR="006F6287" w:rsidRPr="002D199A">
        <w:rPr>
          <w:rFonts w:ascii="Book Antiqua" w:hAnsi="Book Antiqua" w:cs="Times New Roman"/>
          <w:sz w:val="24"/>
          <w:szCs w:val="24"/>
        </w:rPr>
        <w:t xml:space="preserve"> patients</w:t>
      </w:r>
      <w:r w:rsidR="00326EB3" w:rsidRPr="002D199A">
        <w:rPr>
          <w:rFonts w:ascii="Book Antiqua" w:hAnsi="Book Antiqua" w:cs="Times New Roman"/>
          <w:sz w:val="24"/>
          <w:szCs w:val="24"/>
        </w:rPr>
        <w:t>,</w:t>
      </w:r>
      <w:r w:rsidR="007727C8" w:rsidRPr="002D199A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="004628ED" w:rsidRPr="002D199A">
        <w:rPr>
          <w:rFonts w:ascii="Book Antiqua" w:hAnsi="Book Antiqua" w:cs="Times New Roman"/>
          <w:sz w:val="24"/>
          <w:szCs w:val="24"/>
        </w:rPr>
        <w:t xml:space="preserve">734 </w:t>
      </w:r>
      <w:r w:rsidR="004E5F5C" w:rsidRPr="002D199A">
        <w:rPr>
          <w:rFonts w:ascii="Book Antiqua" w:hAnsi="Book Antiqua" w:cs="Times New Roman"/>
          <w:sz w:val="24"/>
          <w:szCs w:val="24"/>
        </w:rPr>
        <w:t xml:space="preserve">had a PS </w:t>
      </w:r>
      <w:r w:rsidR="004628ED" w:rsidRPr="002D199A">
        <w:rPr>
          <w:rFonts w:ascii="Book Antiqua" w:hAnsi="Book Antiqua" w:cs="Times New Roman"/>
          <w:sz w:val="24"/>
          <w:szCs w:val="24"/>
        </w:rPr>
        <w:t xml:space="preserve">inserted, and 741 </w:t>
      </w:r>
      <w:r w:rsidR="004E5F5C" w:rsidRPr="002D199A">
        <w:rPr>
          <w:rFonts w:ascii="Book Antiqua" w:hAnsi="Book Antiqua" w:cs="Times New Roman"/>
          <w:sz w:val="24"/>
          <w:szCs w:val="24"/>
        </w:rPr>
        <w:t xml:space="preserve">did not have a PS </w:t>
      </w:r>
      <w:r w:rsidR="004628ED" w:rsidRPr="002D199A">
        <w:rPr>
          <w:rFonts w:ascii="Book Antiqua" w:hAnsi="Book Antiqua" w:cs="Times New Roman"/>
          <w:sz w:val="24"/>
          <w:szCs w:val="24"/>
        </w:rPr>
        <w:t xml:space="preserve">inserted. </w:t>
      </w:r>
      <w:r w:rsidR="00AD2E4D" w:rsidRPr="002D199A">
        <w:rPr>
          <w:rFonts w:ascii="Book Antiqua" w:hAnsi="Book Antiqua" w:cs="Times New Roman"/>
          <w:sz w:val="24"/>
          <w:szCs w:val="24"/>
        </w:rPr>
        <w:t>PEP and severe PEP occurrence were evaluated in this meta-analysis.</w:t>
      </w:r>
    </w:p>
    <w:p w14:paraId="03BDC02C" w14:textId="77777777" w:rsidR="00AD7282" w:rsidRPr="002D199A" w:rsidRDefault="00AD7282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D98C2EE" w14:textId="77777777" w:rsidR="00AD7282" w:rsidRPr="002D199A" w:rsidRDefault="007727C8" w:rsidP="00AF0A77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2D199A">
        <w:rPr>
          <w:rFonts w:ascii="Book Antiqua" w:hAnsi="Book Antiqua"/>
          <w:b/>
          <w:i/>
          <w:sz w:val="24"/>
          <w:szCs w:val="24"/>
        </w:rPr>
        <w:t>RESULTS</w:t>
      </w:r>
    </w:p>
    <w:p w14:paraId="192BDF0B" w14:textId="4797B169" w:rsidR="00500C05" w:rsidRPr="002D199A" w:rsidRDefault="00823F27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 xml:space="preserve">PEP was </w:t>
      </w:r>
      <w:r w:rsidR="007727C8" w:rsidRPr="002D199A">
        <w:rPr>
          <w:rFonts w:ascii="Book Antiqua" w:eastAsia="MS Mincho" w:hAnsi="Book Antiqua" w:cs="Times New Roman"/>
          <w:sz w:val="24"/>
          <w:szCs w:val="24"/>
        </w:rPr>
        <w:t>observed</w:t>
      </w:r>
      <w:r w:rsidRPr="002D199A">
        <w:rPr>
          <w:rFonts w:ascii="Book Antiqua" w:hAnsi="Book Antiqua" w:cs="Times New Roman"/>
          <w:sz w:val="24"/>
          <w:szCs w:val="24"/>
        </w:rPr>
        <w:t xml:space="preserve"> in all studies</w:t>
      </w:r>
      <w:r w:rsidR="004E5F5C" w:rsidRPr="002D199A">
        <w:rPr>
          <w:rFonts w:ascii="Book Antiqua" w:hAnsi="Book Antiqua" w:cs="Times New Roman"/>
          <w:sz w:val="24"/>
          <w:szCs w:val="24"/>
        </w:rPr>
        <w:t xml:space="preserve"> and</w:t>
      </w:r>
      <w:r w:rsidRPr="002D199A">
        <w:rPr>
          <w:rFonts w:ascii="Book Antiqua" w:hAnsi="Book Antiqua" w:cs="Times New Roman"/>
          <w:sz w:val="24"/>
          <w:szCs w:val="24"/>
        </w:rPr>
        <w:t xml:space="preserve"> occurred in 39 (5.3%) patients who </w:t>
      </w:r>
      <w:r w:rsidR="004E5F5C" w:rsidRPr="002D199A">
        <w:rPr>
          <w:rFonts w:ascii="Book Antiqua" w:hAnsi="Book Antiqua" w:cs="Times New Roman"/>
          <w:sz w:val="24"/>
          <w:szCs w:val="24"/>
        </w:rPr>
        <w:t>received a</w:t>
      </w:r>
      <w:r w:rsidRPr="002D199A">
        <w:rPr>
          <w:rFonts w:ascii="Book Antiqua" w:hAnsi="Book Antiqua" w:cs="Times New Roman"/>
          <w:sz w:val="24"/>
          <w:szCs w:val="24"/>
        </w:rPr>
        <w:t xml:space="preserve"> PS. On the other hand, PEP occurred in 141 (19%) patients who </w:t>
      </w:r>
      <w:r w:rsidR="004E5F5C" w:rsidRPr="002D199A">
        <w:rPr>
          <w:rFonts w:ascii="Book Antiqua" w:hAnsi="Book Antiqua" w:cs="Times New Roman"/>
          <w:sz w:val="24"/>
          <w:szCs w:val="24"/>
        </w:rPr>
        <w:t>did not receive a</w:t>
      </w:r>
      <w:r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8A02EF" w:rsidRPr="002D199A">
        <w:rPr>
          <w:rFonts w:ascii="Book Antiqua" w:hAnsi="Book Antiqua" w:cs="Times New Roman"/>
          <w:sz w:val="24"/>
          <w:szCs w:val="24"/>
        </w:rPr>
        <w:t>PS</w:t>
      </w:r>
      <w:r w:rsidRPr="002D199A">
        <w:rPr>
          <w:rFonts w:ascii="Book Antiqua" w:hAnsi="Book Antiqua" w:cs="Times New Roman"/>
          <w:sz w:val="24"/>
          <w:szCs w:val="24"/>
        </w:rPr>
        <w:t xml:space="preserve">. The occurrence of PEP was significantly lower in the patients </w:t>
      </w:r>
      <w:r w:rsidR="00BC5263" w:rsidRPr="002D199A">
        <w:rPr>
          <w:rFonts w:ascii="Book Antiqua" w:hAnsi="Book Antiqua" w:cs="Times New Roman"/>
          <w:sz w:val="24"/>
          <w:szCs w:val="24"/>
        </w:rPr>
        <w:t>who underwent</w:t>
      </w:r>
      <w:r w:rsidRPr="002D199A">
        <w:rPr>
          <w:rFonts w:ascii="Book Antiqua" w:hAnsi="Book Antiqua" w:cs="Times New Roman"/>
          <w:sz w:val="24"/>
          <w:szCs w:val="24"/>
        </w:rPr>
        <w:t xml:space="preserve"> PS </w:t>
      </w:r>
      <w:r w:rsidR="00BC5263" w:rsidRPr="002D199A">
        <w:rPr>
          <w:rFonts w:ascii="Book Antiqua" w:hAnsi="Book Antiqua" w:cs="Times New Roman"/>
          <w:sz w:val="24"/>
          <w:szCs w:val="24"/>
        </w:rPr>
        <w:t xml:space="preserve">placement </w:t>
      </w:r>
      <w:r w:rsidRPr="002D199A">
        <w:rPr>
          <w:rFonts w:ascii="Book Antiqua" w:hAnsi="Book Antiqua" w:cs="Times New Roman"/>
          <w:sz w:val="24"/>
          <w:szCs w:val="24"/>
        </w:rPr>
        <w:t>than</w:t>
      </w:r>
      <w:r w:rsidR="007727C8" w:rsidRPr="002D199A">
        <w:rPr>
          <w:rFonts w:ascii="Book Antiqua" w:eastAsia="MS Mincho" w:hAnsi="Book Antiqua" w:cs="Times New Roman"/>
          <w:sz w:val="24"/>
          <w:szCs w:val="24"/>
        </w:rPr>
        <w:t xml:space="preserve"> in</w:t>
      </w:r>
      <w:r w:rsidRPr="002D199A">
        <w:rPr>
          <w:rFonts w:ascii="Book Antiqua" w:hAnsi="Book Antiqua" w:cs="Times New Roman"/>
          <w:sz w:val="24"/>
          <w:szCs w:val="24"/>
        </w:rPr>
        <w:t xml:space="preserve"> the patients who </w:t>
      </w:r>
      <w:r w:rsidR="004E5F5C" w:rsidRPr="002D199A">
        <w:rPr>
          <w:rFonts w:ascii="Book Antiqua" w:hAnsi="Book Antiqua" w:cs="Times New Roman"/>
          <w:sz w:val="24"/>
          <w:szCs w:val="24"/>
        </w:rPr>
        <w:t>did not receive a</w:t>
      </w:r>
      <w:r w:rsidRPr="002D199A">
        <w:rPr>
          <w:rFonts w:ascii="Book Antiqua" w:hAnsi="Book Antiqua" w:cs="Times New Roman"/>
          <w:sz w:val="24"/>
          <w:szCs w:val="24"/>
        </w:rPr>
        <w:t xml:space="preserve"> PS (OR = 0.32; 95%CI: 0.23-0.45; </w:t>
      </w:r>
      <w:r w:rsidRPr="002D199A">
        <w:rPr>
          <w:rFonts w:ascii="Book Antiqua" w:hAnsi="Book Antiqua" w:cs="Times New Roman"/>
          <w:i/>
          <w:sz w:val="24"/>
          <w:szCs w:val="24"/>
        </w:rPr>
        <w:t>P</w:t>
      </w:r>
      <w:r w:rsidRPr="002D199A">
        <w:rPr>
          <w:rFonts w:ascii="Book Antiqua" w:hAnsi="Book Antiqua" w:cs="Times New Roman"/>
          <w:sz w:val="24"/>
          <w:szCs w:val="24"/>
        </w:rPr>
        <w:t xml:space="preserve"> &lt; 0.001).</w:t>
      </w:r>
      <w:r w:rsidR="007727C8" w:rsidRPr="002D199A">
        <w:rPr>
          <w:rFonts w:ascii="Book Antiqua" w:eastAsia="MS Mincho" w:hAnsi="Book Antiqua" w:cs="Times New Roman"/>
          <w:sz w:val="24"/>
          <w:szCs w:val="24"/>
        </w:rPr>
        <w:t xml:space="preserve"> In addition</w:t>
      </w:r>
      <w:r w:rsidR="00DF06F9" w:rsidRPr="002D199A">
        <w:rPr>
          <w:rFonts w:ascii="Book Antiqua" w:hAnsi="Book Antiqua" w:cs="Times New Roman"/>
          <w:sz w:val="24"/>
          <w:szCs w:val="24"/>
        </w:rPr>
        <w:t xml:space="preserve">, the occurrence of </w:t>
      </w:r>
      <w:r w:rsidRPr="002D199A">
        <w:rPr>
          <w:rFonts w:ascii="Book Antiqua" w:hAnsi="Book Antiqua" w:cs="Times New Roman"/>
          <w:sz w:val="24"/>
          <w:szCs w:val="24"/>
        </w:rPr>
        <w:t>severe PEP</w:t>
      </w:r>
      <w:r w:rsidR="00DF06F9" w:rsidRPr="002D199A">
        <w:rPr>
          <w:rFonts w:ascii="Book Antiqua" w:hAnsi="Book Antiqua" w:cs="Times New Roman"/>
          <w:sz w:val="24"/>
          <w:szCs w:val="24"/>
        </w:rPr>
        <w:t xml:space="preserve"> was evaluated</w:t>
      </w:r>
      <w:r w:rsidRPr="002D199A">
        <w:rPr>
          <w:rFonts w:ascii="Book Antiqua" w:hAnsi="Book Antiqua" w:cs="Times New Roman"/>
          <w:sz w:val="24"/>
          <w:szCs w:val="24"/>
        </w:rPr>
        <w:t xml:space="preserve">. </w:t>
      </w:r>
      <w:r w:rsidR="00326EB3" w:rsidRPr="002D199A">
        <w:rPr>
          <w:rFonts w:ascii="Book Antiqua" w:hAnsi="Book Antiqua" w:cs="Times New Roman"/>
          <w:sz w:val="24"/>
          <w:szCs w:val="24"/>
        </w:rPr>
        <w:t>Notably, t</w:t>
      </w:r>
      <w:r w:rsidR="002C20BC" w:rsidRPr="002D199A">
        <w:rPr>
          <w:rFonts w:ascii="Book Antiqua" w:hAnsi="Book Antiqua" w:cs="Times New Roman"/>
          <w:sz w:val="24"/>
          <w:szCs w:val="24"/>
        </w:rPr>
        <w:t>he occurrence of severe PEP</w:t>
      </w:r>
      <w:r w:rsidR="002C20BC" w:rsidRPr="002D199A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="007727C8" w:rsidRPr="002D199A">
        <w:rPr>
          <w:rFonts w:ascii="Book Antiqua" w:eastAsia="MS Mincho" w:hAnsi="Book Antiqua" w:cs="Times New Roman"/>
          <w:sz w:val="24"/>
          <w:szCs w:val="24"/>
        </w:rPr>
        <w:t>was not</w:t>
      </w:r>
      <w:r w:rsidR="002C20BC" w:rsidRPr="002D199A">
        <w:rPr>
          <w:rFonts w:ascii="Book Antiqua" w:eastAsia="MS Mincho" w:hAnsi="Book Antiqua" w:cs="Times New Roman"/>
          <w:sz w:val="24"/>
          <w:szCs w:val="24"/>
        </w:rPr>
        <w:t xml:space="preserve"> observed</w:t>
      </w:r>
      <w:r w:rsidRPr="002D199A">
        <w:rPr>
          <w:rFonts w:ascii="Book Antiqua" w:hAnsi="Book Antiqua" w:cs="Times New Roman"/>
          <w:sz w:val="24"/>
          <w:szCs w:val="24"/>
        </w:rPr>
        <w:t xml:space="preserve"> in </w:t>
      </w:r>
      <w:r w:rsidR="007727C8" w:rsidRPr="002D199A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Pr="002D199A">
        <w:rPr>
          <w:rFonts w:ascii="Book Antiqua" w:hAnsi="Book Antiqua" w:cs="Times New Roman"/>
          <w:sz w:val="24"/>
          <w:szCs w:val="24"/>
        </w:rPr>
        <w:t>stent group</w:t>
      </w:r>
      <w:r w:rsidR="007727C8" w:rsidRPr="002D199A">
        <w:rPr>
          <w:rFonts w:ascii="Book Antiqua" w:eastAsia="MS Mincho" w:hAnsi="Book Antiqua" w:cs="Times New Roman"/>
          <w:sz w:val="24"/>
          <w:szCs w:val="24"/>
        </w:rPr>
        <w:t>;</w:t>
      </w:r>
      <w:r w:rsidRPr="002D199A">
        <w:rPr>
          <w:rFonts w:ascii="Book Antiqua" w:hAnsi="Book Antiqua" w:cs="Times New Roman"/>
          <w:sz w:val="24"/>
          <w:szCs w:val="24"/>
        </w:rPr>
        <w:t xml:space="preserve"> however, </w:t>
      </w:r>
      <w:r w:rsidR="002C20BC" w:rsidRPr="002D199A">
        <w:rPr>
          <w:rFonts w:ascii="Book Antiqua" w:hAnsi="Book Antiqua" w:cs="Times New Roman"/>
          <w:sz w:val="24"/>
          <w:szCs w:val="24"/>
        </w:rPr>
        <w:t xml:space="preserve">the occurrence of </w:t>
      </w:r>
      <w:r w:rsidRPr="002D199A">
        <w:rPr>
          <w:rFonts w:ascii="Book Antiqua" w:hAnsi="Book Antiqua" w:cs="Times New Roman"/>
          <w:sz w:val="24"/>
          <w:szCs w:val="24"/>
        </w:rPr>
        <w:t xml:space="preserve">severe PEP </w:t>
      </w:r>
      <w:r w:rsidR="002C20BC" w:rsidRPr="002D199A">
        <w:rPr>
          <w:rFonts w:ascii="Book Antiqua" w:hAnsi="Book Antiqua" w:cs="Times New Roman"/>
          <w:sz w:val="24"/>
          <w:szCs w:val="24"/>
        </w:rPr>
        <w:t>was observed</w:t>
      </w:r>
      <w:r w:rsidRPr="002D199A">
        <w:rPr>
          <w:rFonts w:ascii="Book Antiqua" w:hAnsi="Book Antiqua" w:cs="Times New Roman"/>
          <w:sz w:val="24"/>
          <w:szCs w:val="24"/>
        </w:rPr>
        <w:t xml:space="preserve"> in 8 (1.3%) patients</w:t>
      </w:r>
      <w:r w:rsidR="006F6287" w:rsidRPr="002D199A">
        <w:rPr>
          <w:rFonts w:ascii="Book Antiqua" w:hAnsi="Book Antiqua" w:cs="Times New Roman"/>
          <w:sz w:val="24"/>
          <w:szCs w:val="24"/>
        </w:rPr>
        <w:t xml:space="preserve"> who</w:t>
      </w:r>
      <w:r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326EB3" w:rsidRPr="002D199A">
        <w:rPr>
          <w:rFonts w:ascii="Book Antiqua" w:hAnsi="Book Antiqua" w:cs="Times New Roman"/>
          <w:sz w:val="24"/>
          <w:szCs w:val="24"/>
        </w:rPr>
        <w:t>did not have a PS</w:t>
      </w:r>
      <w:r w:rsidR="004E5F5C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2C20BC" w:rsidRPr="002D199A">
        <w:rPr>
          <w:rFonts w:ascii="Book Antiqua" w:hAnsi="Book Antiqua" w:cs="Times New Roman"/>
          <w:sz w:val="24"/>
          <w:szCs w:val="24"/>
        </w:rPr>
        <w:t>inserted. S</w:t>
      </w:r>
      <w:r w:rsidRPr="002D199A">
        <w:rPr>
          <w:rFonts w:ascii="Book Antiqua" w:hAnsi="Book Antiqua" w:cs="Times New Roman"/>
          <w:sz w:val="24"/>
          <w:szCs w:val="24"/>
        </w:rPr>
        <w:t>ever</w:t>
      </w:r>
      <w:r w:rsidR="00DF06F9" w:rsidRPr="002D199A">
        <w:rPr>
          <w:rFonts w:ascii="Book Antiqua" w:hAnsi="Book Antiqua" w:cs="Times New Roman"/>
          <w:sz w:val="24"/>
          <w:szCs w:val="24"/>
        </w:rPr>
        <w:t>e</w:t>
      </w:r>
      <w:r w:rsidRPr="002D199A">
        <w:rPr>
          <w:rFonts w:ascii="Book Antiqua" w:hAnsi="Book Antiqua" w:cs="Times New Roman"/>
          <w:sz w:val="24"/>
          <w:szCs w:val="24"/>
        </w:rPr>
        <w:t xml:space="preserve"> PEP </w:t>
      </w:r>
      <w:r w:rsidR="002C20BC" w:rsidRPr="002D199A">
        <w:rPr>
          <w:rFonts w:ascii="Book Antiqua" w:hAnsi="Book Antiqua" w:cs="Times New Roman"/>
          <w:sz w:val="24"/>
          <w:szCs w:val="24"/>
        </w:rPr>
        <w:t>occurred</w:t>
      </w:r>
      <w:r w:rsidRPr="002D199A">
        <w:rPr>
          <w:rFonts w:ascii="Book Antiqua" w:hAnsi="Book Antiqua" w:cs="Times New Roman"/>
          <w:sz w:val="24"/>
          <w:szCs w:val="24"/>
        </w:rPr>
        <w:t xml:space="preserve"> significantly </w:t>
      </w:r>
      <w:r w:rsidR="00326EB3" w:rsidRPr="002D199A">
        <w:rPr>
          <w:rFonts w:ascii="Book Antiqua" w:hAnsi="Book Antiqua" w:cs="Times New Roman"/>
          <w:sz w:val="24"/>
          <w:szCs w:val="24"/>
        </w:rPr>
        <w:t xml:space="preserve">less often </w:t>
      </w:r>
      <w:r w:rsidRPr="002D199A">
        <w:rPr>
          <w:rFonts w:ascii="Book Antiqua" w:hAnsi="Book Antiqua" w:cs="Times New Roman"/>
          <w:sz w:val="24"/>
          <w:szCs w:val="24"/>
        </w:rPr>
        <w:t xml:space="preserve">in </w:t>
      </w:r>
      <w:r w:rsidR="007727C8" w:rsidRPr="002D199A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Pr="002D199A">
        <w:rPr>
          <w:rFonts w:ascii="Book Antiqua" w:hAnsi="Book Antiqua" w:cs="Times New Roman"/>
          <w:sz w:val="24"/>
          <w:szCs w:val="24"/>
        </w:rPr>
        <w:t>stent group than</w:t>
      </w:r>
      <w:r w:rsidR="002C20BC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7727C8" w:rsidRPr="002D199A">
        <w:rPr>
          <w:rFonts w:ascii="Book Antiqua" w:eastAsia="MS Mincho" w:hAnsi="Book Antiqua" w:cs="Times New Roman"/>
          <w:sz w:val="24"/>
          <w:szCs w:val="24"/>
        </w:rPr>
        <w:t>in the</w:t>
      </w:r>
      <w:r w:rsidRPr="002D199A">
        <w:rPr>
          <w:rFonts w:ascii="Book Antiqua" w:hAnsi="Book Antiqua" w:cs="Times New Roman"/>
          <w:sz w:val="24"/>
          <w:szCs w:val="24"/>
        </w:rPr>
        <w:t xml:space="preserve"> no stent group (OR = 0.24; 95%CI: 0.06-0.94; </w:t>
      </w:r>
      <w:r w:rsidRPr="002D199A">
        <w:rPr>
          <w:rFonts w:ascii="Book Antiqua" w:hAnsi="Book Antiqua" w:cs="Times New Roman"/>
          <w:i/>
          <w:sz w:val="24"/>
          <w:szCs w:val="24"/>
        </w:rPr>
        <w:t>P</w:t>
      </w:r>
      <w:r w:rsidRPr="002D199A">
        <w:rPr>
          <w:rFonts w:ascii="Book Antiqua" w:hAnsi="Book Antiqua" w:cs="Times New Roman"/>
          <w:sz w:val="24"/>
          <w:szCs w:val="24"/>
        </w:rPr>
        <w:t xml:space="preserve"> = 0.04).</w:t>
      </w:r>
    </w:p>
    <w:p w14:paraId="560C8D28" w14:textId="77777777" w:rsidR="00AD7282" w:rsidRPr="002D199A" w:rsidRDefault="00AD7282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7911C27" w14:textId="77777777" w:rsidR="00AD7282" w:rsidRPr="002D199A" w:rsidRDefault="007727C8" w:rsidP="00AF0A77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2D199A">
        <w:rPr>
          <w:rFonts w:ascii="Book Antiqua" w:hAnsi="Book Antiqua"/>
          <w:b/>
          <w:i/>
          <w:sz w:val="24"/>
          <w:szCs w:val="24"/>
        </w:rPr>
        <w:t>CONCLUSION</w:t>
      </w:r>
    </w:p>
    <w:p w14:paraId="43186DC8" w14:textId="281638E3" w:rsidR="00500C05" w:rsidRPr="002D199A" w:rsidRDefault="00C7656A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 xml:space="preserve">In conclusion, prophylactic </w:t>
      </w:r>
      <w:r w:rsidR="00BC5263" w:rsidRPr="002D199A">
        <w:rPr>
          <w:rFonts w:ascii="Book Antiqua" w:hAnsi="Book Antiqua" w:cs="Times New Roman"/>
          <w:sz w:val="24"/>
          <w:szCs w:val="24"/>
        </w:rPr>
        <w:t>PS placement is</w:t>
      </w:r>
      <w:r w:rsidRPr="002D199A">
        <w:rPr>
          <w:rFonts w:ascii="Book Antiqua" w:hAnsi="Book Antiqua" w:cs="Times New Roman"/>
          <w:sz w:val="24"/>
          <w:szCs w:val="24"/>
        </w:rPr>
        <w:t xml:space="preserve"> useful for</w:t>
      </w:r>
      <w:r w:rsidR="007727C8" w:rsidRPr="002D199A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Pr="002D199A">
        <w:rPr>
          <w:rFonts w:ascii="Book Antiqua" w:hAnsi="Book Antiqua" w:cs="Times New Roman"/>
          <w:sz w:val="24"/>
          <w:szCs w:val="24"/>
        </w:rPr>
        <w:t xml:space="preserve">preventing PEP </w:t>
      </w:r>
      <w:r w:rsidR="007727C8" w:rsidRPr="002D199A">
        <w:rPr>
          <w:rFonts w:ascii="Book Antiqua" w:eastAsia="MS Mincho" w:hAnsi="Book Antiqua" w:cs="Times New Roman"/>
          <w:sz w:val="24"/>
          <w:szCs w:val="24"/>
        </w:rPr>
        <w:t>and</w:t>
      </w:r>
      <w:r w:rsidRPr="002D199A">
        <w:rPr>
          <w:rFonts w:ascii="Book Antiqua" w:hAnsi="Book Antiqua" w:cs="Times New Roman"/>
          <w:sz w:val="24"/>
          <w:szCs w:val="24"/>
        </w:rPr>
        <w:t xml:space="preserve"> severe PEP.</w:t>
      </w:r>
    </w:p>
    <w:p w14:paraId="1B3861C2" w14:textId="77777777" w:rsidR="00942A40" w:rsidRPr="002D199A" w:rsidRDefault="00942A40" w:rsidP="00AF0A77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5D0B099F" w14:textId="1BF77D1F" w:rsidR="00942A40" w:rsidRPr="002D199A" w:rsidRDefault="007727C8" w:rsidP="00AF0A77">
      <w:pPr>
        <w:spacing w:line="360" w:lineRule="auto"/>
        <w:rPr>
          <w:rFonts w:ascii="Book Antiqua" w:hAnsi="Book Antiqua"/>
          <w:sz w:val="24"/>
          <w:szCs w:val="24"/>
        </w:rPr>
      </w:pPr>
      <w:r w:rsidRPr="002D199A">
        <w:rPr>
          <w:rFonts w:ascii="Book Antiqua" w:hAnsi="Book Antiqua"/>
          <w:b/>
          <w:sz w:val="24"/>
          <w:szCs w:val="24"/>
        </w:rPr>
        <w:t xml:space="preserve">Key words: </w:t>
      </w:r>
      <w:r w:rsidR="00E577CB" w:rsidRPr="002D199A">
        <w:rPr>
          <w:rFonts w:ascii="Book Antiqua" w:hAnsi="Book Antiqua" w:cs="Times New Roman"/>
          <w:sz w:val="24"/>
          <w:szCs w:val="24"/>
        </w:rPr>
        <w:t>Endoscopic retrograde cholangiopancreatography</w:t>
      </w:r>
      <w:r w:rsidR="00FA56D2" w:rsidRPr="002D199A">
        <w:rPr>
          <w:rFonts w:ascii="Book Antiqua" w:hAnsi="Book Antiqua"/>
          <w:sz w:val="24"/>
          <w:szCs w:val="24"/>
        </w:rPr>
        <w:t xml:space="preserve">; </w:t>
      </w:r>
      <w:r w:rsidR="00E577CB" w:rsidRPr="002D199A">
        <w:rPr>
          <w:rFonts w:ascii="Book Antiqua" w:hAnsi="Book Antiqua"/>
          <w:sz w:val="24"/>
          <w:szCs w:val="24"/>
        </w:rPr>
        <w:t xml:space="preserve">Pancreatic </w:t>
      </w:r>
      <w:r w:rsidR="00FA56D2" w:rsidRPr="002D199A">
        <w:rPr>
          <w:rFonts w:ascii="Book Antiqua" w:hAnsi="Book Antiqua"/>
          <w:sz w:val="24"/>
          <w:szCs w:val="24"/>
        </w:rPr>
        <w:t xml:space="preserve">stent; </w:t>
      </w:r>
      <w:r w:rsidR="00E577CB" w:rsidRPr="002D199A">
        <w:rPr>
          <w:rFonts w:ascii="Book Antiqua" w:hAnsi="Book Antiqua"/>
          <w:sz w:val="24"/>
          <w:szCs w:val="24"/>
        </w:rPr>
        <w:t>Post</w:t>
      </w:r>
      <w:r w:rsidR="00FA56D2" w:rsidRPr="002D199A">
        <w:rPr>
          <w:rFonts w:ascii="Book Antiqua" w:hAnsi="Book Antiqua"/>
          <w:sz w:val="24"/>
          <w:szCs w:val="24"/>
        </w:rPr>
        <w:t>-</w:t>
      </w:r>
      <w:r w:rsidR="00E577CB" w:rsidRPr="002D199A">
        <w:rPr>
          <w:rFonts w:ascii="Book Antiqua" w:hAnsi="Book Antiqua" w:cs="Times New Roman"/>
          <w:sz w:val="24"/>
          <w:szCs w:val="24"/>
        </w:rPr>
        <w:t xml:space="preserve">endoscopic retrograde cholangiopancreatography </w:t>
      </w:r>
      <w:r w:rsidR="00FA56D2" w:rsidRPr="002D199A">
        <w:rPr>
          <w:rFonts w:ascii="Book Antiqua" w:hAnsi="Book Antiqua"/>
          <w:sz w:val="24"/>
          <w:szCs w:val="24"/>
        </w:rPr>
        <w:t xml:space="preserve">pancreatitis; </w:t>
      </w:r>
      <w:r w:rsidR="00E577CB" w:rsidRPr="002D199A">
        <w:rPr>
          <w:rFonts w:ascii="Book Antiqua" w:hAnsi="Book Antiqua"/>
          <w:sz w:val="24"/>
          <w:szCs w:val="24"/>
        </w:rPr>
        <w:t>Meta</w:t>
      </w:r>
      <w:r w:rsidR="00FA56D2" w:rsidRPr="002D199A">
        <w:rPr>
          <w:rFonts w:ascii="Book Antiqua" w:hAnsi="Book Antiqua"/>
          <w:sz w:val="24"/>
          <w:szCs w:val="24"/>
        </w:rPr>
        <w:t>-analysis</w:t>
      </w:r>
    </w:p>
    <w:p w14:paraId="0B7CF0CE" w14:textId="0087DF90" w:rsidR="00FA56D2" w:rsidRPr="002D199A" w:rsidRDefault="00FA56D2" w:rsidP="00AF0A77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4C08E5D0" w14:textId="77777777" w:rsidR="00E577CB" w:rsidRPr="002D199A" w:rsidRDefault="00E577CB" w:rsidP="00AF0A77">
      <w:pPr>
        <w:spacing w:line="360" w:lineRule="auto"/>
        <w:rPr>
          <w:rFonts w:ascii="Book Antiqua" w:hAnsi="Book Antiqua" w:cs="Arial"/>
          <w:sz w:val="24"/>
          <w:szCs w:val="24"/>
        </w:rPr>
      </w:pPr>
      <w:r w:rsidRPr="002D199A">
        <w:rPr>
          <w:rFonts w:ascii="Book Antiqua" w:hAnsi="Book Antiqua"/>
          <w:b/>
          <w:sz w:val="24"/>
          <w:szCs w:val="24"/>
        </w:rPr>
        <w:t xml:space="preserve">© </w:t>
      </w:r>
      <w:r w:rsidRPr="002D199A">
        <w:rPr>
          <w:rFonts w:ascii="Book Antiqua" w:hAnsi="Book Antiqua" w:cs="Arial"/>
          <w:b/>
          <w:sz w:val="24"/>
          <w:szCs w:val="24"/>
        </w:rPr>
        <w:t>The Author(s) 2019.</w:t>
      </w:r>
      <w:r w:rsidRPr="002D199A">
        <w:rPr>
          <w:rFonts w:ascii="Book Antiqua" w:hAnsi="Book Antiqua" w:cs="Arial"/>
          <w:sz w:val="24"/>
          <w:szCs w:val="24"/>
        </w:rPr>
        <w:t xml:space="preserve"> Published by </w:t>
      </w:r>
      <w:proofErr w:type="spellStart"/>
      <w:r w:rsidRPr="002D199A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2D199A">
        <w:rPr>
          <w:rFonts w:ascii="Book Antiqua" w:hAnsi="Book Antiqua" w:cs="Arial"/>
          <w:sz w:val="24"/>
          <w:szCs w:val="24"/>
        </w:rPr>
        <w:t xml:space="preserve"> Publishing Group Inc. All rights reserved.</w:t>
      </w:r>
    </w:p>
    <w:p w14:paraId="77984DDB" w14:textId="77777777" w:rsidR="00E577CB" w:rsidRPr="002D199A" w:rsidRDefault="00E577CB" w:rsidP="00AF0A77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532ED2B8" w14:textId="4305B80C" w:rsidR="00FA56D2" w:rsidRPr="002D199A" w:rsidRDefault="007727C8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/>
          <w:b/>
          <w:sz w:val="24"/>
          <w:szCs w:val="24"/>
        </w:rPr>
        <w:lastRenderedPageBreak/>
        <w:t xml:space="preserve">Core tip: </w:t>
      </w:r>
      <w:r w:rsidR="00E577CB" w:rsidRPr="002D199A">
        <w:rPr>
          <w:rFonts w:ascii="Book Antiqua" w:hAnsi="Book Antiqua" w:cs="Times New Roman"/>
          <w:sz w:val="24"/>
          <w:szCs w:val="24"/>
        </w:rPr>
        <w:t>Endoscopic retrograde cholangiopancreatography (ERCP)</w:t>
      </w:r>
      <w:r w:rsidRPr="002D199A">
        <w:rPr>
          <w:rFonts w:ascii="Book Antiqua" w:hAnsi="Book Antiqua" w:cs="Times New Roman"/>
          <w:sz w:val="24"/>
          <w:szCs w:val="24"/>
        </w:rPr>
        <w:t xml:space="preserve"> plays a major role in </w:t>
      </w:r>
      <w:r w:rsidR="004E5F5C" w:rsidRPr="002D199A">
        <w:rPr>
          <w:rFonts w:ascii="Book Antiqua" w:hAnsi="Book Antiqua" w:cs="Times New Roman"/>
          <w:sz w:val="24"/>
          <w:szCs w:val="24"/>
        </w:rPr>
        <w:t xml:space="preserve">the </w:t>
      </w:r>
      <w:r w:rsidRPr="002D199A">
        <w:rPr>
          <w:rFonts w:ascii="Book Antiqua" w:hAnsi="Book Antiqua" w:cs="Times New Roman"/>
          <w:sz w:val="24"/>
          <w:szCs w:val="24"/>
        </w:rPr>
        <w:t xml:space="preserve">investigation and treatment </w:t>
      </w:r>
      <w:r w:rsidR="004E5F5C" w:rsidRPr="002D199A">
        <w:rPr>
          <w:rFonts w:ascii="Book Antiqua" w:hAnsi="Book Antiqua" w:cs="Times New Roman"/>
          <w:sz w:val="24"/>
          <w:szCs w:val="24"/>
        </w:rPr>
        <w:t xml:space="preserve">of </w:t>
      </w:r>
      <w:r w:rsidRPr="002D199A">
        <w:rPr>
          <w:rFonts w:ascii="Book Antiqua" w:hAnsi="Book Antiqua" w:cs="Times New Roman"/>
          <w:sz w:val="24"/>
          <w:szCs w:val="24"/>
        </w:rPr>
        <w:t xml:space="preserve">pancreaticobiliary diseases. However, post-ERCP pancreatitis (PEP) is </w:t>
      </w:r>
      <w:r w:rsidRPr="002D199A">
        <w:rPr>
          <w:rFonts w:ascii="Book Antiqua" w:eastAsia="MS Mincho" w:hAnsi="Book Antiqua" w:cs="Times New Roman"/>
          <w:sz w:val="24"/>
          <w:szCs w:val="24"/>
        </w:rPr>
        <w:t>a</w:t>
      </w:r>
      <w:r w:rsidRPr="002D199A">
        <w:rPr>
          <w:rFonts w:ascii="Book Antiqua" w:hAnsi="Book Antiqua" w:cs="Times New Roman"/>
          <w:sz w:val="24"/>
          <w:szCs w:val="24"/>
        </w:rPr>
        <w:t xml:space="preserve"> severe adverse effect. To prevent PEP, prophylactic pancreatic stent (PS) placement </w:t>
      </w:r>
      <w:r w:rsidRPr="002D199A">
        <w:rPr>
          <w:rFonts w:ascii="Book Antiqua" w:eastAsia="MS Mincho" w:hAnsi="Book Antiqua" w:cs="Times New Roman"/>
          <w:sz w:val="24"/>
          <w:szCs w:val="24"/>
        </w:rPr>
        <w:t>was</w:t>
      </w:r>
      <w:r w:rsidRPr="002D199A">
        <w:rPr>
          <w:rFonts w:ascii="Book Antiqua" w:hAnsi="Book Antiqua" w:cs="Times New Roman"/>
          <w:sz w:val="24"/>
          <w:szCs w:val="24"/>
        </w:rPr>
        <w:t xml:space="preserve"> recommended in some </w:t>
      </w:r>
      <w:r w:rsidR="00AF0A77" w:rsidRPr="002D199A">
        <w:rPr>
          <w:rFonts w:ascii="Book Antiqua" w:hAnsi="Book Antiqua" w:cs="Times New Roman"/>
          <w:sz w:val="24"/>
          <w:szCs w:val="24"/>
        </w:rPr>
        <w:t xml:space="preserve">randomized controlled </w:t>
      </w:r>
      <w:r w:rsidR="00AF0A77" w:rsidRPr="002D199A">
        <w:rPr>
          <w:rFonts w:ascii="Book Antiqua" w:eastAsia="MS Mincho" w:hAnsi="Book Antiqua" w:cs="Times New Roman"/>
          <w:sz w:val="24"/>
          <w:szCs w:val="24"/>
        </w:rPr>
        <w:t>trials (RCTs)</w:t>
      </w:r>
      <w:r w:rsidRPr="002D199A">
        <w:rPr>
          <w:rFonts w:ascii="Book Antiqua" w:hAnsi="Book Antiqua" w:cs="Times New Roman"/>
          <w:sz w:val="24"/>
          <w:szCs w:val="24"/>
        </w:rPr>
        <w:t xml:space="preserve">. We performed this meta-analysis that </w:t>
      </w:r>
      <w:r w:rsidR="004E5F5C" w:rsidRPr="002D199A">
        <w:rPr>
          <w:rFonts w:ascii="Book Antiqua" w:hAnsi="Book Antiqua" w:cs="Times New Roman"/>
          <w:sz w:val="24"/>
          <w:szCs w:val="24"/>
        </w:rPr>
        <w:t xml:space="preserve">included </w:t>
      </w:r>
      <w:r w:rsidRPr="002D199A">
        <w:rPr>
          <w:rFonts w:ascii="Book Antiqua" w:hAnsi="Book Antiqua" w:cs="Times New Roman"/>
          <w:sz w:val="24"/>
          <w:szCs w:val="24"/>
        </w:rPr>
        <w:t xml:space="preserve">only </w:t>
      </w:r>
      <w:r w:rsidR="001D174F" w:rsidRPr="002D199A">
        <w:rPr>
          <w:rFonts w:ascii="Book Antiqua" w:hAnsi="Book Antiqua" w:cs="Times New Roman"/>
          <w:sz w:val="24"/>
          <w:szCs w:val="24"/>
        </w:rPr>
        <w:t xml:space="preserve">RCTs with </w:t>
      </w:r>
      <w:r w:rsidRPr="002D199A">
        <w:rPr>
          <w:rFonts w:ascii="Book Antiqua" w:hAnsi="Book Antiqua" w:cs="Times New Roman"/>
          <w:sz w:val="24"/>
          <w:szCs w:val="24"/>
        </w:rPr>
        <w:t>full</w:t>
      </w:r>
      <w:r w:rsidR="0093106A" w:rsidRPr="002D199A">
        <w:rPr>
          <w:rFonts w:ascii="Book Antiqua" w:hAnsi="Book Antiqua" w:cs="Times New Roman"/>
          <w:sz w:val="24"/>
          <w:szCs w:val="24"/>
        </w:rPr>
        <w:t>-</w:t>
      </w:r>
      <w:r w:rsidRPr="002D199A">
        <w:rPr>
          <w:rFonts w:ascii="Book Antiqua" w:hAnsi="Book Antiqua" w:cs="Times New Roman"/>
          <w:sz w:val="24"/>
          <w:szCs w:val="24"/>
        </w:rPr>
        <w:t xml:space="preserve">text </w:t>
      </w:r>
      <w:r w:rsidRPr="002D199A">
        <w:rPr>
          <w:rFonts w:ascii="Book Antiqua" w:eastAsia="MS Mincho" w:hAnsi="Book Antiqua" w:cs="Times New Roman"/>
          <w:sz w:val="24"/>
          <w:szCs w:val="24"/>
        </w:rPr>
        <w:t>articles</w:t>
      </w:r>
      <w:r w:rsidRPr="002D199A">
        <w:rPr>
          <w:rFonts w:ascii="Book Antiqua" w:hAnsi="Book Antiqua" w:cs="Times New Roman"/>
          <w:sz w:val="24"/>
          <w:szCs w:val="24"/>
        </w:rPr>
        <w:t xml:space="preserve"> to evaluate the efficacy of prophylactic PS for preventing PEP. As a result, the </w:t>
      </w:r>
      <w:r w:rsidR="004E5F5C" w:rsidRPr="002D199A">
        <w:rPr>
          <w:rFonts w:ascii="Book Antiqua" w:hAnsi="Book Antiqua" w:cs="Times New Roman"/>
          <w:sz w:val="24"/>
          <w:szCs w:val="24"/>
        </w:rPr>
        <w:t xml:space="preserve">rates </w:t>
      </w:r>
      <w:r w:rsidRPr="002D199A">
        <w:rPr>
          <w:rFonts w:ascii="Book Antiqua" w:hAnsi="Book Antiqua" w:cs="Times New Roman"/>
          <w:sz w:val="24"/>
          <w:szCs w:val="24"/>
        </w:rPr>
        <w:t>of PEP and severe PEP</w:t>
      </w:r>
      <w:r w:rsidR="004E5F5C" w:rsidRPr="002D199A">
        <w:rPr>
          <w:rFonts w:ascii="Book Antiqua" w:hAnsi="Book Antiqua" w:cs="Times New Roman"/>
          <w:sz w:val="24"/>
          <w:szCs w:val="24"/>
        </w:rPr>
        <w:t xml:space="preserve"> occurrence</w:t>
      </w:r>
      <w:r w:rsidRPr="002D199A">
        <w:rPr>
          <w:rFonts w:ascii="Book Antiqua" w:hAnsi="Book Antiqua" w:cs="Times New Roman"/>
          <w:sz w:val="24"/>
          <w:szCs w:val="24"/>
        </w:rPr>
        <w:t xml:space="preserve"> were statistically lower in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Pr="002D199A">
        <w:rPr>
          <w:rFonts w:ascii="Book Antiqua" w:hAnsi="Book Antiqua" w:cs="Times New Roman"/>
          <w:sz w:val="24"/>
          <w:szCs w:val="24"/>
        </w:rPr>
        <w:t xml:space="preserve"> stent group than </w:t>
      </w:r>
      <w:r w:rsidRPr="002D199A">
        <w:rPr>
          <w:rFonts w:ascii="Book Antiqua" w:eastAsia="MS Mincho" w:hAnsi="Book Antiqua" w:cs="Times New Roman"/>
          <w:sz w:val="24"/>
          <w:szCs w:val="24"/>
        </w:rPr>
        <w:t>in the</w:t>
      </w:r>
      <w:r w:rsidRPr="002D199A">
        <w:rPr>
          <w:rFonts w:ascii="Book Antiqua" w:hAnsi="Book Antiqua" w:cs="Times New Roman"/>
          <w:sz w:val="24"/>
          <w:szCs w:val="24"/>
        </w:rPr>
        <w:t xml:space="preserve"> no stent group. Prophylactic </w:t>
      </w:r>
      <w:r w:rsidR="009E4D42" w:rsidRPr="002D199A">
        <w:rPr>
          <w:rFonts w:ascii="Book Antiqua" w:hAnsi="Book Antiqua" w:cs="Times New Roman"/>
          <w:sz w:val="24"/>
          <w:szCs w:val="24"/>
        </w:rPr>
        <w:t>PS</w:t>
      </w:r>
      <w:r w:rsidRPr="002D199A">
        <w:rPr>
          <w:rFonts w:ascii="Book Antiqua" w:hAnsi="Book Antiqua" w:cs="Times New Roman"/>
          <w:sz w:val="24"/>
          <w:szCs w:val="24"/>
        </w:rPr>
        <w:t xml:space="preserve"> was efficient </w:t>
      </w:r>
      <w:r w:rsidRPr="002D199A">
        <w:rPr>
          <w:rFonts w:ascii="Book Antiqua" w:eastAsia="MS Mincho" w:hAnsi="Book Antiqua" w:cs="Times New Roman"/>
          <w:sz w:val="24"/>
          <w:szCs w:val="24"/>
        </w:rPr>
        <w:t>in preventing</w:t>
      </w:r>
      <w:r w:rsidRPr="002D199A">
        <w:rPr>
          <w:rFonts w:ascii="Book Antiqua" w:hAnsi="Book Antiqua" w:cs="Times New Roman"/>
          <w:sz w:val="24"/>
          <w:szCs w:val="24"/>
        </w:rPr>
        <w:t xml:space="preserve"> PEP.</w:t>
      </w:r>
    </w:p>
    <w:p w14:paraId="381E2392" w14:textId="77777777" w:rsidR="00027D00" w:rsidRPr="002D199A" w:rsidRDefault="00027D00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E1F6E2C" w14:textId="2E0718F4" w:rsidR="00AF0A77" w:rsidRPr="002D199A" w:rsidRDefault="00AF0A77" w:rsidP="00AF0A77">
      <w:pPr>
        <w:spacing w:line="360" w:lineRule="auto"/>
        <w:rPr>
          <w:rFonts w:ascii="Book Antiqua" w:hAnsi="Book Antiqua"/>
          <w:sz w:val="24"/>
          <w:szCs w:val="24"/>
        </w:rPr>
      </w:pPr>
      <w:r w:rsidRPr="002D199A">
        <w:rPr>
          <w:rFonts w:ascii="Book Antiqua" w:hAnsi="Book Antiqua"/>
          <w:noProof/>
          <w:sz w:val="24"/>
          <w:szCs w:val="24"/>
        </w:rPr>
        <w:t>Sugimoto M, Takagi T, Suzuki R, Konno N, Asama H, Sato Y, Irie H, Watanabe K, Nakamura J, Kikuchi H, Takasumi M, Hashimoto M, Hikichi T, Ohira H.</w:t>
      </w:r>
      <w:r w:rsidRPr="002D199A">
        <w:rPr>
          <w:rFonts w:ascii="Book Antiqua" w:hAnsi="Book Antiqua"/>
          <w:sz w:val="24"/>
          <w:szCs w:val="24"/>
        </w:rPr>
        <w:t xml:space="preserve"> Pancreatic stents to prevent post-</w:t>
      </w:r>
      <w:r w:rsidRPr="002D199A">
        <w:rPr>
          <w:rFonts w:ascii="Book Antiqua" w:hAnsi="Book Antiqua" w:cs="Times New Roman"/>
          <w:sz w:val="24"/>
          <w:szCs w:val="24"/>
        </w:rPr>
        <w:t>endoscopic retrograde cholangiopancreatography</w:t>
      </w:r>
      <w:r w:rsidRPr="002D199A">
        <w:rPr>
          <w:rFonts w:ascii="Book Antiqua" w:hAnsi="Book Antiqua"/>
          <w:sz w:val="24"/>
          <w:szCs w:val="24"/>
        </w:rPr>
        <w:t xml:space="preserve"> pancreatitis: A meta-analysis. </w:t>
      </w:r>
      <w:r w:rsidRPr="002D199A">
        <w:rPr>
          <w:rFonts w:ascii="Book Antiqua" w:hAnsi="Book Antiqua"/>
          <w:i/>
          <w:iCs/>
          <w:sz w:val="24"/>
          <w:szCs w:val="24"/>
        </w:rPr>
        <w:t xml:space="preserve">World J Meta-Anal </w:t>
      </w:r>
      <w:r w:rsidRPr="002D199A">
        <w:rPr>
          <w:rFonts w:ascii="Book Antiqua" w:hAnsi="Book Antiqua"/>
          <w:iCs/>
          <w:sz w:val="24"/>
          <w:szCs w:val="24"/>
        </w:rPr>
        <w:t>2019; In press</w:t>
      </w:r>
    </w:p>
    <w:p w14:paraId="0C7896F4" w14:textId="7C99164D" w:rsidR="00AF0A77" w:rsidRPr="002D199A" w:rsidRDefault="00AF0A77" w:rsidP="00AF0A77">
      <w:pPr>
        <w:spacing w:line="360" w:lineRule="auto"/>
        <w:rPr>
          <w:rFonts w:ascii="Book Antiqua" w:hAnsi="Book Antiqua"/>
          <w:noProof/>
          <w:sz w:val="24"/>
          <w:szCs w:val="24"/>
        </w:rPr>
      </w:pPr>
    </w:p>
    <w:p w14:paraId="77475FD1" w14:textId="77777777" w:rsidR="00FA56D2" w:rsidRPr="002D199A" w:rsidRDefault="00FA56D2" w:rsidP="00AF0A77">
      <w:pPr>
        <w:spacing w:line="360" w:lineRule="auto"/>
        <w:rPr>
          <w:rFonts w:ascii="Book Antiqua" w:hAnsi="Book Antiqua"/>
          <w:sz w:val="24"/>
          <w:szCs w:val="24"/>
        </w:rPr>
      </w:pPr>
    </w:p>
    <w:p w14:paraId="0833D595" w14:textId="77777777" w:rsidR="00356F01" w:rsidRPr="002D199A" w:rsidRDefault="007727C8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/>
          <w:b/>
          <w:sz w:val="24"/>
          <w:szCs w:val="24"/>
        </w:rPr>
        <w:br w:type="page"/>
      </w:r>
      <w:r w:rsidR="00DE3B88" w:rsidRPr="002D199A">
        <w:rPr>
          <w:rFonts w:ascii="Book Antiqua" w:hAnsi="Book Antiqua"/>
          <w:b/>
          <w:sz w:val="24"/>
          <w:szCs w:val="24"/>
        </w:rPr>
        <w:lastRenderedPageBreak/>
        <w:t>INTRODUCTION</w:t>
      </w:r>
    </w:p>
    <w:p w14:paraId="479563F5" w14:textId="1FD847C6" w:rsidR="00A84A7E" w:rsidRPr="002D199A" w:rsidRDefault="007727C8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 xml:space="preserve">Endoscopic retrograde cholangiopancreatography (ERCP) </w:t>
      </w:r>
      <w:r w:rsidR="002C20BC" w:rsidRPr="002D199A">
        <w:rPr>
          <w:rFonts w:ascii="Book Antiqua" w:hAnsi="Book Antiqua" w:cs="Times New Roman"/>
          <w:sz w:val="24"/>
          <w:szCs w:val="24"/>
        </w:rPr>
        <w:t>occupies</w:t>
      </w:r>
      <w:r w:rsidR="002C54F1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Pr="002D199A">
        <w:rPr>
          <w:rFonts w:ascii="Book Antiqua" w:hAnsi="Book Antiqua" w:cs="Times New Roman"/>
          <w:sz w:val="24"/>
          <w:szCs w:val="24"/>
        </w:rPr>
        <w:t>a</w:t>
      </w:r>
      <w:r w:rsidR="002C20BC" w:rsidRPr="002D199A">
        <w:rPr>
          <w:rFonts w:ascii="Book Antiqua" w:hAnsi="Book Antiqua" w:cs="Times New Roman"/>
          <w:sz w:val="24"/>
          <w:szCs w:val="24"/>
        </w:rPr>
        <w:t>n</w:t>
      </w:r>
      <w:r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2C20BC" w:rsidRPr="002D199A">
        <w:rPr>
          <w:rFonts w:ascii="Book Antiqua" w:hAnsi="Book Antiqua" w:cs="Times New Roman"/>
          <w:sz w:val="24"/>
          <w:szCs w:val="24"/>
        </w:rPr>
        <w:t>important</w:t>
      </w:r>
      <w:r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2C20BC" w:rsidRPr="002D199A">
        <w:rPr>
          <w:rFonts w:ascii="Book Antiqua" w:hAnsi="Book Antiqua" w:cs="Times New Roman"/>
          <w:sz w:val="24"/>
          <w:szCs w:val="24"/>
        </w:rPr>
        <w:t>place</w:t>
      </w:r>
      <w:r w:rsidRPr="002D199A">
        <w:rPr>
          <w:rFonts w:ascii="Book Antiqua" w:hAnsi="Book Antiqua" w:cs="Times New Roman"/>
          <w:sz w:val="24"/>
          <w:szCs w:val="24"/>
        </w:rPr>
        <w:t xml:space="preserve"> in </w:t>
      </w:r>
      <w:r w:rsidR="002C54F1" w:rsidRPr="002D199A">
        <w:rPr>
          <w:rFonts w:ascii="Book Antiqua" w:hAnsi="Book Antiqua" w:cs="Times New Roman"/>
          <w:sz w:val="24"/>
          <w:szCs w:val="24"/>
        </w:rPr>
        <w:t xml:space="preserve">the </w:t>
      </w:r>
      <w:r w:rsidRPr="002D199A">
        <w:rPr>
          <w:rFonts w:ascii="Book Antiqua" w:hAnsi="Book Antiqua" w:cs="Times New Roman"/>
          <w:sz w:val="24"/>
          <w:szCs w:val="24"/>
        </w:rPr>
        <w:t xml:space="preserve">endoscopic </w:t>
      </w:r>
      <w:r w:rsidR="002375B4" w:rsidRPr="002D199A">
        <w:rPr>
          <w:rFonts w:ascii="Book Antiqua" w:hAnsi="Book Antiqua" w:cs="Times New Roman"/>
          <w:sz w:val="24"/>
          <w:szCs w:val="24"/>
        </w:rPr>
        <w:t>treatment</w:t>
      </w:r>
      <w:r w:rsidRPr="002D199A">
        <w:rPr>
          <w:rFonts w:ascii="Book Antiqua" w:hAnsi="Book Antiqua" w:cs="Times New Roman"/>
          <w:sz w:val="24"/>
          <w:szCs w:val="24"/>
        </w:rPr>
        <w:t xml:space="preserve"> and </w:t>
      </w:r>
      <w:r w:rsidR="002375B4" w:rsidRPr="002D199A">
        <w:rPr>
          <w:rFonts w:ascii="Book Antiqua" w:hAnsi="Book Antiqua" w:cs="Times New Roman"/>
          <w:sz w:val="24"/>
          <w:szCs w:val="24"/>
        </w:rPr>
        <w:t>investigation</w:t>
      </w:r>
      <w:r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2C54F1" w:rsidRPr="002D199A">
        <w:rPr>
          <w:rFonts w:ascii="Book Antiqua" w:hAnsi="Book Antiqua" w:cs="Times New Roman"/>
          <w:sz w:val="24"/>
          <w:szCs w:val="24"/>
        </w:rPr>
        <w:t xml:space="preserve">of </w:t>
      </w:r>
      <w:r w:rsidRPr="002D199A">
        <w:rPr>
          <w:rFonts w:ascii="Book Antiqua" w:hAnsi="Book Antiqua" w:cs="Times New Roman"/>
          <w:sz w:val="24"/>
          <w:szCs w:val="24"/>
        </w:rPr>
        <w:t>pancreatic</w:t>
      </w:r>
      <w:r w:rsidR="002C20BC" w:rsidRPr="002D199A">
        <w:rPr>
          <w:rFonts w:ascii="Book Antiqua" w:hAnsi="Book Antiqua" w:cs="Times New Roman"/>
          <w:sz w:val="24"/>
          <w:szCs w:val="24"/>
        </w:rPr>
        <w:t xml:space="preserve"> and </w:t>
      </w:r>
      <w:r w:rsidR="009E4D42" w:rsidRPr="002D199A">
        <w:rPr>
          <w:rFonts w:ascii="Book Antiqua" w:hAnsi="Book Antiqua" w:cs="Times New Roman"/>
          <w:sz w:val="24"/>
          <w:szCs w:val="24"/>
        </w:rPr>
        <w:t>biliary</w:t>
      </w:r>
      <w:r w:rsidRPr="002D199A">
        <w:rPr>
          <w:rFonts w:ascii="Book Antiqua" w:hAnsi="Book Antiqua" w:cs="Times New Roman"/>
          <w:sz w:val="24"/>
          <w:szCs w:val="24"/>
        </w:rPr>
        <w:t xml:space="preserve"> diseases. However, </w:t>
      </w:r>
      <w:r w:rsidR="002C20BC" w:rsidRPr="002D199A">
        <w:rPr>
          <w:rFonts w:ascii="Book Antiqua" w:hAnsi="Book Antiqua" w:cs="Times New Roman"/>
          <w:sz w:val="24"/>
          <w:szCs w:val="24"/>
        </w:rPr>
        <w:t xml:space="preserve">post-ERCP </w:t>
      </w:r>
      <w:r w:rsidRPr="002D199A">
        <w:rPr>
          <w:rFonts w:ascii="Book Antiqua" w:hAnsi="Book Antiqua" w:cs="Times New Roman"/>
          <w:sz w:val="24"/>
          <w:szCs w:val="24"/>
        </w:rPr>
        <w:t>pancreatitis</w:t>
      </w:r>
      <w:r w:rsidR="002C20BC" w:rsidRPr="002D199A">
        <w:rPr>
          <w:rFonts w:ascii="Book Antiqua" w:hAnsi="Book Antiqua" w:cs="Times New Roman"/>
          <w:sz w:val="24"/>
          <w:szCs w:val="24"/>
        </w:rPr>
        <w:t xml:space="preserve"> (PEP)</w:t>
      </w:r>
      <w:r w:rsidRPr="002D199A">
        <w:rPr>
          <w:rFonts w:ascii="Book Antiqua" w:hAnsi="Book Antiqua" w:cs="Times New Roman"/>
          <w:sz w:val="24"/>
          <w:szCs w:val="24"/>
        </w:rPr>
        <w:t xml:space="preserve"> is a se</w:t>
      </w:r>
      <w:r w:rsidR="002C20BC" w:rsidRPr="002D199A">
        <w:rPr>
          <w:rFonts w:ascii="Book Antiqua" w:hAnsi="Book Antiqua" w:cs="Times New Roman"/>
          <w:sz w:val="24"/>
          <w:szCs w:val="24"/>
        </w:rPr>
        <w:t>vere</w:t>
      </w:r>
      <w:r w:rsidRPr="002D199A">
        <w:rPr>
          <w:rFonts w:ascii="Book Antiqua" w:hAnsi="Book Antiqua" w:cs="Times New Roman"/>
          <w:sz w:val="24"/>
          <w:szCs w:val="24"/>
        </w:rPr>
        <w:t xml:space="preserve"> adverse e</w:t>
      </w:r>
      <w:r w:rsidR="002375B4" w:rsidRPr="002D199A">
        <w:rPr>
          <w:rFonts w:ascii="Book Antiqua" w:hAnsi="Book Antiqua" w:cs="Times New Roman"/>
          <w:sz w:val="24"/>
          <w:szCs w:val="24"/>
        </w:rPr>
        <w:t>vent</w:t>
      </w:r>
      <w:r w:rsidRPr="002D199A">
        <w:rPr>
          <w:rFonts w:ascii="Book Antiqua" w:hAnsi="Book Antiqua" w:cs="Times New Roman"/>
          <w:sz w:val="24"/>
          <w:szCs w:val="24"/>
        </w:rPr>
        <w:t xml:space="preserve">. </w:t>
      </w:r>
      <w:r w:rsidR="002C20BC" w:rsidRPr="002D199A">
        <w:rPr>
          <w:rFonts w:ascii="Book Antiqua" w:hAnsi="Book Antiqua" w:cs="Times New Roman"/>
          <w:sz w:val="24"/>
          <w:szCs w:val="24"/>
        </w:rPr>
        <w:t>Several past</w:t>
      </w:r>
      <w:r w:rsidRPr="002D199A">
        <w:rPr>
          <w:rFonts w:ascii="Book Antiqua" w:hAnsi="Book Antiqua" w:cs="Times New Roman"/>
          <w:sz w:val="24"/>
          <w:szCs w:val="24"/>
        </w:rPr>
        <w:t xml:space="preserve"> studies have reported that </w:t>
      </w:r>
      <w:r w:rsidR="002C20BC" w:rsidRPr="002D199A">
        <w:rPr>
          <w:rFonts w:ascii="Book Antiqua" w:hAnsi="Book Antiqua" w:cs="Times New Roman"/>
          <w:sz w:val="24"/>
          <w:szCs w:val="24"/>
        </w:rPr>
        <w:t xml:space="preserve">the occurrence of </w:t>
      </w:r>
      <w:r w:rsidRPr="002D199A">
        <w:rPr>
          <w:rFonts w:ascii="Book Antiqua" w:hAnsi="Book Antiqua" w:cs="Times New Roman"/>
          <w:sz w:val="24"/>
          <w:szCs w:val="24"/>
        </w:rPr>
        <w:t xml:space="preserve">PEP </w:t>
      </w:r>
      <w:r w:rsidR="002C20BC" w:rsidRPr="002D199A">
        <w:rPr>
          <w:rFonts w:ascii="Book Antiqua" w:hAnsi="Book Antiqua" w:cs="Times New Roman"/>
          <w:sz w:val="24"/>
          <w:szCs w:val="24"/>
        </w:rPr>
        <w:t>was observed</w:t>
      </w:r>
      <w:r w:rsidRPr="002D199A">
        <w:rPr>
          <w:rFonts w:ascii="Book Antiqua" w:hAnsi="Book Antiqua" w:cs="Times New Roman"/>
          <w:sz w:val="24"/>
          <w:szCs w:val="24"/>
        </w:rPr>
        <w:t xml:space="preserve"> in 0.4</w:t>
      </w:r>
      <w:r w:rsidR="00921E7E">
        <w:rPr>
          <w:rFonts w:ascii="Book Antiqua" w:hAnsi="Book Antiqua" w:cs="Times New Roman"/>
          <w:sz w:val="24"/>
          <w:szCs w:val="24"/>
        </w:rPr>
        <w:t>%</w:t>
      </w:r>
      <w:r w:rsidRPr="002D199A">
        <w:rPr>
          <w:rFonts w:ascii="Book Antiqua" w:hAnsi="Book Antiqua" w:cs="Times New Roman"/>
          <w:sz w:val="24"/>
          <w:szCs w:val="24"/>
        </w:rPr>
        <w:t xml:space="preserve">–5.6% of </w:t>
      </w:r>
      <w:r w:rsidR="0060298D" w:rsidRPr="002D199A">
        <w:rPr>
          <w:rFonts w:ascii="Book Antiqua" w:hAnsi="Book Antiqua" w:cs="Times New Roman"/>
          <w:sz w:val="24"/>
          <w:szCs w:val="24"/>
        </w:rPr>
        <w:t>patient</w:t>
      </w:r>
      <w:r w:rsidRPr="002D199A">
        <w:rPr>
          <w:rFonts w:ascii="Book Antiqua" w:hAnsi="Book Antiqua" w:cs="Times New Roman"/>
          <w:sz w:val="24"/>
          <w:szCs w:val="24"/>
        </w:rPr>
        <w:t>s</w:t>
      </w:r>
      <w:r w:rsidRPr="002D199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SZWllcnRzZW48L0F1dGhvcj48WWVhcj4xOTg3PC9ZZWFy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</w:fldData>
        </w:fldChar>
      </w:r>
      <w:r w:rsidRPr="002D199A">
        <w:rPr>
          <w:rFonts w:ascii="Book Antiqua" w:hAnsi="Book Antiqua"/>
          <w:sz w:val="24"/>
          <w:szCs w:val="24"/>
        </w:rPr>
        <w:instrText xml:space="preserve"> ADDIN EN.CITE </w:instrText>
      </w:r>
      <w:r w:rsidRPr="002D199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SZWllcnRzZW48L0F1dGhvcj48WWVhcj4xOTg3PC9ZZWFy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</w:fldData>
        </w:fldChar>
      </w:r>
      <w:r w:rsidRPr="002D199A">
        <w:rPr>
          <w:rFonts w:ascii="Book Antiqua" w:hAnsi="Book Antiqua"/>
          <w:sz w:val="24"/>
          <w:szCs w:val="24"/>
        </w:rPr>
        <w:instrText xml:space="preserve"> ADDIN EN.CITE.DATA </w:instrText>
      </w:r>
      <w:r w:rsidRPr="002D199A">
        <w:rPr>
          <w:rFonts w:ascii="Book Antiqua" w:hAnsi="Book Antiqua"/>
          <w:sz w:val="24"/>
          <w:szCs w:val="24"/>
        </w:rPr>
      </w:r>
      <w:r w:rsidRPr="002D199A">
        <w:rPr>
          <w:rFonts w:ascii="Book Antiqua" w:hAnsi="Book Antiqua"/>
          <w:sz w:val="24"/>
          <w:szCs w:val="24"/>
        </w:rPr>
        <w:fldChar w:fldCharType="end"/>
      </w:r>
      <w:r w:rsidRPr="002D199A">
        <w:rPr>
          <w:rFonts w:ascii="Book Antiqua" w:hAnsi="Book Antiqua"/>
          <w:sz w:val="24"/>
          <w:szCs w:val="24"/>
        </w:rPr>
      </w:r>
      <w:r w:rsidRPr="002D199A">
        <w:rPr>
          <w:rFonts w:ascii="Book Antiqua" w:hAnsi="Book Antiqua"/>
          <w:sz w:val="24"/>
          <w:szCs w:val="24"/>
        </w:rPr>
        <w:fldChar w:fldCharType="separate"/>
      </w:r>
      <w:r w:rsidRPr="002D199A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" w:tooltip="Reiertsen, 1987 #763" w:history="1">
        <w:r w:rsidR="00AB0E57" w:rsidRPr="002D199A">
          <w:rPr>
            <w:rFonts w:ascii="Book Antiqua" w:hAnsi="Book Antiqua"/>
            <w:sz w:val="24"/>
            <w:szCs w:val="24"/>
            <w:vertAlign w:val="superscript"/>
          </w:rPr>
          <w:t>1-8</w:t>
        </w:r>
      </w:hyperlink>
      <w:r w:rsidRPr="002D199A">
        <w:rPr>
          <w:rFonts w:ascii="Book Antiqua" w:hAnsi="Book Antiqua"/>
          <w:sz w:val="24"/>
          <w:szCs w:val="24"/>
          <w:vertAlign w:val="superscript"/>
        </w:rPr>
        <w:t>]</w:t>
      </w:r>
      <w:r w:rsidRPr="002D199A">
        <w:rPr>
          <w:rFonts w:ascii="Book Antiqua" w:hAnsi="Book Antiqua"/>
          <w:sz w:val="24"/>
          <w:szCs w:val="24"/>
        </w:rPr>
        <w:fldChar w:fldCharType="end"/>
      </w:r>
      <w:r w:rsidRPr="002D199A">
        <w:rPr>
          <w:rFonts w:ascii="Book Antiqua" w:hAnsi="Book Antiqua"/>
          <w:sz w:val="24"/>
          <w:szCs w:val="24"/>
        </w:rPr>
        <w:t>.</w:t>
      </w:r>
      <w:r w:rsidRPr="002D199A">
        <w:rPr>
          <w:rFonts w:ascii="Book Antiqua" w:hAnsi="Book Antiqua" w:cs="Times New Roman"/>
          <w:sz w:val="24"/>
          <w:szCs w:val="24"/>
        </w:rPr>
        <w:t xml:space="preserve"> Additionally, 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2C20BC" w:rsidRPr="002D199A">
        <w:rPr>
          <w:rFonts w:ascii="Book Antiqua" w:hAnsi="Book Antiqua" w:cs="Times New Roman"/>
          <w:sz w:val="24"/>
          <w:szCs w:val="24"/>
        </w:rPr>
        <w:t>fatality</w:t>
      </w:r>
      <w:r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2C54F1" w:rsidRPr="002D199A">
        <w:rPr>
          <w:rFonts w:ascii="Book Antiqua" w:hAnsi="Book Antiqua" w:cs="Times New Roman"/>
          <w:sz w:val="24"/>
          <w:szCs w:val="24"/>
        </w:rPr>
        <w:t xml:space="preserve">rate </w:t>
      </w:r>
      <w:r w:rsidR="0060298D" w:rsidRPr="002D199A">
        <w:rPr>
          <w:rFonts w:ascii="Book Antiqua" w:hAnsi="Book Antiqua" w:cs="Times New Roman"/>
          <w:sz w:val="24"/>
          <w:szCs w:val="24"/>
        </w:rPr>
        <w:t>of</w:t>
      </w:r>
      <w:r w:rsidRPr="002D199A">
        <w:rPr>
          <w:rFonts w:ascii="Book Antiqua" w:hAnsi="Book Antiqua" w:cs="Times New Roman"/>
          <w:sz w:val="24"/>
          <w:szCs w:val="24"/>
        </w:rPr>
        <w:t xml:space="preserve"> PEP </w:t>
      </w:r>
      <w:r w:rsidR="002C20BC" w:rsidRPr="002D199A">
        <w:rPr>
          <w:rFonts w:ascii="Book Antiqua" w:hAnsi="Book Antiqua" w:cs="Times New Roman"/>
          <w:sz w:val="24"/>
          <w:szCs w:val="24"/>
        </w:rPr>
        <w:t>was</w:t>
      </w:r>
      <w:r w:rsidRPr="002D199A">
        <w:rPr>
          <w:rFonts w:ascii="Book Antiqua" w:hAnsi="Book Antiqua" w:cs="Times New Roman"/>
          <w:sz w:val="24"/>
          <w:szCs w:val="24"/>
        </w:rPr>
        <w:t xml:space="preserve"> 0</w:t>
      </w:r>
      <w:r w:rsidR="00921E7E">
        <w:rPr>
          <w:rFonts w:ascii="Book Antiqua" w:hAnsi="Book Antiqua" w:cs="Times New Roman"/>
          <w:sz w:val="24"/>
          <w:szCs w:val="24"/>
        </w:rPr>
        <w:t>%</w:t>
      </w:r>
      <w:r w:rsidRPr="002D199A">
        <w:rPr>
          <w:rFonts w:ascii="Book Antiqua" w:hAnsi="Book Antiqua" w:cs="Times New Roman"/>
          <w:sz w:val="24"/>
          <w:szCs w:val="24"/>
        </w:rPr>
        <w:t>–0.1%</w:t>
      </w:r>
      <w:r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cmVlbWFuPC9BdXRob3I+PFllYXI+MTk5NjwvWWVhcj48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</w:fldData>
        </w:fldChar>
      </w:r>
      <w:r w:rsidRPr="002D199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cmVlbWFuPC9BdXRob3I+PFllYXI+MTk5NjwvWWVhcj48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</w:fldData>
        </w:fldChar>
      </w:r>
      <w:r w:rsidRPr="002D199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2D199A">
        <w:rPr>
          <w:rFonts w:ascii="Book Antiqua" w:hAnsi="Book Antiqua" w:cs="Times New Roman"/>
          <w:sz w:val="24"/>
          <w:szCs w:val="24"/>
        </w:rPr>
      </w:r>
      <w:r w:rsidRPr="002D199A">
        <w:rPr>
          <w:rFonts w:ascii="Book Antiqua" w:hAnsi="Book Antiqua" w:cs="Times New Roman"/>
          <w:sz w:val="24"/>
          <w:szCs w:val="24"/>
        </w:rPr>
        <w:fldChar w:fldCharType="end"/>
      </w:r>
      <w:r w:rsidRPr="002D199A">
        <w:rPr>
          <w:rFonts w:ascii="Book Antiqua" w:hAnsi="Book Antiqua" w:cs="Times New Roman"/>
          <w:sz w:val="24"/>
          <w:szCs w:val="24"/>
        </w:rPr>
      </w:r>
      <w:r w:rsidRPr="002D199A">
        <w:rPr>
          <w:rFonts w:ascii="Book Antiqua" w:hAnsi="Book Antiqua" w:cs="Times New Roman"/>
          <w:sz w:val="24"/>
          <w:szCs w:val="24"/>
        </w:rPr>
        <w:fldChar w:fldCharType="separate"/>
      </w:r>
      <w:r w:rsidRPr="002D199A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" w:tooltip="Freeman, 1996 #767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</w:hyperlink>
      <w:r w:rsidRPr="002D199A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6" w:tooltip="Andriulli, 2007 #770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6-8</w:t>
        </w:r>
      </w:hyperlink>
      <w:r w:rsidRPr="002D199A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Pr="002D199A">
        <w:rPr>
          <w:rFonts w:ascii="Book Antiqua" w:hAnsi="Book Antiqua" w:cs="Times New Roman"/>
          <w:sz w:val="24"/>
          <w:szCs w:val="24"/>
        </w:rPr>
        <w:fldChar w:fldCharType="end"/>
      </w:r>
      <w:r w:rsidRPr="002D199A">
        <w:rPr>
          <w:rFonts w:ascii="Book Antiqua" w:hAnsi="Book Antiqua" w:cs="Times New Roman"/>
          <w:sz w:val="24"/>
          <w:szCs w:val="24"/>
        </w:rPr>
        <w:t>.</w:t>
      </w:r>
    </w:p>
    <w:p w14:paraId="49289C00" w14:textId="5AED5004" w:rsidR="006D2BE9" w:rsidRPr="002D199A" w:rsidRDefault="007727C8" w:rsidP="00921E7E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 xml:space="preserve">The risk factors </w:t>
      </w:r>
      <w:r w:rsidR="00D02CBF" w:rsidRPr="002D199A">
        <w:rPr>
          <w:rFonts w:ascii="Book Antiqua" w:hAnsi="Book Antiqua" w:cs="Times New Roman"/>
          <w:sz w:val="24"/>
          <w:szCs w:val="24"/>
        </w:rPr>
        <w:t xml:space="preserve">shown to </w:t>
      </w:r>
      <w:r w:rsidR="00C55EA4" w:rsidRPr="002D199A">
        <w:rPr>
          <w:rFonts w:ascii="Book Antiqua" w:hAnsi="Book Antiqua" w:cs="Times New Roman"/>
          <w:sz w:val="24"/>
          <w:szCs w:val="24"/>
        </w:rPr>
        <w:t>influence PEP occurrence</w:t>
      </w:r>
      <w:r w:rsidRPr="002D199A">
        <w:rPr>
          <w:rFonts w:ascii="Book Antiqua" w:hAnsi="Book Antiqua" w:cs="Times New Roman"/>
          <w:sz w:val="24"/>
          <w:szCs w:val="24"/>
        </w:rPr>
        <w:t xml:space="preserve"> in past reports were previous</w:t>
      </w:r>
      <w:r w:rsidR="00D02CBF" w:rsidRPr="002D199A">
        <w:rPr>
          <w:rFonts w:ascii="Book Antiqua" w:hAnsi="Book Antiqua" w:cs="Times New Roman"/>
          <w:sz w:val="24"/>
          <w:szCs w:val="24"/>
        </w:rPr>
        <w:t xml:space="preserve"> history of</w:t>
      </w:r>
      <w:r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F51EEA" w:rsidRPr="002D199A">
        <w:rPr>
          <w:rFonts w:ascii="Book Antiqua" w:hAnsi="Book Antiqua" w:cs="Times New Roman"/>
          <w:sz w:val="24"/>
          <w:szCs w:val="24"/>
        </w:rPr>
        <w:t xml:space="preserve">pancreatitis or </w:t>
      </w:r>
      <w:r w:rsidRPr="002D199A">
        <w:rPr>
          <w:rFonts w:ascii="Book Antiqua" w:hAnsi="Book Antiqua" w:cs="Times New Roman"/>
          <w:sz w:val="24"/>
          <w:szCs w:val="24"/>
        </w:rPr>
        <w:t xml:space="preserve">PEP, two </w:t>
      </w:r>
      <w:r w:rsidR="00C55EA4" w:rsidRPr="002D199A">
        <w:rPr>
          <w:rFonts w:ascii="Book Antiqua" w:hAnsi="Book Antiqua" w:cs="Times New Roman"/>
          <w:sz w:val="24"/>
          <w:szCs w:val="24"/>
        </w:rPr>
        <w:t xml:space="preserve">or more </w:t>
      </w:r>
      <w:r w:rsidR="00D02CBF" w:rsidRPr="002D199A">
        <w:rPr>
          <w:rFonts w:ascii="Book Antiqua" w:hAnsi="Book Antiqua" w:cs="Times New Roman"/>
          <w:sz w:val="24"/>
          <w:szCs w:val="24"/>
        </w:rPr>
        <w:t>pancreatography procedures</w:t>
      </w:r>
      <w:r w:rsidRPr="002D199A">
        <w:rPr>
          <w:rFonts w:ascii="Book Antiqua" w:hAnsi="Book Antiqua" w:cs="Times New Roman"/>
          <w:sz w:val="24"/>
          <w:szCs w:val="24"/>
        </w:rPr>
        <w:t xml:space="preserve">, sphincter of Oddi dysfunction (SOD), age </w:t>
      </w:r>
      <w:r w:rsidR="00C55EA4" w:rsidRPr="002D199A">
        <w:rPr>
          <w:rFonts w:ascii="Book Antiqua" w:hAnsi="Book Antiqua" w:cs="Times New Roman"/>
          <w:sz w:val="24"/>
          <w:szCs w:val="24"/>
        </w:rPr>
        <w:t>younger</w:t>
      </w:r>
      <w:r w:rsidRPr="002D199A">
        <w:rPr>
          <w:rFonts w:ascii="Book Antiqua" w:hAnsi="Book Antiqua" w:cs="Times New Roman"/>
          <w:sz w:val="24"/>
          <w:szCs w:val="24"/>
        </w:rPr>
        <w:t xml:space="preserve"> than </w:t>
      </w:r>
      <w:r w:rsidR="00C55EA4" w:rsidRPr="002D199A">
        <w:rPr>
          <w:rFonts w:ascii="Book Antiqua" w:hAnsi="Book Antiqua" w:cs="Times New Roman"/>
          <w:sz w:val="24"/>
          <w:szCs w:val="24"/>
        </w:rPr>
        <w:t>fifty</w:t>
      </w:r>
      <w:r w:rsidRPr="002D199A">
        <w:rPr>
          <w:rFonts w:ascii="Book Antiqua" w:hAnsi="Book Antiqua" w:cs="Times New Roman"/>
          <w:sz w:val="24"/>
          <w:szCs w:val="24"/>
        </w:rPr>
        <w:t xml:space="preserve"> years, female</w:t>
      </w:r>
      <w:r w:rsidR="00D02CBF" w:rsidRPr="002D199A">
        <w:rPr>
          <w:rFonts w:ascii="Book Antiqua" w:hAnsi="Book Antiqua" w:cs="Times New Roman"/>
          <w:sz w:val="24"/>
          <w:szCs w:val="24"/>
        </w:rPr>
        <w:t xml:space="preserve"> sex</w:t>
      </w:r>
      <w:r w:rsidRPr="002D199A">
        <w:rPr>
          <w:rFonts w:ascii="Book Antiqua" w:hAnsi="Book Antiqua" w:cs="Times New Roman"/>
          <w:sz w:val="24"/>
          <w:szCs w:val="24"/>
        </w:rPr>
        <w:t xml:space="preserve">, </w:t>
      </w:r>
      <w:r w:rsidR="00C55EA4" w:rsidRPr="002D199A">
        <w:rPr>
          <w:rFonts w:ascii="Book Antiqua" w:hAnsi="Book Antiqua" w:cs="Times New Roman"/>
          <w:sz w:val="24"/>
          <w:szCs w:val="24"/>
        </w:rPr>
        <w:t>difficulty of</w:t>
      </w:r>
      <w:r w:rsidRPr="002D199A">
        <w:rPr>
          <w:rFonts w:ascii="Book Antiqua" w:hAnsi="Book Antiqua" w:cs="Times New Roman"/>
          <w:sz w:val="24"/>
          <w:szCs w:val="24"/>
        </w:rPr>
        <w:t xml:space="preserve"> biliary</w:t>
      </w:r>
      <w:r w:rsidR="00C55EA4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Pr="002D199A">
        <w:rPr>
          <w:rFonts w:ascii="Book Antiqua" w:hAnsi="Book Antiqua" w:cs="Times New Roman"/>
          <w:sz w:val="24"/>
          <w:szCs w:val="24"/>
        </w:rPr>
        <w:t>cannulation, biliary sphincter balloon dilation,</w:t>
      </w:r>
      <w:r w:rsidR="00D02CBF" w:rsidRPr="002D199A">
        <w:rPr>
          <w:rFonts w:ascii="Book Antiqua" w:hAnsi="Book Antiqua" w:cs="Times New Roman"/>
          <w:sz w:val="24"/>
          <w:szCs w:val="24"/>
        </w:rPr>
        <w:t xml:space="preserve"> and</w:t>
      </w:r>
      <w:r w:rsidRPr="002D199A">
        <w:rPr>
          <w:rFonts w:ascii="Book Antiqua" w:hAnsi="Book Antiqua" w:cs="Times New Roman"/>
          <w:sz w:val="24"/>
          <w:szCs w:val="24"/>
        </w:rPr>
        <w:t xml:space="preserve"> precut sphincterotomy</w:t>
      </w:r>
      <w:r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NDwvWWVhcj48UmVj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=
</w:fldData>
        </w:fldChar>
      </w:r>
      <w:r w:rsidRPr="002D199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NDwvWWVhcj48UmVj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=
</w:fldData>
        </w:fldChar>
      </w:r>
      <w:r w:rsidRPr="002D199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2D199A">
        <w:rPr>
          <w:rFonts w:ascii="Book Antiqua" w:hAnsi="Book Antiqua" w:cs="Times New Roman"/>
          <w:sz w:val="24"/>
          <w:szCs w:val="24"/>
        </w:rPr>
      </w:r>
      <w:r w:rsidRPr="002D199A">
        <w:rPr>
          <w:rFonts w:ascii="Book Antiqua" w:hAnsi="Book Antiqua" w:cs="Times New Roman"/>
          <w:sz w:val="24"/>
          <w:szCs w:val="24"/>
        </w:rPr>
        <w:fldChar w:fldCharType="end"/>
      </w:r>
      <w:r w:rsidRPr="002D199A">
        <w:rPr>
          <w:rFonts w:ascii="Book Antiqua" w:hAnsi="Book Antiqua" w:cs="Times New Roman"/>
          <w:sz w:val="24"/>
          <w:szCs w:val="24"/>
        </w:rPr>
      </w:r>
      <w:r w:rsidRPr="002D199A">
        <w:rPr>
          <w:rFonts w:ascii="Book Antiqua" w:hAnsi="Book Antiqua" w:cs="Times New Roman"/>
          <w:sz w:val="24"/>
          <w:szCs w:val="24"/>
        </w:rPr>
        <w:fldChar w:fldCharType="separate"/>
      </w:r>
      <w:r w:rsidRPr="002D199A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7" w:tooltip="Glomsaker, 2013 #768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7-15</w:t>
        </w:r>
      </w:hyperlink>
      <w:r w:rsidRPr="002D199A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Pr="002D199A">
        <w:rPr>
          <w:rFonts w:ascii="Book Antiqua" w:hAnsi="Book Antiqua" w:cs="Times New Roman"/>
          <w:sz w:val="24"/>
          <w:szCs w:val="24"/>
        </w:rPr>
        <w:fldChar w:fldCharType="end"/>
      </w:r>
      <w:r w:rsidRPr="002D199A">
        <w:rPr>
          <w:rFonts w:ascii="Book Antiqua" w:hAnsi="Book Antiqua" w:cs="Times New Roman"/>
          <w:sz w:val="24"/>
          <w:szCs w:val="24"/>
        </w:rPr>
        <w:t>.</w:t>
      </w:r>
      <w:r w:rsidR="00F51EEA" w:rsidRPr="002D199A">
        <w:rPr>
          <w:rFonts w:ascii="Book Antiqua" w:hAnsi="Book Antiqua" w:cs="Times New Roman"/>
          <w:sz w:val="24"/>
          <w:szCs w:val="24"/>
        </w:rPr>
        <w:t xml:space="preserve"> However, t</w:t>
      </w:r>
      <w:r w:rsidR="00A47C84" w:rsidRPr="002D199A">
        <w:rPr>
          <w:rFonts w:ascii="Book Antiqua" w:hAnsi="Book Antiqua" w:cs="Times New Roman"/>
          <w:sz w:val="24"/>
          <w:szCs w:val="24"/>
        </w:rPr>
        <w:t xml:space="preserve">he usefulness </w:t>
      </w:r>
      <w:r w:rsidR="0060298D" w:rsidRPr="002D199A">
        <w:rPr>
          <w:rFonts w:ascii="Book Antiqua" w:hAnsi="Book Antiqua" w:cs="Times New Roman"/>
          <w:sz w:val="24"/>
          <w:szCs w:val="24"/>
        </w:rPr>
        <w:t>of pancreatic stent</w:t>
      </w:r>
      <w:r w:rsidR="00887069" w:rsidRPr="002D199A">
        <w:rPr>
          <w:rFonts w:ascii="Book Antiqua" w:hAnsi="Book Antiqua" w:cs="Times New Roman"/>
          <w:sz w:val="24"/>
          <w:szCs w:val="24"/>
        </w:rPr>
        <w:t xml:space="preserve"> (PS)</w:t>
      </w:r>
      <w:r w:rsidR="002C54F1" w:rsidRPr="002D199A">
        <w:rPr>
          <w:rFonts w:ascii="Book Antiqua" w:hAnsi="Book Antiqua" w:cs="Times New Roman"/>
          <w:sz w:val="24"/>
          <w:szCs w:val="24"/>
        </w:rPr>
        <w:t xml:space="preserve"> placement</w:t>
      </w:r>
      <w:r w:rsidR="0060298D" w:rsidRPr="002D199A">
        <w:rPr>
          <w:rFonts w:ascii="Book Antiqua" w:hAnsi="Book Antiqua" w:cs="Times New Roman"/>
          <w:sz w:val="24"/>
          <w:szCs w:val="24"/>
        </w:rPr>
        <w:t xml:space="preserve"> for PEP </w:t>
      </w:r>
      <w:r w:rsidR="00A47C84" w:rsidRPr="002D199A">
        <w:rPr>
          <w:rFonts w:ascii="Book Antiqua" w:eastAsia="MS Mincho" w:hAnsi="Book Antiqua" w:cs="Times New Roman"/>
          <w:sz w:val="24"/>
          <w:szCs w:val="24"/>
        </w:rPr>
        <w:t>has</w:t>
      </w:r>
      <w:r w:rsidR="0060298D" w:rsidRPr="002D199A">
        <w:rPr>
          <w:rFonts w:ascii="Book Antiqua" w:hAnsi="Book Antiqua" w:cs="Times New Roman"/>
          <w:sz w:val="24"/>
          <w:szCs w:val="24"/>
        </w:rPr>
        <w:t xml:space="preserve"> been reported</w:t>
      </w:r>
      <w:r w:rsidR="00585970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F51EEA" w:rsidRPr="002D199A">
        <w:rPr>
          <w:rFonts w:ascii="Book Antiqua" w:hAnsi="Book Antiqua" w:cs="Times New Roman"/>
          <w:sz w:val="24"/>
          <w:szCs w:val="24"/>
        </w:rPr>
        <w:t>in these high</w:t>
      </w:r>
      <w:r w:rsidRPr="002D199A">
        <w:rPr>
          <w:rFonts w:ascii="Book Antiqua" w:eastAsia="MS Mincho" w:hAnsi="Book Antiqua" w:cs="Times New Roman"/>
          <w:sz w:val="24"/>
          <w:szCs w:val="24"/>
        </w:rPr>
        <w:t>-</w:t>
      </w:r>
      <w:r w:rsidR="00F51EEA" w:rsidRPr="002D199A">
        <w:rPr>
          <w:rFonts w:ascii="Book Antiqua" w:hAnsi="Book Antiqua" w:cs="Times New Roman"/>
          <w:sz w:val="24"/>
          <w:szCs w:val="24"/>
        </w:rPr>
        <w:t>risk patients</w:t>
      </w:r>
      <w:r w:rsidR="00585970"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dGxlPjxhYmJyLTE+R2FzdHJvaW50ZXN0aW5hbCBlbmRvc2NvcHk8L2FiYnItMT48L3BlcmlvZGlj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</w:fldData>
        </w:fldChar>
      </w:r>
      <w:r w:rsidRPr="002D199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5nc25vcnRoPC9BdXRob3I+PFllYXI+MTk5NzwvWWVh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==
</w:fldData>
        </w:fldChar>
      </w:r>
      <w:r w:rsidRPr="002D199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2D199A">
        <w:rPr>
          <w:rFonts w:ascii="Book Antiqua" w:hAnsi="Book Antiqua" w:cs="Times New Roman"/>
          <w:sz w:val="24"/>
          <w:szCs w:val="24"/>
        </w:rPr>
      </w:r>
      <w:r w:rsidRPr="002D199A">
        <w:rPr>
          <w:rFonts w:ascii="Book Antiqua" w:hAnsi="Book Antiqua" w:cs="Times New Roman"/>
          <w:sz w:val="24"/>
          <w:szCs w:val="24"/>
        </w:rPr>
        <w:fldChar w:fldCharType="end"/>
      </w:r>
      <w:r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Ry4gQS48L2F1dGhvcj48YXV0aG9yPldhdGtpbnMsIEouIEwuPC9hdXRob3I+PGF1dGhvcj5NY0hl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==
</w:fldData>
        </w:fldChar>
      </w:r>
      <w:r w:rsidRPr="002D199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2D199A">
        <w:rPr>
          <w:rFonts w:ascii="Book Antiqua" w:hAnsi="Book Antiqua" w:cs="Times New Roman"/>
          <w:sz w:val="24"/>
          <w:szCs w:val="24"/>
        </w:rPr>
      </w:r>
      <w:r w:rsidRPr="002D199A">
        <w:rPr>
          <w:rFonts w:ascii="Book Antiqua" w:hAnsi="Book Antiqua" w:cs="Times New Roman"/>
          <w:sz w:val="24"/>
          <w:szCs w:val="24"/>
        </w:rPr>
        <w:fldChar w:fldCharType="end"/>
      </w:r>
      <w:r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LWRhdGFiYXNlLXByb3ZpZGVyPjxsYW5ndWFnZT5lbmc8L2xhbmd1YWdlPjwvcmVjb3JkPjwvQ2l0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==
</w:fldData>
        </w:fldChar>
      </w:r>
      <w:r w:rsidRPr="002D199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2D199A">
        <w:rPr>
          <w:rFonts w:ascii="Book Antiqua" w:hAnsi="Book Antiqua" w:cs="Times New Roman"/>
          <w:sz w:val="24"/>
          <w:szCs w:val="24"/>
        </w:rPr>
      </w:r>
      <w:r w:rsidRPr="002D199A">
        <w:rPr>
          <w:rFonts w:ascii="Book Antiqua" w:hAnsi="Book Antiqua" w:cs="Times New Roman"/>
          <w:sz w:val="24"/>
          <w:szCs w:val="24"/>
        </w:rPr>
        <w:fldChar w:fldCharType="end"/>
      </w:r>
      <w:r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dGxlPjxhYmJyLTE+R2FzdHJvaW50ZXN0aW5hbCBlbmRvc2NvcHk8L2FiYnItMT48L3BlcmlvZGlj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</w:fldData>
        </w:fldChar>
      </w:r>
      <w:r w:rsidRPr="002D199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2D199A">
        <w:rPr>
          <w:rFonts w:ascii="Book Antiqua" w:hAnsi="Book Antiqua" w:cs="Times New Roman"/>
          <w:sz w:val="24"/>
          <w:szCs w:val="24"/>
        </w:rPr>
      </w:r>
      <w:r w:rsidRPr="002D199A">
        <w:rPr>
          <w:rFonts w:ascii="Book Antiqua" w:hAnsi="Book Antiqua" w:cs="Times New Roman"/>
          <w:sz w:val="24"/>
          <w:szCs w:val="24"/>
        </w:rPr>
        <w:fldChar w:fldCharType="end"/>
      </w:r>
      <w:r w:rsidR="00585970" w:rsidRPr="002D199A">
        <w:rPr>
          <w:rFonts w:ascii="Book Antiqua" w:hAnsi="Book Antiqua" w:cs="Times New Roman"/>
          <w:sz w:val="24"/>
          <w:szCs w:val="24"/>
        </w:rPr>
      </w:r>
      <w:r w:rsidR="00585970" w:rsidRPr="002D199A">
        <w:rPr>
          <w:rFonts w:ascii="Book Antiqua" w:hAnsi="Book Antiqua" w:cs="Times New Roman"/>
          <w:sz w:val="24"/>
          <w:szCs w:val="24"/>
        </w:rPr>
        <w:fldChar w:fldCharType="separate"/>
      </w:r>
      <w:r w:rsidRPr="002D199A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6" w:tooltip="Kingsnorth, 1997 #796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16-55</w:t>
        </w:r>
      </w:hyperlink>
      <w:r w:rsidRPr="002D199A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585970" w:rsidRPr="002D199A">
        <w:rPr>
          <w:rFonts w:ascii="Book Antiqua" w:hAnsi="Book Antiqua" w:cs="Times New Roman"/>
          <w:sz w:val="24"/>
          <w:szCs w:val="24"/>
        </w:rPr>
        <w:fldChar w:fldCharType="end"/>
      </w:r>
      <w:r w:rsidR="0060298D" w:rsidRPr="002D199A">
        <w:rPr>
          <w:rFonts w:ascii="Book Antiqua" w:hAnsi="Book Antiqua" w:cs="Times New Roman"/>
          <w:sz w:val="24"/>
          <w:szCs w:val="24"/>
        </w:rPr>
        <w:t>.</w:t>
      </w:r>
      <w:r w:rsidR="00585970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D02CBF" w:rsidRPr="002D199A">
        <w:rPr>
          <w:rFonts w:ascii="Book Antiqua" w:hAnsi="Book Antiqua" w:cs="Times New Roman"/>
          <w:sz w:val="24"/>
          <w:szCs w:val="24"/>
        </w:rPr>
        <w:t>S</w:t>
      </w:r>
      <w:r w:rsidR="00585970" w:rsidRPr="002D199A">
        <w:rPr>
          <w:rFonts w:ascii="Book Antiqua" w:hAnsi="Book Antiqua" w:cs="Times New Roman"/>
          <w:sz w:val="24"/>
          <w:szCs w:val="24"/>
        </w:rPr>
        <w:t xml:space="preserve">everal prospective randomized controlled trials (RCTs) were </w:t>
      </w:r>
      <w:r w:rsidR="00D02CBF" w:rsidRPr="002D199A">
        <w:rPr>
          <w:rFonts w:ascii="Book Antiqua" w:hAnsi="Book Antiqua" w:cs="Times New Roman"/>
          <w:sz w:val="24"/>
          <w:szCs w:val="24"/>
        </w:rPr>
        <w:t>discussed in these reports</w:t>
      </w:r>
      <w:r w:rsidR="00585970" w:rsidRPr="002D199A">
        <w:rPr>
          <w:rFonts w:ascii="Book Antiqua" w:hAnsi="Book Antiqua" w:cs="Times New Roman"/>
          <w:sz w:val="24"/>
          <w:szCs w:val="24"/>
        </w:rPr>
        <w:t xml:space="preserve">. </w:t>
      </w:r>
      <w:r w:rsidR="00BC0D90" w:rsidRPr="002D199A">
        <w:rPr>
          <w:rFonts w:ascii="Book Antiqua" w:hAnsi="Book Antiqua" w:cs="Times New Roman"/>
          <w:sz w:val="24"/>
          <w:szCs w:val="24"/>
        </w:rPr>
        <w:t>Some</w:t>
      </w:r>
      <w:r w:rsidR="00585970" w:rsidRPr="002D199A">
        <w:rPr>
          <w:rFonts w:ascii="Book Antiqua" w:hAnsi="Book Antiqua" w:cs="Times New Roman"/>
          <w:sz w:val="24"/>
          <w:szCs w:val="24"/>
        </w:rPr>
        <w:t xml:space="preserve"> RCTs showed the efficacy of </w:t>
      </w:r>
      <w:r w:rsidR="00887069" w:rsidRPr="002D199A">
        <w:rPr>
          <w:rFonts w:ascii="Book Antiqua" w:hAnsi="Book Antiqua" w:cs="Times New Roman"/>
          <w:sz w:val="24"/>
          <w:szCs w:val="24"/>
        </w:rPr>
        <w:t>PS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 placement</w:t>
      </w:r>
      <w:r w:rsidR="00585970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in preventing </w:t>
      </w:r>
      <w:r w:rsidR="00585970" w:rsidRPr="002D199A">
        <w:rPr>
          <w:rFonts w:ascii="Book Antiqua" w:hAnsi="Book Antiqua" w:cs="Times New Roman"/>
          <w:sz w:val="24"/>
          <w:szCs w:val="24"/>
        </w:rPr>
        <w:t>PEP</w:t>
      </w:r>
      <w:r w:rsidR="00585970"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XJuYXNreTwvQXV0aG9yPjxZZWFyPjE5OTg8L1llYXI+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</w:fldData>
        </w:fldChar>
      </w:r>
      <w:r w:rsidRPr="002D199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XJuYXNreTwvQXV0aG9yPjxZZWFyPjE5OTg8L1llYXI+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</w:fldData>
        </w:fldChar>
      </w:r>
      <w:r w:rsidRPr="002D199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2D199A">
        <w:rPr>
          <w:rFonts w:ascii="Book Antiqua" w:hAnsi="Book Antiqua" w:cs="Times New Roman"/>
          <w:sz w:val="24"/>
          <w:szCs w:val="24"/>
        </w:rPr>
      </w:r>
      <w:r w:rsidRPr="002D199A">
        <w:rPr>
          <w:rFonts w:ascii="Book Antiqua" w:hAnsi="Book Antiqua" w:cs="Times New Roman"/>
          <w:sz w:val="24"/>
          <w:szCs w:val="24"/>
        </w:rPr>
        <w:fldChar w:fldCharType="end"/>
      </w:r>
      <w:r w:rsidR="00585970" w:rsidRPr="002D199A">
        <w:rPr>
          <w:rFonts w:ascii="Book Antiqua" w:hAnsi="Book Antiqua" w:cs="Times New Roman"/>
          <w:sz w:val="24"/>
          <w:szCs w:val="24"/>
        </w:rPr>
      </w:r>
      <w:r w:rsidR="00585970" w:rsidRPr="002D199A">
        <w:rPr>
          <w:rFonts w:ascii="Book Antiqua" w:hAnsi="Book Antiqua" w:cs="Times New Roman"/>
          <w:sz w:val="24"/>
          <w:szCs w:val="24"/>
        </w:rPr>
        <w:fldChar w:fldCharType="separate"/>
      </w:r>
      <w:r w:rsidRPr="002D199A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9" w:tooltip="Sofuni, 2007 #1484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19</w:t>
        </w:r>
      </w:hyperlink>
      <w:r w:rsidRPr="002D199A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0" w:tooltip="Tsuchiya, 2007 #771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20</w:t>
        </w:r>
      </w:hyperlink>
      <w:r w:rsidRPr="002D199A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2" w:tooltip="Ito, 2010 #773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22</w:t>
        </w:r>
      </w:hyperlink>
      <w:r w:rsidRPr="002D199A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6" w:tooltip="Pan, 2011 #774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26</w:t>
        </w:r>
      </w:hyperlink>
      <w:r w:rsidRPr="002D199A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7" w:tooltip="Sofuni, 2011 #1483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27</w:t>
        </w:r>
      </w:hyperlink>
      <w:r w:rsidRPr="002D199A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0" w:tooltip="Kawaguchi, 2012 #1380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30</w:t>
        </w:r>
      </w:hyperlink>
      <w:r w:rsidRPr="002D199A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45" w:tooltip="Yin, 2016 #1298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45</w:t>
        </w:r>
      </w:hyperlink>
      <w:r w:rsidRPr="002D199A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51" w:tooltip="Tarnasky, 1998 #1482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51-53</w:t>
        </w:r>
      </w:hyperlink>
      <w:r w:rsidRPr="002D199A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55" w:tooltip="Smithline, 1993 #1511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55</w:t>
        </w:r>
      </w:hyperlink>
      <w:r w:rsidRPr="002D199A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585970" w:rsidRPr="002D199A">
        <w:rPr>
          <w:rFonts w:ascii="Book Antiqua" w:hAnsi="Book Antiqua" w:cs="Times New Roman"/>
          <w:sz w:val="24"/>
          <w:szCs w:val="24"/>
        </w:rPr>
        <w:fldChar w:fldCharType="end"/>
      </w:r>
      <w:r w:rsidR="00585970" w:rsidRPr="002D199A">
        <w:rPr>
          <w:rFonts w:ascii="Book Antiqua" w:hAnsi="Book Antiqua" w:cs="Times New Roman"/>
          <w:sz w:val="24"/>
          <w:szCs w:val="24"/>
        </w:rPr>
        <w:t>.</w:t>
      </w:r>
      <w:r w:rsidR="00A47C84" w:rsidRPr="002D199A">
        <w:rPr>
          <w:rFonts w:ascii="Book Antiqua" w:eastAsia="MS Mincho" w:hAnsi="Book Antiqua" w:cs="Times New Roman"/>
          <w:sz w:val="24"/>
          <w:szCs w:val="24"/>
        </w:rPr>
        <w:t xml:space="preserve"> In addition</w:t>
      </w:r>
      <w:r w:rsidR="00A47C84" w:rsidRPr="002D199A">
        <w:rPr>
          <w:rFonts w:ascii="Book Antiqua" w:hAnsi="Book Antiqua" w:cs="Times New Roman"/>
          <w:sz w:val="24"/>
          <w:szCs w:val="24"/>
        </w:rPr>
        <w:t xml:space="preserve">, </w:t>
      </w:r>
      <w:r w:rsidR="001A08CB" w:rsidRPr="002D199A">
        <w:rPr>
          <w:rFonts w:ascii="Book Antiqua" w:hAnsi="Book Antiqua" w:cs="Times New Roman"/>
          <w:sz w:val="24"/>
          <w:szCs w:val="24"/>
        </w:rPr>
        <w:t>six</w:t>
      </w:r>
      <w:r w:rsidR="00A47C84" w:rsidRPr="002D199A">
        <w:rPr>
          <w:rFonts w:ascii="Book Antiqua" w:hAnsi="Book Antiqua" w:cs="Times New Roman"/>
          <w:sz w:val="24"/>
          <w:szCs w:val="24"/>
        </w:rPr>
        <w:t xml:space="preserve"> meta-analyses were </w:t>
      </w:r>
      <w:r w:rsidR="00D02CBF" w:rsidRPr="002D199A">
        <w:rPr>
          <w:rFonts w:ascii="Book Antiqua" w:hAnsi="Book Antiqua" w:cs="Times New Roman"/>
          <w:sz w:val="24"/>
          <w:szCs w:val="24"/>
        </w:rPr>
        <w:t xml:space="preserve">performed </w:t>
      </w:r>
      <w:r w:rsidR="00A47C84" w:rsidRPr="002D199A">
        <w:rPr>
          <w:rFonts w:ascii="Book Antiqua" w:eastAsia="MS Mincho" w:hAnsi="Book Antiqua" w:cs="Times New Roman"/>
          <w:sz w:val="24"/>
          <w:szCs w:val="24"/>
        </w:rPr>
        <w:t>on</w:t>
      </w:r>
      <w:r w:rsidR="00A47C84" w:rsidRPr="002D199A">
        <w:rPr>
          <w:rFonts w:ascii="Book Antiqua" w:hAnsi="Book Antiqua" w:cs="Times New Roman"/>
          <w:sz w:val="24"/>
          <w:szCs w:val="24"/>
        </w:rPr>
        <w:t xml:space="preserve"> this topic. The insertion 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of a </w:t>
      </w:r>
      <w:r w:rsidR="00887069" w:rsidRPr="002D199A">
        <w:rPr>
          <w:rFonts w:ascii="Book Antiqua" w:hAnsi="Book Antiqua" w:cs="Times New Roman"/>
          <w:sz w:val="24"/>
          <w:szCs w:val="24"/>
        </w:rPr>
        <w:t>PS</w:t>
      </w:r>
      <w:r w:rsidR="00A47C84" w:rsidRPr="002D199A">
        <w:rPr>
          <w:rFonts w:ascii="Book Antiqua" w:hAnsi="Book Antiqua" w:cs="Times New Roman"/>
          <w:sz w:val="24"/>
          <w:szCs w:val="24"/>
        </w:rPr>
        <w:t xml:space="preserve"> was recommended in all </w:t>
      </w:r>
      <w:r w:rsidR="00A47C84" w:rsidRPr="002D199A">
        <w:rPr>
          <w:rFonts w:ascii="Book Antiqua" w:eastAsia="MS Mincho" w:hAnsi="Book Antiqua" w:cs="Times New Roman"/>
          <w:sz w:val="24"/>
          <w:szCs w:val="24"/>
        </w:rPr>
        <w:t xml:space="preserve">of </w:t>
      </w:r>
      <w:r w:rsidR="00A47C84" w:rsidRPr="002D199A">
        <w:rPr>
          <w:rFonts w:ascii="Book Antiqua" w:hAnsi="Book Antiqua" w:cs="Times New Roman"/>
          <w:sz w:val="24"/>
          <w:szCs w:val="24"/>
        </w:rPr>
        <w:t>the meta-analyses</w:t>
      </w:r>
      <w:r w:rsidR="00A47C84"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W5naDwvQXV0aG9yPjxZZWFyPjIwMDQ8L1llYXI+PFJl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</w:fldData>
        </w:fldChar>
      </w:r>
      <w:r w:rsidR="001A08CB" w:rsidRPr="002D199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A08CB"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W5naDwvQXV0aG9yPjxZZWFyPjIwMDQ8L1llYXI+PFJl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</w:fldData>
        </w:fldChar>
      </w:r>
      <w:r w:rsidR="001A08CB" w:rsidRPr="002D199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A08CB" w:rsidRPr="002D199A">
        <w:rPr>
          <w:rFonts w:ascii="Book Antiqua" w:hAnsi="Book Antiqua" w:cs="Times New Roman"/>
          <w:sz w:val="24"/>
          <w:szCs w:val="24"/>
        </w:rPr>
      </w:r>
      <w:r w:rsidR="001A08CB" w:rsidRPr="002D199A">
        <w:rPr>
          <w:rFonts w:ascii="Book Antiqua" w:hAnsi="Book Antiqua" w:cs="Times New Roman"/>
          <w:sz w:val="24"/>
          <w:szCs w:val="24"/>
        </w:rPr>
        <w:fldChar w:fldCharType="end"/>
      </w:r>
      <w:r w:rsidR="00A47C84" w:rsidRPr="002D199A">
        <w:rPr>
          <w:rFonts w:ascii="Book Antiqua" w:hAnsi="Book Antiqua" w:cs="Times New Roman"/>
          <w:sz w:val="24"/>
          <w:szCs w:val="24"/>
        </w:rPr>
      </w:r>
      <w:r w:rsidR="00A47C84" w:rsidRPr="002D199A">
        <w:rPr>
          <w:rFonts w:ascii="Book Antiqua" w:hAnsi="Book Antiqua" w:cs="Times New Roman"/>
          <w:sz w:val="24"/>
          <w:szCs w:val="24"/>
        </w:rPr>
        <w:fldChar w:fldCharType="separate"/>
      </w:r>
      <w:r w:rsidR="001A08CB" w:rsidRPr="002D199A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5" w:tooltip="Shi, 2014 #789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35</w:t>
        </w:r>
      </w:hyperlink>
      <w:r w:rsidR="001A08CB" w:rsidRPr="002D199A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8" w:tooltip="Fan, 2015 #792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38</w:t>
        </w:r>
      </w:hyperlink>
      <w:r w:rsidR="001A08CB" w:rsidRPr="002D199A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56" w:tooltip="Singh, 2004 #1508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56-59</w:t>
        </w:r>
      </w:hyperlink>
      <w:r w:rsidR="001A08CB" w:rsidRPr="002D199A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A47C84" w:rsidRPr="002D199A">
        <w:rPr>
          <w:rFonts w:ascii="Book Antiqua" w:hAnsi="Book Antiqua" w:cs="Times New Roman"/>
          <w:sz w:val="24"/>
          <w:szCs w:val="24"/>
        </w:rPr>
        <w:fldChar w:fldCharType="end"/>
      </w:r>
      <w:r w:rsidR="00A47C84" w:rsidRPr="002D199A">
        <w:rPr>
          <w:rFonts w:ascii="Book Antiqua" w:hAnsi="Book Antiqua" w:cs="Times New Roman"/>
          <w:sz w:val="24"/>
          <w:szCs w:val="24"/>
        </w:rPr>
        <w:t>.</w:t>
      </w:r>
      <w:r w:rsidR="00C65CE1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A47C84" w:rsidRPr="002D199A">
        <w:rPr>
          <w:rFonts w:ascii="Book Antiqua" w:hAnsi="Book Antiqua" w:cs="Times New Roman"/>
          <w:sz w:val="24"/>
          <w:szCs w:val="24"/>
        </w:rPr>
        <w:t xml:space="preserve">However, </w:t>
      </w:r>
      <w:r w:rsidR="00C65CE1" w:rsidRPr="002D199A">
        <w:rPr>
          <w:rFonts w:ascii="Book Antiqua" w:hAnsi="Book Antiqua" w:cs="Times New Roman"/>
          <w:sz w:val="24"/>
          <w:szCs w:val="24"/>
        </w:rPr>
        <w:t xml:space="preserve">the </w:t>
      </w:r>
      <w:r w:rsidR="00170CE3" w:rsidRPr="002D199A">
        <w:rPr>
          <w:rFonts w:ascii="Book Antiqua" w:hAnsi="Book Antiqua" w:cs="Times New Roman"/>
          <w:sz w:val="24"/>
          <w:szCs w:val="24"/>
        </w:rPr>
        <w:t>RCTs</w:t>
      </w:r>
      <w:r w:rsidR="00C65CE1" w:rsidRPr="002D199A">
        <w:rPr>
          <w:rFonts w:ascii="Book Antiqua" w:hAnsi="Book Antiqua" w:cs="Times New Roman"/>
          <w:sz w:val="24"/>
          <w:szCs w:val="24"/>
        </w:rPr>
        <w:t xml:space="preserve"> involved in th</w:t>
      </w:r>
      <w:r w:rsidR="00170CE3" w:rsidRPr="002D199A">
        <w:rPr>
          <w:rFonts w:ascii="Book Antiqua" w:hAnsi="Book Antiqua" w:cs="Times New Roman"/>
          <w:sz w:val="24"/>
          <w:szCs w:val="24"/>
        </w:rPr>
        <w:t>ese</w:t>
      </w:r>
      <w:r w:rsidR="00C65CE1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170CE3" w:rsidRPr="002D199A">
        <w:rPr>
          <w:rFonts w:ascii="Book Antiqua" w:hAnsi="Book Antiqua" w:cs="Times New Roman"/>
          <w:sz w:val="24"/>
          <w:szCs w:val="24"/>
        </w:rPr>
        <w:t>meta-analyses</w:t>
      </w:r>
      <w:r w:rsidR="00C65CE1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170CE3" w:rsidRPr="002D199A">
        <w:rPr>
          <w:rFonts w:ascii="Book Antiqua" w:hAnsi="Book Antiqua" w:cs="Times New Roman"/>
          <w:sz w:val="24"/>
          <w:szCs w:val="24"/>
        </w:rPr>
        <w:t xml:space="preserve">were </w:t>
      </w:r>
      <w:r w:rsidR="00A436B7" w:rsidRPr="002D199A">
        <w:rPr>
          <w:rFonts w:ascii="Book Antiqua" w:hAnsi="Book Antiqua" w:cs="Times New Roman"/>
          <w:sz w:val="24"/>
          <w:szCs w:val="24"/>
        </w:rPr>
        <w:t>varied</w:t>
      </w:r>
      <w:r w:rsidR="00170CE3" w:rsidRPr="002D199A">
        <w:rPr>
          <w:rFonts w:ascii="Book Antiqua" w:hAnsi="Book Antiqua" w:cs="Times New Roman"/>
          <w:sz w:val="24"/>
          <w:szCs w:val="24"/>
        </w:rPr>
        <w:t xml:space="preserve">. </w:t>
      </w:r>
      <w:r w:rsidRPr="002D199A">
        <w:rPr>
          <w:rFonts w:ascii="Book Antiqua" w:eastAsia="MS Mincho" w:hAnsi="Book Antiqua" w:cs="Times New Roman"/>
          <w:sz w:val="24"/>
          <w:szCs w:val="24"/>
        </w:rPr>
        <w:t>In addition</w:t>
      </w:r>
      <w:r w:rsidR="001A08CB" w:rsidRPr="002D199A">
        <w:rPr>
          <w:rFonts w:ascii="Book Antiqua" w:hAnsi="Book Antiqua" w:cs="Times New Roman"/>
          <w:sz w:val="24"/>
          <w:szCs w:val="24"/>
        </w:rPr>
        <w:t>, two meta-analyses involved non-RCT</w:t>
      </w:r>
      <w:r w:rsidR="00D02CBF" w:rsidRPr="002D199A">
        <w:rPr>
          <w:rFonts w:ascii="Book Antiqua" w:hAnsi="Book Antiqua" w:cs="Times New Roman"/>
          <w:sz w:val="24"/>
          <w:szCs w:val="24"/>
        </w:rPr>
        <w:t>s</w:t>
      </w:r>
      <w:r w:rsidR="001A08CB"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pha2k8L0F1dGhvcj48WWVhcj4yMDE0PC9ZZWFyPjxS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</w:fldData>
        </w:fldChar>
      </w:r>
      <w:r w:rsidR="001A08CB" w:rsidRPr="002D199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A08CB"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pha2k8L0F1dGhvcj48WWVhcj4yMDE0PC9ZZWFyPjxS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</w:fldData>
        </w:fldChar>
      </w:r>
      <w:r w:rsidR="001A08CB" w:rsidRPr="002D199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A08CB" w:rsidRPr="002D199A">
        <w:rPr>
          <w:rFonts w:ascii="Book Antiqua" w:hAnsi="Book Antiqua" w:cs="Times New Roman"/>
          <w:sz w:val="24"/>
          <w:szCs w:val="24"/>
        </w:rPr>
      </w:r>
      <w:r w:rsidR="001A08CB" w:rsidRPr="002D199A">
        <w:rPr>
          <w:rFonts w:ascii="Book Antiqua" w:hAnsi="Book Antiqua" w:cs="Times New Roman"/>
          <w:sz w:val="24"/>
          <w:szCs w:val="24"/>
        </w:rPr>
        <w:fldChar w:fldCharType="end"/>
      </w:r>
      <w:r w:rsidR="001A08CB" w:rsidRPr="002D199A">
        <w:rPr>
          <w:rFonts w:ascii="Book Antiqua" w:hAnsi="Book Antiqua" w:cs="Times New Roman"/>
          <w:sz w:val="24"/>
          <w:szCs w:val="24"/>
        </w:rPr>
      </w:r>
      <w:r w:rsidR="001A08CB" w:rsidRPr="002D199A">
        <w:rPr>
          <w:rFonts w:ascii="Book Antiqua" w:hAnsi="Book Antiqua" w:cs="Times New Roman"/>
          <w:sz w:val="24"/>
          <w:szCs w:val="24"/>
        </w:rPr>
        <w:fldChar w:fldCharType="separate"/>
      </w:r>
      <w:r w:rsidR="001A08CB" w:rsidRPr="002D199A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8" w:tooltip="Fan, 2015 #792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38</w:t>
        </w:r>
      </w:hyperlink>
      <w:r w:rsidR="001A08CB" w:rsidRPr="002D199A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59" w:tooltip="Mazaki, 2014 #1370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59</w:t>
        </w:r>
      </w:hyperlink>
      <w:r w:rsidR="001A08CB" w:rsidRPr="002D199A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1A08CB" w:rsidRPr="002D199A">
        <w:rPr>
          <w:rFonts w:ascii="Book Antiqua" w:hAnsi="Book Antiqua" w:cs="Times New Roman"/>
          <w:sz w:val="24"/>
          <w:szCs w:val="24"/>
        </w:rPr>
        <w:fldChar w:fldCharType="end"/>
      </w:r>
      <w:r w:rsidR="001A08CB" w:rsidRPr="002D199A">
        <w:rPr>
          <w:rFonts w:ascii="Book Antiqua" w:hAnsi="Book Antiqua" w:cs="Times New Roman"/>
          <w:sz w:val="24"/>
          <w:szCs w:val="24"/>
        </w:rPr>
        <w:t>.</w:t>
      </w:r>
      <w:r w:rsidR="00AC4AB6" w:rsidRPr="002D199A">
        <w:rPr>
          <w:rFonts w:ascii="Book Antiqua" w:hAnsi="Book Antiqua" w:cs="Times New Roman"/>
          <w:sz w:val="24"/>
          <w:szCs w:val="24"/>
        </w:rPr>
        <w:t xml:space="preserve"> In a </w:t>
      </w:r>
      <w:r w:rsidR="0083645D" w:rsidRPr="002D199A">
        <w:rPr>
          <w:rFonts w:ascii="Book Antiqua" w:hAnsi="Book Antiqua" w:cs="Times New Roman"/>
          <w:sz w:val="24"/>
          <w:szCs w:val="24"/>
        </w:rPr>
        <w:t xml:space="preserve">study included </w:t>
      </w:r>
      <w:r w:rsidR="00AC4AB6" w:rsidRPr="002D199A">
        <w:rPr>
          <w:rFonts w:ascii="Book Antiqua" w:hAnsi="Book Antiqua" w:cs="Times New Roman"/>
          <w:sz w:val="24"/>
          <w:szCs w:val="24"/>
        </w:rPr>
        <w:t xml:space="preserve">in the two meta-analyses, </w:t>
      </w:r>
      <w:r w:rsidR="0083645D" w:rsidRPr="002D199A">
        <w:rPr>
          <w:rFonts w:ascii="Book Antiqua" w:hAnsi="Book Antiqua" w:cs="Times New Roman"/>
          <w:sz w:val="24"/>
          <w:szCs w:val="24"/>
        </w:rPr>
        <w:t xml:space="preserve">the </w:t>
      </w:r>
      <w:r w:rsidR="00F14268" w:rsidRPr="002D199A">
        <w:rPr>
          <w:rFonts w:ascii="Book Antiqua" w:hAnsi="Book Antiqua" w:cs="Times New Roman"/>
          <w:sz w:val="24"/>
          <w:szCs w:val="24"/>
        </w:rPr>
        <w:t>no stent group was not randomized</w:t>
      </w:r>
      <w:r w:rsidR="00F14268"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E8L0F1dGhvcj48WWVhcj4yMDEzPC9ZZWFyPjxSZWNO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</w:fldData>
        </w:fldChar>
      </w:r>
      <w:r w:rsidR="00F14268" w:rsidRPr="002D199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14268"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E8L0F1dGhvcj48WWVhcj4yMDEzPC9ZZWFyPjxSZWNO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</w:fldData>
        </w:fldChar>
      </w:r>
      <w:r w:rsidR="00F14268" w:rsidRPr="002D199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14268" w:rsidRPr="002D199A">
        <w:rPr>
          <w:rFonts w:ascii="Book Antiqua" w:hAnsi="Book Antiqua" w:cs="Times New Roman"/>
          <w:sz w:val="24"/>
          <w:szCs w:val="24"/>
        </w:rPr>
      </w:r>
      <w:r w:rsidR="00F14268" w:rsidRPr="002D199A">
        <w:rPr>
          <w:rFonts w:ascii="Book Antiqua" w:hAnsi="Book Antiqua" w:cs="Times New Roman"/>
          <w:sz w:val="24"/>
          <w:szCs w:val="24"/>
        </w:rPr>
        <w:fldChar w:fldCharType="end"/>
      </w:r>
      <w:r w:rsidR="00F14268" w:rsidRPr="002D199A">
        <w:rPr>
          <w:rFonts w:ascii="Book Antiqua" w:hAnsi="Book Antiqua" w:cs="Times New Roman"/>
          <w:sz w:val="24"/>
          <w:szCs w:val="24"/>
        </w:rPr>
      </w:r>
      <w:r w:rsidR="00F14268" w:rsidRPr="002D199A">
        <w:rPr>
          <w:rFonts w:ascii="Book Antiqua" w:hAnsi="Book Antiqua" w:cs="Times New Roman"/>
          <w:sz w:val="24"/>
          <w:szCs w:val="24"/>
        </w:rPr>
        <w:fldChar w:fldCharType="separate"/>
      </w:r>
      <w:r w:rsidR="00F14268" w:rsidRPr="002D199A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1" w:tooltip="Cha, 2013 #776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31</w:t>
        </w:r>
      </w:hyperlink>
      <w:r w:rsidR="00F14268" w:rsidRPr="002D199A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14268" w:rsidRPr="002D199A">
        <w:rPr>
          <w:rFonts w:ascii="Book Antiqua" w:hAnsi="Book Antiqua" w:cs="Times New Roman"/>
          <w:sz w:val="24"/>
          <w:szCs w:val="24"/>
        </w:rPr>
        <w:fldChar w:fldCharType="end"/>
      </w:r>
      <w:r w:rsidR="00F14268" w:rsidRPr="002D199A">
        <w:rPr>
          <w:rFonts w:ascii="Book Antiqua" w:hAnsi="Book Antiqua" w:cs="Times New Roman"/>
          <w:sz w:val="24"/>
          <w:szCs w:val="24"/>
        </w:rPr>
        <w:t>.</w:t>
      </w:r>
      <w:r w:rsidR="00AC4AB6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170CE3" w:rsidRPr="002D199A">
        <w:rPr>
          <w:rFonts w:ascii="Book Antiqua" w:hAnsi="Book Antiqua" w:cs="Times New Roman"/>
          <w:sz w:val="24"/>
          <w:szCs w:val="24"/>
        </w:rPr>
        <w:t xml:space="preserve">Therefore, we performed 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a </w:t>
      </w:r>
      <w:r w:rsidR="00170CE3" w:rsidRPr="002D199A">
        <w:rPr>
          <w:rFonts w:ascii="Book Antiqua" w:hAnsi="Book Antiqua" w:cs="Times New Roman"/>
          <w:sz w:val="24"/>
          <w:szCs w:val="24"/>
        </w:rPr>
        <w:t>meta-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analysis </w:t>
      </w:r>
      <w:r w:rsidR="00A47C84" w:rsidRPr="002D199A">
        <w:rPr>
          <w:rFonts w:ascii="Book Antiqua" w:eastAsia="MS Mincho" w:hAnsi="Book Antiqua" w:cs="Times New Roman"/>
          <w:sz w:val="24"/>
          <w:szCs w:val="24"/>
        </w:rPr>
        <w:t>limit</w:t>
      </w:r>
      <w:r w:rsidR="0083645D" w:rsidRPr="002D199A">
        <w:rPr>
          <w:rFonts w:ascii="Book Antiqua" w:eastAsia="MS Mincho" w:hAnsi="Book Antiqua" w:cs="Times New Roman"/>
          <w:sz w:val="24"/>
          <w:szCs w:val="24"/>
        </w:rPr>
        <w:t>ed to</w:t>
      </w:r>
      <w:r w:rsidR="00170CE3" w:rsidRPr="002D199A">
        <w:rPr>
          <w:rFonts w:ascii="Book Antiqua" w:hAnsi="Book Antiqua" w:cs="Times New Roman"/>
          <w:sz w:val="24"/>
          <w:szCs w:val="24"/>
        </w:rPr>
        <w:t xml:space="preserve"> full</w:t>
      </w:r>
      <w:r w:rsidR="0083645D" w:rsidRPr="002D199A">
        <w:rPr>
          <w:rFonts w:ascii="Book Antiqua" w:hAnsi="Book Antiqua" w:cs="Times New Roman"/>
          <w:sz w:val="24"/>
          <w:szCs w:val="24"/>
        </w:rPr>
        <w:t>-</w:t>
      </w:r>
      <w:r w:rsidR="00880AF3" w:rsidRPr="002D199A">
        <w:rPr>
          <w:rFonts w:ascii="Book Antiqua" w:hAnsi="Book Antiqua" w:cs="Times New Roman"/>
          <w:sz w:val="24"/>
          <w:szCs w:val="24"/>
        </w:rPr>
        <w:t>text articles</w:t>
      </w:r>
      <w:r w:rsidR="00170CE3" w:rsidRPr="002D199A">
        <w:rPr>
          <w:rFonts w:ascii="Book Antiqua" w:hAnsi="Book Antiqua" w:cs="Times New Roman"/>
          <w:sz w:val="24"/>
          <w:szCs w:val="24"/>
        </w:rPr>
        <w:t xml:space="preserve"> and </w:t>
      </w:r>
      <w:r w:rsidR="00A47C84" w:rsidRPr="002D199A">
        <w:rPr>
          <w:rFonts w:ascii="Book Antiqua" w:eastAsia="MS Mincho" w:hAnsi="Book Antiqua" w:cs="Times New Roman"/>
          <w:sz w:val="24"/>
          <w:szCs w:val="24"/>
        </w:rPr>
        <w:t>excluding</w:t>
      </w:r>
      <w:r w:rsidR="00170CE3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any </w:t>
      </w:r>
      <w:r w:rsidR="00170CE3" w:rsidRPr="002D199A">
        <w:rPr>
          <w:rFonts w:ascii="Book Antiqua" w:hAnsi="Book Antiqua" w:cs="Times New Roman"/>
          <w:sz w:val="24"/>
          <w:szCs w:val="24"/>
        </w:rPr>
        <w:t>RCT</w:t>
      </w:r>
      <w:r w:rsidR="00A436B7" w:rsidRPr="002D199A">
        <w:rPr>
          <w:rFonts w:ascii="Book Antiqua" w:hAnsi="Book Antiqua" w:cs="Times New Roman"/>
          <w:sz w:val="24"/>
          <w:szCs w:val="24"/>
        </w:rPr>
        <w:t>s</w:t>
      </w:r>
      <w:r w:rsidR="00170CE3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of </w:t>
      </w:r>
      <w:r w:rsidR="006E1AE0" w:rsidRPr="002D199A">
        <w:rPr>
          <w:rFonts w:ascii="Book Antiqua" w:hAnsi="Book Antiqua" w:cs="Times New Roman"/>
          <w:sz w:val="24"/>
          <w:szCs w:val="24"/>
        </w:rPr>
        <w:t xml:space="preserve">special cases (for example, </w:t>
      </w:r>
      <w:proofErr w:type="spellStart"/>
      <w:r w:rsidR="004D3961" w:rsidRPr="002D199A">
        <w:rPr>
          <w:rFonts w:ascii="Book Antiqua" w:hAnsi="Book Antiqua" w:cs="Times New Roman"/>
          <w:sz w:val="24"/>
          <w:szCs w:val="24"/>
        </w:rPr>
        <w:t>ampullectomy</w:t>
      </w:r>
      <w:proofErr w:type="spellEnd"/>
      <w:r w:rsidR="004D3961" w:rsidRPr="002D199A">
        <w:rPr>
          <w:rFonts w:ascii="Book Antiqua" w:hAnsi="Book Antiqua" w:cs="Times New Roman"/>
          <w:sz w:val="24"/>
          <w:szCs w:val="24"/>
        </w:rPr>
        <w:t xml:space="preserve"> cases</w:t>
      </w:r>
      <w:r w:rsidR="006E1AE0" w:rsidRPr="002D199A">
        <w:rPr>
          <w:rFonts w:ascii="Book Antiqua" w:hAnsi="Book Antiqua" w:cs="Times New Roman"/>
          <w:sz w:val="24"/>
          <w:szCs w:val="24"/>
        </w:rPr>
        <w:t xml:space="preserve">, </w:t>
      </w:r>
      <w:r w:rsidR="00880AF3" w:rsidRPr="002D199A">
        <w:rPr>
          <w:rFonts w:ascii="Book Antiqua" w:hAnsi="Book Antiqua" w:cs="Times New Roman"/>
          <w:sz w:val="24"/>
          <w:szCs w:val="24"/>
        </w:rPr>
        <w:t>only abstract</w:t>
      </w:r>
      <w:r w:rsidR="00A436B7" w:rsidRPr="002D199A">
        <w:rPr>
          <w:rFonts w:ascii="Book Antiqua" w:hAnsi="Book Antiqua" w:cs="Times New Roman"/>
          <w:sz w:val="24"/>
          <w:szCs w:val="24"/>
        </w:rPr>
        <w:t>s,</w:t>
      </w:r>
      <w:r w:rsidR="00880AF3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A47C84" w:rsidRPr="00921E7E">
        <w:rPr>
          <w:rFonts w:ascii="Book Antiqua" w:eastAsia="MS Mincho" w:hAnsi="Book Antiqua" w:cs="Times New Roman"/>
          <w:i/>
          <w:sz w:val="24"/>
          <w:szCs w:val="24"/>
        </w:rPr>
        <w:t>etc.</w:t>
      </w:r>
      <w:r w:rsidR="00A47C84" w:rsidRPr="002D199A">
        <w:rPr>
          <w:rFonts w:ascii="Book Antiqua" w:eastAsia="MS Mincho" w:hAnsi="Book Antiqua" w:cs="Times New Roman"/>
          <w:sz w:val="24"/>
          <w:szCs w:val="24"/>
        </w:rPr>
        <w:t>). In addition</w:t>
      </w:r>
      <w:r w:rsidR="006E1AE0" w:rsidRPr="002D199A">
        <w:rPr>
          <w:rFonts w:ascii="Book Antiqua" w:hAnsi="Book Antiqua" w:cs="Times New Roman"/>
          <w:sz w:val="24"/>
          <w:szCs w:val="24"/>
        </w:rPr>
        <w:t xml:space="preserve">, we 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included </w:t>
      </w:r>
      <w:r w:rsidR="006E1AE0" w:rsidRPr="002D199A">
        <w:rPr>
          <w:rFonts w:ascii="Book Antiqua" w:hAnsi="Book Antiqua" w:cs="Times New Roman"/>
          <w:sz w:val="24"/>
          <w:szCs w:val="24"/>
        </w:rPr>
        <w:t>new RCTs in this meta-analysis.</w:t>
      </w:r>
    </w:p>
    <w:p w14:paraId="35F5785A" w14:textId="77777777" w:rsidR="006E1AE0" w:rsidRPr="002D199A" w:rsidRDefault="006E1AE0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516F20F" w14:textId="77777777" w:rsidR="006E1AE0" w:rsidRPr="002D199A" w:rsidRDefault="007727C8" w:rsidP="00AF0A77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D199A">
        <w:rPr>
          <w:rFonts w:ascii="Book Antiqua" w:hAnsi="Book Antiqua" w:cs="Times New Roman"/>
          <w:b/>
          <w:sz w:val="24"/>
          <w:szCs w:val="24"/>
        </w:rPr>
        <w:lastRenderedPageBreak/>
        <w:t>MATERIALS AND METHODS</w:t>
      </w:r>
    </w:p>
    <w:p w14:paraId="7C50E95C" w14:textId="77777777" w:rsidR="006A2AB0" w:rsidRPr="002D199A" w:rsidRDefault="007727C8" w:rsidP="00AF0A77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D199A">
        <w:rPr>
          <w:rFonts w:ascii="Book Antiqua" w:hAnsi="Book Antiqua" w:cs="Times New Roman"/>
          <w:b/>
          <w:i/>
          <w:sz w:val="24"/>
          <w:szCs w:val="24"/>
        </w:rPr>
        <w:t>Literature search</w:t>
      </w:r>
    </w:p>
    <w:p w14:paraId="47156C4D" w14:textId="22223362" w:rsidR="00130E92" w:rsidRPr="002D199A" w:rsidRDefault="007727C8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 xml:space="preserve">We conducted 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a </w:t>
      </w:r>
      <w:r w:rsidR="00B52CCE" w:rsidRPr="002D199A">
        <w:rPr>
          <w:rFonts w:ascii="Book Antiqua" w:hAnsi="Book Antiqua" w:cs="Times New Roman"/>
          <w:sz w:val="24"/>
          <w:szCs w:val="24"/>
        </w:rPr>
        <w:t>meta-analysis data</w:t>
      </w:r>
      <w:r w:rsidR="00F775E8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search </w:t>
      </w:r>
      <w:r w:rsidR="00F775E8" w:rsidRPr="002D199A">
        <w:rPr>
          <w:rFonts w:ascii="Book Antiqua" w:hAnsi="Book Antiqua" w:cs="Times New Roman"/>
          <w:sz w:val="24"/>
          <w:szCs w:val="24"/>
        </w:rPr>
        <w:t>according to PRISMA statement guidelines</w:t>
      </w:r>
      <w:r w:rsidR="00FB2D86" w:rsidRPr="002D199A">
        <w:rPr>
          <w:rFonts w:ascii="Book Antiqua" w:hAnsi="Book Antiqua" w:cs="Times New Roman"/>
          <w:sz w:val="24"/>
          <w:szCs w:val="24"/>
        </w:rPr>
        <w:fldChar w:fldCharType="begin"/>
      </w:r>
      <w:r w:rsidR="00205B39" w:rsidRPr="002D199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iberati&lt;/Author&gt;&lt;Year&gt;2009&lt;/Year&gt;&lt;RecNum&gt;1510&lt;/RecNum&gt;&lt;DisplayText&gt;&lt;style face="superscript"&gt;[60]&lt;/style&gt;&lt;/DisplayText&gt;&lt;record&gt;&lt;rec-number&gt;1510&lt;/rec-number&gt;&lt;foreign-keys&gt;&lt;key app="EN" db-id="trtrxxvdwvvspnezwe95pee159xfs09e5r2w"&gt;1510&lt;/key&gt;&lt;/foreign-keys&gt;&lt;ref-type name="Journal Article"&gt;17&lt;/ref-type&gt;&lt;contributors&gt;&lt;authors&gt;&lt;author&gt;Liberati, A.&lt;/author&gt;&lt;author&gt;Altman, D. G.&lt;/author&gt;&lt;author&gt;Tetzlaff, J.&lt;/author&gt;&lt;author&gt;Mulrow, C.&lt;/author&gt;&lt;author&gt;Gotzsche, P. C.&lt;/author&gt;&lt;author&gt;Ioannidis, J. P.&lt;/author&gt;&lt;author&gt;Clarke, M.&lt;/author&gt;&lt;author&gt;Devereaux, P. J.&lt;/author&gt;&lt;author&gt;Kleijnen, J.&lt;/author&gt;&lt;author&gt;Moher, D.&lt;/author&gt;&lt;/authors&gt;&lt;/contributors&gt;&lt;auth-address&gt;Universita di Modena e Reggio Emilia, Modena, Italy. alesslib@mailbase.it&lt;/auth-address&gt;&lt;titles&gt;&lt;title&gt;The PRISMA statement for reporting systematic reviews and meta-analyses of studies that evaluate health care interventions: explanation and elaboration&lt;/title&gt;&lt;secondary-title&gt;PLoS Med&lt;/secondary-title&gt;&lt;alt-title&gt;PLoS medicine&lt;/alt-title&gt;&lt;/titles&gt;&lt;periodical&gt;&lt;full-title&gt;PLoS Med&lt;/full-title&gt;&lt;abbr-1&gt;PLoS medicine&lt;/abbr-1&gt;&lt;/periodical&gt;&lt;alt-periodical&gt;&lt;full-title&gt;PLoS Med&lt;/full-title&gt;&lt;abbr-1&gt;PLoS medicine&lt;/abbr-1&gt;&lt;/alt-periodical&gt;&lt;pages&gt;e1000100&lt;/pages&gt;&lt;volume&gt;6&lt;/volume&gt;&lt;number&gt;7&lt;/number&gt;&lt;edition&gt;2009/07/22&lt;/edition&gt;&lt;keywords&gt;&lt;keyword&gt;Evidence-Based Medicine/standards&lt;/keyword&gt;&lt;keyword&gt;Humans&lt;/keyword&gt;&lt;keyword&gt;Meta-Analysis as Topic&lt;/keyword&gt;&lt;keyword&gt;Publishing/ standards&lt;/keyword&gt;&lt;keyword&gt;Quality Control&lt;/keyword&gt;&lt;keyword&gt;Review Literature as Topic&lt;/keyword&gt;&lt;keyword&gt;Terminology as Topic&lt;/keyword&gt;&lt;/keywords&gt;&lt;dates&gt;&lt;year&gt;2009&lt;/year&gt;&lt;pub-dates&gt;&lt;date&gt;Jul 21&lt;/date&gt;&lt;/pub-dates&gt;&lt;/dates&gt;&lt;isbn&gt;1549-1676 (Electronic)&amp;#xD;1549-1277 (Linking)&lt;/isbn&gt;&lt;accession-num&gt;19621070&lt;/accession-num&gt;&lt;urls&gt;&lt;/urls&gt;&lt;custom2&gt;PMC2707010&lt;/custom2&gt;&lt;electronic-resource-num&gt;10.1371/journal.pmed.1000100&lt;/electronic-resource-num&gt;&lt;remote-database-provider&gt;NLM&lt;/remote-database-provider&gt;&lt;language&gt;eng&lt;/language&gt;&lt;/record&gt;&lt;/Cite&gt;&lt;/EndNote&gt;</w:instrText>
      </w:r>
      <w:r w:rsidR="00FB2D86" w:rsidRPr="002D199A">
        <w:rPr>
          <w:rFonts w:ascii="Book Antiqua" w:hAnsi="Book Antiqua" w:cs="Times New Roman"/>
          <w:sz w:val="24"/>
          <w:szCs w:val="24"/>
        </w:rPr>
        <w:fldChar w:fldCharType="separate"/>
      </w:r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60" w:tooltip="Liberati, 2009 #1510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60</w:t>
        </w:r>
      </w:hyperlink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2D86" w:rsidRPr="002D199A">
        <w:rPr>
          <w:rFonts w:ascii="Book Antiqua" w:hAnsi="Book Antiqua" w:cs="Times New Roman"/>
          <w:sz w:val="24"/>
          <w:szCs w:val="24"/>
        </w:rPr>
        <w:fldChar w:fldCharType="end"/>
      </w:r>
      <w:r w:rsidR="00F775E8" w:rsidRPr="002D199A">
        <w:rPr>
          <w:rFonts w:ascii="Book Antiqua" w:hAnsi="Book Antiqua" w:cs="Times New Roman"/>
          <w:sz w:val="24"/>
          <w:szCs w:val="24"/>
        </w:rPr>
        <w:t>.</w:t>
      </w:r>
      <w:r w:rsidR="001A565D" w:rsidRPr="002D199A">
        <w:rPr>
          <w:rFonts w:ascii="Book Antiqua" w:hAnsi="Book Antiqua" w:cs="Times New Roman"/>
          <w:sz w:val="24"/>
          <w:szCs w:val="24"/>
        </w:rPr>
        <w:t xml:space="preserve"> MS and TT performed literature retrieval using 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the </w:t>
      </w:r>
      <w:r w:rsidR="001A565D" w:rsidRPr="002D199A">
        <w:rPr>
          <w:rFonts w:ascii="Book Antiqua" w:hAnsi="Book Antiqua" w:cs="Times New Roman"/>
          <w:sz w:val="24"/>
          <w:szCs w:val="24"/>
        </w:rPr>
        <w:t>MEDLINE, PubMed, Cochrane Library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 databases</w:t>
      </w:r>
      <w:r w:rsidR="001A565D" w:rsidRPr="002D199A">
        <w:rPr>
          <w:rFonts w:ascii="Book Antiqua" w:hAnsi="Book Antiqua" w:cs="Times New Roman"/>
          <w:sz w:val="24"/>
          <w:szCs w:val="24"/>
        </w:rPr>
        <w:t xml:space="preserve">. </w:t>
      </w:r>
      <w:r w:rsidR="00703F32" w:rsidRPr="002D199A">
        <w:rPr>
          <w:rFonts w:ascii="Book Antiqua" w:hAnsi="Book Antiqua" w:cs="Times New Roman"/>
          <w:sz w:val="24"/>
          <w:szCs w:val="24"/>
        </w:rPr>
        <w:t xml:space="preserve">The retrieval was limited to reports written in English. The following keywords 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were </w:t>
      </w:r>
      <w:r w:rsidR="00703F32" w:rsidRPr="002D199A">
        <w:rPr>
          <w:rFonts w:ascii="Book Antiqua" w:hAnsi="Book Antiqua" w:cs="Times New Roman"/>
          <w:sz w:val="24"/>
          <w:szCs w:val="24"/>
        </w:rPr>
        <w:t>used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 for the search</w:t>
      </w:r>
      <w:r w:rsidR="00703F32" w:rsidRPr="002D199A">
        <w:rPr>
          <w:rFonts w:ascii="Book Antiqua" w:hAnsi="Book Antiqua" w:cs="Times New Roman"/>
          <w:sz w:val="24"/>
          <w:szCs w:val="24"/>
        </w:rPr>
        <w:t>: “pancreatic stent” and “post-ERCP pancreatitis”.</w:t>
      </w:r>
    </w:p>
    <w:p w14:paraId="1BE8A5CF" w14:textId="77777777" w:rsidR="00130E92" w:rsidRPr="002D199A" w:rsidRDefault="00130E92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72DB5E3" w14:textId="77777777" w:rsidR="006A2AB0" w:rsidRPr="002D199A" w:rsidRDefault="007727C8" w:rsidP="00AF0A77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D199A">
        <w:rPr>
          <w:rFonts w:ascii="Book Antiqua" w:hAnsi="Book Antiqua" w:cs="Times New Roman"/>
          <w:b/>
          <w:i/>
          <w:sz w:val="24"/>
          <w:szCs w:val="24"/>
        </w:rPr>
        <w:t>Study selection</w:t>
      </w:r>
    </w:p>
    <w:p w14:paraId="3FA7AE71" w14:textId="067A5BDF" w:rsidR="00E00A3E" w:rsidRPr="002D199A" w:rsidRDefault="007727C8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 xml:space="preserve">The studies </w:t>
      </w:r>
      <w:r w:rsidRPr="002D199A">
        <w:rPr>
          <w:rFonts w:ascii="Book Antiqua" w:eastAsia="MS Mincho" w:hAnsi="Book Antiqua" w:cs="Times New Roman"/>
          <w:sz w:val="24"/>
          <w:szCs w:val="24"/>
        </w:rPr>
        <w:t>that</w:t>
      </w:r>
      <w:r w:rsidRPr="002D199A">
        <w:rPr>
          <w:rFonts w:ascii="Book Antiqua" w:hAnsi="Book Antiqua" w:cs="Times New Roman"/>
          <w:sz w:val="24"/>
          <w:szCs w:val="24"/>
        </w:rPr>
        <w:t xml:space="preserve"> met the following criteria</w:t>
      </w:r>
      <w:r w:rsidR="001C08EA" w:rsidRPr="002D199A">
        <w:rPr>
          <w:rFonts w:ascii="Book Antiqua" w:hAnsi="Book Antiqua" w:cs="Times New Roman"/>
          <w:sz w:val="24"/>
          <w:szCs w:val="24"/>
        </w:rPr>
        <w:t xml:space="preserve"> were selected</w:t>
      </w:r>
      <w:r w:rsidR="00887069" w:rsidRPr="002D199A">
        <w:rPr>
          <w:rFonts w:ascii="Book Antiqua" w:hAnsi="Book Antiqua" w:cs="Times New Roman"/>
          <w:sz w:val="24"/>
          <w:szCs w:val="24"/>
        </w:rPr>
        <w:t xml:space="preserve">: (1) RCTs 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comparing </w:t>
      </w:r>
      <w:r w:rsidR="003B60BC" w:rsidRPr="002D199A">
        <w:rPr>
          <w:rFonts w:ascii="Book Antiqua" w:hAnsi="Book Antiqua" w:cs="Times New Roman"/>
          <w:sz w:val="24"/>
          <w:szCs w:val="24"/>
        </w:rPr>
        <w:t xml:space="preserve">patients who </w:t>
      </w:r>
      <w:r w:rsidR="00A436B7" w:rsidRPr="002D199A">
        <w:rPr>
          <w:rFonts w:ascii="Book Antiqua" w:hAnsi="Book Antiqua" w:cs="Times New Roman"/>
          <w:sz w:val="24"/>
          <w:szCs w:val="24"/>
        </w:rPr>
        <w:t>received a</w:t>
      </w:r>
      <w:r w:rsidR="003B60BC" w:rsidRPr="002D199A">
        <w:rPr>
          <w:rFonts w:ascii="Book Antiqua" w:hAnsi="Book Antiqua" w:cs="Times New Roman"/>
          <w:sz w:val="24"/>
          <w:szCs w:val="24"/>
        </w:rPr>
        <w:t xml:space="preserve"> PS for 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the </w:t>
      </w:r>
      <w:r w:rsidR="003B60BC" w:rsidRPr="002D199A">
        <w:rPr>
          <w:rFonts w:ascii="Book Antiqua" w:hAnsi="Book Antiqua" w:cs="Times New Roman"/>
          <w:sz w:val="24"/>
          <w:szCs w:val="24"/>
        </w:rPr>
        <w:t xml:space="preserve">prevention PEP and patients who 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did </w:t>
      </w:r>
      <w:r w:rsidR="003B60BC" w:rsidRPr="002D199A">
        <w:rPr>
          <w:rFonts w:ascii="Book Antiqua" w:hAnsi="Book Antiqua" w:cs="Times New Roman"/>
          <w:sz w:val="24"/>
          <w:szCs w:val="24"/>
        </w:rPr>
        <w:t xml:space="preserve">not 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receive a </w:t>
      </w:r>
      <w:r w:rsidR="003B60BC" w:rsidRPr="002D199A">
        <w:rPr>
          <w:rFonts w:ascii="Book Antiqua" w:hAnsi="Book Antiqua" w:cs="Times New Roman"/>
          <w:sz w:val="24"/>
          <w:szCs w:val="24"/>
        </w:rPr>
        <w:t xml:space="preserve">PS 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during </w:t>
      </w:r>
      <w:r w:rsidR="003B60BC" w:rsidRPr="002D199A">
        <w:rPr>
          <w:rFonts w:ascii="Book Antiqua" w:hAnsi="Book Antiqua" w:cs="Times New Roman"/>
          <w:sz w:val="24"/>
          <w:szCs w:val="24"/>
        </w:rPr>
        <w:t xml:space="preserve">ERCP; (2) </w:t>
      </w:r>
      <w:r w:rsidR="00476E19" w:rsidRPr="002D199A">
        <w:rPr>
          <w:rFonts w:ascii="Book Antiqua" w:hAnsi="Book Antiqua" w:cs="Times New Roman"/>
          <w:sz w:val="24"/>
          <w:szCs w:val="24"/>
        </w:rPr>
        <w:t>full</w:t>
      </w:r>
      <w:r w:rsidR="0083645D" w:rsidRPr="002D199A">
        <w:rPr>
          <w:rFonts w:ascii="Book Antiqua" w:hAnsi="Book Antiqua" w:cs="Times New Roman"/>
          <w:sz w:val="24"/>
          <w:szCs w:val="24"/>
        </w:rPr>
        <w:t>-</w:t>
      </w:r>
      <w:r w:rsidR="00476E19" w:rsidRPr="002D199A">
        <w:rPr>
          <w:rFonts w:ascii="Book Antiqua" w:hAnsi="Book Antiqua" w:cs="Times New Roman"/>
          <w:sz w:val="24"/>
          <w:szCs w:val="24"/>
        </w:rPr>
        <w:t>length article</w:t>
      </w:r>
      <w:r w:rsidR="00A436B7" w:rsidRPr="002D199A">
        <w:rPr>
          <w:rFonts w:ascii="Book Antiqua" w:hAnsi="Book Antiqua" w:cs="Times New Roman"/>
          <w:sz w:val="24"/>
          <w:szCs w:val="24"/>
        </w:rPr>
        <w:t>s</w:t>
      </w:r>
      <w:r w:rsidR="00476E19" w:rsidRPr="002D199A">
        <w:rPr>
          <w:rFonts w:ascii="Book Antiqua" w:hAnsi="Book Antiqua" w:cs="Times New Roman"/>
          <w:sz w:val="24"/>
          <w:szCs w:val="24"/>
        </w:rPr>
        <w:t xml:space="preserve">; </w:t>
      </w:r>
      <w:r w:rsidR="000234D0">
        <w:rPr>
          <w:rFonts w:ascii="Book Antiqua" w:hAnsi="Book Antiqua" w:cs="Times New Roman"/>
          <w:sz w:val="24"/>
          <w:szCs w:val="24"/>
        </w:rPr>
        <w:t xml:space="preserve">and </w:t>
      </w:r>
      <w:r w:rsidR="00476E19" w:rsidRPr="002D199A">
        <w:rPr>
          <w:rFonts w:ascii="Book Antiqua" w:hAnsi="Book Antiqua" w:cs="Times New Roman"/>
          <w:sz w:val="24"/>
          <w:szCs w:val="24"/>
        </w:rPr>
        <w:t xml:space="preserve">(3) 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articles </w:t>
      </w:r>
      <w:r w:rsidR="00476E19" w:rsidRPr="002D199A">
        <w:rPr>
          <w:rFonts w:ascii="Book Antiqua" w:hAnsi="Book Antiqua" w:cs="Times New Roman"/>
          <w:sz w:val="24"/>
          <w:szCs w:val="24"/>
        </w:rPr>
        <w:t>written in English</w:t>
      </w:r>
      <w:r w:rsidR="00060DAD" w:rsidRPr="002D199A">
        <w:rPr>
          <w:rFonts w:ascii="Book Antiqua" w:hAnsi="Book Antiqua" w:cs="Times New Roman"/>
          <w:sz w:val="24"/>
          <w:szCs w:val="24"/>
        </w:rPr>
        <w:t xml:space="preserve">. We excluded studies </w:t>
      </w:r>
      <w:r w:rsidRPr="002D199A">
        <w:rPr>
          <w:rFonts w:ascii="Book Antiqua" w:eastAsia="MS Mincho" w:hAnsi="Book Antiqua" w:cs="Times New Roman"/>
          <w:sz w:val="24"/>
          <w:szCs w:val="24"/>
        </w:rPr>
        <w:t>that</w:t>
      </w:r>
      <w:r w:rsidR="00060DAD" w:rsidRPr="002D199A">
        <w:rPr>
          <w:rFonts w:ascii="Book Antiqua" w:hAnsi="Book Antiqua" w:cs="Times New Roman"/>
          <w:sz w:val="24"/>
          <w:szCs w:val="24"/>
        </w:rPr>
        <w:t xml:space="preserve"> met the following criteria: (1) </w:t>
      </w:r>
      <w:r w:rsidR="00AD5F38" w:rsidRPr="002D199A">
        <w:rPr>
          <w:rFonts w:ascii="Book Antiqua" w:hAnsi="Book Antiqua" w:cs="Times New Roman"/>
          <w:sz w:val="24"/>
          <w:szCs w:val="24"/>
        </w:rPr>
        <w:t xml:space="preserve">case reports; (2) case series; (3) </w:t>
      </w:r>
      <w:r w:rsidR="0055678E" w:rsidRPr="002D199A">
        <w:rPr>
          <w:rFonts w:ascii="Book Antiqua" w:hAnsi="Book Antiqua" w:cs="Times New Roman"/>
          <w:sz w:val="24"/>
          <w:szCs w:val="24"/>
        </w:rPr>
        <w:t xml:space="preserve">retrospective case control studies; 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and </w:t>
      </w:r>
      <w:r w:rsidR="0055678E" w:rsidRPr="002D199A">
        <w:rPr>
          <w:rFonts w:ascii="Book Antiqua" w:hAnsi="Book Antiqua" w:cs="Times New Roman"/>
          <w:sz w:val="24"/>
          <w:szCs w:val="24"/>
        </w:rPr>
        <w:t>(4)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 studies on</w:t>
      </w:r>
      <w:r w:rsidR="0055678E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F22063" w:rsidRPr="002D199A">
        <w:rPr>
          <w:rFonts w:ascii="Book Antiqua" w:hAnsi="Book Antiqua" w:cs="Times New Roman"/>
          <w:sz w:val="24"/>
          <w:szCs w:val="24"/>
        </w:rPr>
        <w:t xml:space="preserve">endoscopic </w:t>
      </w:r>
      <w:proofErr w:type="spellStart"/>
      <w:r w:rsidR="00F22063" w:rsidRPr="002D199A">
        <w:rPr>
          <w:rFonts w:ascii="Book Antiqua" w:hAnsi="Book Antiqua" w:cs="Times New Roman"/>
          <w:sz w:val="24"/>
          <w:szCs w:val="24"/>
        </w:rPr>
        <w:t>ampullectomy</w:t>
      </w:r>
      <w:proofErr w:type="spellEnd"/>
      <w:r w:rsidR="0083645D" w:rsidRPr="002D199A">
        <w:rPr>
          <w:rFonts w:ascii="Book Antiqua" w:hAnsi="Book Antiqua" w:cs="Times New Roman"/>
          <w:sz w:val="24"/>
          <w:szCs w:val="24"/>
        </w:rPr>
        <w:t>,</w:t>
      </w:r>
      <w:r w:rsidR="00F22063" w:rsidRPr="002D199A">
        <w:rPr>
          <w:rFonts w:ascii="Book Antiqua" w:hAnsi="Book Antiqua" w:cs="Times New Roman"/>
          <w:sz w:val="24"/>
          <w:szCs w:val="24"/>
        </w:rPr>
        <w:t xml:space="preserve"> because the procedure considerably changes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="00F22063" w:rsidRPr="002D199A">
        <w:rPr>
          <w:rFonts w:ascii="Book Antiqua" w:hAnsi="Book Antiqua" w:cs="Times New Roman"/>
          <w:sz w:val="24"/>
          <w:szCs w:val="24"/>
        </w:rPr>
        <w:t xml:space="preserve"> form of 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F22063" w:rsidRPr="002D199A">
        <w:rPr>
          <w:rFonts w:ascii="Book Antiqua" w:hAnsi="Book Antiqua" w:cs="Times New Roman"/>
          <w:sz w:val="24"/>
          <w:szCs w:val="24"/>
        </w:rPr>
        <w:t>Vater</w:t>
      </w:r>
      <w:proofErr w:type="spellEnd"/>
      <w:r w:rsidR="00F22063" w:rsidRPr="002D199A">
        <w:rPr>
          <w:rFonts w:ascii="Book Antiqua" w:hAnsi="Book Antiqua" w:cs="Times New Roman"/>
          <w:sz w:val="24"/>
          <w:szCs w:val="24"/>
        </w:rPr>
        <w:t xml:space="preserve"> papilla.</w:t>
      </w:r>
      <w:r w:rsidR="000603CE" w:rsidRPr="002D199A">
        <w:rPr>
          <w:rFonts w:ascii="Book Antiqua" w:hAnsi="Book Antiqua" w:cs="Times New Roman"/>
          <w:sz w:val="24"/>
          <w:szCs w:val="24"/>
        </w:rPr>
        <w:t xml:space="preserve"> Moreover, we performed a manual search of reports cited in the extracted articles to discover any additional reports.</w:t>
      </w:r>
    </w:p>
    <w:p w14:paraId="1EDBEAE3" w14:textId="77777777" w:rsidR="00F22063" w:rsidRPr="002D199A" w:rsidRDefault="00F22063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5CEC507" w14:textId="77777777" w:rsidR="00F22063" w:rsidRPr="002D199A" w:rsidRDefault="007727C8" w:rsidP="00AF0A77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D199A">
        <w:rPr>
          <w:rFonts w:ascii="Book Antiqua" w:hAnsi="Book Antiqua" w:cs="Times New Roman"/>
          <w:b/>
          <w:i/>
          <w:sz w:val="24"/>
          <w:szCs w:val="24"/>
        </w:rPr>
        <w:t>Data extraction</w:t>
      </w:r>
    </w:p>
    <w:p w14:paraId="18699116" w14:textId="592CE65E" w:rsidR="0022611C" w:rsidRPr="002D199A" w:rsidRDefault="007727C8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 xml:space="preserve">The data extracted were </w:t>
      </w:r>
      <w:r w:rsidRPr="002D199A">
        <w:rPr>
          <w:rFonts w:ascii="Book Antiqua" w:eastAsia="MS Mincho" w:hAnsi="Book Antiqua" w:cs="Times New Roman"/>
          <w:sz w:val="24"/>
          <w:szCs w:val="24"/>
        </w:rPr>
        <w:t>as follows</w:t>
      </w:r>
      <w:r w:rsidRPr="002D199A">
        <w:rPr>
          <w:rFonts w:ascii="Book Antiqua" w:hAnsi="Book Antiqua" w:cs="Times New Roman"/>
          <w:sz w:val="24"/>
          <w:szCs w:val="24"/>
        </w:rPr>
        <w:t xml:space="preserve"> (Table</w:t>
      </w:r>
      <w:r w:rsidR="000234D0">
        <w:rPr>
          <w:rFonts w:ascii="Book Antiqua" w:hAnsi="Book Antiqua" w:cs="Times New Roman"/>
          <w:sz w:val="24"/>
          <w:szCs w:val="24"/>
        </w:rPr>
        <w:t>s</w:t>
      </w:r>
      <w:r w:rsidRPr="002D199A">
        <w:rPr>
          <w:rFonts w:ascii="Book Antiqua" w:hAnsi="Book Antiqua" w:cs="Times New Roman"/>
          <w:sz w:val="24"/>
          <w:szCs w:val="24"/>
        </w:rPr>
        <w:t xml:space="preserve"> 1 and 2): (1) </w:t>
      </w:r>
      <w:r w:rsidR="00A436B7" w:rsidRPr="002D199A">
        <w:rPr>
          <w:rFonts w:ascii="Book Antiqua" w:hAnsi="Book Antiqua" w:cs="Times New Roman"/>
          <w:sz w:val="24"/>
          <w:szCs w:val="24"/>
        </w:rPr>
        <w:t>s</w:t>
      </w:r>
      <w:r w:rsidRPr="002D199A">
        <w:rPr>
          <w:rFonts w:ascii="Book Antiqua" w:hAnsi="Book Antiqua" w:cs="Times New Roman"/>
          <w:sz w:val="24"/>
          <w:szCs w:val="24"/>
        </w:rPr>
        <w:t>tudy data (</w:t>
      </w:r>
      <w:r w:rsidR="00A436B7" w:rsidRPr="002D199A">
        <w:rPr>
          <w:rFonts w:ascii="Book Antiqua" w:hAnsi="Book Antiqua" w:cs="Times New Roman"/>
          <w:sz w:val="24"/>
          <w:szCs w:val="24"/>
        </w:rPr>
        <w:t>f</w:t>
      </w:r>
      <w:r w:rsidRPr="002D199A">
        <w:rPr>
          <w:rFonts w:ascii="Book Antiqua" w:hAnsi="Book Antiqua" w:cs="Times New Roman"/>
          <w:sz w:val="24"/>
          <w:szCs w:val="24"/>
        </w:rPr>
        <w:t xml:space="preserve">irst author, year of </w:t>
      </w:r>
      <w:r w:rsidR="00334629" w:rsidRPr="002D199A">
        <w:rPr>
          <w:rFonts w:ascii="Book Antiqua" w:hAnsi="Book Antiqua" w:cs="Times New Roman"/>
          <w:sz w:val="24"/>
          <w:szCs w:val="24"/>
        </w:rPr>
        <w:t>publication, country</w:t>
      </w:r>
      <w:r w:rsidRPr="002D199A">
        <w:rPr>
          <w:rFonts w:ascii="Book Antiqua" w:hAnsi="Book Antiqua" w:cs="Times New Roman"/>
          <w:sz w:val="24"/>
          <w:szCs w:val="24"/>
        </w:rPr>
        <w:t>)</w:t>
      </w:r>
      <w:r w:rsidR="000234D0">
        <w:rPr>
          <w:rFonts w:ascii="Book Antiqua" w:hAnsi="Book Antiqua" w:cs="Times New Roman"/>
          <w:sz w:val="24"/>
          <w:szCs w:val="24"/>
        </w:rPr>
        <w:t>;</w:t>
      </w:r>
      <w:r w:rsidRPr="002D199A">
        <w:rPr>
          <w:rFonts w:ascii="Book Antiqua" w:hAnsi="Book Antiqua" w:cs="Times New Roman"/>
          <w:sz w:val="24"/>
          <w:szCs w:val="24"/>
        </w:rPr>
        <w:t xml:space="preserve"> (2) </w:t>
      </w:r>
      <w:r w:rsidR="00A436B7" w:rsidRPr="002D199A">
        <w:rPr>
          <w:rFonts w:ascii="Book Antiqua" w:hAnsi="Book Antiqua" w:cs="Times New Roman"/>
          <w:sz w:val="24"/>
          <w:szCs w:val="24"/>
        </w:rPr>
        <w:t>p</w:t>
      </w:r>
      <w:r w:rsidRPr="002D199A">
        <w:rPr>
          <w:rFonts w:ascii="Book Antiqua" w:hAnsi="Book Antiqua" w:cs="Times New Roman"/>
          <w:sz w:val="24"/>
          <w:szCs w:val="24"/>
        </w:rPr>
        <w:t xml:space="preserve">atient characteristics </w:t>
      </w:r>
      <w:r w:rsidR="00603BBB" w:rsidRPr="002D199A">
        <w:rPr>
          <w:rFonts w:ascii="Book Antiqua" w:hAnsi="Book Antiqua" w:cs="Times New Roman"/>
          <w:sz w:val="24"/>
          <w:szCs w:val="24"/>
        </w:rPr>
        <w:t xml:space="preserve">(age, </w:t>
      </w:r>
      <w:r w:rsidR="0083645D" w:rsidRPr="002D199A">
        <w:rPr>
          <w:rFonts w:ascii="Book Antiqua" w:hAnsi="Book Antiqua" w:cs="Times New Roman"/>
          <w:sz w:val="24"/>
          <w:szCs w:val="24"/>
        </w:rPr>
        <w:t>sex</w:t>
      </w:r>
      <w:r w:rsidR="00603BBB" w:rsidRPr="002D199A">
        <w:rPr>
          <w:rFonts w:ascii="Book Antiqua" w:hAnsi="Book Antiqua" w:cs="Times New Roman"/>
          <w:sz w:val="24"/>
          <w:szCs w:val="24"/>
        </w:rPr>
        <w:t xml:space="preserve">, number of patients who </w:t>
      </w:r>
      <w:r w:rsidR="00A436B7" w:rsidRPr="002D199A">
        <w:rPr>
          <w:rFonts w:ascii="Book Antiqua" w:hAnsi="Book Antiqua" w:cs="Times New Roman"/>
          <w:sz w:val="24"/>
          <w:szCs w:val="24"/>
        </w:rPr>
        <w:t xml:space="preserve">received a </w:t>
      </w:r>
      <w:r w:rsidR="00880AF3" w:rsidRPr="002D199A">
        <w:rPr>
          <w:rFonts w:ascii="Book Antiqua" w:hAnsi="Book Antiqua" w:cs="Times New Roman"/>
          <w:sz w:val="24"/>
          <w:szCs w:val="24"/>
        </w:rPr>
        <w:t>PS</w:t>
      </w:r>
      <w:r w:rsidR="00603BBB" w:rsidRPr="002D199A">
        <w:rPr>
          <w:rFonts w:ascii="Book Antiqua" w:hAnsi="Book Antiqua" w:cs="Times New Roman"/>
          <w:sz w:val="24"/>
          <w:szCs w:val="24"/>
        </w:rPr>
        <w:t xml:space="preserve">, number of patients who </w:t>
      </w:r>
      <w:r w:rsidR="00A436B7" w:rsidRPr="002D199A">
        <w:rPr>
          <w:rFonts w:ascii="Book Antiqua" w:hAnsi="Book Antiqua" w:cs="Times New Roman"/>
          <w:sz w:val="24"/>
          <w:szCs w:val="24"/>
        </w:rPr>
        <w:t>did not receive a</w:t>
      </w:r>
      <w:r w:rsidR="00603BBB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880AF3" w:rsidRPr="002D199A">
        <w:rPr>
          <w:rFonts w:ascii="Book Antiqua" w:hAnsi="Book Antiqua" w:cs="Times New Roman"/>
          <w:sz w:val="24"/>
          <w:szCs w:val="24"/>
        </w:rPr>
        <w:t>PS</w:t>
      </w:r>
      <w:r w:rsidRPr="002D199A">
        <w:rPr>
          <w:rFonts w:ascii="Book Antiqua" w:hAnsi="Book Antiqua" w:cs="Times New Roman"/>
          <w:sz w:val="24"/>
          <w:szCs w:val="24"/>
        </w:rPr>
        <w:t>)</w:t>
      </w:r>
      <w:r w:rsidR="000234D0">
        <w:rPr>
          <w:rFonts w:ascii="Book Antiqua" w:hAnsi="Book Antiqua" w:cs="Times New Roman"/>
          <w:sz w:val="24"/>
          <w:szCs w:val="24"/>
        </w:rPr>
        <w:t>;</w:t>
      </w:r>
      <w:r w:rsidR="00603BBB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AE0033" w:rsidRPr="002D199A">
        <w:rPr>
          <w:rFonts w:ascii="Book Antiqua" w:hAnsi="Book Antiqua" w:cs="Times New Roman"/>
          <w:sz w:val="24"/>
          <w:szCs w:val="24"/>
        </w:rPr>
        <w:t xml:space="preserve">and </w:t>
      </w:r>
      <w:r w:rsidR="00603BBB" w:rsidRPr="002D199A">
        <w:rPr>
          <w:rFonts w:ascii="Book Antiqua" w:hAnsi="Book Antiqua" w:cs="Times New Roman"/>
          <w:sz w:val="24"/>
          <w:szCs w:val="24"/>
        </w:rPr>
        <w:t xml:space="preserve">(3) factors related to ERCP </w:t>
      </w:r>
      <w:r w:rsidR="00787091" w:rsidRPr="002D199A">
        <w:rPr>
          <w:rFonts w:ascii="Book Antiqua" w:hAnsi="Book Antiqua" w:cs="Times New Roman"/>
          <w:sz w:val="24"/>
          <w:szCs w:val="24"/>
        </w:rPr>
        <w:t>p</w:t>
      </w:r>
      <w:r w:rsidR="00603BBB" w:rsidRPr="002D199A">
        <w:rPr>
          <w:rFonts w:ascii="Book Antiqua" w:hAnsi="Book Antiqua" w:cs="Times New Roman"/>
          <w:sz w:val="24"/>
          <w:szCs w:val="24"/>
        </w:rPr>
        <w:t>rocedures (</w:t>
      </w:r>
      <w:r w:rsidR="00334629" w:rsidRPr="002D199A">
        <w:rPr>
          <w:rFonts w:ascii="Book Antiqua" w:hAnsi="Book Antiqua" w:cs="Times New Roman"/>
          <w:sz w:val="24"/>
          <w:szCs w:val="24"/>
        </w:rPr>
        <w:t xml:space="preserve">type of </w:t>
      </w:r>
      <w:r w:rsidR="00880AF3" w:rsidRPr="002D199A">
        <w:rPr>
          <w:rFonts w:ascii="Book Antiqua" w:hAnsi="Book Antiqua" w:cs="Times New Roman"/>
          <w:sz w:val="24"/>
          <w:szCs w:val="24"/>
        </w:rPr>
        <w:t>PS</w:t>
      </w:r>
      <w:r w:rsidR="00603BBB" w:rsidRPr="002D199A">
        <w:rPr>
          <w:rFonts w:ascii="Book Antiqua" w:hAnsi="Book Antiqua" w:cs="Times New Roman"/>
          <w:sz w:val="24"/>
          <w:szCs w:val="24"/>
        </w:rPr>
        <w:t>,</w:t>
      </w:r>
      <w:r w:rsidR="00334629" w:rsidRPr="002D199A">
        <w:rPr>
          <w:rFonts w:ascii="Book Antiqua" w:hAnsi="Book Antiqua" w:cs="Times New Roman"/>
          <w:sz w:val="24"/>
          <w:szCs w:val="24"/>
        </w:rPr>
        <w:t xml:space="preserve"> success rate of PS insertion,</w:t>
      </w:r>
      <w:r w:rsidR="00603BBB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334629" w:rsidRPr="002D199A">
        <w:rPr>
          <w:rFonts w:ascii="Book Antiqua" w:hAnsi="Book Antiqua" w:cs="Times New Roman"/>
          <w:sz w:val="24"/>
          <w:szCs w:val="24"/>
        </w:rPr>
        <w:t xml:space="preserve">occurrence of </w:t>
      </w:r>
      <w:r w:rsidR="00603BBB" w:rsidRPr="002D199A">
        <w:rPr>
          <w:rFonts w:ascii="Book Antiqua" w:hAnsi="Book Antiqua" w:cs="Times New Roman"/>
          <w:sz w:val="24"/>
          <w:szCs w:val="24"/>
        </w:rPr>
        <w:t xml:space="preserve">PEP, severity of PEP, </w:t>
      </w:r>
      <w:r w:rsidR="00AE0033" w:rsidRPr="002D199A">
        <w:rPr>
          <w:rFonts w:ascii="Book Antiqua" w:hAnsi="Book Antiqua" w:cs="Times New Roman"/>
          <w:sz w:val="24"/>
          <w:szCs w:val="24"/>
        </w:rPr>
        <w:t>s</w:t>
      </w:r>
      <w:r w:rsidR="00603BBB" w:rsidRPr="002D199A">
        <w:rPr>
          <w:rFonts w:ascii="Book Antiqua" w:hAnsi="Book Antiqua" w:cs="Times New Roman"/>
          <w:sz w:val="24"/>
          <w:szCs w:val="24"/>
        </w:rPr>
        <w:t>everity criteria of PEP)</w:t>
      </w:r>
      <w:r w:rsidR="00E93B5D" w:rsidRPr="002D199A">
        <w:rPr>
          <w:rFonts w:ascii="Book Antiqua" w:hAnsi="Book Antiqua" w:cs="Times New Roman"/>
          <w:sz w:val="24"/>
          <w:szCs w:val="24"/>
        </w:rPr>
        <w:t>.</w:t>
      </w:r>
    </w:p>
    <w:p w14:paraId="24EFB011" w14:textId="77777777" w:rsidR="00E93B5D" w:rsidRPr="002D199A" w:rsidRDefault="00E93B5D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A424310" w14:textId="77777777" w:rsidR="00E93B5D" w:rsidRPr="002D199A" w:rsidRDefault="007727C8" w:rsidP="00AF0A77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D199A">
        <w:rPr>
          <w:rFonts w:ascii="Book Antiqua" w:hAnsi="Book Antiqua" w:cs="Times New Roman"/>
          <w:b/>
          <w:i/>
          <w:sz w:val="24"/>
          <w:szCs w:val="24"/>
        </w:rPr>
        <w:t xml:space="preserve">Evaluation of </w:t>
      </w:r>
      <w:r w:rsidR="00A436B7" w:rsidRPr="002D199A">
        <w:rPr>
          <w:rFonts w:ascii="Book Antiqua" w:hAnsi="Book Antiqua" w:cs="Times New Roman"/>
          <w:b/>
          <w:i/>
          <w:sz w:val="24"/>
          <w:szCs w:val="24"/>
        </w:rPr>
        <w:t>b</w:t>
      </w:r>
      <w:r w:rsidRPr="002D199A">
        <w:rPr>
          <w:rFonts w:ascii="Book Antiqua" w:hAnsi="Book Antiqua" w:cs="Times New Roman"/>
          <w:b/>
          <w:i/>
          <w:sz w:val="24"/>
          <w:szCs w:val="24"/>
        </w:rPr>
        <w:t>ias</w:t>
      </w:r>
    </w:p>
    <w:p w14:paraId="7B1369D7" w14:textId="0789BCB9" w:rsidR="00E93B5D" w:rsidRPr="002D199A" w:rsidRDefault="007727C8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>The publication bias for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Pr="002D199A">
        <w:rPr>
          <w:rFonts w:ascii="Book Antiqua" w:hAnsi="Book Antiqua" w:cs="Times New Roman"/>
          <w:sz w:val="24"/>
          <w:szCs w:val="24"/>
        </w:rPr>
        <w:t xml:space="preserve"> obtained data was assessed using </w:t>
      </w:r>
      <w:r w:rsidR="0083645D" w:rsidRPr="002D199A">
        <w:rPr>
          <w:rFonts w:ascii="Book Antiqua" w:hAnsi="Book Antiqua" w:cs="Times New Roman"/>
          <w:sz w:val="24"/>
          <w:szCs w:val="24"/>
        </w:rPr>
        <w:t>f</w:t>
      </w:r>
      <w:r w:rsidRPr="002D199A">
        <w:rPr>
          <w:rFonts w:ascii="Book Antiqua" w:hAnsi="Book Antiqua" w:cs="Times New Roman"/>
          <w:sz w:val="24"/>
          <w:szCs w:val="24"/>
        </w:rPr>
        <w:t>unnel plots.</w:t>
      </w:r>
    </w:p>
    <w:p w14:paraId="32D063AE" w14:textId="77777777" w:rsidR="00D150CB" w:rsidRPr="002D199A" w:rsidRDefault="00D150CB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F8CC660" w14:textId="77777777" w:rsidR="00D150CB" w:rsidRPr="002D199A" w:rsidRDefault="007727C8" w:rsidP="00AF0A77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D199A">
        <w:rPr>
          <w:rFonts w:ascii="Book Antiqua" w:hAnsi="Book Antiqua" w:cs="Times New Roman"/>
          <w:b/>
          <w:i/>
          <w:sz w:val="24"/>
          <w:szCs w:val="24"/>
        </w:rPr>
        <w:t>Statistical analysis</w:t>
      </w:r>
    </w:p>
    <w:p w14:paraId="56A34B9B" w14:textId="222D7FA8" w:rsidR="00D14EEE" w:rsidRPr="002D199A" w:rsidRDefault="007727C8" w:rsidP="00AF0A77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 xml:space="preserve">The meta-analysis was performed 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using </w:t>
      </w:r>
      <w:r w:rsidR="00362563" w:rsidRPr="002D199A">
        <w:rPr>
          <w:rFonts w:ascii="Book Antiqua" w:eastAsia="MS Mincho" w:hAnsi="Book Antiqua" w:cs="Times New Roman"/>
          <w:sz w:val="24"/>
          <w:szCs w:val="24"/>
        </w:rPr>
        <w:t>T</w:t>
      </w:r>
      <w:r w:rsidRPr="002D199A">
        <w:rPr>
          <w:rFonts w:ascii="Book Antiqua" w:eastAsia="MS Mincho" w:hAnsi="Book Antiqua" w:cs="Times New Roman"/>
          <w:sz w:val="24"/>
          <w:szCs w:val="24"/>
        </w:rPr>
        <w:t>he</w:t>
      </w:r>
      <w:r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Pr="002D199A">
        <w:rPr>
          <w:rFonts w:ascii="Book Antiqua" w:hAnsi="Book Antiqua"/>
          <w:sz w:val="24"/>
          <w:szCs w:val="24"/>
        </w:rPr>
        <w:t xml:space="preserve">EZR (Saitama Medical Center, </w:t>
      </w:r>
      <w:proofErr w:type="spellStart"/>
      <w:r w:rsidRPr="002D199A">
        <w:rPr>
          <w:rFonts w:ascii="Book Antiqua" w:hAnsi="Book Antiqua"/>
          <w:sz w:val="24"/>
          <w:szCs w:val="24"/>
        </w:rPr>
        <w:t>Jichi</w:t>
      </w:r>
      <w:proofErr w:type="spellEnd"/>
      <w:r w:rsidRPr="002D199A">
        <w:rPr>
          <w:rFonts w:ascii="Book Antiqua" w:hAnsi="Book Antiqua"/>
          <w:sz w:val="24"/>
          <w:szCs w:val="24"/>
        </w:rPr>
        <w:t xml:space="preserve"> Medical University, Saitama, Japan)</w:t>
      </w:r>
      <w:r w:rsidRPr="002D199A">
        <w:rPr>
          <w:rFonts w:ascii="Book Antiqua" w:hAnsi="Book Antiqua" w:cs="Times New Roman"/>
          <w:sz w:val="24"/>
          <w:szCs w:val="24"/>
        </w:rPr>
        <w:fldChar w:fldCharType="begin"/>
      </w:r>
      <w:r w:rsidR="00205B39" w:rsidRPr="002D199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anda&lt;/Author&gt;&lt;Year&gt;2013&lt;/Year&gt;&lt;RecNum&gt;608&lt;/RecNum&gt;&lt;DisplayText&gt;&lt;style face="superscript"&gt;[61]&lt;/style&gt;&lt;/DisplayText&gt;&lt;record&gt;&lt;rec-number&gt;608&lt;/rec-number&gt;&lt;foreign-keys&gt;&lt;key app="EN" db-id="trtrxxvdwvvspnezwe95pee159xfs09e5r2w"&gt;608&lt;/key&gt;&lt;/foreign-keys&gt;&lt;ref-type name="Journal Article"&gt;17&lt;/ref-type&gt;&lt;contributors&gt;&lt;authors&gt;&lt;author&gt;Kanda, Y.&lt;/author&gt;&lt;/authors&gt;&lt;/contributors&gt;&lt;auth-address&gt;Division of Hematology, Saitama Medical Center, Jichi Medical University, Saitama, Japan. ycanda-tky@umin.ac.jp&lt;/auth-address&gt;&lt;titles&gt;&lt;title&gt;Investigation of the freely available easy-to-use software &amp;apos;EZR&amp;apos; for medical statistics&lt;/title&gt;&lt;secondary-title&gt;Bone Marrow Transplant&lt;/secondary-title&gt;&lt;alt-title&gt;Bone marrow transplantation&lt;/alt-title&gt;&lt;/titles&gt;&lt;periodical&gt;&lt;full-title&gt;Bone Marrow Transplant&lt;/full-title&gt;&lt;abbr-1&gt;Bone marrow transplantation&lt;/abbr-1&gt;&lt;/periodical&gt;&lt;alt-periodical&gt;&lt;full-title&gt;Bone Marrow Transplant&lt;/full-title&gt;&lt;abbr-1&gt;Bone marrow transplantation&lt;/abbr-1&gt;&lt;/alt-periodical&gt;&lt;pages&gt;452-8&lt;/pages&gt;&lt;volume&gt;48&lt;/volume&gt;&lt;number&gt;3&lt;/number&gt;&lt;edition&gt;2012/12/05&lt;/edition&gt;&lt;keywords&gt;&lt;keyword&gt;Biomedical Research&lt;/keyword&gt;&lt;keyword&gt;Data Interpretation, Statistical&lt;/keyword&gt;&lt;keyword&gt;Hematopoietic Stem Cell Transplantation&lt;/keyword&gt;&lt;keyword&gt;Humans&lt;/keyword&gt;&lt;keyword&gt;Proportional Hazards Models&lt;/keyword&gt;&lt;keyword&gt;Software/ standards&lt;/keyword&gt;&lt;/keywords&gt;&lt;dates&gt;&lt;year&gt;2013&lt;/year&gt;&lt;pub-dates&gt;&lt;date&gt;Mar&lt;/date&gt;&lt;/pub-dates&gt;&lt;/dates&gt;&lt;isbn&gt;1476-5365 (Electronic)&amp;#xD;0268-3369 (Linking)&lt;/isbn&gt;&lt;accession-num&gt;23208313&lt;/accession-num&gt;&lt;urls&gt;&lt;/urls&gt;&lt;custom2&gt;PMC3590441&lt;/custom2&gt;&lt;electronic-resource-num&gt;10.1038/bmt.2012.244&lt;/electronic-resource-num&gt;&lt;remote-database-provider&gt;NLM&lt;/remote-database-provider&gt;&lt;language&gt;eng&lt;/language&gt;&lt;/record&gt;&lt;/Cite&gt;&lt;/EndNote&gt;</w:instrText>
      </w:r>
      <w:r w:rsidRPr="002D199A">
        <w:rPr>
          <w:rFonts w:ascii="Book Antiqua" w:hAnsi="Book Antiqua" w:cs="Times New Roman"/>
          <w:sz w:val="24"/>
          <w:szCs w:val="24"/>
        </w:rPr>
        <w:fldChar w:fldCharType="separate"/>
      </w:r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61" w:tooltip="Kanda, 2013 #608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61</w:t>
        </w:r>
      </w:hyperlink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Pr="002D199A">
        <w:rPr>
          <w:rFonts w:ascii="Book Antiqua" w:hAnsi="Book Antiqua" w:cs="Times New Roman"/>
          <w:sz w:val="24"/>
          <w:szCs w:val="24"/>
        </w:rPr>
        <w:fldChar w:fldCharType="end"/>
      </w:r>
      <w:r w:rsidRPr="002D199A">
        <w:rPr>
          <w:rFonts w:ascii="Book Antiqua" w:hAnsi="Book Antiqua" w:cs="Times New Roman"/>
          <w:sz w:val="24"/>
          <w:szCs w:val="24"/>
        </w:rPr>
        <w:t xml:space="preserve">. </w:t>
      </w:r>
      <w:r w:rsidR="00BB0EA0" w:rsidRPr="002D199A">
        <w:rPr>
          <w:rFonts w:ascii="Book Antiqua" w:hAnsi="Book Antiqua" w:cs="Times New Roman"/>
          <w:sz w:val="24"/>
          <w:szCs w:val="24"/>
        </w:rPr>
        <w:t xml:space="preserve">The homogeneity of each study was </w:t>
      </w:r>
      <w:r w:rsidR="00854A20" w:rsidRPr="002D199A">
        <w:rPr>
          <w:rFonts w:ascii="Book Antiqua" w:hAnsi="Book Antiqua" w:cs="Times New Roman"/>
          <w:sz w:val="24"/>
          <w:szCs w:val="24"/>
        </w:rPr>
        <w:t>judged by</w:t>
      </w:r>
      <w:r w:rsidR="00AE0033" w:rsidRPr="002D199A">
        <w:rPr>
          <w:rFonts w:ascii="Book Antiqua" w:hAnsi="Book Antiqua" w:cs="Times New Roman"/>
          <w:sz w:val="24"/>
          <w:szCs w:val="24"/>
        </w:rPr>
        <w:t xml:space="preserve"> determining the</w:t>
      </w:r>
      <w:r w:rsidR="00854A20" w:rsidRPr="002D199A">
        <w:rPr>
          <w:rFonts w:ascii="Book Antiqua" w:hAnsi="Book Antiqua" w:cs="Times New Roman"/>
          <w:i/>
          <w:sz w:val="24"/>
          <w:szCs w:val="24"/>
        </w:rPr>
        <w:t xml:space="preserve"> I</w:t>
      </w:r>
      <w:r w:rsidR="00854A20" w:rsidRPr="002D199A">
        <w:rPr>
          <w:rFonts w:ascii="Book Antiqua" w:hAnsi="Book Antiqua" w:cs="Times New Roman"/>
          <w:sz w:val="24"/>
          <w:szCs w:val="24"/>
          <w:vertAlign w:val="superscript"/>
        </w:rPr>
        <w:t xml:space="preserve">2 </w:t>
      </w:r>
      <w:r w:rsidR="00854A20" w:rsidRPr="002D199A">
        <w:rPr>
          <w:rFonts w:ascii="Book Antiqua" w:hAnsi="Book Antiqua" w:cs="Times New Roman"/>
          <w:sz w:val="24"/>
          <w:szCs w:val="24"/>
        </w:rPr>
        <w:t>value.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 An</w:t>
      </w:r>
      <w:r w:rsidR="00854A20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854A20" w:rsidRPr="002D199A">
        <w:rPr>
          <w:rFonts w:ascii="Book Antiqua" w:hAnsi="Book Antiqua" w:cs="Times New Roman"/>
          <w:i/>
          <w:sz w:val="24"/>
          <w:szCs w:val="24"/>
        </w:rPr>
        <w:t>I</w:t>
      </w:r>
      <w:r w:rsidR="00854A20" w:rsidRPr="002D199A">
        <w:rPr>
          <w:rFonts w:ascii="Book Antiqua" w:hAnsi="Book Antiqua" w:cs="Times New Roman"/>
          <w:sz w:val="24"/>
          <w:szCs w:val="24"/>
          <w:vertAlign w:val="superscript"/>
        </w:rPr>
        <w:t xml:space="preserve">2 </w:t>
      </w:r>
      <w:r w:rsidR="00854A20" w:rsidRPr="002D199A">
        <w:rPr>
          <w:rFonts w:ascii="Book Antiqua" w:hAnsi="Book Antiqua" w:cs="Times New Roman"/>
          <w:sz w:val="24"/>
          <w:szCs w:val="24"/>
        </w:rPr>
        <w:t xml:space="preserve">value </w:t>
      </w:r>
      <w:r w:rsidR="00854A20" w:rsidRPr="002D199A">
        <w:rPr>
          <w:rFonts w:ascii="Book Antiqua" w:eastAsia="Meiryo" w:hAnsi="Book Antiqua" w:cs="Times New Roman"/>
          <w:sz w:val="24"/>
          <w:szCs w:val="24"/>
        </w:rPr>
        <w:t>≤ 2</w:t>
      </w:r>
      <w:r w:rsidR="0095141B" w:rsidRPr="002D199A">
        <w:rPr>
          <w:rFonts w:ascii="Book Antiqua" w:eastAsia="Meiryo" w:hAnsi="Book Antiqua" w:cs="Times New Roman"/>
          <w:sz w:val="24"/>
          <w:szCs w:val="24"/>
        </w:rPr>
        <w:t>5%</w:t>
      </w:r>
      <w:r w:rsidR="00854A20" w:rsidRPr="002D199A">
        <w:rPr>
          <w:rFonts w:ascii="Book Antiqua" w:eastAsia="Meiryo" w:hAnsi="Book Antiqua" w:cs="Times New Roman"/>
          <w:sz w:val="24"/>
          <w:szCs w:val="24"/>
        </w:rPr>
        <w:t xml:space="preserve"> was considered </w:t>
      </w:r>
      <w:r w:rsidR="00AE0033" w:rsidRPr="002D199A">
        <w:rPr>
          <w:rFonts w:ascii="Book Antiqua" w:eastAsia="Meiryo" w:hAnsi="Book Antiqua" w:cs="Times New Roman"/>
          <w:sz w:val="24"/>
          <w:szCs w:val="24"/>
        </w:rPr>
        <w:t xml:space="preserve">to have </w:t>
      </w:r>
      <w:r w:rsidR="0083645D" w:rsidRPr="002D199A">
        <w:rPr>
          <w:rFonts w:ascii="Book Antiqua" w:eastAsia="Meiryo" w:hAnsi="Book Antiqua" w:cs="Times New Roman"/>
          <w:sz w:val="24"/>
          <w:szCs w:val="24"/>
        </w:rPr>
        <w:t xml:space="preserve">no </w:t>
      </w:r>
      <w:r w:rsidR="00854A20" w:rsidRPr="002D199A">
        <w:rPr>
          <w:rFonts w:ascii="Book Antiqua" w:eastAsia="Meiryo" w:hAnsi="Book Antiqua" w:cs="Times New Roman"/>
          <w:sz w:val="24"/>
          <w:szCs w:val="24"/>
        </w:rPr>
        <w:t xml:space="preserve">statistical heterogeneity. </w:t>
      </w:r>
      <w:r w:rsidRPr="002D199A">
        <w:rPr>
          <w:rFonts w:ascii="Book Antiqua" w:eastAsia="Meiryo" w:hAnsi="Book Antiqua" w:cs="Times New Roman"/>
          <w:sz w:val="24"/>
          <w:szCs w:val="24"/>
        </w:rPr>
        <w:t xml:space="preserve">An </w:t>
      </w:r>
      <w:r w:rsidR="00854A20" w:rsidRPr="002D199A">
        <w:rPr>
          <w:rFonts w:ascii="Book Antiqua" w:hAnsi="Book Antiqua" w:cs="Times New Roman"/>
          <w:i/>
          <w:sz w:val="24"/>
          <w:szCs w:val="24"/>
        </w:rPr>
        <w:t>I</w:t>
      </w:r>
      <w:r w:rsidR="00854A20" w:rsidRPr="002D199A">
        <w:rPr>
          <w:rFonts w:ascii="Book Antiqua" w:hAnsi="Book Antiqua" w:cs="Times New Roman"/>
          <w:sz w:val="24"/>
          <w:szCs w:val="24"/>
          <w:vertAlign w:val="superscript"/>
        </w:rPr>
        <w:t xml:space="preserve">2 </w:t>
      </w:r>
      <w:r w:rsidR="00854A20" w:rsidRPr="002D199A">
        <w:rPr>
          <w:rFonts w:ascii="Book Antiqua" w:hAnsi="Book Antiqua" w:cs="Times New Roman"/>
          <w:sz w:val="24"/>
          <w:szCs w:val="24"/>
        </w:rPr>
        <w:t xml:space="preserve">value </w:t>
      </w:r>
      <w:r w:rsidR="00854A20" w:rsidRPr="002D199A">
        <w:rPr>
          <w:rFonts w:ascii="Book Antiqua" w:eastAsia="Meiryo" w:hAnsi="Book Antiqua" w:cs="Times New Roman"/>
          <w:sz w:val="24"/>
          <w:szCs w:val="24"/>
        </w:rPr>
        <w:t>of 25</w:t>
      </w:r>
      <w:r w:rsidR="000234D0">
        <w:rPr>
          <w:rFonts w:ascii="Book Antiqua" w:eastAsia="Meiryo" w:hAnsi="Book Antiqua" w:cs="Times New Roman"/>
          <w:sz w:val="24"/>
          <w:szCs w:val="24"/>
        </w:rPr>
        <w:t>%</w:t>
      </w:r>
      <w:r w:rsidR="00854A20" w:rsidRPr="002D199A">
        <w:rPr>
          <w:rFonts w:ascii="Book Antiqua" w:eastAsia="Meiryo" w:hAnsi="Book Antiqua" w:cs="Times New Roman"/>
          <w:sz w:val="24"/>
          <w:szCs w:val="24"/>
        </w:rPr>
        <w:t xml:space="preserve">-50% was </w:t>
      </w:r>
      <w:r w:rsidR="00362563" w:rsidRPr="002D199A">
        <w:rPr>
          <w:rFonts w:ascii="Book Antiqua" w:eastAsia="Meiryo" w:hAnsi="Book Antiqua" w:cs="Times New Roman"/>
          <w:sz w:val="24"/>
          <w:szCs w:val="24"/>
        </w:rPr>
        <w:t>treated</w:t>
      </w:r>
      <w:r w:rsidR="00854A20" w:rsidRPr="002D199A">
        <w:rPr>
          <w:rFonts w:ascii="Book Antiqua" w:eastAsia="Meiryo" w:hAnsi="Book Antiqua" w:cs="Times New Roman"/>
          <w:sz w:val="24"/>
          <w:szCs w:val="24"/>
        </w:rPr>
        <w:t xml:space="preserve"> </w:t>
      </w:r>
      <w:r w:rsidR="0083645D" w:rsidRPr="002D199A">
        <w:rPr>
          <w:rFonts w:ascii="Book Antiqua" w:eastAsia="Meiryo" w:hAnsi="Book Antiqua" w:cs="Times New Roman"/>
          <w:sz w:val="24"/>
          <w:szCs w:val="24"/>
        </w:rPr>
        <w:t xml:space="preserve">as low </w:t>
      </w:r>
      <w:r w:rsidR="00854A20" w:rsidRPr="002D199A">
        <w:rPr>
          <w:rFonts w:ascii="Book Antiqua" w:eastAsia="Meiryo" w:hAnsi="Book Antiqua" w:cs="Times New Roman"/>
          <w:sz w:val="24"/>
          <w:szCs w:val="24"/>
        </w:rPr>
        <w:t>statistical heterogeneity, and</w:t>
      </w:r>
      <w:r w:rsidRPr="002D199A">
        <w:rPr>
          <w:rFonts w:ascii="Book Antiqua" w:eastAsia="Meiryo" w:hAnsi="Book Antiqua" w:cs="Times New Roman"/>
          <w:sz w:val="24"/>
          <w:szCs w:val="24"/>
        </w:rPr>
        <w:t xml:space="preserve"> an</w:t>
      </w:r>
      <w:r w:rsidR="00854A20" w:rsidRPr="002D199A">
        <w:rPr>
          <w:rFonts w:ascii="Book Antiqua" w:eastAsia="Meiryo" w:hAnsi="Book Antiqua" w:cs="Times New Roman"/>
          <w:sz w:val="24"/>
          <w:szCs w:val="24"/>
        </w:rPr>
        <w:t xml:space="preserve"> </w:t>
      </w:r>
      <w:r w:rsidR="00854A20" w:rsidRPr="002D199A">
        <w:rPr>
          <w:rFonts w:ascii="Book Antiqua" w:hAnsi="Book Antiqua" w:cs="Times New Roman"/>
          <w:i/>
          <w:sz w:val="24"/>
          <w:szCs w:val="24"/>
        </w:rPr>
        <w:t>I</w:t>
      </w:r>
      <w:r w:rsidR="00854A20" w:rsidRPr="002D199A">
        <w:rPr>
          <w:rFonts w:ascii="Book Antiqua" w:hAnsi="Book Antiqua" w:cs="Times New Roman"/>
          <w:sz w:val="24"/>
          <w:szCs w:val="24"/>
          <w:vertAlign w:val="superscript"/>
        </w:rPr>
        <w:t xml:space="preserve">2 </w:t>
      </w:r>
      <w:r w:rsidR="00854A20" w:rsidRPr="002D199A">
        <w:rPr>
          <w:rFonts w:ascii="Book Antiqua" w:hAnsi="Book Antiqua" w:cs="Times New Roman"/>
          <w:sz w:val="24"/>
          <w:szCs w:val="24"/>
        </w:rPr>
        <w:t xml:space="preserve">value </w:t>
      </w:r>
      <w:r w:rsidR="00F5791A" w:rsidRPr="002D199A">
        <w:rPr>
          <w:rFonts w:ascii="Book Antiqua" w:eastAsia="Meiryo" w:hAnsi="Book Antiqua" w:cs="Times New Roman"/>
          <w:sz w:val="24"/>
          <w:szCs w:val="24"/>
        </w:rPr>
        <w:t>of</w:t>
      </w:r>
      <w:r w:rsidR="00F01521" w:rsidRPr="002D199A">
        <w:rPr>
          <w:rFonts w:ascii="Book Antiqua" w:eastAsia="Meiryo" w:hAnsi="Book Antiqua" w:cs="Times New Roman"/>
          <w:sz w:val="24"/>
          <w:szCs w:val="24"/>
        </w:rPr>
        <w:t xml:space="preserve"> 50</w:t>
      </w:r>
      <w:r w:rsidR="000234D0">
        <w:rPr>
          <w:rFonts w:ascii="Book Antiqua" w:eastAsia="Meiryo" w:hAnsi="Book Antiqua" w:cs="Times New Roman"/>
          <w:sz w:val="24"/>
          <w:szCs w:val="24"/>
        </w:rPr>
        <w:t>%</w:t>
      </w:r>
      <w:r w:rsidR="00F5791A" w:rsidRPr="002D199A">
        <w:rPr>
          <w:rFonts w:ascii="Book Antiqua" w:eastAsia="Meiryo" w:hAnsi="Book Antiqua" w:cs="Times New Roman"/>
          <w:sz w:val="24"/>
          <w:szCs w:val="24"/>
        </w:rPr>
        <w:t>-</w:t>
      </w:r>
      <w:r w:rsidR="00F01521" w:rsidRPr="002D199A">
        <w:rPr>
          <w:rFonts w:ascii="Book Antiqua" w:eastAsia="Meiryo" w:hAnsi="Book Antiqua" w:cs="Times New Roman"/>
          <w:sz w:val="24"/>
          <w:szCs w:val="24"/>
        </w:rPr>
        <w:t>75%</w:t>
      </w:r>
      <w:r w:rsidR="00854A20" w:rsidRPr="002D199A">
        <w:rPr>
          <w:rFonts w:ascii="Book Antiqua" w:eastAsia="Meiryo" w:hAnsi="Book Antiqua" w:cs="Times New Roman"/>
          <w:sz w:val="24"/>
          <w:szCs w:val="24"/>
        </w:rPr>
        <w:t xml:space="preserve"> was </w:t>
      </w:r>
      <w:r w:rsidR="00362563" w:rsidRPr="002D199A">
        <w:rPr>
          <w:rFonts w:ascii="Book Antiqua" w:eastAsia="Meiryo" w:hAnsi="Book Antiqua" w:cs="Times New Roman"/>
          <w:sz w:val="24"/>
          <w:szCs w:val="24"/>
        </w:rPr>
        <w:t>treated</w:t>
      </w:r>
      <w:r w:rsidR="00854A20" w:rsidRPr="002D199A">
        <w:rPr>
          <w:rFonts w:ascii="Book Antiqua" w:eastAsia="Meiryo" w:hAnsi="Book Antiqua" w:cs="Times New Roman"/>
          <w:sz w:val="24"/>
          <w:szCs w:val="24"/>
        </w:rPr>
        <w:t xml:space="preserve"> </w:t>
      </w:r>
      <w:r w:rsidR="0083645D" w:rsidRPr="002D199A">
        <w:rPr>
          <w:rFonts w:ascii="Book Antiqua" w:eastAsia="Meiryo" w:hAnsi="Book Antiqua" w:cs="Times New Roman"/>
          <w:sz w:val="24"/>
          <w:szCs w:val="24"/>
        </w:rPr>
        <w:t xml:space="preserve">as </w:t>
      </w:r>
      <w:r w:rsidR="00F01521" w:rsidRPr="002D199A">
        <w:rPr>
          <w:rFonts w:ascii="Book Antiqua" w:eastAsia="Meiryo" w:hAnsi="Book Antiqua" w:cs="Times New Roman"/>
          <w:sz w:val="24"/>
          <w:szCs w:val="24"/>
        </w:rPr>
        <w:t>moderate</w:t>
      </w:r>
      <w:r w:rsidR="0083645D" w:rsidRPr="002D199A">
        <w:rPr>
          <w:rFonts w:ascii="Book Antiqua" w:eastAsia="Meiryo" w:hAnsi="Book Antiqua" w:cs="Times New Roman"/>
          <w:sz w:val="24"/>
          <w:szCs w:val="24"/>
        </w:rPr>
        <w:t xml:space="preserve"> statistical</w:t>
      </w:r>
      <w:r w:rsidR="00854A20" w:rsidRPr="002D199A">
        <w:rPr>
          <w:rFonts w:ascii="Book Antiqua" w:eastAsia="Meiryo" w:hAnsi="Book Antiqua" w:cs="Times New Roman"/>
          <w:sz w:val="24"/>
          <w:szCs w:val="24"/>
        </w:rPr>
        <w:t xml:space="preserve"> heterogeneity.</w:t>
      </w:r>
      <w:r w:rsidR="00B75777" w:rsidRPr="002D199A">
        <w:rPr>
          <w:rFonts w:ascii="Book Antiqua" w:eastAsia="Meiryo" w:hAnsi="Book Antiqua" w:cs="Times New Roman"/>
          <w:sz w:val="24"/>
          <w:szCs w:val="24"/>
        </w:rPr>
        <w:t xml:space="preserve"> </w:t>
      </w:r>
      <w:r w:rsidRPr="002D199A">
        <w:rPr>
          <w:rFonts w:ascii="Book Antiqua" w:eastAsia="Meiryo" w:hAnsi="Book Antiqua" w:cs="Times New Roman"/>
          <w:sz w:val="24"/>
          <w:szCs w:val="24"/>
        </w:rPr>
        <w:t xml:space="preserve">An </w:t>
      </w:r>
      <w:r w:rsidR="00F5791A" w:rsidRPr="002D199A">
        <w:rPr>
          <w:rFonts w:ascii="Book Antiqua" w:hAnsi="Book Antiqua" w:cs="Times New Roman"/>
          <w:i/>
          <w:sz w:val="24"/>
          <w:szCs w:val="24"/>
        </w:rPr>
        <w:t>I</w:t>
      </w:r>
      <w:r w:rsidR="00F5791A" w:rsidRPr="002D199A">
        <w:rPr>
          <w:rFonts w:ascii="Book Antiqua" w:hAnsi="Book Antiqua" w:cs="Times New Roman"/>
          <w:sz w:val="24"/>
          <w:szCs w:val="24"/>
          <w:vertAlign w:val="superscript"/>
        </w:rPr>
        <w:t xml:space="preserve">2 </w:t>
      </w:r>
      <w:r w:rsidR="00F5791A" w:rsidRPr="002D199A">
        <w:rPr>
          <w:rFonts w:ascii="Book Antiqua" w:hAnsi="Book Antiqua" w:cs="Times New Roman"/>
          <w:sz w:val="24"/>
          <w:szCs w:val="24"/>
        </w:rPr>
        <w:t xml:space="preserve">value &gt; 75% was considered </w:t>
      </w:r>
      <w:r w:rsidR="00AE0033" w:rsidRPr="002D199A">
        <w:rPr>
          <w:rFonts w:ascii="Book Antiqua" w:hAnsi="Book Antiqua" w:cs="Times New Roman"/>
          <w:sz w:val="24"/>
          <w:szCs w:val="24"/>
        </w:rPr>
        <w:t xml:space="preserve">to have </w:t>
      </w:r>
      <w:r w:rsidR="0083645D" w:rsidRPr="002D199A">
        <w:rPr>
          <w:rFonts w:ascii="Book Antiqua" w:hAnsi="Book Antiqua" w:cs="Times New Roman"/>
          <w:sz w:val="24"/>
          <w:szCs w:val="24"/>
        </w:rPr>
        <w:t xml:space="preserve">high </w:t>
      </w:r>
      <w:r w:rsidR="00F5791A" w:rsidRPr="002D199A">
        <w:rPr>
          <w:rFonts w:ascii="Book Antiqua" w:hAnsi="Book Antiqua" w:cs="Times New Roman"/>
          <w:sz w:val="24"/>
          <w:szCs w:val="24"/>
        </w:rPr>
        <w:t>statistical heterogeneity.</w:t>
      </w:r>
      <w:r w:rsidR="00F5791A" w:rsidRPr="002D199A">
        <w:rPr>
          <w:rFonts w:ascii="Book Antiqua" w:eastAsia="Meiryo" w:hAnsi="Book Antiqua" w:cs="Times New Roman"/>
          <w:sz w:val="24"/>
          <w:szCs w:val="24"/>
        </w:rPr>
        <w:t xml:space="preserve"> </w:t>
      </w:r>
      <w:r w:rsidR="0083645D" w:rsidRPr="002D199A">
        <w:rPr>
          <w:rFonts w:ascii="Book Antiqua" w:eastAsia="Meiryo" w:hAnsi="Book Antiqua" w:cs="Times New Roman"/>
          <w:sz w:val="24"/>
          <w:szCs w:val="24"/>
        </w:rPr>
        <w:t xml:space="preserve">A </w:t>
      </w:r>
      <w:r w:rsidR="002F21C5" w:rsidRPr="002D199A">
        <w:rPr>
          <w:rFonts w:ascii="Book Antiqua" w:eastAsia="Meiryo" w:hAnsi="Book Antiqua" w:cs="Times New Roman"/>
          <w:sz w:val="24"/>
          <w:szCs w:val="24"/>
        </w:rPr>
        <w:t>fixed-effect</w:t>
      </w:r>
      <w:r w:rsidR="0083645D" w:rsidRPr="002D199A">
        <w:rPr>
          <w:rFonts w:ascii="Book Antiqua" w:eastAsia="Meiryo" w:hAnsi="Book Antiqua" w:cs="Times New Roman"/>
          <w:sz w:val="24"/>
          <w:szCs w:val="24"/>
        </w:rPr>
        <w:t>s</w:t>
      </w:r>
      <w:r w:rsidR="002F21C5" w:rsidRPr="002D199A">
        <w:rPr>
          <w:rFonts w:ascii="Book Antiqua" w:eastAsia="Meiryo" w:hAnsi="Book Antiqua" w:cs="Times New Roman"/>
          <w:sz w:val="24"/>
          <w:szCs w:val="24"/>
        </w:rPr>
        <w:t xml:space="preserve"> model was used if extracted studies </w:t>
      </w:r>
      <w:r w:rsidR="00AE0033" w:rsidRPr="002D199A">
        <w:rPr>
          <w:rFonts w:ascii="Book Antiqua" w:eastAsia="Meiryo" w:hAnsi="Book Antiqua" w:cs="Times New Roman"/>
          <w:sz w:val="24"/>
          <w:szCs w:val="24"/>
        </w:rPr>
        <w:t xml:space="preserve">had </w:t>
      </w:r>
      <w:r w:rsidR="00F5791A" w:rsidRPr="002D199A">
        <w:rPr>
          <w:rFonts w:ascii="Book Antiqua" w:eastAsia="Meiryo" w:hAnsi="Book Antiqua" w:cs="Times New Roman"/>
          <w:sz w:val="24"/>
          <w:szCs w:val="24"/>
        </w:rPr>
        <w:t xml:space="preserve">low </w:t>
      </w:r>
      <w:r w:rsidR="00AE0033" w:rsidRPr="002D199A">
        <w:rPr>
          <w:rFonts w:ascii="Book Antiqua" w:eastAsia="Meiryo" w:hAnsi="Book Antiqua" w:cs="Times New Roman"/>
          <w:sz w:val="24"/>
          <w:szCs w:val="24"/>
        </w:rPr>
        <w:t>heterogeneity</w:t>
      </w:r>
      <w:r w:rsidR="002F21C5" w:rsidRPr="002D199A">
        <w:rPr>
          <w:rFonts w:ascii="Book Antiqua" w:eastAsia="Meiryo" w:hAnsi="Book Antiqua" w:cs="Times New Roman"/>
          <w:sz w:val="24"/>
          <w:szCs w:val="24"/>
        </w:rPr>
        <w:t>.</w:t>
      </w:r>
      <w:r w:rsidR="00AE0033" w:rsidRPr="002D199A">
        <w:rPr>
          <w:rFonts w:ascii="Book Antiqua" w:eastAsia="Meiryo" w:hAnsi="Book Antiqua" w:cs="Times New Roman"/>
          <w:sz w:val="24"/>
          <w:szCs w:val="24"/>
        </w:rPr>
        <w:t xml:space="preserve"> </w:t>
      </w:r>
      <w:r w:rsidR="0083645D" w:rsidRPr="002D199A">
        <w:rPr>
          <w:rFonts w:ascii="Book Antiqua" w:eastAsia="Meiryo" w:hAnsi="Book Antiqua" w:cs="Times New Roman"/>
          <w:sz w:val="24"/>
          <w:szCs w:val="24"/>
        </w:rPr>
        <w:t xml:space="preserve">A </w:t>
      </w:r>
      <w:r w:rsidR="006C73B8" w:rsidRPr="002D199A">
        <w:rPr>
          <w:rFonts w:ascii="Book Antiqua" w:eastAsia="Meiryo" w:hAnsi="Book Antiqua" w:cs="Times New Roman"/>
          <w:sz w:val="24"/>
          <w:szCs w:val="24"/>
        </w:rPr>
        <w:t>random-effect</w:t>
      </w:r>
      <w:r w:rsidR="0083645D" w:rsidRPr="002D199A">
        <w:rPr>
          <w:rFonts w:ascii="Book Antiqua" w:eastAsia="Meiryo" w:hAnsi="Book Antiqua" w:cs="Times New Roman"/>
          <w:sz w:val="24"/>
          <w:szCs w:val="24"/>
        </w:rPr>
        <w:t>s</w:t>
      </w:r>
      <w:r w:rsidR="006C73B8" w:rsidRPr="002D199A">
        <w:rPr>
          <w:rFonts w:ascii="Book Antiqua" w:eastAsia="Meiryo" w:hAnsi="Book Antiqua" w:cs="Times New Roman"/>
          <w:sz w:val="24"/>
          <w:szCs w:val="24"/>
        </w:rPr>
        <w:t xml:space="preserve"> model was used if </w:t>
      </w:r>
      <w:r w:rsidRPr="002D199A">
        <w:rPr>
          <w:rFonts w:ascii="Book Antiqua" w:eastAsia="Meiryo" w:hAnsi="Book Antiqua" w:cs="Times New Roman"/>
          <w:sz w:val="24"/>
          <w:szCs w:val="24"/>
        </w:rPr>
        <w:t>the</w:t>
      </w:r>
      <w:r w:rsidR="006C73B8" w:rsidRPr="002D199A">
        <w:rPr>
          <w:rFonts w:ascii="Book Antiqua" w:eastAsia="Meiryo" w:hAnsi="Book Antiqua" w:cs="Times New Roman"/>
          <w:sz w:val="24"/>
          <w:szCs w:val="24"/>
        </w:rPr>
        <w:t xml:space="preserve"> extracted studies were heterogeneous. </w:t>
      </w:r>
      <w:r w:rsidR="006C73B8" w:rsidRPr="002D199A">
        <w:rPr>
          <w:rFonts w:ascii="Book Antiqua" w:hAnsi="Book Antiqua"/>
          <w:sz w:val="24"/>
          <w:szCs w:val="24"/>
        </w:rPr>
        <w:t xml:space="preserve">A </w:t>
      </w:r>
      <w:r w:rsidR="00AE0033" w:rsidRPr="002D199A">
        <w:rPr>
          <w:rFonts w:ascii="Book Antiqua" w:hAnsi="Book Antiqua"/>
          <w:i/>
          <w:sz w:val="24"/>
          <w:szCs w:val="24"/>
        </w:rPr>
        <w:t>P</w:t>
      </w:r>
      <w:r w:rsidR="006C73B8" w:rsidRPr="002D199A">
        <w:rPr>
          <w:rFonts w:ascii="Book Antiqua" w:hAnsi="Book Antiqua"/>
          <w:sz w:val="24"/>
          <w:szCs w:val="24"/>
        </w:rPr>
        <w:t xml:space="preserve"> value &lt; 0.05 indicated a significant difference.</w:t>
      </w:r>
    </w:p>
    <w:p w14:paraId="51986787" w14:textId="77777777" w:rsidR="00D150CB" w:rsidRPr="002D199A" w:rsidRDefault="00D150CB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EC8874C" w14:textId="77777777" w:rsidR="00665784" w:rsidRPr="002D199A" w:rsidRDefault="007727C8" w:rsidP="00AF0A77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2D199A">
        <w:rPr>
          <w:rFonts w:ascii="Book Antiqua" w:hAnsi="Book Antiqua" w:cs="Times New Roman"/>
          <w:b/>
          <w:sz w:val="24"/>
          <w:szCs w:val="24"/>
        </w:rPr>
        <w:t>RESULTS</w:t>
      </w:r>
    </w:p>
    <w:p w14:paraId="4DFB65F8" w14:textId="77777777" w:rsidR="00665784" w:rsidRPr="002D199A" w:rsidRDefault="007727C8" w:rsidP="00AF0A77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D199A">
        <w:rPr>
          <w:rFonts w:ascii="Book Antiqua" w:hAnsi="Book Antiqua" w:cs="Times New Roman"/>
          <w:b/>
          <w:i/>
          <w:sz w:val="24"/>
          <w:szCs w:val="24"/>
        </w:rPr>
        <w:t>Selection of eligible studies</w:t>
      </w:r>
    </w:p>
    <w:p w14:paraId="4083C27F" w14:textId="233BD547" w:rsidR="00665784" w:rsidRPr="002D199A" w:rsidRDefault="007727C8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 xml:space="preserve">A total of </w:t>
      </w:r>
      <w:r w:rsidR="00A47C84" w:rsidRPr="002D199A">
        <w:rPr>
          <w:rFonts w:ascii="Book Antiqua" w:hAnsi="Book Antiqua" w:cs="Times New Roman"/>
          <w:sz w:val="24"/>
          <w:szCs w:val="24"/>
        </w:rPr>
        <w:t xml:space="preserve">369 </w:t>
      </w:r>
      <w:r w:rsidR="009335CE" w:rsidRPr="002D199A">
        <w:rPr>
          <w:rFonts w:ascii="Book Antiqua" w:hAnsi="Book Antiqua" w:cs="Times New Roman"/>
          <w:sz w:val="24"/>
          <w:szCs w:val="24"/>
        </w:rPr>
        <w:t xml:space="preserve">articles </w:t>
      </w:r>
      <w:r w:rsidR="00A47C84" w:rsidRPr="002D199A">
        <w:rPr>
          <w:rFonts w:ascii="Book Antiqua" w:hAnsi="Book Antiqua" w:cs="Times New Roman"/>
          <w:sz w:val="24"/>
          <w:szCs w:val="24"/>
        </w:rPr>
        <w:t xml:space="preserve">were </w:t>
      </w:r>
      <w:r w:rsidRPr="002D199A">
        <w:rPr>
          <w:rFonts w:ascii="Book Antiqua" w:hAnsi="Book Antiqua" w:cs="Times New Roman"/>
          <w:sz w:val="24"/>
          <w:szCs w:val="24"/>
        </w:rPr>
        <w:t xml:space="preserve">identified </w:t>
      </w:r>
      <w:r w:rsidR="00A47C84" w:rsidRPr="002D199A">
        <w:rPr>
          <w:rFonts w:ascii="Book Antiqua" w:hAnsi="Book Antiqua" w:cs="Times New Roman"/>
          <w:sz w:val="24"/>
          <w:szCs w:val="24"/>
        </w:rPr>
        <w:t>by</w:t>
      </w:r>
      <w:r w:rsidRPr="002D199A">
        <w:rPr>
          <w:rFonts w:ascii="Book Antiqua" w:hAnsi="Book Antiqua" w:cs="Times New Roman"/>
          <w:sz w:val="24"/>
          <w:szCs w:val="24"/>
        </w:rPr>
        <w:t xml:space="preserve"> searching</w:t>
      </w:r>
      <w:r w:rsidR="00A47C84" w:rsidRPr="002D199A">
        <w:rPr>
          <w:rFonts w:ascii="Book Antiqua" w:hAnsi="Book Antiqua" w:cs="Times New Roman"/>
          <w:sz w:val="24"/>
          <w:szCs w:val="24"/>
        </w:rPr>
        <w:t xml:space="preserve"> MEDLINE, Cochrane Library and PubMed. </w:t>
      </w:r>
      <w:r w:rsidR="0083645D" w:rsidRPr="002D199A">
        <w:rPr>
          <w:rFonts w:ascii="Book Antiqua" w:hAnsi="Book Antiqua" w:cs="Times New Roman"/>
          <w:sz w:val="24"/>
          <w:szCs w:val="24"/>
        </w:rPr>
        <w:t xml:space="preserve">Of </w:t>
      </w:r>
      <w:r w:rsidR="00A47C84" w:rsidRPr="002D199A">
        <w:rPr>
          <w:rFonts w:ascii="Book Antiqua" w:hAnsi="Book Antiqua" w:cs="Times New Roman"/>
          <w:sz w:val="24"/>
          <w:szCs w:val="24"/>
        </w:rPr>
        <w:t xml:space="preserve">these reports, 80 </w:t>
      </w:r>
      <w:r w:rsidR="009335CE" w:rsidRPr="002D199A">
        <w:rPr>
          <w:rFonts w:ascii="Book Antiqua" w:hAnsi="Book Antiqua" w:cs="Times New Roman"/>
          <w:sz w:val="24"/>
          <w:szCs w:val="24"/>
        </w:rPr>
        <w:t xml:space="preserve">studies </w:t>
      </w:r>
      <w:r w:rsidR="00A47C84" w:rsidRPr="002D199A">
        <w:rPr>
          <w:rFonts w:ascii="Book Antiqua" w:hAnsi="Book Antiqua" w:cs="Times New Roman"/>
          <w:sz w:val="24"/>
          <w:szCs w:val="24"/>
        </w:rPr>
        <w:t>were excluded because of duplicat</w:t>
      </w:r>
      <w:r w:rsidR="0083645D" w:rsidRPr="002D199A">
        <w:rPr>
          <w:rFonts w:ascii="Book Antiqua" w:hAnsi="Book Antiqua" w:cs="Times New Roman"/>
          <w:sz w:val="24"/>
          <w:szCs w:val="24"/>
        </w:rPr>
        <w:t>ion</w:t>
      </w:r>
      <w:r w:rsidR="00A47C84" w:rsidRPr="002D199A">
        <w:rPr>
          <w:rFonts w:ascii="Book Antiqua" w:hAnsi="Book Antiqua" w:cs="Times New Roman"/>
          <w:sz w:val="24"/>
          <w:szCs w:val="24"/>
        </w:rPr>
        <w:t>.</w:t>
      </w:r>
      <w:r w:rsidR="00A47C84" w:rsidRPr="002D199A">
        <w:rPr>
          <w:rFonts w:ascii="Book Antiqua" w:eastAsia="MS Mincho" w:hAnsi="Book Antiqua" w:cs="Times New Roman"/>
          <w:sz w:val="24"/>
          <w:szCs w:val="24"/>
        </w:rPr>
        <w:t xml:space="preserve"> In addition</w:t>
      </w:r>
      <w:r w:rsidR="00A47C84" w:rsidRPr="002D199A">
        <w:rPr>
          <w:rFonts w:ascii="Book Antiqua" w:hAnsi="Book Antiqua" w:cs="Times New Roman"/>
          <w:sz w:val="24"/>
          <w:szCs w:val="24"/>
        </w:rPr>
        <w:t xml:space="preserve">, 279 </w:t>
      </w:r>
      <w:r w:rsidR="009335CE" w:rsidRPr="002D199A">
        <w:rPr>
          <w:rFonts w:ascii="Book Antiqua" w:hAnsi="Book Antiqua" w:cs="Times New Roman"/>
          <w:sz w:val="24"/>
          <w:szCs w:val="24"/>
        </w:rPr>
        <w:t xml:space="preserve">studies </w:t>
      </w:r>
      <w:r w:rsidR="00A47C84" w:rsidRPr="002D199A">
        <w:rPr>
          <w:rFonts w:ascii="Book Antiqua" w:hAnsi="Book Antiqua" w:cs="Times New Roman"/>
          <w:sz w:val="24"/>
          <w:szCs w:val="24"/>
        </w:rPr>
        <w:t xml:space="preserve">were excluded according to </w:t>
      </w:r>
      <w:r w:rsidR="00A47C84" w:rsidRPr="002D199A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A47C84" w:rsidRPr="002D199A">
        <w:rPr>
          <w:rFonts w:ascii="Book Antiqua" w:hAnsi="Book Antiqua" w:cs="Times New Roman"/>
          <w:sz w:val="24"/>
          <w:szCs w:val="24"/>
        </w:rPr>
        <w:t>selection criteria described above,</w:t>
      </w:r>
      <w:r w:rsidR="009335CE" w:rsidRPr="002D199A">
        <w:rPr>
          <w:rFonts w:ascii="Book Antiqua" w:hAnsi="Book Antiqua" w:cs="Times New Roman"/>
          <w:sz w:val="24"/>
          <w:szCs w:val="24"/>
        </w:rPr>
        <w:t xml:space="preserve"> as determined from the</w:t>
      </w:r>
      <w:r w:rsidR="00A47C84" w:rsidRPr="002D199A">
        <w:rPr>
          <w:rFonts w:ascii="Book Antiqua" w:hAnsi="Book Antiqua" w:cs="Times New Roman"/>
          <w:sz w:val="24"/>
          <w:szCs w:val="24"/>
        </w:rPr>
        <w:t xml:space="preserve"> title and abstract. </w:t>
      </w:r>
      <w:r w:rsidR="002249B7" w:rsidRPr="002D199A">
        <w:rPr>
          <w:rFonts w:ascii="Book Antiqua" w:hAnsi="Book Antiqua" w:cs="Times New Roman"/>
          <w:sz w:val="24"/>
          <w:szCs w:val="24"/>
        </w:rPr>
        <w:t xml:space="preserve">Finally, </w:t>
      </w:r>
      <w:r w:rsidR="00F80DE8" w:rsidRPr="002D199A">
        <w:rPr>
          <w:rFonts w:ascii="Book Antiqua" w:hAnsi="Book Antiqua" w:cs="Times New Roman"/>
          <w:sz w:val="24"/>
          <w:szCs w:val="24"/>
        </w:rPr>
        <w:t>1</w:t>
      </w:r>
      <w:r w:rsidR="003C690B" w:rsidRPr="002D199A">
        <w:rPr>
          <w:rFonts w:ascii="Book Antiqua" w:hAnsi="Book Antiqua" w:cs="Times New Roman"/>
          <w:sz w:val="24"/>
          <w:szCs w:val="24"/>
        </w:rPr>
        <w:t>1</w:t>
      </w:r>
      <w:r w:rsidR="00F80DE8" w:rsidRPr="002D199A">
        <w:rPr>
          <w:rFonts w:ascii="Book Antiqua" w:hAnsi="Book Antiqua" w:cs="Times New Roman"/>
          <w:sz w:val="24"/>
          <w:szCs w:val="24"/>
        </w:rPr>
        <w:t xml:space="preserve"> studies were </w:t>
      </w:r>
      <w:r w:rsidR="00FA1724" w:rsidRPr="002D199A">
        <w:rPr>
          <w:rFonts w:ascii="Book Antiqua" w:hAnsi="Book Antiqua" w:cs="Times New Roman"/>
          <w:sz w:val="24"/>
          <w:szCs w:val="24"/>
        </w:rPr>
        <w:t xml:space="preserve">included </w:t>
      </w:r>
      <w:r w:rsidR="00F80DE8" w:rsidRPr="002D199A">
        <w:rPr>
          <w:rFonts w:ascii="Book Antiqua" w:hAnsi="Book Antiqua" w:cs="Times New Roman"/>
          <w:sz w:val="24"/>
          <w:szCs w:val="24"/>
        </w:rPr>
        <w:t>in this meta-analysis (Figure 1).</w:t>
      </w:r>
    </w:p>
    <w:p w14:paraId="19C94F17" w14:textId="43B6CA77" w:rsidR="004F2BF0" w:rsidRPr="002D199A" w:rsidRDefault="007727C8" w:rsidP="00196303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>All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 of</w:t>
      </w:r>
      <w:r w:rsidRPr="002D199A">
        <w:rPr>
          <w:rFonts w:ascii="Book Antiqua" w:hAnsi="Book Antiqua" w:cs="Times New Roman"/>
          <w:sz w:val="24"/>
          <w:szCs w:val="24"/>
        </w:rPr>
        <w:t xml:space="preserve"> these studies were </w:t>
      </w:r>
      <w:r w:rsidRPr="002D199A">
        <w:rPr>
          <w:rFonts w:ascii="Book Antiqua" w:eastAsia="MS Mincho" w:hAnsi="Book Antiqua" w:cs="Times New Roman"/>
          <w:sz w:val="24"/>
          <w:szCs w:val="24"/>
        </w:rPr>
        <w:t>RCTs</w:t>
      </w:r>
      <w:r w:rsidR="0083645D" w:rsidRPr="002D199A">
        <w:rPr>
          <w:rFonts w:ascii="Book Antiqua" w:eastAsia="MS Mincho" w:hAnsi="Book Antiqua" w:cs="Times New Roman"/>
          <w:sz w:val="24"/>
          <w:szCs w:val="24"/>
        </w:rPr>
        <w:t xml:space="preserve"> published</w:t>
      </w:r>
      <w:r w:rsidRPr="002D199A">
        <w:rPr>
          <w:rFonts w:ascii="Book Antiqua" w:hAnsi="Book Antiqua" w:cs="Times New Roman"/>
          <w:sz w:val="24"/>
          <w:szCs w:val="24"/>
        </w:rPr>
        <w:t xml:space="preserve"> between 199</w:t>
      </w:r>
      <w:r w:rsidR="00A85315" w:rsidRPr="002D199A">
        <w:rPr>
          <w:rFonts w:ascii="Book Antiqua" w:hAnsi="Book Antiqua" w:cs="Times New Roman"/>
          <w:sz w:val="24"/>
          <w:szCs w:val="24"/>
        </w:rPr>
        <w:t>3</w:t>
      </w:r>
      <w:r w:rsidRPr="002D199A">
        <w:rPr>
          <w:rFonts w:ascii="Book Antiqua" w:hAnsi="Book Antiqua" w:cs="Times New Roman"/>
          <w:sz w:val="24"/>
          <w:szCs w:val="24"/>
        </w:rPr>
        <w:t xml:space="preserve"> and 2016. 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A total of </w:t>
      </w:r>
      <w:r w:rsidR="00512292" w:rsidRPr="002D199A">
        <w:rPr>
          <w:rFonts w:ascii="Book Antiqua" w:hAnsi="Book Antiqua" w:cs="Times New Roman"/>
          <w:sz w:val="24"/>
          <w:szCs w:val="24"/>
        </w:rPr>
        <w:t xml:space="preserve">1475 patients were </w:t>
      </w:r>
      <w:r w:rsidRPr="002D199A">
        <w:rPr>
          <w:rFonts w:ascii="Book Antiqua" w:eastAsia="MS Mincho" w:hAnsi="Book Antiqua" w:cs="Times New Roman"/>
          <w:sz w:val="24"/>
          <w:szCs w:val="24"/>
        </w:rPr>
        <w:t>included</w:t>
      </w:r>
      <w:r w:rsidR="00512292" w:rsidRPr="002D199A">
        <w:rPr>
          <w:rFonts w:ascii="Book Antiqua" w:hAnsi="Book Antiqua" w:cs="Times New Roman"/>
          <w:sz w:val="24"/>
          <w:szCs w:val="24"/>
        </w:rPr>
        <w:t xml:space="preserve"> in the stud</w:t>
      </w:r>
      <w:r w:rsidR="0083645D" w:rsidRPr="002D199A">
        <w:rPr>
          <w:rFonts w:ascii="Book Antiqua" w:hAnsi="Book Antiqua" w:cs="Times New Roman"/>
          <w:sz w:val="24"/>
          <w:szCs w:val="24"/>
        </w:rPr>
        <w:t>ies, and of whom,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="00512292" w:rsidRPr="002D199A">
        <w:rPr>
          <w:rFonts w:ascii="Book Antiqua" w:hAnsi="Book Antiqua" w:cs="Times New Roman"/>
          <w:sz w:val="24"/>
          <w:szCs w:val="24"/>
        </w:rPr>
        <w:t xml:space="preserve">734 patients </w:t>
      </w:r>
      <w:r w:rsidR="0083645D" w:rsidRPr="002D199A">
        <w:rPr>
          <w:rFonts w:ascii="Book Antiqua" w:hAnsi="Book Antiqua" w:cs="Times New Roman"/>
          <w:sz w:val="24"/>
          <w:szCs w:val="24"/>
        </w:rPr>
        <w:t xml:space="preserve">underwent </w:t>
      </w:r>
      <w:r w:rsidR="00512292" w:rsidRPr="002D199A">
        <w:rPr>
          <w:rFonts w:ascii="Book Antiqua" w:hAnsi="Book Antiqua" w:cs="Times New Roman"/>
          <w:sz w:val="24"/>
          <w:szCs w:val="24"/>
        </w:rPr>
        <w:t>insert</w:t>
      </w:r>
      <w:r w:rsidR="0083645D" w:rsidRPr="002D199A">
        <w:rPr>
          <w:rFonts w:ascii="Book Antiqua" w:hAnsi="Book Antiqua" w:cs="Times New Roman"/>
          <w:sz w:val="24"/>
          <w:szCs w:val="24"/>
        </w:rPr>
        <w:t>ion of</w:t>
      </w:r>
      <w:r w:rsidR="00512292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880AF3" w:rsidRPr="002D199A">
        <w:rPr>
          <w:rFonts w:ascii="Book Antiqua" w:hAnsi="Book Antiqua" w:cs="Times New Roman"/>
          <w:sz w:val="24"/>
          <w:szCs w:val="24"/>
        </w:rPr>
        <w:t>PS</w:t>
      </w:r>
      <w:r w:rsidR="00512292" w:rsidRPr="002D199A">
        <w:rPr>
          <w:rFonts w:ascii="Book Antiqua" w:hAnsi="Book Antiqua" w:cs="Times New Roman"/>
          <w:sz w:val="24"/>
          <w:szCs w:val="24"/>
        </w:rPr>
        <w:t>, and 741 patients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="0083645D" w:rsidRPr="002D199A">
        <w:rPr>
          <w:rFonts w:ascii="Book Antiqua" w:eastAsia="MS Mincho" w:hAnsi="Book Antiqua" w:cs="Times New Roman"/>
          <w:sz w:val="24"/>
          <w:szCs w:val="24"/>
        </w:rPr>
        <w:t xml:space="preserve">did </w:t>
      </w:r>
      <w:r w:rsidRPr="002D199A">
        <w:rPr>
          <w:rFonts w:ascii="Book Antiqua" w:eastAsia="MS Mincho" w:hAnsi="Book Antiqua" w:cs="Times New Roman"/>
          <w:sz w:val="24"/>
          <w:szCs w:val="24"/>
        </w:rPr>
        <w:t>not</w:t>
      </w:r>
      <w:r w:rsidR="0083645D" w:rsidRPr="002D199A">
        <w:rPr>
          <w:rFonts w:ascii="Book Antiqua" w:eastAsia="MS Mincho" w:hAnsi="Book Antiqua" w:cs="Times New Roman"/>
          <w:sz w:val="24"/>
          <w:szCs w:val="24"/>
        </w:rPr>
        <w:t xml:space="preserve"> have a PS</w:t>
      </w:r>
      <w:r w:rsidR="00512292" w:rsidRPr="002D199A">
        <w:rPr>
          <w:rFonts w:ascii="Book Antiqua" w:hAnsi="Book Antiqua" w:cs="Times New Roman"/>
          <w:sz w:val="24"/>
          <w:szCs w:val="24"/>
        </w:rPr>
        <w:t xml:space="preserve"> inserted. </w:t>
      </w:r>
      <w:r w:rsidR="00806BA6" w:rsidRPr="002D199A">
        <w:rPr>
          <w:rFonts w:ascii="Book Antiqua" w:hAnsi="Book Antiqua" w:cs="Times New Roman"/>
          <w:sz w:val="24"/>
          <w:szCs w:val="24"/>
        </w:rPr>
        <w:t xml:space="preserve">In some studies, </w:t>
      </w:r>
      <w:r w:rsidR="00806BA6" w:rsidRPr="002D199A">
        <w:rPr>
          <w:rFonts w:ascii="Book Antiqua" w:hAnsi="Book Antiqua"/>
          <w:sz w:val="24"/>
          <w:szCs w:val="24"/>
        </w:rPr>
        <w:t xml:space="preserve">proteinase </w:t>
      </w:r>
      <w:r w:rsidRPr="002D199A">
        <w:rPr>
          <w:rFonts w:ascii="Book Antiqua" w:eastAsia="MS Mincho" w:hAnsi="Book Antiqua" w:cs="Times New Roman"/>
          <w:sz w:val="24"/>
          <w:szCs w:val="24"/>
        </w:rPr>
        <w:t>inhibitors</w:t>
      </w:r>
      <w:r w:rsidR="00806BA6" w:rsidRPr="002D199A">
        <w:rPr>
          <w:rFonts w:ascii="Book Antiqua" w:hAnsi="Book Antiqua"/>
          <w:sz w:val="24"/>
          <w:szCs w:val="24"/>
        </w:rPr>
        <w:t xml:space="preserve"> or antibiotics were administered as other </w:t>
      </w:r>
      <w:r w:rsidR="00806BA6" w:rsidRPr="002D199A">
        <w:rPr>
          <w:rFonts w:ascii="Book Antiqua" w:hAnsi="Book Antiqua"/>
          <w:sz w:val="24"/>
          <w:szCs w:val="24"/>
        </w:rPr>
        <w:lastRenderedPageBreak/>
        <w:t>prophylaxis</w:t>
      </w:r>
      <w:r w:rsidRPr="002D199A">
        <w:rPr>
          <w:rFonts w:ascii="Book Antiqua" w:eastAsia="MS Mincho" w:hAnsi="Book Antiqua" w:cs="Times New Roman"/>
          <w:sz w:val="24"/>
          <w:szCs w:val="24"/>
        </w:rPr>
        <w:t>;</w:t>
      </w:r>
      <w:r w:rsidR="00806BA6" w:rsidRPr="002D199A">
        <w:rPr>
          <w:rFonts w:ascii="Book Antiqua" w:hAnsi="Book Antiqua"/>
          <w:sz w:val="24"/>
          <w:szCs w:val="24"/>
        </w:rPr>
        <w:t xml:space="preserve"> however, rectal indomethacin was not used in any study. 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All </w:t>
      </w:r>
      <w:r w:rsidR="00512292" w:rsidRPr="002D199A">
        <w:rPr>
          <w:rFonts w:ascii="Book Antiqua" w:hAnsi="Book Antiqua" w:cs="Times New Roman"/>
          <w:sz w:val="24"/>
          <w:szCs w:val="24"/>
        </w:rPr>
        <w:t xml:space="preserve">patient characteristics </w:t>
      </w:r>
      <w:r w:rsidRPr="002D199A">
        <w:rPr>
          <w:rFonts w:ascii="Book Antiqua" w:eastAsia="MS Mincho" w:hAnsi="Book Antiqua" w:cs="Times New Roman"/>
          <w:sz w:val="24"/>
          <w:szCs w:val="24"/>
        </w:rPr>
        <w:t>are</w:t>
      </w:r>
      <w:r w:rsidR="00512292" w:rsidRPr="002D199A">
        <w:rPr>
          <w:rFonts w:ascii="Book Antiqua" w:hAnsi="Book Antiqua" w:cs="Times New Roman"/>
          <w:sz w:val="24"/>
          <w:szCs w:val="24"/>
        </w:rPr>
        <w:t xml:space="preserve"> shown in Table 1</w:t>
      </w:r>
      <w:r w:rsidR="0083645D" w:rsidRPr="002D199A">
        <w:rPr>
          <w:rFonts w:ascii="Book Antiqua" w:hAnsi="Book Antiqua" w:cs="Times New Roman"/>
          <w:sz w:val="24"/>
          <w:szCs w:val="24"/>
        </w:rPr>
        <w:t>, and</w:t>
      </w:r>
      <w:r w:rsidR="00512292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3C09CF" w:rsidRPr="002D199A">
        <w:rPr>
          <w:rFonts w:ascii="Book Antiqua" w:hAnsi="Book Antiqua" w:cs="Times New Roman"/>
          <w:sz w:val="24"/>
          <w:szCs w:val="24"/>
        </w:rPr>
        <w:t>ERCP</w:t>
      </w:r>
      <w:r w:rsidRPr="002D199A">
        <w:rPr>
          <w:rFonts w:ascii="Book Antiqua" w:eastAsia="MS Mincho" w:hAnsi="Book Antiqua" w:cs="Times New Roman"/>
          <w:sz w:val="24"/>
          <w:szCs w:val="24"/>
        </w:rPr>
        <w:t>-</w:t>
      </w:r>
      <w:r w:rsidR="003C09CF" w:rsidRPr="002D199A">
        <w:rPr>
          <w:rFonts w:ascii="Book Antiqua" w:hAnsi="Book Antiqua" w:cs="Times New Roman"/>
          <w:sz w:val="24"/>
          <w:szCs w:val="24"/>
        </w:rPr>
        <w:t xml:space="preserve">related procedures </w:t>
      </w:r>
      <w:r w:rsidRPr="002D199A">
        <w:rPr>
          <w:rFonts w:ascii="Book Antiqua" w:eastAsia="MS Mincho" w:hAnsi="Book Antiqua" w:cs="Times New Roman"/>
          <w:sz w:val="24"/>
          <w:szCs w:val="24"/>
        </w:rPr>
        <w:t>are</w:t>
      </w:r>
      <w:r w:rsidR="003C09CF" w:rsidRPr="002D199A">
        <w:rPr>
          <w:rFonts w:ascii="Book Antiqua" w:hAnsi="Book Antiqua" w:cs="Times New Roman"/>
          <w:sz w:val="24"/>
          <w:szCs w:val="24"/>
        </w:rPr>
        <w:t xml:space="preserve"> shown in Table 2.</w:t>
      </w:r>
    </w:p>
    <w:p w14:paraId="5AEBEDBC" w14:textId="77777777" w:rsidR="00062F5F" w:rsidRPr="002D199A" w:rsidRDefault="00062F5F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80C30F8" w14:textId="77777777" w:rsidR="00062F5F" w:rsidRPr="002D199A" w:rsidRDefault="007727C8" w:rsidP="00AF0A77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D199A">
        <w:rPr>
          <w:rFonts w:ascii="Book Antiqua" w:hAnsi="Book Antiqua" w:cs="Times New Roman"/>
          <w:b/>
          <w:i/>
          <w:sz w:val="24"/>
          <w:szCs w:val="24"/>
        </w:rPr>
        <w:t>The definition of PEP</w:t>
      </w:r>
      <w:r w:rsidR="004A647A" w:rsidRPr="002D199A">
        <w:rPr>
          <w:rFonts w:ascii="Book Antiqua" w:hAnsi="Book Antiqua" w:cs="Times New Roman"/>
          <w:b/>
          <w:i/>
          <w:sz w:val="24"/>
          <w:szCs w:val="24"/>
        </w:rPr>
        <w:t xml:space="preserve"> and severity of PEP</w:t>
      </w:r>
    </w:p>
    <w:p w14:paraId="76BF749B" w14:textId="09DA623A" w:rsidR="00062F5F" w:rsidRPr="002D199A" w:rsidRDefault="007727C8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>In the RCTs</w:t>
      </w:r>
      <w:r w:rsidR="0083645D" w:rsidRPr="002D199A">
        <w:rPr>
          <w:rFonts w:ascii="Book Antiqua" w:hAnsi="Book Antiqua" w:cs="Times New Roman"/>
          <w:sz w:val="24"/>
          <w:szCs w:val="24"/>
        </w:rPr>
        <w:t>,</w:t>
      </w:r>
      <w:r w:rsidR="002A49F2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83645D" w:rsidRPr="002D199A">
        <w:rPr>
          <w:rFonts w:ascii="Book Antiqua" w:hAnsi="Book Antiqua" w:cs="Times New Roman"/>
          <w:sz w:val="24"/>
          <w:szCs w:val="24"/>
        </w:rPr>
        <w:t xml:space="preserve">with the </w:t>
      </w:r>
      <w:r w:rsidR="002A49F2" w:rsidRPr="002D199A">
        <w:rPr>
          <w:rFonts w:ascii="Book Antiqua" w:hAnsi="Book Antiqua" w:cs="Times New Roman"/>
          <w:sz w:val="24"/>
          <w:szCs w:val="24"/>
        </w:rPr>
        <w:t>except</w:t>
      </w:r>
      <w:r w:rsidR="0083645D" w:rsidRPr="002D199A">
        <w:rPr>
          <w:rFonts w:ascii="Book Antiqua" w:hAnsi="Book Antiqua" w:cs="Times New Roman"/>
          <w:sz w:val="24"/>
          <w:szCs w:val="24"/>
        </w:rPr>
        <w:t>ion</w:t>
      </w:r>
      <w:r w:rsidR="002A49F2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83645D" w:rsidRPr="002D199A">
        <w:rPr>
          <w:rFonts w:ascii="Book Antiqua" w:hAnsi="Book Antiqua" w:cs="Times New Roman"/>
          <w:sz w:val="24"/>
          <w:szCs w:val="24"/>
        </w:rPr>
        <w:t>of</w:t>
      </w:r>
      <w:r w:rsidR="002A49F2" w:rsidRPr="002D199A">
        <w:rPr>
          <w:rFonts w:ascii="Book Antiqua" w:hAnsi="Book Antiqua" w:cs="Times New Roman"/>
          <w:sz w:val="24"/>
          <w:szCs w:val="24"/>
        </w:rPr>
        <w:t xml:space="preserve"> two </w:t>
      </w:r>
      <w:r w:rsidR="0083645D" w:rsidRPr="002D199A">
        <w:rPr>
          <w:rFonts w:ascii="Book Antiqua" w:hAnsi="Book Antiqua" w:cs="Times New Roman"/>
          <w:sz w:val="24"/>
          <w:szCs w:val="24"/>
        </w:rPr>
        <w:t>studies</w:t>
      </w:r>
      <w:r w:rsidR="002A49F2" w:rsidRPr="002D199A">
        <w:rPr>
          <w:rFonts w:ascii="Book Antiqua" w:hAnsi="Book Antiqua" w:cs="Times New Roman"/>
          <w:sz w:val="24"/>
          <w:szCs w:val="24"/>
        </w:rPr>
        <w:t xml:space="preserve"> by </w:t>
      </w:r>
      <w:proofErr w:type="spellStart"/>
      <w:r w:rsidR="002A49F2" w:rsidRPr="002D199A">
        <w:rPr>
          <w:rFonts w:ascii="Book Antiqua" w:hAnsi="Book Antiqua" w:cs="Times New Roman"/>
          <w:sz w:val="24"/>
          <w:szCs w:val="24"/>
        </w:rPr>
        <w:t>Smithline</w:t>
      </w:r>
      <w:proofErr w:type="spellEnd"/>
      <w:r w:rsidR="00326EB3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326EB3" w:rsidRPr="00196303">
        <w:rPr>
          <w:rFonts w:ascii="Book Antiqua" w:hAnsi="Book Antiqua" w:cs="Times New Roman"/>
          <w:i/>
          <w:sz w:val="24"/>
          <w:szCs w:val="24"/>
        </w:rPr>
        <w:t>et al</w:t>
      </w:r>
      <w:r w:rsidR="00196303">
        <w:rPr>
          <w:rFonts w:ascii="Book Antiqua" w:hAnsi="Book Antiqua" w:cs="Times New Roman"/>
          <w:sz w:val="24"/>
          <w:szCs w:val="24"/>
          <w:vertAlign w:val="superscript"/>
        </w:rPr>
        <w:t>[55]</w:t>
      </w:r>
      <w:r w:rsidR="00326EB3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2A49F2" w:rsidRPr="002D199A">
        <w:rPr>
          <w:rFonts w:ascii="Book Antiqua" w:hAnsi="Book Antiqua" w:cs="Times New Roman"/>
          <w:sz w:val="24"/>
          <w:szCs w:val="24"/>
        </w:rPr>
        <w:t xml:space="preserve">and Fazel </w:t>
      </w:r>
      <w:r w:rsidR="00196303" w:rsidRPr="00196303">
        <w:rPr>
          <w:rFonts w:ascii="Book Antiqua" w:hAnsi="Book Antiqua" w:cs="Times New Roman"/>
          <w:i/>
          <w:sz w:val="24"/>
          <w:szCs w:val="24"/>
        </w:rPr>
        <w:t>et al</w:t>
      </w:r>
      <w:r w:rsidR="00196303">
        <w:rPr>
          <w:rFonts w:ascii="Book Antiqua" w:hAnsi="Book Antiqua" w:cs="Times New Roman"/>
          <w:sz w:val="24"/>
          <w:szCs w:val="24"/>
          <w:vertAlign w:val="superscript"/>
        </w:rPr>
        <w:t>[52]</w:t>
      </w:r>
      <w:r w:rsidR="00326EB3" w:rsidRPr="002D199A">
        <w:rPr>
          <w:rFonts w:ascii="Book Antiqua" w:hAnsi="Book Antiqua" w:cs="Times New Roman"/>
          <w:sz w:val="24"/>
          <w:szCs w:val="24"/>
        </w:rPr>
        <w:t>,</w:t>
      </w:r>
      <w:r w:rsidRPr="002D199A">
        <w:rPr>
          <w:rFonts w:ascii="Book Antiqua" w:hAnsi="Book Antiqua" w:cs="Times New Roman"/>
          <w:sz w:val="24"/>
          <w:szCs w:val="24"/>
        </w:rPr>
        <w:t xml:space="preserve"> PEP was </w:t>
      </w:r>
      <w:r w:rsidR="0083645D" w:rsidRPr="002D199A">
        <w:rPr>
          <w:rFonts w:ascii="Book Antiqua" w:hAnsi="Book Antiqua" w:cs="Times New Roman"/>
          <w:sz w:val="24"/>
          <w:szCs w:val="24"/>
        </w:rPr>
        <w:t>defined according</w:t>
      </w:r>
      <w:r w:rsidRPr="002D199A">
        <w:rPr>
          <w:rFonts w:ascii="Book Antiqua" w:hAnsi="Book Antiqua" w:cs="Times New Roman"/>
          <w:sz w:val="24"/>
          <w:szCs w:val="24"/>
        </w:rPr>
        <w:t xml:space="preserve"> to </w:t>
      </w:r>
      <w:r w:rsidR="00A177B1" w:rsidRPr="002D199A">
        <w:rPr>
          <w:rFonts w:ascii="Book Antiqua" w:hAnsi="Book Antiqua" w:cs="Times New Roman"/>
          <w:sz w:val="24"/>
          <w:szCs w:val="24"/>
        </w:rPr>
        <w:t>Cotton’s criteria</w:t>
      </w:r>
      <w:r w:rsidR="00EA144C" w:rsidRPr="002D199A">
        <w:rPr>
          <w:rFonts w:ascii="Book Antiqua" w:hAnsi="Book Antiqua" w:cs="Times New Roman"/>
          <w:sz w:val="24"/>
          <w:szCs w:val="24"/>
        </w:rPr>
        <w:fldChar w:fldCharType="begin"/>
      </w:r>
      <w:r w:rsidR="00205B39" w:rsidRPr="002D199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otton&lt;/Author&gt;&lt;Year&gt;1991&lt;/Year&gt;&lt;RecNum&gt;835&lt;/RecNum&gt;&lt;DisplayText&gt;&lt;style face="superscript"&gt;[62]&lt;/style&gt;&lt;/DisplayText&gt;&lt;record&gt;&lt;rec-number&gt;835&lt;/rec-number&gt;&lt;foreign-keys&gt;&lt;key app="EN" db-id="trtrxxvdwvvspnezwe95pee159xfs09e5r2w"&gt;835&lt;/key&gt;&lt;/foreign-keys&gt;&lt;ref-type name="Journal Article"&gt;17&lt;/ref-type&gt;&lt;contributors&gt;&lt;authors&gt;&lt;author&gt;Cotton, P. B.&lt;/author&gt;&lt;author&gt;Lehman, G.&lt;/author&gt;&lt;author&gt;Vennes, J.&lt;/author&gt;&lt;author&gt;Geenen, J. E.&lt;/author&gt;&lt;author&gt;Russell, R. C.&lt;/author&gt;&lt;author&gt;Meyers, W. C.&lt;/author&gt;&lt;author&gt;Liguory, C.&lt;/author&gt;&lt;author&gt;Nickl, N.&lt;/author&gt;&lt;/authors&gt;&lt;/contributors&gt;&lt;auth-address&gt;Department of Medicine, Duke University Medical Center, Durham, North Carolina 27710.&lt;/auth-address&gt;&lt;titles&gt;&lt;title&gt;Endoscopic sphincterotomy complications and their management: an attempt at consensus&lt;/title&gt;&lt;secondary-title&gt;Gastrointest Endosc&lt;/secondary-title&gt;&lt;alt-title&gt;Gastrointestinal endoscopy&lt;/alt-title&gt;&lt;/titles&gt;&lt;periodical&gt;&lt;full-title&gt;Gastrointest Endosc&lt;/full-title&gt;&lt;abbr-1&gt;Gastrointestinal endoscopy&lt;/abbr-1&gt;&lt;/periodical&gt;&lt;alt-periodical&gt;&lt;full-title&gt;Gastrointest Endosc&lt;/full-title&gt;&lt;abbr-1&gt;Gastrointestinal endoscopy&lt;/abbr-1&gt;&lt;/alt-periodical&gt;&lt;pages&gt;383-93&lt;/pages&gt;&lt;volume&gt;37&lt;/volume&gt;&lt;number&gt;3&lt;/number&gt;&lt;edition&gt;1991/05/01&lt;/edition&gt;&lt;keywords&gt;&lt;keyword&gt;Cholangiopancreatography, Endoscopic Retrograde/adverse effects&lt;/keyword&gt;&lt;keyword&gt;Duodenum/injuries&lt;/keyword&gt;&lt;keyword&gt;Hemorrhage/etiology&lt;/keyword&gt;&lt;keyword&gt;Humans&lt;/keyword&gt;&lt;keyword&gt;Infection/diagnosis/etiology/therapy&lt;/keyword&gt;&lt;keyword&gt;Intestinal Perforation/diagnosis/etiology/therapy&lt;/keyword&gt;&lt;keyword&gt;Pancreatitis/etiology/prevention &amp;amp; control/therapy&lt;/keyword&gt;&lt;keyword&gt;Risk Factors&lt;/keyword&gt;&lt;keyword&gt;Sphincterotomy, Transduodenal/ adverse effects/methods&lt;/keyword&gt;&lt;/keywords&gt;&lt;dates&gt;&lt;year&gt;1991&lt;/year&gt;&lt;pub-dates&gt;&lt;date&gt;May-Jun&lt;/date&gt;&lt;/pub-dates&gt;&lt;/dates&gt;&lt;isbn&gt;0016-5107 (Print)&amp;#xD;0016-5107 (Linking)&lt;/isbn&gt;&lt;accession-num&gt;2070995&lt;/accession-num&gt;&lt;urls&gt;&lt;/urls&gt;&lt;remote-database-provider&gt;NLM&lt;/remote-database-provider&gt;&lt;language&gt;eng&lt;/language&gt;&lt;/record&gt;&lt;/Cite&gt;&lt;/EndNote&gt;</w:instrText>
      </w:r>
      <w:r w:rsidR="00EA144C" w:rsidRPr="002D199A">
        <w:rPr>
          <w:rFonts w:ascii="Book Antiqua" w:hAnsi="Book Antiqua" w:cs="Times New Roman"/>
          <w:sz w:val="24"/>
          <w:szCs w:val="24"/>
        </w:rPr>
        <w:fldChar w:fldCharType="separate"/>
      </w:r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62" w:tooltip="Cotton, 1991 #835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62</w:t>
        </w:r>
      </w:hyperlink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A144C" w:rsidRPr="002D199A">
        <w:rPr>
          <w:rFonts w:ascii="Book Antiqua" w:hAnsi="Book Antiqua" w:cs="Times New Roman"/>
          <w:sz w:val="24"/>
          <w:szCs w:val="24"/>
        </w:rPr>
        <w:fldChar w:fldCharType="end"/>
      </w:r>
      <w:r w:rsidR="00A177B1" w:rsidRPr="002D199A">
        <w:rPr>
          <w:rFonts w:ascii="Book Antiqua" w:hAnsi="Book Antiqua" w:cs="Times New Roman"/>
          <w:sz w:val="24"/>
          <w:szCs w:val="24"/>
        </w:rPr>
        <w:t xml:space="preserve">. </w:t>
      </w:r>
      <w:r w:rsidR="00A516F3" w:rsidRPr="002D199A">
        <w:rPr>
          <w:rFonts w:ascii="Book Antiqua" w:hAnsi="Book Antiqua" w:cs="Times New Roman"/>
          <w:sz w:val="24"/>
          <w:szCs w:val="24"/>
        </w:rPr>
        <w:t xml:space="preserve">In these RCTs, new abdominal pain after ERCP with </w:t>
      </w:r>
      <w:r w:rsidR="005A17F4" w:rsidRPr="002D199A">
        <w:rPr>
          <w:rFonts w:ascii="Book Antiqua" w:hAnsi="Book Antiqua" w:cs="Times New Roman"/>
          <w:sz w:val="24"/>
          <w:szCs w:val="24"/>
        </w:rPr>
        <w:t xml:space="preserve">elevated </w:t>
      </w:r>
      <w:r w:rsidR="00A516F3" w:rsidRPr="002D199A">
        <w:rPr>
          <w:rFonts w:ascii="Book Antiqua" w:hAnsi="Book Antiqua" w:cs="Times New Roman"/>
          <w:sz w:val="24"/>
          <w:szCs w:val="24"/>
        </w:rPr>
        <w:t xml:space="preserve">serum amylase </w:t>
      </w:r>
      <w:r w:rsidR="00457FAF" w:rsidRPr="002D199A">
        <w:rPr>
          <w:rFonts w:ascii="Book Antiqua" w:hAnsi="Book Antiqua" w:cs="Times New Roman"/>
          <w:sz w:val="24"/>
          <w:szCs w:val="24"/>
        </w:rPr>
        <w:t>no less</w:t>
      </w:r>
      <w:r w:rsidR="00A516F3" w:rsidRPr="002D199A">
        <w:rPr>
          <w:rFonts w:ascii="Book Antiqua" w:hAnsi="Book Antiqua" w:cs="Times New Roman"/>
          <w:sz w:val="24"/>
          <w:szCs w:val="24"/>
        </w:rPr>
        <w:t xml:space="preserve"> than three times</w:t>
      </w:r>
      <w:r w:rsidR="000D3AC0" w:rsidRPr="002D199A">
        <w:rPr>
          <w:rFonts w:ascii="Book Antiqua" w:hAnsi="Book Antiqua" w:cs="Times New Roman"/>
          <w:sz w:val="24"/>
          <w:szCs w:val="24"/>
        </w:rPr>
        <w:t xml:space="preserve"> the</w:t>
      </w:r>
      <w:r w:rsidR="00A516F3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457FAF" w:rsidRPr="002D199A">
        <w:rPr>
          <w:rFonts w:ascii="Book Antiqua" w:hAnsi="Book Antiqua" w:cs="Times New Roman"/>
          <w:sz w:val="24"/>
          <w:szCs w:val="24"/>
        </w:rPr>
        <w:t>normal</w:t>
      </w:r>
      <w:r w:rsidR="000D3AC0" w:rsidRPr="002D199A">
        <w:rPr>
          <w:rFonts w:ascii="Book Antiqua" w:hAnsi="Book Antiqua" w:cs="Times New Roman"/>
          <w:sz w:val="24"/>
          <w:szCs w:val="24"/>
        </w:rPr>
        <w:t xml:space="preserve"> upper limit</w:t>
      </w:r>
      <w:r w:rsidR="005A17F4" w:rsidRPr="002D199A">
        <w:rPr>
          <w:rFonts w:ascii="Book Antiqua" w:hAnsi="Book Antiqua" w:cs="Times New Roman"/>
          <w:sz w:val="24"/>
          <w:szCs w:val="24"/>
        </w:rPr>
        <w:t xml:space="preserve"> in 24 h</w:t>
      </w:r>
      <w:r w:rsidR="00457FAF" w:rsidRPr="002D199A">
        <w:rPr>
          <w:rFonts w:ascii="Book Antiqua" w:hAnsi="Book Antiqua" w:cs="Times New Roman"/>
          <w:sz w:val="24"/>
          <w:szCs w:val="24"/>
        </w:rPr>
        <w:t xml:space="preserve"> was diagnosed as PEP. </w:t>
      </w:r>
      <w:r w:rsidR="004A647A" w:rsidRPr="002D199A">
        <w:rPr>
          <w:rFonts w:ascii="Book Antiqua" w:hAnsi="Book Antiqua" w:cs="Times New Roman"/>
          <w:sz w:val="24"/>
          <w:szCs w:val="24"/>
        </w:rPr>
        <w:t xml:space="preserve">In </w:t>
      </w:r>
      <w:r w:rsidR="000D3AC0" w:rsidRPr="002D199A">
        <w:rPr>
          <w:rFonts w:ascii="Book Antiqua" w:hAnsi="Book Antiqua" w:cs="Times New Roman"/>
          <w:sz w:val="24"/>
          <w:szCs w:val="24"/>
        </w:rPr>
        <w:t>the</w:t>
      </w:r>
      <w:r w:rsidR="004A647A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0D3AC0" w:rsidRPr="002D199A">
        <w:rPr>
          <w:rFonts w:ascii="Book Antiqua" w:hAnsi="Book Antiqua" w:cs="Times New Roman"/>
          <w:sz w:val="24"/>
          <w:szCs w:val="24"/>
        </w:rPr>
        <w:t>study</w:t>
      </w:r>
      <w:r w:rsidR="004A647A" w:rsidRPr="002D199A">
        <w:rPr>
          <w:rFonts w:ascii="Book Antiqua" w:hAnsi="Book Antiqua" w:cs="Times New Roman"/>
          <w:sz w:val="24"/>
          <w:szCs w:val="24"/>
        </w:rPr>
        <w:t xml:space="preserve"> by </w:t>
      </w:r>
      <w:proofErr w:type="spellStart"/>
      <w:r w:rsidR="004A647A" w:rsidRPr="002D199A">
        <w:rPr>
          <w:rFonts w:ascii="Book Antiqua" w:hAnsi="Book Antiqua" w:cs="Times New Roman"/>
          <w:sz w:val="24"/>
          <w:szCs w:val="24"/>
        </w:rPr>
        <w:t>Smithline</w:t>
      </w:r>
      <w:proofErr w:type="spellEnd"/>
      <w:r w:rsidR="004A647A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196303" w:rsidRPr="00196303">
        <w:rPr>
          <w:rFonts w:ascii="Book Antiqua" w:hAnsi="Book Antiqua" w:cs="Times New Roman"/>
          <w:i/>
          <w:sz w:val="24"/>
          <w:szCs w:val="24"/>
        </w:rPr>
        <w:t xml:space="preserve">et </w:t>
      </w:r>
      <w:proofErr w:type="gramStart"/>
      <w:r w:rsidR="00196303" w:rsidRPr="00196303">
        <w:rPr>
          <w:rFonts w:ascii="Book Antiqua" w:hAnsi="Book Antiqua" w:cs="Times New Roman"/>
          <w:i/>
          <w:sz w:val="24"/>
          <w:szCs w:val="24"/>
        </w:rPr>
        <w:t>al</w:t>
      </w:r>
      <w:r w:rsidR="00196303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196303">
        <w:rPr>
          <w:rFonts w:ascii="Book Antiqua" w:hAnsi="Book Antiqua" w:cs="Times New Roman"/>
          <w:sz w:val="24"/>
          <w:szCs w:val="24"/>
          <w:vertAlign w:val="superscript"/>
        </w:rPr>
        <w:t>55]</w:t>
      </w:r>
      <w:r w:rsidR="00326EB3" w:rsidRPr="002D199A">
        <w:rPr>
          <w:rFonts w:ascii="Book Antiqua" w:hAnsi="Book Antiqua" w:cs="Times New Roman"/>
          <w:sz w:val="24"/>
          <w:szCs w:val="24"/>
        </w:rPr>
        <w:t>,</w:t>
      </w:r>
      <w:r w:rsidR="008157C0" w:rsidRPr="002D199A">
        <w:rPr>
          <w:rFonts w:ascii="Book Antiqua" w:hAnsi="Book Antiqua" w:cs="Times New Roman"/>
          <w:sz w:val="24"/>
          <w:szCs w:val="24"/>
        </w:rPr>
        <w:t xml:space="preserve"> abdominal pain with </w:t>
      </w:r>
      <w:r w:rsidR="00F105FC" w:rsidRPr="002D199A">
        <w:rPr>
          <w:rFonts w:ascii="Book Antiqua" w:hAnsi="Book Antiqua" w:cs="Times New Roman"/>
          <w:sz w:val="24"/>
          <w:szCs w:val="24"/>
        </w:rPr>
        <w:t xml:space="preserve">elevated </w:t>
      </w:r>
      <w:r w:rsidR="008157C0" w:rsidRPr="002D199A">
        <w:rPr>
          <w:rFonts w:ascii="Book Antiqua" w:hAnsi="Book Antiqua" w:cs="Times New Roman"/>
          <w:sz w:val="24"/>
          <w:szCs w:val="24"/>
        </w:rPr>
        <w:t>serum lipase or amylase no less than two times</w:t>
      </w:r>
      <w:r w:rsidR="000D3AC0" w:rsidRPr="002D199A">
        <w:rPr>
          <w:rFonts w:ascii="Book Antiqua" w:hAnsi="Book Antiqua" w:cs="Times New Roman"/>
          <w:sz w:val="24"/>
          <w:szCs w:val="24"/>
        </w:rPr>
        <w:t xml:space="preserve"> the</w:t>
      </w:r>
      <w:r w:rsidR="008157C0" w:rsidRPr="002D199A">
        <w:rPr>
          <w:rFonts w:ascii="Book Antiqua" w:hAnsi="Book Antiqua" w:cs="Times New Roman"/>
          <w:sz w:val="24"/>
          <w:szCs w:val="24"/>
        </w:rPr>
        <w:t xml:space="preserve"> normal</w:t>
      </w:r>
      <w:r w:rsidR="000D3AC0" w:rsidRPr="002D199A">
        <w:rPr>
          <w:rFonts w:ascii="Book Antiqua" w:hAnsi="Book Antiqua" w:cs="Times New Roman"/>
          <w:sz w:val="24"/>
          <w:szCs w:val="24"/>
        </w:rPr>
        <w:t xml:space="preserve"> upper limit</w:t>
      </w:r>
      <w:r w:rsidR="008157C0" w:rsidRPr="002D199A">
        <w:rPr>
          <w:rFonts w:ascii="Book Antiqua" w:hAnsi="Book Antiqua" w:cs="Times New Roman"/>
          <w:sz w:val="24"/>
          <w:szCs w:val="24"/>
        </w:rPr>
        <w:t xml:space="preserve"> was diagnosed as PEP. In </w:t>
      </w:r>
      <w:r w:rsidR="000D3AC0" w:rsidRPr="002D199A">
        <w:rPr>
          <w:rFonts w:ascii="Book Antiqua" w:hAnsi="Book Antiqua" w:cs="Times New Roman"/>
          <w:sz w:val="24"/>
          <w:szCs w:val="24"/>
        </w:rPr>
        <w:t xml:space="preserve">the study </w:t>
      </w:r>
      <w:r w:rsidR="008157C0" w:rsidRPr="002D199A">
        <w:rPr>
          <w:rFonts w:ascii="Book Antiqua" w:hAnsi="Book Antiqua" w:cs="Times New Roman"/>
          <w:sz w:val="24"/>
          <w:szCs w:val="24"/>
        </w:rPr>
        <w:t xml:space="preserve">by Fazel </w:t>
      </w:r>
      <w:r w:rsidR="00196303" w:rsidRPr="00196303">
        <w:rPr>
          <w:rFonts w:ascii="Book Antiqua" w:hAnsi="Book Antiqua" w:cs="Times New Roman"/>
          <w:i/>
          <w:sz w:val="24"/>
          <w:szCs w:val="24"/>
        </w:rPr>
        <w:t xml:space="preserve">et </w:t>
      </w:r>
      <w:proofErr w:type="gramStart"/>
      <w:r w:rsidR="00196303" w:rsidRPr="00196303">
        <w:rPr>
          <w:rFonts w:ascii="Book Antiqua" w:hAnsi="Book Antiqua" w:cs="Times New Roman"/>
          <w:i/>
          <w:sz w:val="24"/>
          <w:szCs w:val="24"/>
        </w:rPr>
        <w:t>al</w:t>
      </w:r>
      <w:r w:rsidR="00196303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196303">
        <w:rPr>
          <w:rFonts w:ascii="Book Antiqua" w:hAnsi="Book Antiqua" w:cs="Times New Roman"/>
          <w:sz w:val="24"/>
          <w:szCs w:val="24"/>
          <w:vertAlign w:val="superscript"/>
        </w:rPr>
        <w:t>52]</w:t>
      </w:r>
      <w:r w:rsidR="00326EB3" w:rsidRPr="002D199A">
        <w:rPr>
          <w:rFonts w:ascii="Book Antiqua" w:hAnsi="Book Antiqua" w:cs="Times New Roman"/>
          <w:sz w:val="24"/>
          <w:szCs w:val="24"/>
        </w:rPr>
        <w:t>,</w:t>
      </w:r>
      <w:r w:rsidR="008157C0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F105FC" w:rsidRPr="002D199A">
        <w:rPr>
          <w:rFonts w:ascii="Book Antiqua" w:hAnsi="Book Antiqua" w:cs="Times New Roman"/>
          <w:sz w:val="24"/>
          <w:szCs w:val="24"/>
        </w:rPr>
        <w:t>epigastric and umbilical pain with elevated serum amylase no less than two times</w:t>
      </w:r>
      <w:r w:rsidR="000D3AC0" w:rsidRPr="002D199A">
        <w:rPr>
          <w:rFonts w:ascii="Book Antiqua" w:hAnsi="Book Antiqua" w:cs="Times New Roman"/>
          <w:sz w:val="24"/>
          <w:szCs w:val="24"/>
        </w:rPr>
        <w:t xml:space="preserve"> the</w:t>
      </w:r>
      <w:r w:rsidR="00F105FC" w:rsidRPr="002D199A">
        <w:rPr>
          <w:rFonts w:ascii="Book Antiqua" w:hAnsi="Book Antiqua" w:cs="Times New Roman"/>
          <w:sz w:val="24"/>
          <w:szCs w:val="24"/>
        </w:rPr>
        <w:t xml:space="preserve"> normal</w:t>
      </w:r>
      <w:r w:rsidR="000D3AC0" w:rsidRPr="002D199A">
        <w:rPr>
          <w:rFonts w:ascii="Book Antiqua" w:hAnsi="Book Antiqua" w:cs="Times New Roman"/>
          <w:sz w:val="24"/>
          <w:szCs w:val="24"/>
        </w:rPr>
        <w:t xml:space="preserve"> upper limit</w:t>
      </w:r>
      <w:r w:rsidR="00F105FC" w:rsidRPr="002D199A">
        <w:rPr>
          <w:rFonts w:ascii="Book Antiqua" w:hAnsi="Book Antiqua" w:cs="Times New Roman"/>
          <w:sz w:val="24"/>
          <w:szCs w:val="24"/>
        </w:rPr>
        <w:t xml:space="preserve"> was diagnosed as PEP.</w:t>
      </w:r>
    </w:p>
    <w:p w14:paraId="29E94855" w14:textId="5085A117" w:rsidR="00F105FC" w:rsidRPr="002D199A" w:rsidRDefault="007727C8" w:rsidP="00196303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 xml:space="preserve">The severity of PEP was classified </w:t>
      </w:r>
      <w:r w:rsidR="000D3AC0" w:rsidRPr="002D199A">
        <w:rPr>
          <w:rFonts w:ascii="Book Antiqua" w:hAnsi="Book Antiqua" w:cs="Times New Roman"/>
          <w:sz w:val="24"/>
          <w:szCs w:val="24"/>
        </w:rPr>
        <w:t>according to</w:t>
      </w:r>
      <w:r w:rsidRPr="002D199A">
        <w:rPr>
          <w:rFonts w:ascii="Book Antiqua" w:hAnsi="Book Antiqua" w:cs="Times New Roman"/>
          <w:sz w:val="24"/>
          <w:szCs w:val="24"/>
        </w:rPr>
        <w:t xml:space="preserve"> Cotton’s criteria </w:t>
      </w:r>
      <w:r w:rsidR="002A7BC7" w:rsidRPr="002D199A">
        <w:rPr>
          <w:rFonts w:ascii="Book Antiqua" w:hAnsi="Book Antiqua" w:cs="Times New Roman"/>
          <w:sz w:val="24"/>
          <w:szCs w:val="24"/>
        </w:rPr>
        <w:t>in almost all RCTs</w:t>
      </w:r>
      <w:r w:rsidRPr="002D199A">
        <w:rPr>
          <w:rFonts w:ascii="Book Antiqua" w:hAnsi="Book Antiqua" w:cs="Times New Roman"/>
          <w:sz w:val="24"/>
          <w:szCs w:val="24"/>
        </w:rPr>
        <w:fldChar w:fldCharType="begin"/>
      </w:r>
      <w:r w:rsidR="00205B39" w:rsidRPr="002D199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otton&lt;/Author&gt;&lt;Year&gt;1991&lt;/Year&gt;&lt;RecNum&gt;835&lt;/RecNum&gt;&lt;DisplayText&gt;&lt;style face="superscript"&gt;[62]&lt;/style&gt;&lt;/DisplayText&gt;&lt;record&gt;&lt;rec-number&gt;835&lt;/rec-number&gt;&lt;foreign-keys&gt;&lt;key app="EN" db-id="trtrxxvdwvvspnezwe95pee159xfs09e5r2w"&gt;835&lt;/key&gt;&lt;/foreign-keys&gt;&lt;ref-type name="Journal Article"&gt;17&lt;/ref-type&gt;&lt;contributors&gt;&lt;authors&gt;&lt;author&gt;Cotton, P. B.&lt;/author&gt;&lt;author&gt;Lehman, G.&lt;/author&gt;&lt;author&gt;Vennes, J.&lt;/author&gt;&lt;author&gt;Geenen, J. E.&lt;/author&gt;&lt;author&gt;Russell, R. C.&lt;/author&gt;&lt;author&gt;Meyers, W. C.&lt;/author&gt;&lt;author&gt;Liguory, C.&lt;/author&gt;&lt;author&gt;Nickl, N.&lt;/author&gt;&lt;/authors&gt;&lt;/contributors&gt;&lt;auth-address&gt;Department of Medicine, Duke University Medical Center, Durham, North Carolina 27710.&lt;/auth-address&gt;&lt;titles&gt;&lt;title&gt;Endoscopic sphincterotomy complications and their management: an attempt at consensus&lt;/title&gt;&lt;secondary-title&gt;Gastrointest Endosc&lt;/secondary-title&gt;&lt;alt-title&gt;Gastrointestinal endoscopy&lt;/alt-title&gt;&lt;/titles&gt;&lt;periodical&gt;&lt;full-title&gt;Gastrointest Endosc&lt;/full-title&gt;&lt;abbr-1&gt;Gastrointestinal endoscopy&lt;/abbr-1&gt;&lt;/periodical&gt;&lt;alt-periodical&gt;&lt;full-title&gt;Gastrointest Endosc&lt;/full-title&gt;&lt;abbr-1&gt;Gastrointestinal endoscopy&lt;/abbr-1&gt;&lt;/alt-periodical&gt;&lt;pages&gt;383-93&lt;/pages&gt;&lt;volume&gt;37&lt;/volume&gt;&lt;number&gt;3&lt;/number&gt;&lt;edition&gt;1991/05/01&lt;/edition&gt;&lt;keywords&gt;&lt;keyword&gt;Cholangiopancreatography, Endoscopic Retrograde/adverse effects&lt;/keyword&gt;&lt;keyword&gt;Duodenum/injuries&lt;/keyword&gt;&lt;keyword&gt;Hemorrhage/etiology&lt;/keyword&gt;&lt;keyword&gt;Humans&lt;/keyword&gt;&lt;keyword&gt;Infection/diagnosis/etiology/therapy&lt;/keyword&gt;&lt;keyword&gt;Intestinal Perforation/diagnosis/etiology/therapy&lt;/keyword&gt;&lt;keyword&gt;Pancreatitis/etiology/prevention &amp;amp; control/therapy&lt;/keyword&gt;&lt;keyword&gt;Risk Factors&lt;/keyword&gt;&lt;keyword&gt;Sphincterotomy, Transduodenal/ adverse effects/methods&lt;/keyword&gt;&lt;/keywords&gt;&lt;dates&gt;&lt;year&gt;1991&lt;/year&gt;&lt;pub-dates&gt;&lt;date&gt;May-Jun&lt;/date&gt;&lt;/pub-dates&gt;&lt;/dates&gt;&lt;isbn&gt;0016-5107 (Print)&amp;#xD;0016-5107 (Linking)&lt;/isbn&gt;&lt;accession-num&gt;2070995&lt;/accession-num&gt;&lt;urls&gt;&lt;/urls&gt;&lt;remote-database-provider&gt;NLM&lt;/remote-database-provider&gt;&lt;language&gt;eng&lt;/language&gt;&lt;/record&gt;&lt;/Cite&gt;&lt;/EndNote&gt;</w:instrText>
      </w:r>
      <w:r w:rsidRPr="002D199A">
        <w:rPr>
          <w:rFonts w:ascii="Book Antiqua" w:hAnsi="Book Antiqua" w:cs="Times New Roman"/>
          <w:sz w:val="24"/>
          <w:szCs w:val="24"/>
        </w:rPr>
        <w:fldChar w:fldCharType="separate"/>
      </w:r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62" w:tooltip="Cotton, 1991 #835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62</w:t>
        </w:r>
      </w:hyperlink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Pr="002D199A">
        <w:rPr>
          <w:rFonts w:ascii="Book Antiqua" w:hAnsi="Book Antiqua" w:cs="Times New Roman"/>
          <w:sz w:val="24"/>
          <w:szCs w:val="24"/>
        </w:rPr>
        <w:fldChar w:fldCharType="end"/>
      </w:r>
      <w:r w:rsidR="00201186" w:rsidRPr="002D199A">
        <w:rPr>
          <w:rFonts w:ascii="Book Antiqua" w:hAnsi="Book Antiqua" w:cs="Times New Roman"/>
          <w:sz w:val="24"/>
          <w:szCs w:val="24"/>
        </w:rPr>
        <w:t xml:space="preserve"> (Table 2)</w:t>
      </w:r>
      <w:r w:rsidRPr="002D199A">
        <w:rPr>
          <w:rFonts w:ascii="Book Antiqua" w:hAnsi="Book Antiqua" w:cs="Times New Roman"/>
          <w:sz w:val="24"/>
          <w:szCs w:val="24"/>
        </w:rPr>
        <w:t>.</w:t>
      </w:r>
      <w:r w:rsidR="002A7BC7" w:rsidRPr="002D199A">
        <w:rPr>
          <w:rFonts w:ascii="Book Antiqua" w:hAnsi="Book Antiqua" w:cs="Times New Roman"/>
          <w:sz w:val="24"/>
          <w:szCs w:val="24"/>
        </w:rPr>
        <w:t xml:space="preserve"> In the criteria, mild pancreatitis</w:t>
      </w:r>
      <w:r w:rsidR="00201186" w:rsidRPr="002D199A">
        <w:rPr>
          <w:rFonts w:ascii="Book Antiqua" w:hAnsi="Book Antiqua" w:cs="Times New Roman"/>
          <w:sz w:val="24"/>
          <w:szCs w:val="24"/>
        </w:rPr>
        <w:t xml:space="preserve"> was defined as</w:t>
      </w:r>
      <w:r w:rsidR="002A7BC7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0D3AC0" w:rsidRPr="002D199A">
        <w:rPr>
          <w:rFonts w:ascii="Book Antiqua" w:hAnsi="Book Antiqua" w:cs="Times New Roman"/>
          <w:sz w:val="24"/>
          <w:szCs w:val="24"/>
        </w:rPr>
        <w:t xml:space="preserve">an </w:t>
      </w:r>
      <w:r w:rsidR="002A7BC7" w:rsidRPr="002D199A">
        <w:rPr>
          <w:rFonts w:ascii="Book Antiqua" w:hAnsi="Book Antiqua" w:cs="Times New Roman"/>
          <w:sz w:val="24"/>
          <w:szCs w:val="24"/>
        </w:rPr>
        <w:t xml:space="preserve">extension of </w:t>
      </w:r>
      <w:r w:rsidR="00897259" w:rsidRPr="002D199A">
        <w:rPr>
          <w:rFonts w:ascii="Book Antiqua" w:hAnsi="Book Antiqua" w:cs="Times New Roman"/>
          <w:sz w:val="24"/>
          <w:szCs w:val="24"/>
        </w:rPr>
        <w:t>planned</w:t>
      </w:r>
      <w:r w:rsidR="002A7BC7" w:rsidRPr="002D199A">
        <w:rPr>
          <w:rFonts w:ascii="Book Antiqua" w:hAnsi="Book Antiqua" w:cs="Times New Roman"/>
          <w:sz w:val="24"/>
          <w:szCs w:val="24"/>
        </w:rPr>
        <w:t xml:space="preserve"> hospitalization</w:t>
      </w:r>
      <w:r w:rsidR="00CC25CE" w:rsidRPr="002D199A">
        <w:rPr>
          <w:rFonts w:ascii="Book Antiqua" w:hAnsi="Book Antiqua" w:cs="Times New Roman"/>
          <w:sz w:val="24"/>
          <w:szCs w:val="24"/>
        </w:rPr>
        <w:t xml:space="preserve"> of</w:t>
      </w:r>
      <w:r w:rsidR="00897259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CC25CE" w:rsidRPr="002D199A">
        <w:rPr>
          <w:rFonts w:ascii="Book Antiqua" w:hAnsi="Book Antiqua" w:cs="Times New Roman"/>
          <w:sz w:val="24"/>
          <w:szCs w:val="24"/>
        </w:rPr>
        <w:t>two</w:t>
      </w:r>
      <w:r w:rsidR="00897259" w:rsidRPr="002D199A">
        <w:rPr>
          <w:rFonts w:ascii="Book Antiqua" w:hAnsi="Book Antiqua" w:cs="Times New Roman"/>
          <w:sz w:val="24"/>
          <w:szCs w:val="24"/>
        </w:rPr>
        <w:t xml:space="preserve"> to </w:t>
      </w:r>
      <w:r w:rsidR="00CC25CE" w:rsidRPr="002D199A">
        <w:rPr>
          <w:rFonts w:ascii="Book Antiqua" w:hAnsi="Book Antiqua" w:cs="Times New Roman"/>
          <w:sz w:val="24"/>
          <w:szCs w:val="24"/>
        </w:rPr>
        <w:t>three</w:t>
      </w:r>
      <w:r w:rsidR="00897259" w:rsidRPr="002D199A">
        <w:rPr>
          <w:rFonts w:ascii="Book Antiqua" w:hAnsi="Book Antiqua" w:cs="Times New Roman"/>
          <w:sz w:val="24"/>
          <w:szCs w:val="24"/>
        </w:rPr>
        <w:t xml:space="preserve"> days. </w:t>
      </w:r>
      <w:r w:rsidR="00CC25CE" w:rsidRPr="002D199A">
        <w:rPr>
          <w:rFonts w:ascii="Book Antiqua" w:hAnsi="Book Antiqua" w:cs="Times New Roman"/>
          <w:sz w:val="24"/>
          <w:szCs w:val="24"/>
        </w:rPr>
        <w:t xml:space="preserve">Moderate pancreatitis </w:t>
      </w:r>
      <w:r w:rsidR="00201186" w:rsidRPr="002D199A">
        <w:rPr>
          <w:rFonts w:ascii="Book Antiqua" w:hAnsi="Book Antiqua" w:cs="Times New Roman"/>
          <w:sz w:val="24"/>
          <w:szCs w:val="24"/>
        </w:rPr>
        <w:t>was defined as</w:t>
      </w:r>
      <w:r w:rsidR="000D3AC0" w:rsidRPr="002D199A">
        <w:rPr>
          <w:rFonts w:ascii="Book Antiqua" w:hAnsi="Book Antiqua" w:cs="Times New Roman"/>
          <w:sz w:val="24"/>
          <w:szCs w:val="24"/>
        </w:rPr>
        <w:t xml:space="preserve"> an</w:t>
      </w:r>
      <w:r w:rsidR="00CC25CE" w:rsidRPr="002D199A">
        <w:rPr>
          <w:rFonts w:ascii="Book Antiqua" w:hAnsi="Book Antiqua" w:cs="Times New Roman"/>
          <w:sz w:val="24"/>
          <w:szCs w:val="24"/>
        </w:rPr>
        <w:t xml:space="preserve"> extension of planned hospitalization of four to ten days.</w:t>
      </w:r>
      <w:r w:rsidR="00201186" w:rsidRPr="002D199A">
        <w:rPr>
          <w:rFonts w:ascii="Book Antiqua" w:hAnsi="Book Antiqua" w:cs="Times New Roman"/>
          <w:sz w:val="24"/>
          <w:szCs w:val="24"/>
        </w:rPr>
        <w:t xml:space="preserve"> Severe pancreatitis was defined as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 an</w:t>
      </w:r>
      <w:r w:rsidR="00201186" w:rsidRPr="002D199A">
        <w:rPr>
          <w:rFonts w:ascii="Book Antiqua" w:hAnsi="Book Antiqua" w:cs="Times New Roman"/>
          <w:sz w:val="24"/>
          <w:szCs w:val="24"/>
        </w:rPr>
        <w:t xml:space="preserve"> extension of planned hospitalization of more than ten days with or without bleeding</w:t>
      </w:r>
      <w:r w:rsidR="000D3AC0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B55214" w:rsidRPr="002D199A">
        <w:rPr>
          <w:rFonts w:ascii="Book Antiqua" w:hAnsi="Book Antiqua" w:cs="Times New Roman"/>
          <w:sz w:val="24"/>
          <w:szCs w:val="24"/>
        </w:rPr>
        <w:t>or</w:t>
      </w:r>
      <w:r w:rsidR="00201186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a </w:t>
      </w:r>
      <w:r w:rsidR="00201186" w:rsidRPr="002D199A">
        <w:rPr>
          <w:rFonts w:ascii="Book Antiqua" w:hAnsi="Book Antiqua" w:cs="Times New Roman"/>
          <w:sz w:val="24"/>
          <w:szCs w:val="24"/>
        </w:rPr>
        <w:t>pseudocys</w:t>
      </w:r>
      <w:r w:rsidR="00F33F25" w:rsidRPr="002D199A">
        <w:rPr>
          <w:rFonts w:ascii="Book Antiqua" w:hAnsi="Book Antiqua" w:cs="Times New Roman"/>
          <w:sz w:val="24"/>
          <w:szCs w:val="24"/>
        </w:rPr>
        <w:t>t</w:t>
      </w:r>
      <w:r w:rsidR="000D3AC0" w:rsidRPr="002D199A">
        <w:rPr>
          <w:rFonts w:ascii="Book Antiqua" w:hAnsi="Book Antiqua" w:cs="Times New Roman"/>
          <w:sz w:val="24"/>
          <w:szCs w:val="24"/>
        </w:rPr>
        <w:t xml:space="preserve"> requiring</w:t>
      </w:r>
      <w:r w:rsidR="00F33F25" w:rsidRPr="002D199A">
        <w:rPr>
          <w:rFonts w:ascii="Book Antiqua" w:hAnsi="Book Antiqua" w:cs="Times New Roman"/>
          <w:sz w:val="24"/>
          <w:szCs w:val="24"/>
        </w:rPr>
        <w:t xml:space="preserve"> intervention.</w:t>
      </w:r>
    </w:p>
    <w:p w14:paraId="7588BF9D" w14:textId="77777777" w:rsidR="00FB55B7" w:rsidRPr="002D199A" w:rsidRDefault="00FB55B7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A2BE8F7" w14:textId="77777777" w:rsidR="00FB55B7" w:rsidRPr="002D199A" w:rsidRDefault="007727C8" w:rsidP="00AF0A77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D199A">
        <w:rPr>
          <w:rFonts w:ascii="Book Antiqua" w:hAnsi="Book Antiqua" w:cs="Times New Roman"/>
          <w:b/>
          <w:i/>
          <w:sz w:val="24"/>
          <w:szCs w:val="24"/>
        </w:rPr>
        <w:t>Meta-analysis</w:t>
      </w:r>
    </w:p>
    <w:p w14:paraId="21951A2F" w14:textId="7B81E7CB" w:rsidR="00FB55B7" w:rsidRPr="002D199A" w:rsidRDefault="007727C8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 xml:space="preserve">PEP </w:t>
      </w:r>
      <w:r w:rsidR="003A3345" w:rsidRPr="002D199A">
        <w:rPr>
          <w:rFonts w:ascii="Book Antiqua" w:hAnsi="Book Antiqua" w:cs="Times New Roman"/>
          <w:sz w:val="24"/>
          <w:szCs w:val="24"/>
        </w:rPr>
        <w:t>was</w:t>
      </w:r>
      <w:r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Pr="002D199A">
        <w:rPr>
          <w:rFonts w:ascii="Book Antiqua" w:eastAsia="MS Mincho" w:hAnsi="Book Antiqua" w:cs="Times New Roman"/>
          <w:sz w:val="24"/>
          <w:szCs w:val="24"/>
        </w:rPr>
        <w:t>observed</w:t>
      </w:r>
      <w:r w:rsidRPr="002D199A">
        <w:rPr>
          <w:rFonts w:ascii="Book Antiqua" w:hAnsi="Book Antiqua" w:cs="Times New Roman"/>
          <w:sz w:val="24"/>
          <w:szCs w:val="24"/>
        </w:rPr>
        <w:t xml:space="preserve"> in all studies</w:t>
      </w:r>
      <w:r w:rsidR="000D3AC0" w:rsidRPr="002D199A">
        <w:rPr>
          <w:rFonts w:ascii="Book Antiqua" w:hAnsi="Book Antiqua" w:cs="Times New Roman"/>
          <w:sz w:val="24"/>
          <w:szCs w:val="24"/>
        </w:rPr>
        <w:t>;</w:t>
      </w:r>
      <w:r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0D3AC0" w:rsidRPr="002D199A">
        <w:rPr>
          <w:rFonts w:ascii="Book Antiqua" w:hAnsi="Book Antiqua" w:cs="Times New Roman"/>
          <w:sz w:val="24"/>
          <w:szCs w:val="24"/>
        </w:rPr>
        <w:t xml:space="preserve">it </w:t>
      </w:r>
      <w:r w:rsidR="003A3345" w:rsidRPr="002D199A">
        <w:rPr>
          <w:rFonts w:ascii="Book Antiqua" w:hAnsi="Book Antiqua" w:cs="Times New Roman"/>
          <w:sz w:val="24"/>
          <w:szCs w:val="24"/>
        </w:rPr>
        <w:t xml:space="preserve">occurred in </w:t>
      </w:r>
      <w:r w:rsidR="00BA1E10" w:rsidRPr="002D199A">
        <w:rPr>
          <w:rFonts w:ascii="Book Antiqua" w:hAnsi="Book Antiqua" w:cs="Times New Roman"/>
          <w:sz w:val="24"/>
          <w:szCs w:val="24"/>
        </w:rPr>
        <w:t>39</w:t>
      </w:r>
      <w:r w:rsidR="003A3345" w:rsidRPr="002D199A">
        <w:rPr>
          <w:rFonts w:ascii="Book Antiqua" w:hAnsi="Book Antiqua" w:cs="Times New Roman"/>
          <w:sz w:val="24"/>
          <w:szCs w:val="24"/>
        </w:rPr>
        <w:t xml:space="preserve"> (</w:t>
      </w:r>
      <w:r w:rsidR="00BA1E10" w:rsidRPr="002D199A">
        <w:rPr>
          <w:rFonts w:ascii="Book Antiqua" w:hAnsi="Book Antiqua" w:cs="Times New Roman"/>
          <w:sz w:val="24"/>
          <w:szCs w:val="24"/>
        </w:rPr>
        <w:t>5.3</w:t>
      </w:r>
      <w:r w:rsidR="003A3345" w:rsidRPr="002D199A">
        <w:rPr>
          <w:rFonts w:ascii="Book Antiqua" w:hAnsi="Book Antiqua" w:cs="Times New Roman"/>
          <w:sz w:val="24"/>
          <w:szCs w:val="24"/>
        </w:rPr>
        <w:t xml:space="preserve">%) patients who </w:t>
      </w:r>
      <w:r w:rsidR="00974966" w:rsidRPr="002D199A">
        <w:rPr>
          <w:rFonts w:ascii="Book Antiqua" w:hAnsi="Book Antiqua" w:cs="Times New Roman"/>
          <w:sz w:val="24"/>
          <w:szCs w:val="24"/>
        </w:rPr>
        <w:t>underwent</w:t>
      </w:r>
      <w:r w:rsidR="003A3345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A3670F" w:rsidRPr="002D199A">
        <w:rPr>
          <w:rFonts w:ascii="Book Antiqua" w:hAnsi="Book Antiqua" w:cs="Times New Roman"/>
          <w:sz w:val="24"/>
          <w:szCs w:val="24"/>
        </w:rPr>
        <w:t>PS</w:t>
      </w:r>
      <w:r w:rsidR="00974966" w:rsidRPr="002D199A">
        <w:rPr>
          <w:rFonts w:ascii="Book Antiqua" w:hAnsi="Book Antiqua" w:cs="Times New Roman"/>
          <w:sz w:val="24"/>
          <w:szCs w:val="24"/>
        </w:rPr>
        <w:t xml:space="preserve"> insertion</w:t>
      </w:r>
      <w:r w:rsidR="000D3AC0" w:rsidRPr="002D199A">
        <w:rPr>
          <w:rFonts w:ascii="Book Antiqua" w:hAnsi="Book Antiqua" w:cs="Times New Roman"/>
          <w:sz w:val="24"/>
          <w:szCs w:val="24"/>
        </w:rPr>
        <w:t>, and</w:t>
      </w:r>
      <w:r w:rsidR="0026583C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0D3AC0" w:rsidRPr="002D199A">
        <w:rPr>
          <w:rFonts w:ascii="Book Antiqua" w:hAnsi="Book Antiqua" w:cs="Times New Roman"/>
          <w:sz w:val="24"/>
          <w:szCs w:val="24"/>
        </w:rPr>
        <w:t>o</w:t>
      </w:r>
      <w:r w:rsidR="0026583C" w:rsidRPr="002D199A">
        <w:rPr>
          <w:rFonts w:ascii="Book Antiqua" w:hAnsi="Book Antiqua" w:cs="Times New Roman"/>
          <w:sz w:val="24"/>
          <w:szCs w:val="24"/>
        </w:rPr>
        <w:t xml:space="preserve">n the other hand, </w:t>
      </w:r>
      <w:r w:rsidR="000D3AC0" w:rsidRPr="002D199A">
        <w:rPr>
          <w:rFonts w:ascii="Book Antiqua" w:hAnsi="Book Antiqua" w:cs="Times New Roman"/>
          <w:sz w:val="24"/>
          <w:szCs w:val="24"/>
        </w:rPr>
        <w:t xml:space="preserve">it </w:t>
      </w:r>
      <w:r w:rsidR="0069076B" w:rsidRPr="002D199A">
        <w:rPr>
          <w:rFonts w:ascii="Book Antiqua" w:hAnsi="Book Antiqua" w:cs="Times New Roman"/>
          <w:sz w:val="24"/>
          <w:szCs w:val="24"/>
        </w:rPr>
        <w:t xml:space="preserve">occurred in </w:t>
      </w:r>
      <w:r w:rsidR="00CB5BAC" w:rsidRPr="002D199A">
        <w:rPr>
          <w:rFonts w:ascii="Book Antiqua" w:hAnsi="Book Antiqua" w:cs="Times New Roman"/>
          <w:sz w:val="24"/>
          <w:szCs w:val="24"/>
        </w:rPr>
        <w:t>141 (</w:t>
      </w:r>
      <w:r w:rsidR="0069076B" w:rsidRPr="002D199A">
        <w:rPr>
          <w:rFonts w:ascii="Book Antiqua" w:hAnsi="Book Antiqua" w:cs="Times New Roman"/>
          <w:sz w:val="24"/>
          <w:szCs w:val="24"/>
        </w:rPr>
        <w:t>19%</w:t>
      </w:r>
      <w:r w:rsidR="00CB5BAC" w:rsidRPr="002D199A">
        <w:rPr>
          <w:rFonts w:ascii="Book Antiqua" w:hAnsi="Book Antiqua" w:cs="Times New Roman"/>
          <w:sz w:val="24"/>
          <w:szCs w:val="24"/>
        </w:rPr>
        <w:t>)</w:t>
      </w:r>
      <w:r w:rsidR="0069076B" w:rsidRPr="002D199A">
        <w:rPr>
          <w:rFonts w:ascii="Book Antiqua" w:hAnsi="Book Antiqua" w:cs="Times New Roman"/>
          <w:sz w:val="24"/>
          <w:szCs w:val="24"/>
        </w:rPr>
        <w:t xml:space="preserve"> patients who </w:t>
      </w:r>
      <w:r w:rsidR="00974966" w:rsidRPr="002D199A">
        <w:rPr>
          <w:rFonts w:ascii="Book Antiqua" w:hAnsi="Book Antiqua" w:cs="Times New Roman"/>
          <w:sz w:val="24"/>
          <w:szCs w:val="24"/>
        </w:rPr>
        <w:t>did not have a</w:t>
      </w:r>
      <w:r w:rsidR="0069076B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A3670F" w:rsidRPr="002D199A">
        <w:rPr>
          <w:rFonts w:ascii="Book Antiqua" w:hAnsi="Book Antiqua" w:cs="Times New Roman"/>
          <w:sz w:val="24"/>
          <w:szCs w:val="24"/>
        </w:rPr>
        <w:t>PS</w:t>
      </w:r>
      <w:r w:rsidR="00974966" w:rsidRPr="002D199A">
        <w:rPr>
          <w:rFonts w:ascii="Book Antiqua" w:hAnsi="Book Antiqua" w:cs="Times New Roman"/>
          <w:sz w:val="24"/>
          <w:szCs w:val="24"/>
        </w:rPr>
        <w:t xml:space="preserve"> inserted</w:t>
      </w:r>
      <w:r w:rsidR="0069076B" w:rsidRPr="002D199A">
        <w:rPr>
          <w:rFonts w:ascii="Book Antiqua" w:hAnsi="Book Antiqua" w:cs="Times New Roman"/>
          <w:sz w:val="24"/>
          <w:szCs w:val="24"/>
        </w:rPr>
        <w:t>.</w:t>
      </w:r>
      <w:r w:rsidR="00983909" w:rsidRPr="002D199A">
        <w:rPr>
          <w:rFonts w:ascii="Book Antiqua" w:hAnsi="Book Antiqua" w:cs="Times New Roman"/>
          <w:sz w:val="24"/>
          <w:szCs w:val="24"/>
        </w:rPr>
        <w:t xml:space="preserve"> The heterogeneity </w:t>
      </w:r>
      <w:r w:rsidR="00F01521" w:rsidRPr="002D199A">
        <w:rPr>
          <w:rFonts w:ascii="Book Antiqua" w:hAnsi="Book Antiqua" w:cs="Times New Roman"/>
          <w:sz w:val="24"/>
          <w:szCs w:val="24"/>
        </w:rPr>
        <w:t xml:space="preserve">among the included </w:t>
      </w:r>
      <w:r w:rsidR="00F01521" w:rsidRPr="002D199A">
        <w:rPr>
          <w:rFonts w:ascii="Book Antiqua" w:hAnsi="Book Antiqua" w:cs="Times New Roman"/>
          <w:sz w:val="24"/>
          <w:szCs w:val="24"/>
        </w:rPr>
        <w:lastRenderedPageBreak/>
        <w:t>studies was low (</w:t>
      </w:r>
      <w:r w:rsidR="00F01521" w:rsidRPr="002D199A">
        <w:rPr>
          <w:rFonts w:ascii="Book Antiqua" w:hAnsi="Book Antiqua" w:cs="Times New Roman"/>
          <w:i/>
          <w:sz w:val="24"/>
          <w:szCs w:val="24"/>
        </w:rPr>
        <w:t>I</w:t>
      </w:r>
      <w:r w:rsidR="00F01521" w:rsidRPr="002D199A">
        <w:rPr>
          <w:rFonts w:ascii="Book Antiqua" w:hAnsi="Book Antiqua" w:cs="Times New Roman"/>
          <w:sz w:val="24"/>
          <w:szCs w:val="24"/>
          <w:vertAlign w:val="superscript"/>
        </w:rPr>
        <w:t xml:space="preserve">2 </w:t>
      </w:r>
      <w:r w:rsidR="00F01521" w:rsidRPr="002D199A">
        <w:rPr>
          <w:rFonts w:ascii="Book Antiqua" w:hAnsi="Book Antiqua" w:cs="Times New Roman"/>
          <w:sz w:val="24"/>
          <w:szCs w:val="24"/>
        </w:rPr>
        <w:t xml:space="preserve">= 31%, </w:t>
      </w:r>
      <w:r w:rsidR="00F01521" w:rsidRPr="002D199A">
        <w:rPr>
          <w:rFonts w:ascii="Book Antiqua" w:hAnsi="Book Antiqua" w:cs="Times New Roman"/>
          <w:i/>
          <w:sz w:val="24"/>
          <w:szCs w:val="24"/>
        </w:rPr>
        <w:t>P</w:t>
      </w:r>
      <w:r w:rsidR="00F01521" w:rsidRPr="002D199A">
        <w:rPr>
          <w:rFonts w:ascii="Book Antiqua" w:hAnsi="Book Antiqua" w:cs="Times New Roman"/>
          <w:sz w:val="24"/>
          <w:szCs w:val="24"/>
        </w:rPr>
        <w:t xml:space="preserve"> = 0.15)</w:t>
      </w:r>
      <w:r w:rsidRPr="002D199A">
        <w:rPr>
          <w:rFonts w:ascii="Book Antiqua" w:eastAsia="MS Mincho" w:hAnsi="Book Antiqua" w:cs="Times New Roman"/>
          <w:sz w:val="24"/>
          <w:szCs w:val="24"/>
        </w:rPr>
        <w:t>;</w:t>
      </w:r>
      <w:r w:rsidR="00F01521" w:rsidRPr="002D199A">
        <w:rPr>
          <w:rFonts w:ascii="Book Antiqua" w:hAnsi="Book Antiqua" w:cs="Times New Roman"/>
          <w:sz w:val="24"/>
          <w:szCs w:val="24"/>
        </w:rPr>
        <w:t xml:space="preserve"> therefore, </w:t>
      </w:r>
      <w:r w:rsidR="00FD06D5" w:rsidRPr="002D199A">
        <w:rPr>
          <w:rFonts w:ascii="Book Antiqua" w:hAnsi="Book Antiqua" w:cs="Times New Roman"/>
          <w:sz w:val="24"/>
          <w:szCs w:val="24"/>
        </w:rPr>
        <w:t>we selected a fixed-effect</w:t>
      </w:r>
      <w:r w:rsidR="000D3AC0" w:rsidRPr="002D199A">
        <w:rPr>
          <w:rFonts w:ascii="Book Antiqua" w:hAnsi="Book Antiqua" w:cs="Times New Roman"/>
          <w:sz w:val="24"/>
          <w:szCs w:val="24"/>
        </w:rPr>
        <w:t>s</w:t>
      </w:r>
      <w:r w:rsidR="00FD06D5" w:rsidRPr="002D199A">
        <w:rPr>
          <w:rFonts w:ascii="Book Antiqua" w:hAnsi="Book Antiqua" w:cs="Times New Roman"/>
          <w:sz w:val="24"/>
          <w:szCs w:val="24"/>
        </w:rPr>
        <w:t xml:space="preserve"> model. The occurrence of PEP was significantly lower in patients who </w:t>
      </w:r>
      <w:r w:rsidRPr="002D199A">
        <w:rPr>
          <w:rFonts w:ascii="Book Antiqua" w:eastAsia="MS Mincho" w:hAnsi="Book Antiqua" w:cs="Times New Roman"/>
          <w:sz w:val="24"/>
          <w:szCs w:val="24"/>
        </w:rPr>
        <w:t>received</w:t>
      </w:r>
      <w:r w:rsidR="00974966" w:rsidRPr="002D199A">
        <w:rPr>
          <w:rFonts w:ascii="Book Antiqua" w:hAnsi="Book Antiqua" w:cs="Times New Roman"/>
          <w:sz w:val="24"/>
          <w:szCs w:val="24"/>
        </w:rPr>
        <w:t xml:space="preserve"> a</w:t>
      </w:r>
      <w:r w:rsidR="00FD06D5" w:rsidRPr="002D199A">
        <w:rPr>
          <w:rFonts w:ascii="Book Antiqua" w:hAnsi="Book Antiqua" w:cs="Times New Roman"/>
          <w:sz w:val="24"/>
          <w:szCs w:val="24"/>
        </w:rPr>
        <w:t xml:space="preserve"> PS than 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in </w:t>
      </w:r>
      <w:r w:rsidR="00FD06D5" w:rsidRPr="002D199A">
        <w:rPr>
          <w:rFonts w:ascii="Book Antiqua" w:hAnsi="Book Antiqua" w:cs="Times New Roman"/>
          <w:sz w:val="24"/>
          <w:szCs w:val="24"/>
        </w:rPr>
        <w:t xml:space="preserve">the patients who </w:t>
      </w:r>
      <w:r w:rsidR="00974966" w:rsidRPr="002D199A">
        <w:rPr>
          <w:rFonts w:ascii="Book Antiqua" w:hAnsi="Book Antiqua" w:cs="Times New Roman"/>
          <w:sz w:val="24"/>
          <w:szCs w:val="24"/>
        </w:rPr>
        <w:t>did not receive a</w:t>
      </w:r>
      <w:r w:rsidR="00FD06D5" w:rsidRPr="002D199A">
        <w:rPr>
          <w:rFonts w:ascii="Book Antiqua" w:hAnsi="Book Antiqua" w:cs="Times New Roman"/>
          <w:sz w:val="24"/>
          <w:szCs w:val="24"/>
        </w:rPr>
        <w:t xml:space="preserve"> PS</w:t>
      </w:r>
      <w:r w:rsidR="00590941" w:rsidRPr="002D199A">
        <w:rPr>
          <w:rFonts w:ascii="Book Antiqua" w:hAnsi="Book Antiqua" w:cs="Times New Roman"/>
          <w:sz w:val="24"/>
          <w:szCs w:val="24"/>
        </w:rPr>
        <w:t xml:space="preserve"> (OR = 0.32; 95%CI: 0.23-0.45; </w:t>
      </w:r>
      <w:r w:rsidR="00590941" w:rsidRPr="002D199A">
        <w:rPr>
          <w:rFonts w:ascii="Book Antiqua" w:hAnsi="Book Antiqua" w:cs="Times New Roman"/>
          <w:i/>
          <w:sz w:val="24"/>
          <w:szCs w:val="24"/>
        </w:rPr>
        <w:t>P</w:t>
      </w:r>
      <w:r w:rsidR="00590941" w:rsidRPr="002D199A">
        <w:rPr>
          <w:rFonts w:ascii="Book Antiqua" w:hAnsi="Book Antiqua" w:cs="Times New Roman"/>
          <w:sz w:val="24"/>
          <w:szCs w:val="24"/>
        </w:rPr>
        <w:t xml:space="preserve"> &lt; 0.001; Figure 2)</w:t>
      </w:r>
      <w:r w:rsidR="00FD06D5" w:rsidRPr="002D199A">
        <w:rPr>
          <w:rFonts w:ascii="Book Antiqua" w:hAnsi="Book Antiqua" w:cs="Times New Roman"/>
          <w:sz w:val="24"/>
          <w:szCs w:val="24"/>
        </w:rPr>
        <w:t>.</w:t>
      </w:r>
    </w:p>
    <w:p w14:paraId="701A375E" w14:textId="1D5B9C3B" w:rsidR="007E5D3E" w:rsidRPr="002D199A" w:rsidRDefault="007727C8" w:rsidP="00A757F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>We also evaluated severe PEP between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Pr="002D199A">
        <w:rPr>
          <w:rFonts w:ascii="Book Antiqua" w:hAnsi="Book Antiqua" w:cs="Times New Roman"/>
          <w:sz w:val="24"/>
          <w:szCs w:val="24"/>
        </w:rPr>
        <w:t xml:space="preserve"> stent group and 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Pr="002D199A">
        <w:rPr>
          <w:rFonts w:ascii="Book Antiqua" w:hAnsi="Book Antiqua" w:cs="Times New Roman"/>
          <w:sz w:val="24"/>
          <w:szCs w:val="24"/>
        </w:rPr>
        <w:t>no stent group.</w:t>
      </w:r>
      <w:r w:rsidR="00CB39A6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8B3526" w:rsidRPr="002D199A">
        <w:rPr>
          <w:rFonts w:ascii="Book Antiqua" w:hAnsi="Book Antiqua" w:cs="Times New Roman"/>
          <w:sz w:val="24"/>
          <w:szCs w:val="24"/>
        </w:rPr>
        <w:t>The occurrence of s</w:t>
      </w:r>
      <w:r w:rsidR="00CB39A6" w:rsidRPr="002D199A">
        <w:rPr>
          <w:rFonts w:ascii="Book Antiqua" w:hAnsi="Book Antiqua" w:cs="Times New Roman"/>
          <w:sz w:val="24"/>
          <w:szCs w:val="24"/>
        </w:rPr>
        <w:t xml:space="preserve">evere PEP </w:t>
      </w:r>
      <w:r w:rsidRPr="002D199A">
        <w:rPr>
          <w:rFonts w:ascii="Book Antiqua" w:eastAsia="MS Mincho" w:hAnsi="Book Antiqua" w:cs="Times New Roman"/>
          <w:sz w:val="24"/>
          <w:szCs w:val="24"/>
        </w:rPr>
        <w:t>was not</w:t>
      </w:r>
      <w:r w:rsidR="008B3526" w:rsidRPr="002D199A">
        <w:rPr>
          <w:rFonts w:ascii="Book Antiqua" w:eastAsia="MS Mincho" w:hAnsi="Book Antiqua" w:cs="Times New Roman"/>
          <w:sz w:val="24"/>
          <w:szCs w:val="24"/>
        </w:rPr>
        <w:t xml:space="preserve"> observed</w:t>
      </w:r>
      <w:r w:rsidR="00FE1B29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CB39A6" w:rsidRPr="002D199A">
        <w:rPr>
          <w:rFonts w:ascii="Book Antiqua" w:hAnsi="Book Antiqua" w:cs="Times New Roman"/>
          <w:sz w:val="24"/>
          <w:szCs w:val="24"/>
        </w:rPr>
        <w:t>in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="00FE1B29" w:rsidRPr="002D199A">
        <w:rPr>
          <w:rFonts w:ascii="Book Antiqua" w:hAnsi="Book Antiqua" w:cs="Times New Roman"/>
          <w:sz w:val="24"/>
          <w:szCs w:val="24"/>
        </w:rPr>
        <w:t xml:space="preserve"> stent group</w:t>
      </w:r>
      <w:r w:rsidRPr="002D199A">
        <w:rPr>
          <w:rFonts w:ascii="Book Antiqua" w:eastAsia="MS Mincho" w:hAnsi="Book Antiqua" w:cs="Times New Roman"/>
          <w:sz w:val="24"/>
          <w:szCs w:val="24"/>
        </w:rPr>
        <w:t>;</w:t>
      </w:r>
      <w:r w:rsidR="00FE1B29" w:rsidRPr="002D199A">
        <w:rPr>
          <w:rFonts w:ascii="Book Antiqua" w:hAnsi="Book Antiqua" w:cs="Times New Roman"/>
          <w:sz w:val="24"/>
          <w:szCs w:val="24"/>
        </w:rPr>
        <w:t xml:space="preserve"> however, </w:t>
      </w:r>
      <w:r w:rsidRPr="002D199A">
        <w:rPr>
          <w:rFonts w:ascii="Book Antiqua" w:eastAsia="MS Mincho" w:hAnsi="Book Antiqua" w:cs="Times New Roman"/>
          <w:sz w:val="24"/>
          <w:szCs w:val="24"/>
        </w:rPr>
        <w:t>the</w:t>
      </w:r>
      <w:r w:rsidR="008B3526" w:rsidRPr="002D199A">
        <w:rPr>
          <w:rFonts w:ascii="Book Antiqua" w:hAnsi="Book Antiqua" w:cs="Times New Roman"/>
          <w:sz w:val="24"/>
          <w:szCs w:val="24"/>
        </w:rPr>
        <w:t xml:space="preserve"> occurrence of </w:t>
      </w:r>
      <w:r w:rsidR="00FE1B29" w:rsidRPr="002D199A">
        <w:rPr>
          <w:rFonts w:ascii="Book Antiqua" w:hAnsi="Book Antiqua" w:cs="Times New Roman"/>
          <w:sz w:val="24"/>
          <w:szCs w:val="24"/>
        </w:rPr>
        <w:t xml:space="preserve">severe PEP </w:t>
      </w:r>
      <w:r w:rsidR="008B3526" w:rsidRPr="002D199A">
        <w:rPr>
          <w:rFonts w:ascii="Book Antiqua" w:hAnsi="Book Antiqua" w:cs="Times New Roman"/>
          <w:sz w:val="24"/>
          <w:szCs w:val="24"/>
        </w:rPr>
        <w:t xml:space="preserve">was observed </w:t>
      </w:r>
      <w:r w:rsidR="00FE1B29" w:rsidRPr="002D199A">
        <w:rPr>
          <w:rFonts w:ascii="Book Antiqua" w:hAnsi="Book Antiqua" w:cs="Times New Roman"/>
          <w:sz w:val="24"/>
          <w:szCs w:val="24"/>
        </w:rPr>
        <w:t xml:space="preserve">in 8 (1.3%) patients </w:t>
      </w:r>
      <w:r w:rsidR="008B3526" w:rsidRPr="002D199A">
        <w:rPr>
          <w:rFonts w:ascii="Book Antiqua" w:hAnsi="Book Antiqua" w:cs="Times New Roman"/>
          <w:sz w:val="24"/>
          <w:szCs w:val="24"/>
        </w:rPr>
        <w:t xml:space="preserve">who </w:t>
      </w:r>
      <w:r w:rsidR="000D3AC0" w:rsidRPr="002D199A">
        <w:rPr>
          <w:rFonts w:ascii="Book Antiqua" w:hAnsi="Book Antiqua" w:cs="Times New Roman"/>
          <w:sz w:val="24"/>
          <w:szCs w:val="24"/>
        </w:rPr>
        <w:t xml:space="preserve">did </w:t>
      </w:r>
      <w:r w:rsidR="008B3526" w:rsidRPr="002D199A">
        <w:rPr>
          <w:rFonts w:ascii="Book Antiqua" w:hAnsi="Book Antiqua" w:cs="Times New Roman"/>
          <w:sz w:val="24"/>
          <w:szCs w:val="24"/>
        </w:rPr>
        <w:t>not</w:t>
      </w:r>
      <w:r w:rsidR="000D3AC0" w:rsidRPr="002D199A">
        <w:rPr>
          <w:rFonts w:ascii="Book Antiqua" w:hAnsi="Book Antiqua" w:cs="Times New Roman"/>
          <w:sz w:val="24"/>
          <w:szCs w:val="24"/>
        </w:rPr>
        <w:t xml:space="preserve"> undergo</w:t>
      </w:r>
      <w:r w:rsidR="00FE1B29" w:rsidRPr="002D199A">
        <w:rPr>
          <w:rFonts w:ascii="Book Antiqua" w:hAnsi="Book Antiqua" w:cs="Times New Roman"/>
          <w:sz w:val="24"/>
          <w:szCs w:val="24"/>
        </w:rPr>
        <w:t xml:space="preserve"> PS</w:t>
      </w:r>
      <w:r w:rsidR="000D3AC0" w:rsidRPr="002D199A">
        <w:rPr>
          <w:rFonts w:ascii="Book Antiqua" w:hAnsi="Book Antiqua" w:cs="Times New Roman"/>
          <w:sz w:val="24"/>
          <w:szCs w:val="24"/>
        </w:rPr>
        <w:t xml:space="preserve"> insertion</w:t>
      </w:r>
      <w:r w:rsidR="00FE1B29" w:rsidRPr="002D199A">
        <w:rPr>
          <w:rFonts w:ascii="Book Antiqua" w:hAnsi="Book Antiqua" w:cs="Times New Roman"/>
          <w:sz w:val="24"/>
          <w:szCs w:val="24"/>
        </w:rPr>
        <w:t xml:space="preserve">. </w:t>
      </w:r>
      <w:r w:rsidR="008B3526" w:rsidRPr="002D199A">
        <w:rPr>
          <w:rFonts w:ascii="Book Antiqua" w:hAnsi="Book Antiqua" w:cs="Times New Roman"/>
          <w:sz w:val="24"/>
          <w:szCs w:val="24"/>
        </w:rPr>
        <w:t>Statistical h</w:t>
      </w:r>
      <w:r w:rsidR="00FE1B29" w:rsidRPr="002D199A">
        <w:rPr>
          <w:rFonts w:ascii="Book Antiqua" w:hAnsi="Book Antiqua" w:cs="Times New Roman"/>
          <w:sz w:val="24"/>
          <w:szCs w:val="24"/>
        </w:rPr>
        <w:t xml:space="preserve">eterogeneity </w:t>
      </w:r>
      <w:r w:rsidRPr="002D199A">
        <w:rPr>
          <w:rFonts w:ascii="Book Antiqua" w:eastAsia="MS Mincho" w:hAnsi="Book Antiqua" w:cs="Times New Roman"/>
          <w:sz w:val="24"/>
          <w:szCs w:val="24"/>
        </w:rPr>
        <w:t>was not</w:t>
      </w:r>
      <w:r w:rsidR="00FE1B29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8B3526" w:rsidRPr="002D199A">
        <w:rPr>
          <w:rFonts w:ascii="Book Antiqua" w:hAnsi="Book Antiqua" w:cs="Times New Roman"/>
          <w:sz w:val="24"/>
          <w:szCs w:val="24"/>
        </w:rPr>
        <w:t>seen</w:t>
      </w:r>
      <w:r w:rsidR="00FE1B29" w:rsidRPr="002D199A">
        <w:rPr>
          <w:rFonts w:ascii="Book Antiqua" w:hAnsi="Book Antiqua" w:cs="Times New Roman"/>
          <w:sz w:val="24"/>
          <w:szCs w:val="24"/>
        </w:rPr>
        <w:t xml:space="preserve"> in 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FE1B29" w:rsidRPr="002D199A">
        <w:rPr>
          <w:rFonts w:ascii="Book Antiqua" w:hAnsi="Book Antiqua" w:cs="Times New Roman"/>
          <w:sz w:val="24"/>
          <w:szCs w:val="24"/>
        </w:rPr>
        <w:t>included studies (</w:t>
      </w:r>
      <w:r w:rsidR="00FE1B29" w:rsidRPr="002D199A">
        <w:rPr>
          <w:rFonts w:ascii="Book Antiqua" w:hAnsi="Book Antiqua" w:cs="Times New Roman"/>
          <w:i/>
          <w:sz w:val="24"/>
          <w:szCs w:val="24"/>
        </w:rPr>
        <w:t>I</w:t>
      </w:r>
      <w:r w:rsidR="00FE1B29" w:rsidRPr="002D199A">
        <w:rPr>
          <w:rFonts w:ascii="Book Antiqua" w:hAnsi="Book Antiqua" w:cs="Times New Roman"/>
          <w:sz w:val="24"/>
          <w:szCs w:val="24"/>
          <w:vertAlign w:val="superscript"/>
        </w:rPr>
        <w:t xml:space="preserve">2 </w:t>
      </w:r>
      <w:r w:rsidR="00FE1B29" w:rsidRPr="002D199A">
        <w:rPr>
          <w:rFonts w:ascii="Book Antiqua" w:hAnsi="Book Antiqua" w:cs="Times New Roman"/>
          <w:sz w:val="24"/>
          <w:szCs w:val="24"/>
        </w:rPr>
        <w:t xml:space="preserve">= 0%, </w:t>
      </w:r>
      <w:r w:rsidR="00FE1B29" w:rsidRPr="002D199A">
        <w:rPr>
          <w:rFonts w:ascii="Book Antiqua" w:hAnsi="Book Antiqua" w:cs="Times New Roman"/>
          <w:i/>
          <w:sz w:val="24"/>
          <w:szCs w:val="24"/>
        </w:rPr>
        <w:t>P</w:t>
      </w:r>
      <w:r w:rsidR="00FE1B29" w:rsidRPr="002D199A">
        <w:rPr>
          <w:rFonts w:ascii="Book Antiqua" w:hAnsi="Book Antiqua" w:cs="Times New Roman"/>
          <w:sz w:val="24"/>
          <w:szCs w:val="24"/>
        </w:rPr>
        <w:t xml:space="preserve"> = 0.99)</w:t>
      </w:r>
      <w:r w:rsidRPr="002D199A">
        <w:rPr>
          <w:rFonts w:ascii="Book Antiqua" w:eastAsia="MS Mincho" w:hAnsi="Book Antiqua" w:cs="Times New Roman"/>
          <w:sz w:val="24"/>
          <w:szCs w:val="24"/>
        </w:rPr>
        <w:t>;</w:t>
      </w:r>
      <w:r w:rsidR="00FE1B29" w:rsidRPr="002D199A">
        <w:rPr>
          <w:rFonts w:ascii="Book Antiqua" w:hAnsi="Book Antiqua" w:cs="Times New Roman"/>
          <w:sz w:val="24"/>
          <w:szCs w:val="24"/>
        </w:rPr>
        <w:t xml:space="preserve"> therefore, a fixed-effect</w:t>
      </w:r>
      <w:r w:rsidR="000D3AC0" w:rsidRPr="002D199A">
        <w:rPr>
          <w:rFonts w:ascii="Book Antiqua" w:hAnsi="Book Antiqua" w:cs="Times New Roman"/>
          <w:sz w:val="24"/>
          <w:szCs w:val="24"/>
        </w:rPr>
        <w:t>s</w:t>
      </w:r>
      <w:r w:rsidR="00FE1B29" w:rsidRPr="002D199A">
        <w:rPr>
          <w:rFonts w:ascii="Book Antiqua" w:hAnsi="Book Antiqua" w:cs="Times New Roman"/>
          <w:sz w:val="24"/>
          <w:szCs w:val="24"/>
        </w:rPr>
        <w:t xml:space="preserve"> model was </w:t>
      </w:r>
      <w:r w:rsidR="000C4657" w:rsidRPr="002D199A">
        <w:rPr>
          <w:rFonts w:ascii="Book Antiqua" w:hAnsi="Book Antiqua" w:cs="Times New Roman"/>
          <w:sz w:val="24"/>
          <w:szCs w:val="24"/>
        </w:rPr>
        <w:t>chosen</w:t>
      </w:r>
      <w:r w:rsidR="00FE1B29" w:rsidRPr="002D199A">
        <w:rPr>
          <w:rFonts w:ascii="Book Antiqua" w:hAnsi="Book Antiqua" w:cs="Times New Roman"/>
          <w:sz w:val="24"/>
          <w:szCs w:val="24"/>
        </w:rPr>
        <w:t xml:space="preserve">. </w:t>
      </w:r>
      <w:r w:rsidR="00250E97" w:rsidRPr="002D199A">
        <w:rPr>
          <w:rFonts w:ascii="Book Antiqua" w:hAnsi="Book Antiqua" w:cs="Times New Roman"/>
          <w:sz w:val="24"/>
          <w:szCs w:val="24"/>
        </w:rPr>
        <w:t>The occurrence of sever</w:t>
      </w:r>
      <w:r w:rsidR="00D85A87" w:rsidRPr="002D199A">
        <w:rPr>
          <w:rFonts w:ascii="Book Antiqua" w:hAnsi="Book Antiqua" w:cs="Times New Roman"/>
          <w:sz w:val="24"/>
          <w:szCs w:val="24"/>
        </w:rPr>
        <w:t>e</w:t>
      </w:r>
      <w:r w:rsidR="00250E97" w:rsidRPr="002D199A">
        <w:rPr>
          <w:rFonts w:ascii="Book Antiqua" w:hAnsi="Book Antiqua" w:cs="Times New Roman"/>
          <w:sz w:val="24"/>
          <w:szCs w:val="24"/>
        </w:rPr>
        <w:t xml:space="preserve"> PEP was significantly lower in 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250E97" w:rsidRPr="002D199A">
        <w:rPr>
          <w:rFonts w:ascii="Book Antiqua" w:hAnsi="Book Antiqua" w:cs="Times New Roman"/>
          <w:sz w:val="24"/>
          <w:szCs w:val="24"/>
        </w:rPr>
        <w:t xml:space="preserve">stent group than </w:t>
      </w:r>
      <w:r w:rsidRPr="002D199A">
        <w:rPr>
          <w:rFonts w:ascii="Book Antiqua" w:eastAsia="MS Mincho" w:hAnsi="Book Antiqua" w:cs="Times New Roman"/>
          <w:sz w:val="24"/>
          <w:szCs w:val="24"/>
        </w:rPr>
        <w:t>in the</w:t>
      </w:r>
      <w:r w:rsidR="00250E97" w:rsidRPr="002D199A">
        <w:rPr>
          <w:rFonts w:ascii="Book Antiqua" w:hAnsi="Book Antiqua" w:cs="Times New Roman"/>
          <w:sz w:val="24"/>
          <w:szCs w:val="24"/>
        </w:rPr>
        <w:t xml:space="preserve"> no stent group (OR = 0.24; 95%CI: 0.06-0.94; </w:t>
      </w:r>
      <w:r w:rsidR="00250E97" w:rsidRPr="002D199A">
        <w:rPr>
          <w:rFonts w:ascii="Book Antiqua" w:hAnsi="Book Antiqua" w:cs="Times New Roman"/>
          <w:i/>
          <w:sz w:val="24"/>
          <w:szCs w:val="24"/>
        </w:rPr>
        <w:t>P</w:t>
      </w:r>
      <w:r w:rsidR="00250E97" w:rsidRPr="002D199A">
        <w:rPr>
          <w:rFonts w:ascii="Book Antiqua" w:hAnsi="Book Antiqua" w:cs="Times New Roman"/>
          <w:sz w:val="24"/>
          <w:szCs w:val="24"/>
        </w:rPr>
        <w:t xml:space="preserve"> = 0.04; Figure 3).</w:t>
      </w:r>
    </w:p>
    <w:p w14:paraId="38CAF720" w14:textId="77777777" w:rsidR="00250E97" w:rsidRPr="002D199A" w:rsidRDefault="00250E97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D7768B4" w14:textId="77777777" w:rsidR="00250E97" w:rsidRPr="002D199A" w:rsidRDefault="007727C8" w:rsidP="00AF0A77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D199A">
        <w:rPr>
          <w:rFonts w:ascii="Book Antiqua" w:hAnsi="Book Antiqua" w:cs="Times New Roman"/>
          <w:b/>
          <w:i/>
          <w:sz w:val="24"/>
          <w:szCs w:val="24"/>
        </w:rPr>
        <w:t>Publication bias</w:t>
      </w:r>
    </w:p>
    <w:p w14:paraId="48F8B8AD" w14:textId="77777777" w:rsidR="00250E97" w:rsidRPr="002D199A" w:rsidRDefault="007727C8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>Egger’s</w:t>
      </w:r>
      <w:r w:rsidR="0045144B" w:rsidRPr="002D199A">
        <w:rPr>
          <w:rFonts w:ascii="Book Antiqua" w:hAnsi="Book Antiqua" w:cs="Times New Roman"/>
          <w:sz w:val="24"/>
          <w:szCs w:val="24"/>
        </w:rPr>
        <w:t xml:space="preserve"> test of funnel plot asymmetry showed publication bias (</w:t>
      </w:r>
      <w:r w:rsidR="0045144B" w:rsidRPr="002D199A">
        <w:rPr>
          <w:rFonts w:ascii="Book Antiqua" w:hAnsi="Book Antiqua" w:cs="Times New Roman"/>
          <w:i/>
          <w:sz w:val="24"/>
          <w:szCs w:val="24"/>
        </w:rPr>
        <w:t>P</w:t>
      </w:r>
      <w:r w:rsidR="0045144B" w:rsidRPr="002D199A">
        <w:rPr>
          <w:rFonts w:ascii="Book Antiqua" w:hAnsi="Book Antiqua" w:cs="Times New Roman"/>
          <w:sz w:val="24"/>
          <w:szCs w:val="24"/>
        </w:rPr>
        <w:t xml:space="preserve"> = 0.009</w:t>
      </w:r>
      <w:r w:rsidR="0010169E" w:rsidRPr="002D199A">
        <w:rPr>
          <w:rFonts w:ascii="Book Antiqua" w:hAnsi="Book Antiqua" w:cs="Times New Roman"/>
          <w:sz w:val="24"/>
          <w:szCs w:val="24"/>
        </w:rPr>
        <w:t>; Figure 4</w:t>
      </w:r>
      <w:r w:rsidR="0045144B" w:rsidRPr="002D199A">
        <w:rPr>
          <w:rFonts w:ascii="Book Antiqua" w:hAnsi="Book Antiqua" w:cs="Times New Roman"/>
          <w:sz w:val="24"/>
          <w:szCs w:val="24"/>
        </w:rPr>
        <w:t xml:space="preserve">). </w:t>
      </w:r>
      <w:r w:rsidR="0024137F" w:rsidRPr="002D199A">
        <w:rPr>
          <w:rFonts w:ascii="Book Antiqua" w:hAnsi="Book Antiqua" w:cs="Times New Roman"/>
          <w:sz w:val="24"/>
          <w:szCs w:val="24"/>
        </w:rPr>
        <w:t>The f</w:t>
      </w:r>
      <w:r w:rsidR="0010169E" w:rsidRPr="002D199A">
        <w:rPr>
          <w:rFonts w:ascii="Book Antiqua" w:hAnsi="Book Antiqua" w:cs="Times New Roman"/>
          <w:sz w:val="24"/>
          <w:szCs w:val="24"/>
        </w:rPr>
        <w:t xml:space="preserve">unnel plot was </w:t>
      </w:r>
      <w:r w:rsidR="0024137F" w:rsidRPr="002D199A">
        <w:rPr>
          <w:rFonts w:ascii="Book Antiqua" w:hAnsi="Book Antiqua" w:cs="Times New Roman"/>
          <w:sz w:val="24"/>
          <w:szCs w:val="24"/>
        </w:rPr>
        <w:t>asymmetric</w:t>
      </w:r>
      <w:r w:rsidR="0010169E" w:rsidRPr="002D199A">
        <w:rPr>
          <w:rFonts w:ascii="Book Antiqua" w:hAnsi="Book Antiqua" w:cs="Times New Roman"/>
          <w:sz w:val="24"/>
          <w:szCs w:val="24"/>
        </w:rPr>
        <w:t xml:space="preserve">, and we found that negative studies with </w:t>
      </w:r>
      <w:r w:rsidR="0024137F" w:rsidRPr="002D199A">
        <w:rPr>
          <w:rFonts w:ascii="Book Antiqua" w:hAnsi="Book Antiqua" w:cs="Times New Roman"/>
          <w:sz w:val="24"/>
          <w:szCs w:val="24"/>
        </w:rPr>
        <w:t xml:space="preserve">a </w:t>
      </w:r>
      <w:r w:rsidR="0010169E" w:rsidRPr="002D199A">
        <w:rPr>
          <w:rFonts w:ascii="Book Antiqua" w:hAnsi="Book Antiqua" w:cs="Times New Roman"/>
          <w:sz w:val="24"/>
          <w:szCs w:val="24"/>
        </w:rPr>
        <w:t xml:space="preserve">smaller </w:t>
      </w:r>
      <w:r w:rsidR="0024137F" w:rsidRPr="002D199A">
        <w:rPr>
          <w:rFonts w:ascii="Book Antiqua" w:hAnsi="Book Antiqua" w:cs="Times New Roman"/>
          <w:sz w:val="24"/>
          <w:szCs w:val="24"/>
        </w:rPr>
        <w:t xml:space="preserve">number of subjects </w:t>
      </w:r>
      <w:r w:rsidR="0010169E" w:rsidRPr="002D199A">
        <w:rPr>
          <w:rFonts w:ascii="Book Antiqua" w:hAnsi="Book Antiqua" w:cs="Times New Roman"/>
          <w:sz w:val="24"/>
          <w:szCs w:val="24"/>
        </w:rPr>
        <w:t>were missing.</w:t>
      </w:r>
    </w:p>
    <w:p w14:paraId="08D1A549" w14:textId="77777777" w:rsidR="0010169E" w:rsidRPr="002D199A" w:rsidRDefault="0010169E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DBE8C3A" w14:textId="77777777" w:rsidR="0010169E" w:rsidRPr="002D199A" w:rsidRDefault="007727C8" w:rsidP="00AF0A77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2D199A">
        <w:rPr>
          <w:rFonts w:ascii="Book Antiqua" w:hAnsi="Book Antiqua" w:cs="Times New Roman"/>
          <w:b/>
          <w:sz w:val="24"/>
          <w:szCs w:val="24"/>
        </w:rPr>
        <w:t>DISCUSSION</w:t>
      </w:r>
    </w:p>
    <w:p w14:paraId="42167B71" w14:textId="77777777" w:rsidR="008D4A57" w:rsidRPr="002D199A" w:rsidRDefault="007727C8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 xml:space="preserve">In this meta-analysis, prophylactic PS placement was efficient for preventing PEP. This result is 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Pr="002D199A">
        <w:rPr>
          <w:rFonts w:ascii="Book Antiqua" w:hAnsi="Book Antiqua" w:cs="Times New Roman"/>
          <w:sz w:val="24"/>
          <w:szCs w:val="24"/>
        </w:rPr>
        <w:t xml:space="preserve">same as </w:t>
      </w:r>
      <w:r w:rsidR="0024137F" w:rsidRPr="002D199A">
        <w:rPr>
          <w:rFonts w:ascii="Book Antiqua" w:hAnsi="Book Antiqua" w:cs="Times New Roman"/>
          <w:sz w:val="24"/>
          <w:szCs w:val="24"/>
        </w:rPr>
        <w:t xml:space="preserve">that in </w:t>
      </w:r>
      <w:r w:rsidRPr="002D199A">
        <w:rPr>
          <w:rFonts w:ascii="Book Antiqua" w:hAnsi="Book Antiqua" w:cs="Times New Roman"/>
          <w:sz w:val="24"/>
          <w:szCs w:val="24"/>
        </w:rPr>
        <w:t xml:space="preserve">each </w:t>
      </w:r>
      <w:r w:rsidR="0024137F" w:rsidRPr="002D199A">
        <w:rPr>
          <w:rFonts w:ascii="Book Antiqua" w:hAnsi="Book Antiqua" w:cs="Times New Roman"/>
          <w:sz w:val="24"/>
          <w:szCs w:val="24"/>
        </w:rPr>
        <w:t xml:space="preserve">previous </w:t>
      </w:r>
      <w:r w:rsidRPr="002D199A">
        <w:rPr>
          <w:rFonts w:ascii="Book Antiqua" w:hAnsi="Book Antiqua" w:cs="Times New Roman"/>
          <w:sz w:val="24"/>
          <w:szCs w:val="24"/>
        </w:rPr>
        <w:t xml:space="preserve">RCT </w:t>
      </w:r>
      <w:r w:rsidR="0024137F" w:rsidRPr="002D199A">
        <w:rPr>
          <w:rFonts w:ascii="Book Antiqua" w:hAnsi="Book Antiqua" w:cs="Times New Roman"/>
          <w:sz w:val="24"/>
          <w:szCs w:val="24"/>
        </w:rPr>
        <w:t xml:space="preserve">that was included </w:t>
      </w:r>
      <w:r w:rsidRPr="002D199A">
        <w:rPr>
          <w:rFonts w:ascii="Book Antiqua" w:hAnsi="Book Antiqua" w:cs="Times New Roman"/>
          <w:sz w:val="24"/>
          <w:szCs w:val="24"/>
        </w:rPr>
        <w:t xml:space="preserve">in this meta-analysis. </w:t>
      </w:r>
      <w:r w:rsidRPr="002D199A">
        <w:rPr>
          <w:rFonts w:ascii="Book Antiqua" w:eastAsia="MS Mincho" w:hAnsi="Book Antiqua" w:cs="Times New Roman"/>
          <w:sz w:val="24"/>
          <w:szCs w:val="24"/>
        </w:rPr>
        <w:t>In addition</w:t>
      </w:r>
      <w:r w:rsidRPr="002D199A">
        <w:rPr>
          <w:rFonts w:ascii="Book Antiqua" w:hAnsi="Book Antiqua" w:cs="Times New Roman"/>
          <w:sz w:val="24"/>
          <w:szCs w:val="24"/>
        </w:rPr>
        <w:t>, this meta-analysis proved that prophylactic PS placement prevented the occurrence of severe PEP.</w:t>
      </w:r>
    </w:p>
    <w:p w14:paraId="738A66F4" w14:textId="09111BFE" w:rsidR="00282B4A" w:rsidRPr="002D199A" w:rsidRDefault="007727C8" w:rsidP="00A757F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 xml:space="preserve">In </w:t>
      </w:r>
      <w:r w:rsidR="00EF40E3" w:rsidRPr="002D199A">
        <w:rPr>
          <w:rFonts w:ascii="Book Antiqua" w:hAnsi="Book Antiqua" w:cs="Times New Roman"/>
          <w:sz w:val="24"/>
          <w:szCs w:val="24"/>
        </w:rPr>
        <w:t xml:space="preserve">the </w:t>
      </w:r>
      <w:r w:rsidRPr="002D199A">
        <w:rPr>
          <w:rFonts w:ascii="Book Antiqua" w:hAnsi="Book Antiqua" w:cs="Times New Roman"/>
          <w:sz w:val="24"/>
          <w:szCs w:val="24"/>
        </w:rPr>
        <w:t xml:space="preserve">eleven RCTs in this meta-analysis, </w:t>
      </w:r>
      <w:r w:rsidR="00771C37" w:rsidRPr="002D199A">
        <w:rPr>
          <w:rFonts w:ascii="Book Antiqua" w:hAnsi="Book Antiqua" w:cs="Times New Roman"/>
          <w:sz w:val="24"/>
          <w:szCs w:val="24"/>
        </w:rPr>
        <w:t xml:space="preserve">ten RCTs </w:t>
      </w:r>
      <w:r w:rsidR="00EF40E3" w:rsidRPr="002D199A">
        <w:rPr>
          <w:rFonts w:ascii="Book Antiqua" w:hAnsi="Book Antiqua" w:cs="Times New Roman"/>
          <w:sz w:val="24"/>
          <w:szCs w:val="24"/>
        </w:rPr>
        <w:t xml:space="preserve">indicated </w:t>
      </w:r>
      <w:r w:rsidR="00771C37" w:rsidRPr="002D199A">
        <w:rPr>
          <w:rFonts w:ascii="Book Antiqua" w:hAnsi="Book Antiqua" w:cs="Times New Roman"/>
          <w:sz w:val="24"/>
          <w:szCs w:val="24"/>
        </w:rPr>
        <w:t xml:space="preserve">that prophylactic PS placement decreased the occurrence 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of </w:t>
      </w:r>
      <w:r w:rsidR="00771C37" w:rsidRPr="002D199A">
        <w:rPr>
          <w:rFonts w:ascii="Book Antiqua" w:hAnsi="Book Antiqua" w:cs="Times New Roman"/>
          <w:sz w:val="24"/>
          <w:szCs w:val="24"/>
        </w:rPr>
        <w:t>PEP</w:t>
      </w:r>
      <w:r w:rsidR="00771C37"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XJuYXNreTwvQXV0aG9yPjxZZWFyPjE5OTg8L1llYXI+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</w:fldData>
        </w:fldChar>
      </w:r>
      <w:r w:rsidR="00205B39" w:rsidRPr="002D199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05B39"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XJuYXNreTwvQXV0aG9yPjxZZWFyPjE5OTg8L1llYXI+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</w:fldData>
        </w:fldChar>
      </w:r>
      <w:r w:rsidR="00205B39" w:rsidRPr="002D199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05B39" w:rsidRPr="002D199A">
        <w:rPr>
          <w:rFonts w:ascii="Book Antiqua" w:hAnsi="Book Antiqua" w:cs="Times New Roman"/>
          <w:sz w:val="24"/>
          <w:szCs w:val="24"/>
        </w:rPr>
      </w:r>
      <w:r w:rsidR="00205B39" w:rsidRPr="002D199A">
        <w:rPr>
          <w:rFonts w:ascii="Book Antiqua" w:hAnsi="Book Antiqua" w:cs="Times New Roman"/>
          <w:sz w:val="24"/>
          <w:szCs w:val="24"/>
        </w:rPr>
        <w:fldChar w:fldCharType="end"/>
      </w:r>
      <w:r w:rsidR="00771C37" w:rsidRPr="002D199A">
        <w:rPr>
          <w:rFonts w:ascii="Book Antiqua" w:hAnsi="Book Antiqua" w:cs="Times New Roman"/>
          <w:sz w:val="24"/>
          <w:szCs w:val="24"/>
        </w:rPr>
      </w:r>
      <w:r w:rsidR="00771C37" w:rsidRPr="002D199A">
        <w:rPr>
          <w:rFonts w:ascii="Book Antiqua" w:hAnsi="Book Antiqua" w:cs="Times New Roman"/>
          <w:sz w:val="24"/>
          <w:szCs w:val="24"/>
        </w:rPr>
        <w:fldChar w:fldCharType="separate"/>
      </w:r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9" w:tooltip="Sofuni, 2007 #1484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19</w:t>
        </w:r>
      </w:hyperlink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0" w:tooltip="Tsuchiya, 2007 #771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20</w:t>
        </w:r>
      </w:hyperlink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2" w:tooltip="Ito, 2010 #773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22</w:t>
        </w:r>
      </w:hyperlink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6" w:tooltip="Pan, 2011 #774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26</w:t>
        </w:r>
      </w:hyperlink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7" w:tooltip="Sofuni, 2011 #1483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27</w:t>
        </w:r>
      </w:hyperlink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0" w:tooltip="Kawaguchi, 2012 #1380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30</w:t>
        </w:r>
      </w:hyperlink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45" w:tooltip="Yin, 2016 #1298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45</w:t>
        </w:r>
      </w:hyperlink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51" w:tooltip="Tarnasky, 1998 #1482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51-53</w:t>
        </w:r>
      </w:hyperlink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771C37" w:rsidRPr="002D199A">
        <w:rPr>
          <w:rFonts w:ascii="Book Antiqua" w:hAnsi="Book Antiqua" w:cs="Times New Roman"/>
          <w:sz w:val="24"/>
          <w:szCs w:val="24"/>
        </w:rPr>
        <w:fldChar w:fldCharType="end"/>
      </w:r>
      <w:r w:rsidR="00771C37" w:rsidRPr="002D199A">
        <w:rPr>
          <w:rFonts w:ascii="Book Antiqua" w:hAnsi="Book Antiqua" w:cs="Times New Roman"/>
          <w:sz w:val="24"/>
          <w:szCs w:val="24"/>
        </w:rPr>
        <w:t xml:space="preserve">. However, </w:t>
      </w:r>
      <w:proofErr w:type="spellStart"/>
      <w:r w:rsidR="00771C37" w:rsidRPr="002D199A">
        <w:rPr>
          <w:rFonts w:ascii="Book Antiqua" w:hAnsi="Book Antiqua" w:cs="Times New Roman"/>
          <w:sz w:val="24"/>
          <w:szCs w:val="24"/>
        </w:rPr>
        <w:lastRenderedPageBreak/>
        <w:t>Smithline</w:t>
      </w:r>
      <w:proofErr w:type="spellEnd"/>
      <w:r w:rsidR="00771C37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196303" w:rsidRPr="00196303">
        <w:rPr>
          <w:rFonts w:ascii="Book Antiqua" w:hAnsi="Book Antiqua" w:cs="Times New Roman"/>
          <w:i/>
          <w:sz w:val="24"/>
          <w:szCs w:val="24"/>
        </w:rPr>
        <w:t>et al</w:t>
      </w:r>
      <w:r w:rsidR="00196303">
        <w:rPr>
          <w:rFonts w:ascii="Book Antiqua" w:hAnsi="Book Antiqua" w:cs="Times New Roman"/>
          <w:sz w:val="24"/>
          <w:szCs w:val="24"/>
          <w:vertAlign w:val="superscript"/>
        </w:rPr>
        <w:t>[55]</w:t>
      </w:r>
      <w:r w:rsidR="00196303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EF40E3" w:rsidRPr="002D199A">
        <w:rPr>
          <w:rFonts w:ascii="Book Antiqua" w:hAnsi="Book Antiqua" w:cs="Times New Roman"/>
          <w:sz w:val="24"/>
          <w:szCs w:val="24"/>
        </w:rPr>
        <w:t xml:space="preserve">reported </w:t>
      </w:r>
      <w:r w:rsidR="00771C37" w:rsidRPr="002D199A">
        <w:rPr>
          <w:rFonts w:ascii="Book Antiqua" w:hAnsi="Book Antiqua" w:cs="Times New Roman"/>
          <w:sz w:val="24"/>
          <w:szCs w:val="24"/>
        </w:rPr>
        <w:t xml:space="preserve">that prophylactic main pancreatic duct stenting is not recommended for </w:t>
      </w:r>
      <w:r w:rsidR="0035365E" w:rsidRPr="002D199A">
        <w:rPr>
          <w:rFonts w:ascii="Book Antiqua" w:hAnsi="Book Antiqua" w:cs="Times New Roman"/>
          <w:sz w:val="24"/>
          <w:szCs w:val="24"/>
        </w:rPr>
        <w:t xml:space="preserve">the prevention of </w:t>
      </w:r>
      <w:r w:rsidR="00771C37" w:rsidRPr="002D199A">
        <w:rPr>
          <w:rFonts w:ascii="Book Antiqua" w:hAnsi="Book Antiqua" w:cs="Times New Roman"/>
          <w:sz w:val="24"/>
          <w:szCs w:val="24"/>
        </w:rPr>
        <w:t>PEP</w:t>
      </w:r>
      <w:r w:rsidR="00771C37"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</w:fldChar>
      </w:r>
      <w:r w:rsidR="00205B39" w:rsidRPr="002D199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05B39"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</w:fldChar>
      </w:r>
      <w:r w:rsidR="00205B39" w:rsidRPr="002D199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05B39" w:rsidRPr="002D199A">
        <w:rPr>
          <w:rFonts w:ascii="Book Antiqua" w:hAnsi="Book Antiqua" w:cs="Times New Roman"/>
          <w:sz w:val="24"/>
          <w:szCs w:val="24"/>
        </w:rPr>
      </w:r>
      <w:r w:rsidR="00205B39" w:rsidRPr="002D199A">
        <w:rPr>
          <w:rFonts w:ascii="Book Antiqua" w:hAnsi="Book Antiqua" w:cs="Times New Roman"/>
          <w:sz w:val="24"/>
          <w:szCs w:val="24"/>
        </w:rPr>
        <w:fldChar w:fldCharType="end"/>
      </w:r>
      <w:r w:rsidR="00771C37" w:rsidRPr="002D199A">
        <w:rPr>
          <w:rFonts w:ascii="Book Antiqua" w:hAnsi="Book Antiqua" w:cs="Times New Roman"/>
          <w:sz w:val="24"/>
          <w:szCs w:val="24"/>
        </w:rPr>
      </w:r>
      <w:r w:rsidR="00771C37" w:rsidRPr="002D199A">
        <w:rPr>
          <w:rFonts w:ascii="Book Antiqua" w:hAnsi="Book Antiqua" w:cs="Times New Roman"/>
          <w:sz w:val="24"/>
          <w:szCs w:val="24"/>
        </w:rPr>
        <w:fldChar w:fldCharType="separate"/>
      </w:r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55" w:tooltip="Smithline, 1993 #1511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55</w:t>
        </w:r>
      </w:hyperlink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771C37" w:rsidRPr="002D199A">
        <w:rPr>
          <w:rFonts w:ascii="Book Antiqua" w:hAnsi="Book Antiqua" w:cs="Times New Roman"/>
          <w:sz w:val="24"/>
          <w:szCs w:val="24"/>
        </w:rPr>
        <w:fldChar w:fldCharType="end"/>
      </w:r>
      <w:r w:rsidR="00771C37" w:rsidRPr="002D199A">
        <w:rPr>
          <w:rFonts w:ascii="Book Antiqua" w:hAnsi="Book Antiqua" w:cs="Times New Roman"/>
          <w:sz w:val="24"/>
          <w:szCs w:val="24"/>
        </w:rPr>
        <w:t>.</w:t>
      </w:r>
      <w:r w:rsidR="009B51CF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3C72C7" w:rsidRPr="002D199A">
        <w:rPr>
          <w:rFonts w:ascii="Book Antiqua" w:hAnsi="Book Antiqua" w:cs="Times New Roman"/>
          <w:sz w:val="24"/>
          <w:szCs w:val="24"/>
        </w:rPr>
        <w:t xml:space="preserve">The </w:t>
      </w:r>
      <w:r w:rsidR="0035365E" w:rsidRPr="002D199A">
        <w:rPr>
          <w:rFonts w:ascii="Book Antiqua" w:hAnsi="Book Antiqua" w:cs="Times New Roman"/>
          <w:sz w:val="24"/>
          <w:szCs w:val="24"/>
        </w:rPr>
        <w:t xml:space="preserve">different results among the </w:t>
      </w:r>
      <w:r w:rsidR="004D595C" w:rsidRPr="002D199A">
        <w:rPr>
          <w:rFonts w:ascii="Book Antiqua" w:hAnsi="Book Antiqua" w:cs="Times New Roman"/>
          <w:sz w:val="24"/>
          <w:szCs w:val="24"/>
        </w:rPr>
        <w:t>RCT</w:t>
      </w:r>
      <w:r w:rsidR="0035365E" w:rsidRPr="002D199A">
        <w:rPr>
          <w:rFonts w:ascii="Book Antiqua" w:hAnsi="Book Antiqua" w:cs="Times New Roman"/>
          <w:sz w:val="24"/>
          <w:szCs w:val="24"/>
        </w:rPr>
        <w:t>s</w:t>
      </w:r>
      <w:r w:rsidR="004D595C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EF40E3" w:rsidRPr="002D199A">
        <w:rPr>
          <w:rFonts w:ascii="Book Antiqua" w:hAnsi="Book Antiqua" w:cs="Times New Roman"/>
          <w:sz w:val="24"/>
          <w:szCs w:val="24"/>
        </w:rPr>
        <w:t>was influenced by</w:t>
      </w:r>
      <w:r w:rsidR="003C72C7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4D595C" w:rsidRPr="002D199A">
        <w:rPr>
          <w:rFonts w:ascii="Book Antiqua" w:hAnsi="Book Antiqua" w:cs="Times New Roman"/>
          <w:sz w:val="24"/>
          <w:szCs w:val="24"/>
        </w:rPr>
        <w:t xml:space="preserve">the small sample size. </w:t>
      </w:r>
      <w:r w:rsidRPr="002D199A">
        <w:rPr>
          <w:rFonts w:ascii="Book Antiqua" w:eastAsia="MS Mincho" w:hAnsi="Book Antiqua" w:cs="Times New Roman"/>
          <w:sz w:val="24"/>
          <w:szCs w:val="24"/>
        </w:rPr>
        <w:t>In addition</w:t>
      </w:r>
      <w:r w:rsidR="004D595C" w:rsidRPr="002D199A">
        <w:rPr>
          <w:rFonts w:ascii="Book Antiqua" w:hAnsi="Book Antiqua" w:cs="Times New Roman"/>
          <w:sz w:val="24"/>
          <w:szCs w:val="24"/>
        </w:rPr>
        <w:t xml:space="preserve">, </w:t>
      </w:r>
      <w:r w:rsidR="0035365E" w:rsidRPr="002D199A">
        <w:rPr>
          <w:rFonts w:ascii="Book Antiqua" w:hAnsi="Book Antiqua" w:cs="Times New Roman"/>
          <w:sz w:val="24"/>
          <w:szCs w:val="24"/>
        </w:rPr>
        <w:t xml:space="preserve">there were far fewer </w:t>
      </w:r>
      <w:r w:rsidR="004D595C" w:rsidRPr="002D199A">
        <w:rPr>
          <w:rFonts w:ascii="Book Antiqua" w:hAnsi="Book Antiqua" w:cs="Times New Roman"/>
          <w:sz w:val="24"/>
          <w:szCs w:val="24"/>
        </w:rPr>
        <w:t xml:space="preserve">patients with severe PEP. Therefore, the </w:t>
      </w:r>
      <w:r w:rsidR="00014D96" w:rsidRPr="002D199A">
        <w:rPr>
          <w:rFonts w:ascii="Book Antiqua" w:hAnsi="Book Antiqua" w:cs="Times New Roman"/>
          <w:sz w:val="24"/>
          <w:szCs w:val="24"/>
        </w:rPr>
        <w:t>occurrence</w:t>
      </w:r>
      <w:r w:rsidR="004D595C" w:rsidRPr="002D199A">
        <w:rPr>
          <w:rFonts w:ascii="Book Antiqua" w:hAnsi="Book Antiqua" w:cs="Times New Roman"/>
          <w:sz w:val="24"/>
          <w:szCs w:val="24"/>
        </w:rPr>
        <w:t xml:space="preserve"> of severe PEP was not </w:t>
      </w:r>
      <w:r w:rsidRPr="002D199A">
        <w:rPr>
          <w:rFonts w:ascii="Book Antiqua" w:eastAsia="MS Mincho" w:hAnsi="Book Antiqua" w:cs="Times New Roman"/>
          <w:sz w:val="24"/>
          <w:szCs w:val="24"/>
        </w:rPr>
        <w:t>significantly</w:t>
      </w:r>
      <w:r w:rsidR="004D595C" w:rsidRPr="002D199A">
        <w:rPr>
          <w:rFonts w:ascii="Book Antiqua" w:hAnsi="Book Antiqua" w:cs="Times New Roman"/>
          <w:sz w:val="24"/>
          <w:szCs w:val="24"/>
        </w:rPr>
        <w:t xml:space="preserve"> different</w:t>
      </w:r>
      <w:r w:rsidR="00AE55DE" w:rsidRPr="002D199A">
        <w:rPr>
          <w:rFonts w:ascii="Book Antiqua" w:hAnsi="Book Antiqua" w:cs="Times New Roman"/>
          <w:sz w:val="24"/>
          <w:szCs w:val="24"/>
        </w:rPr>
        <w:t xml:space="preserve"> between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="00AE55DE" w:rsidRPr="002D199A">
        <w:rPr>
          <w:rFonts w:ascii="Book Antiqua" w:hAnsi="Book Antiqua" w:cs="Times New Roman"/>
          <w:sz w:val="24"/>
          <w:szCs w:val="24"/>
        </w:rPr>
        <w:t xml:space="preserve"> stent group and 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AE55DE" w:rsidRPr="002D199A">
        <w:rPr>
          <w:rFonts w:ascii="Book Antiqua" w:hAnsi="Book Antiqua" w:cs="Times New Roman"/>
          <w:sz w:val="24"/>
          <w:szCs w:val="24"/>
        </w:rPr>
        <w:t>no stent group</w:t>
      </w:r>
      <w:r w:rsidR="004D595C" w:rsidRPr="002D199A">
        <w:rPr>
          <w:rFonts w:ascii="Book Antiqua" w:hAnsi="Book Antiqua" w:cs="Times New Roman"/>
          <w:sz w:val="24"/>
          <w:szCs w:val="24"/>
        </w:rPr>
        <w:t xml:space="preserve"> in </w:t>
      </w:r>
      <w:r w:rsidR="0035365E" w:rsidRPr="002D199A">
        <w:rPr>
          <w:rFonts w:ascii="Book Antiqua" w:hAnsi="Book Antiqua" w:cs="Times New Roman"/>
          <w:sz w:val="24"/>
          <w:szCs w:val="24"/>
        </w:rPr>
        <w:t>any of the</w:t>
      </w:r>
      <w:r w:rsidR="004D595C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35365E" w:rsidRPr="002D199A">
        <w:rPr>
          <w:rFonts w:ascii="Book Antiqua" w:hAnsi="Book Antiqua" w:cs="Times New Roman"/>
          <w:sz w:val="24"/>
          <w:szCs w:val="24"/>
        </w:rPr>
        <w:t xml:space="preserve">included </w:t>
      </w:r>
      <w:r w:rsidR="004D595C" w:rsidRPr="002D199A">
        <w:rPr>
          <w:rFonts w:ascii="Book Antiqua" w:hAnsi="Book Antiqua" w:cs="Times New Roman"/>
          <w:sz w:val="24"/>
          <w:szCs w:val="24"/>
        </w:rPr>
        <w:t>studies.</w:t>
      </w:r>
      <w:r w:rsidR="00AE55DE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941A4B" w:rsidRPr="002D199A">
        <w:rPr>
          <w:rFonts w:ascii="Book Antiqua" w:hAnsi="Book Antiqua" w:cs="Times New Roman"/>
          <w:sz w:val="24"/>
          <w:szCs w:val="24"/>
        </w:rPr>
        <w:t xml:space="preserve">On the other hand, severe PEP </w:t>
      </w:r>
      <w:r w:rsidRPr="002D199A">
        <w:rPr>
          <w:rFonts w:ascii="Book Antiqua" w:eastAsia="MS Mincho" w:hAnsi="Book Antiqua" w:cs="Times New Roman"/>
          <w:sz w:val="24"/>
          <w:szCs w:val="24"/>
        </w:rPr>
        <w:t>was not</w:t>
      </w:r>
      <w:r w:rsidR="00941A4B" w:rsidRPr="002D199A">
        <w:rPr>
          <w:rFonts w:ascii="Book Antiqua" w:hAnsi="Book Antiqua" w:cs="Times New Roman"/>
          <w:sz w:val="24"/>
          <w:szCs w:val="24"/>
        </w:rPr>
        <w:t xml:space="preserve"> observed in 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941A4B" w:rsidRPr="002D199A">
        <w:rPr>
          <w:rFonts w:ascii="Book Antiqua" w:hAnsi="Book Antiqua" w:cs="Times New Roman"/>
          <w:sz w:val="24"/>
          <w:szCs w:val="24"/>
        </w:rPr>
        <w:t>no stent group</w:t>
      </w:r>
      <w:r w:rsidR="0035365E" w:rsidRPr="002D199A">
        <w:rPr>
          <w:rFonts w:ascii="Book Antiqua" w:hAnsi="Book Antiqua" w:cs="Times New Roman"/>
          <w:sz w:val="24"/>
          <w:szCs w:val="24"/>
        </w:rPr>
        <w:t xml:space="preserve"> in the included</w:t>
      </w:r>
      <w:r w:rsidR="00941A4B" w:rsidRPr="002D199A">
        <w:rPr>
          <w:rFonts w:ascii="Book Antiqua" w:hAnsi="Book Antiqua" w:cs="Times New Roman"/>
          <w:sz w:val="24"/>
          <w:szCs w:val="24"/>
        </w:rPr>
        <w:t xml:space="preserve"> RCT</w:t>
      </w:r>
      <w:r w:rsidR="0035365E" w:rsidRPr="002D199A">
        <w:rPr>
          <w:rFonts w:ascii="Book Antiqua" w:hAnsi="Book Antiqua" w:cs="Times New Roman"/>
          <w:sz w:val="24"/>
          <w:szCs w:val="24"/>
        </w:rPr>
        <w:t>s</w:t>
      </w:r>
      <w:r w:rsidR="00941A4B" w:rsidRPr="002D199A">
        <w:rPr>
          <w:rFonts w:ascii="Book Antiqua" w:hAnsi="Book Antiqua" w:cs="Times New Roman"/>
          <w:sz w:val="24"/>
          <w:szCs w:val="24"/>
        </w:rPr>
        <w:t xml:space="preserve">. </w:t>
      </w:r>
      <w:r w:rsidR="00AA69C6" w:rsidRPr="002D199A">
        <w:rPr>
          <w:rFonts w:ascii="Book Antiqua" w:hAnsi="Book Antiqua" w:cs="Times New Roman"/>
          <w:sz w:val="24"/>
          <w:szCs w:val="24"/>
        </w:rPr>
        <w:t>These results indicated that prophy</w:t>
      </w:r>
      <w:r w:rsidRPr="002D199A">
        <w:rPr>
          <w:rFonts w:ascii="Book Antiqua" w:hAnsi="Book Antiqua" w:cs="Times New Roman"/>
          <w:sz w:val="24"/>
          <w:szCs w:val="24"/>
        </w:rPr>
        <w:t>l</w:t>
      </w:r>
      <w:r w:rsidR="00AA69C6" w:rsidRPr="002D199A">
        <w:rPr>
          <w:rFonts w:ascii="Book Antiqua" w:hAnsi="Book Antiqua" w:cs="Times New Roman"/>
          <w:sz w:val="24"/>
          <w:szCs w:val="24"/>
        </w:rPr>
        <w:t>actic</w:t>
      </w:r>
      <w:r w:rsidRPr="002D199A">
        <w:rPr>
          <w:rFonts w:ascii="Book Antiqua" w:hAnsi="Book Antiqua" w:cs="Times New Roman"/>
          <w:sz w:val="24"/>
          <w:szCs w:val="24"/>
        </w:rPr>
        <w:t xml:space="preserve"> PS</w:t>
      </w:r>
      <w:r w:rsidR="00AA69C6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Pr="002D199A">
        <w:rPr>
          <w:rFonts w:ascii="Book Antiqua" w:hAnsi="Book Antiqua" w:cs="Times New Roman"/>
          <w:sz w:val="24"/>
          <w:szCs w:val="24"/>
        </w:rPr>
        <w:t>might prevent not only total PEP but also severe PEP.</w:t>
      </w:r>
    </w:p>
    <w:p w14:paraId="1F9C94BB" w14:textId="0F599485" w:rsidR="00CD60CF" w:rsidRPr="002D199A" w:rsidRDefault="007727C8" w:rsidP="00A757F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 xml:space="preserve">The efficacy of prophylactic PS for preventing severe PEP </w:t>
      </w:r>
      <w:r w:rsidRPr="002D199A">
        <w:rPr>
          <w:rFonts w:ascii="Book Antiqua" w:eastAsia="MS Mincho" w:hAnsi="Book Antiqua" w:cs="Times New Roman"/>
          <w:sz w:val="24"/>
          <w:szCs w:val="24"/>
        </w:rPr>
        <w:t>was not</w:t>
      </w:r>
      <w:r w:rsidRPr="002D199A">
        <w:rPr>
          <w:rFonts w:ascii="Book Antiqua" w:hAnsi="Book Antiqua" w:cs="Times New Roman"/>
          <w:sz w:val="24"/>
          <w:szCs w:val="24"/>
        </w:rPr>
        <w:t xml:space="preserve"> statistically proven in </w:t>
      </w:r>
      <w:r w:rsidR="00EF40E3" w:rsidRPr="002D199A">
        <w:rPr>
          <w:rFonts w:ascii="Book Antiqua" w:hAnsi="Book Antiqua" w:cs="Times New Roman"/>
          <w:sz w:val="24"/>
          <w:szCs w:val="24"/>
        </w:rPr>
        <w:t xml:space="preserve">any </w:t>
      </w:r>
      <w:r w:rsidRPr="002D199A">
        <w:rPr>
          <w:rFonts w:ascii="Book Antiqua" w:hAnsi="Book Antiqua" w:cs="Times New Roman"/>
          <w:sz w:val="24"/>
          <w:szCs w:val="24"/>
        </w:rPr>
        <w:t xml:space="preserve">RCT. </w:t>
      </w:r>
      <w:r w:rsidR="009058A0" w:rsidRPr="002D199A">
        <w:rPr>
          <w:rFonts w:ascii="Book Antiqua" w:hAnsi="Book Antiqua" w:cs="Times New Roman"/>
          <w:sz w:val="24"/>
          <w:szCs w:val="24"/>
        </w:rPr>
        <w:t xml:space="preserve">However, </w:t>
      </w:r>
      <w:r w:rsidR="001A3223" w:rsidRPr="002D199A">
        <w:rPr>
          <w:rFonts w:ascii="Book Antiqua" w:hAnsi="Book Antiqua" w:cs="Times New Roman"/>
          <w:sz w:val="24"/>
          <w:szCs w:val="24"/>
        </w:rPr>
        <w:t>six</w:t>
      </w:r>
      <w:r w:rsidR="00321478" w:rsidRPr="002D199A">
        <w:rPr>
          <w:rFonts w:ascii="Book Antiqua" w:hAnsi="Book Antiqua" w:cs="Times New Roman"/>
          <w:sz w:val="24"/>
          <w:szCs w:val="24"/>
        </w:rPr>
        <w:t xml:space="preserve"> meta-</w:t>
      </w:r>
      <w:r w:rsidRPr="002D199A">
        <w:rPr>
          <w:rFonts w:ascii="Book Antiqua" w:eastAsia="MS Mincho" w:hAnsi="Book Antiqua" w:cs="Times New Roman"/>
          <w:sz w:val="24"/>
          <w:szCs w:val="24"/>
        </w:rPr>
        <w:t>analyses</w:t>
      </w:r>
      <w:r w:rsidR="00321478" w:rsidRPr="002D199A">
        <w:rPr>
          <w:rFonts w:ascii="Book Antiqua" w:hAnsi="Book Antiqua" w:cs="Times New Roman"/>
          <w:sz w:val="24"/>
          <w:szCs w:val="24"/>
        </w:rPr>
        <w:t xml:space="preserve"> were</w:t>
      </w:r>
      <w:r w:rsidR="0035365E" w:rsidRPr="002D199A">
        <w:rPr>
          <w:rFonts w:ascii="Book Antiqua" w:hAnsi="Book Antiqua" w:cs="Times New Roman"/>
          <w:sz w:val="24"/>
          <w:szCs w:val="24"/>
        </w:rPr>
        <w:t xml:space="preserve"> previously</w:t>
      </w:r>
      <w:r w:rsidR="00321478" w:rsidRPr="002D199A">
        <w:rPr>
          <w:rFonts w:ascii="Book Antiqua" w:hAnsi="Book Antiqua" w:cs="Times New Roman"/>
          <w:sz w:val="24"/>
          <w:szCs w:val="24"/>
        </w:rPr>
        <w:t xml:space="preserve"> performed </w:t>
      </w:r>
      <w:r w:rsidRPr="002D199A">
        <w:rPr>
          <w:rFonts w:ascii="Book Antiqua" w:eastAsia="MS Mincho" w:hAnsi="Book Antiqua" w:cs="Times New Roman"/>
          <w:sz w:val="24"/>
          <w:szCs w:val="24"/>
        </w:rPr>
        <w:t>on</w:t>
      </w:r>
      <w:r w:rsidR="00321478" w:rsidRPr="002D199A">
        <w:rPr>
          <w:rFonts w:ascii="Book Antiqua" w:hAnsi="Book Antiqua" w:cs="Times New Roman"/>
          <w:sz w:val="24"/>
          <w:szCs w:val="24"/>
        </w:rPr>
        <w:t xml:space="preserve"> prophylactic PS </w:t>
      </w:r>
      <w:r w:rsidRPr="002D199A">
        <w:rPr>
          <w:rFonts w:ascii="Book Antiqua" w:eastAsia="MS Mincho" w:hAnsi="Book Antiqua" w:cs="Times New Roman"/>
          <w:sz w:val="24"/>
          <w:szCs w:val="24"/>
        </w:rPr>
        <w:t>to prevent</w:t>
      </w:r>
      <w:r w:rsidR="00321478" w:rsidRPr="002D199A">
        <w:rPr>
          <w:rFonts w:ascii="Book Antiqua" w:hAnsi="Book Antiqua" w:cs="Times New Roman"/>
          <w:sz w:val="24"/>
          <w:szCs w:val="24"/>
        </w:rPr>
        <w:t xml:space="preserve"> PEP.</w:t>
      </w:r>
      <w:r w:rsidR="00D85D01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35365E" w:rsidRPr="002D199A">
        <w:rPr>
          <w:rFonts w:ascii="Book Antiqua" w:hAnsi="Book Antiqua" w:cs="Times New Roman"/>
          <w:sz w:val="24"/>
          <w:szCs w:val="24"/>
        </w:rPr>
        <w:t xml:space="preserve">Additionally, </w:t>
      </w:r>
      <w:r w:rsidR="00D85D01" w:rsidRPr="002D199A">
        <w:rPr>
          <w:rFonts w:ascii="Book Antiqua" w:hAnsi="Book Antiqua" w:cs="Times New Roman"/>
          <w:sz w:val="24"/>
          <w:szCs w:val="24"/>
        </w:rPr>
        <w:t>two</w:t>
      </w:r>
      <w:r w:rsidR="00DA4060" w:rsidRPr="002D199A">
        <w:rPr>
          <w:rFonts w:ascii="Book Antiqua" w:hAnsi="Book Antiqua" w:cs="Times New Roman"/>
          <w:sz w:val="24"/>
          <w:szCs w:val="24"/>
        </w:rPr>
        <w:t xml:space="preserve"> of the </w:t>
      </w:r>
      <w:r w:rsidR="001A3223" w:rsidRPr="002D199A">
        <w:rPr>
          <w:rFonts w:ascii="Book Antiqua" w:hAnsi="Book Antiqua" w:cs="Times New Roman"/>
          <w:sz w:val="24"/>
          <w:szCs w:val="24"/>
        </w:rPr>
        <w:t>six</w:t>
      </w:r>
      <w:r w:rsidR="00D85D01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Pr="002D199A">
        <w:rPr>
          <w:rFonts w:ascii="Book Antiqua" w:eastAsia="MS Mincho" w:hAnsi="Book Antiqua" w:cs="Times New Roman"/>
          <w:sz w:val="24"/>
          <w:szCs w:val="24"/>
        </w:rPr>
        <w:t>meta</w:t>
      </w:r>
      <w:r w:rsidR="0060679F" w:rsidRPr="002D199A">
        <w:rPr>
          <w:rFonts w:ascii="Book Antiqua" w:hAnsi="Book Antiqua" w:cs="Times New Roman"/>
          <w:sz w:val="24"/>
          <w:szCs w:val="24"/>
        </w:rPr>
        <w:t>-analys</w:t>
      </w:r>
      <w:r w:rsidR="00D85D01" w:rsidRPr="002D199A">
        <w:rPr>
          <w:rFonts w:ascii="Book Antiqua" w:hAnsi="Book Antiqua" w:cs="Times New Roman"/>
          <w:sz w:val="24"/>
          <w:szCs w:val="24"/>
        </w:rPr>
        <w:t>es</w:t>
      </w:r>
      <w:r w:rsidR="0060679F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35365E" w:rsidRPr="002D199A">
        <w:rPr>
          <w:rFonts w:ascii="Book Antiqua" w:hAnsi="Book Antiqua" w:cs="Times New Roman"/>
          <w:sz w:val="24"/>
          <w:szCs w:val="24"/>
        </w:rPr>
        <w:t xml:space="preserve">also </w:t>
      </w:r>
      <w:r w:rsidR="00D85D01" w:rsidRPr="002D199A">
        <w:rPr>
          <w:rFonts w:ascii="Book Antiqua" w:hAnsi="Book Antiqua" w:cs="Times New Roman"/>
          <w:sz w:val="24"/>
          <w:szCs w:val="24"/>
        </w:rPr>
        <w:t>reported that prophylactic PS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 did not</w:t>
      </w:r>
      <w:r w:rsidR="00D85D01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EF40E3" w:rsidRPr="002D199A">
        <w:rPr>
          <w:rFonts w:ascii="Book Antiqua" w:hAnsi="Book Antiqua" w:cs="Times New Roman"/>
          <w:sz w:val="24"/>
          <w:szCs w:val="24"/>
        </w:rPr>
        <w:t xml:space="preserve">significantly </w:t>
      </w:r>
      <w:r w:rsidR="00D85D01" w:rsidRPr="002D199A">
        <w:rPr>
          <w:rFonts w:ascii="Book Antiqua" w:hAnsi="Book Antiqua" w:cs="Times New Roman"/>
          <w:sz w:val="24"/>
          <w:szCs w:val="24"/>
        </w:rPr>
        <w:t xml:space="preserve">prevent </w:t>
      </w:r>
      <w:r w:rsidR="00D31BE5" w:rsidRPr="002D199A">
        <w:rPr>
          <w:rFonts w:ascii="Book Antiqua" w:hAnsi="Book Antiqua" w:cs="Times New Roman"/>
          <w:sz w:val="24"/>
          <w:szCs w:val="24"/>
        </w:rPr>
        <w:t xml:space="preserve">severe </w:t>
      </w:r>
      <w:r w:rsidR="00D85D01" w:rsidRPr="002D199A">
        <w:rPr>
          <w:rFonts w:ascii="Book Antiqua" w:hAnsi="Book Antiqua" w:cs="Times New Roman"/>
          <w:sz w:val="24"/>
          <w:szCs w:val="24"/>
        </w:rPr>
        <w:t>PEP</w:t>
      </w:r>
      <w:r w:rsidR="00D85D01"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W5naDwvQXV0aG9yPjxZZWFyPjIwMDQ8L1llYXI+PFJl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</w:fldData>
        </w:fldChar>
      </w:r>
      <w:r w:rsidR="00205B39" w:rsidRPr="002D199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05B39"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W5naDwvQXV0aG9yPjxZZWFyPjIwMDQ8L1llYXI+PFJl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</w:fldData>
        </w:fldChar>
      </w:r>
      <w:r w:rsidR="00205B39" w:rsidRPr="002D199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05B39" w:rsidRPr="002D199A">
        <w:rPr>
          <w:rFonts w:ascii="Book Antiqua" w:hAnsi="Book Antiqua" w:cs="Times New Roman"/>
          <w:sz w:val="24"/>
          <w:szCs w:val="24"/>
        </w:rPr>
      </w:r>
      <w:r w:rsidR="00205B39" w:rsidRPr="002D199A">
        <w:rPr>
          <w:rFonts w:ascii="Book Antiqua" w:hAnsi="Book Antiqua" w:cs="Times New Roman"/>
          <w:sz w:val="24"/>
          <w:szCs w:val="24"/>
        </w:rPr>
        <w:fldChar w:fldCharType="end"/>
      </w:r>
      <w:r w:rsidR="00D85D01" w:rsidRPr="002D199A">
        <w:rPr>
          <w:rFonts w:ascii="Book Antiqua" w:hAnsi="Book Antiqua" w:cs="Times New Roman"/>
          <w:sz w:val="24"/>
          <w:szCs w:val="24"/>
        </w:rPr>
      </w:r>
      <w:r w:rsidR="00D85D01" w:rsidRPr="002D199A">
        <w:rPr>
          <w:rFonts w:ascii="Book Antiqua" w:hAnsi="Book Antiqua" w:cs="Times New Roman"/>
          <w:sz w:val="24"/>
          <w:szCs w:val="24"/>
        </w:rPr>
        <w:fldChar w:fldCharType="separate"/>
      </w:r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56" w:tooltip="Singh, 2004 #1508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56</w:t>
        </w:r>
      </w:hyperlink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58" w:tooltip="Choudhary, 2011 #1506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58</w:t>
        </w:r>
      </w:hyperlink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85D01" w:rsidRPr="002D199A">
        <w:rPr>
          <w:rFonts w:ascii="Book Antiqua" w:hAnsi="Book Antiqua" w:cs="Times New Roman"/>
          <w:sz w:val="24"/>
          <w:szCs w:val="24"/>
        </w:rPr>
        <w:fldChar w:fldCharType="end"/>
      </w:r>
      <w:r w:rsidR="00D85D01" w:rsidRPr="002D199A">
        <w:rPr>
          <w:rFonts w:ascii="Book Antiqua" w:hAnsi="Book Antiqua" w:cs="Times New Roman"/>
          <w:sz w:val="24"/>
          <w:szCs w:val="24"/>
        </w:rPr>
        <w:t>.</w:t>
      </w:r>
      <w:r w:rsidR="00D31BE5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CB33D1" w:rsidRPr="002D199A">
        <w:rPr>
          <w:rFonts w:ascii="Book Antiqua" w:hAnsi="Book Antiqua" w:cs="Times New Roman"/>
          <w:sz w:val="24"/>
          <w:szCs w:val="24"/>
        </w:rPr>
        <w:t xml:space="preserve">As </w:t>
      </w:r>
      <w:r w:rsidR="00D31BE5" w:rsidRPr="002D199A">
        <w:rPr>
          <w:rFonts w:ascii="Book Antiqua" w:hAnsi="Book Antiqua" w:cs="Times New Roman"/>
          <w:sz w:val="24"/>
          <w:szCs w:val="24"/>
        </w:rPr>
        <w:t xml:space="preserve">more cases about prophylactic PS were reported, </w:t>
      </w:r>
      <w:r w:rsidR="00CB33D1" w:rsidRPr="002D199A">
        <w:rPr>
          <w:rFonts w:ascii="Book Antiqua" w:hAnsi="Book Antiqua" w:cs="Times New Roman"/>
          <w:sz w:val="24"/>
          <w:szCs w:val="24"/>
        </w:rPr>
        <w:t xml:space="preserve">two meta-analyses </w:t>
      </w:r>
      <w:r w:rsidR="00EF40E3" w:rsidRPr="002D199A">
        <w:rPr>
          <w:rFonts w:ascii="Book Antiqua" w:hAnsi="Book Antiqua" w:cs="Times New Roman"/>
          <w:sz w:val="24"/>
          <w:szCs w:val="24"/>
        </w:rPr>
        <w:t xml:space="preserve">performed </w:t>
      </w:r>
      <w:r w:rsidR="00CB33D1" w:rsidRPr="002D199A">
        <w:rPr>
          <w:rFonts w:ascii="Book Antiqua" w:hAnsi="Book Antiqua" w:cs="Times New Roman"/>
          <w:sz w:val="24"/>
          <w:szCs w:val="24"/>
        </w:rPr>
        <w:t xml:space="preserve">by </w:t>
      </w:r>
      <w:proofErr w:type="spellStart"/>
      <w:r w:rsidR="00CB33D1" w:rsidRPr="002D199A">
        <w:rPr>
          <w:rFonts w:ascii="Book Antiqua" w:hAnsi="Book Antiqua" w:cs="Times New Roman"/>
          <w:sz w:val="24"/>
          <w:szCs w:val="24"/>
        </w:rPr>
        <w:t>Mazaki</w:t>
      </w:r>
      <w:proofErr w:type="spellEnd"/>
      <w:r w:rsidR="0095141B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95141B" w:rsidRPr="00A757F2">
        <w:rPr>
          <w:rFonts w:ascii="Book Antiqua" w:hAnsi="Book Antiqua" w:cs="Times New Roman"/>
          <w:i/>
          <w:sz w:val="24"/>
          <w:szCs w:val="24"/>
        </w:rPr>
        <w:t>et al</w:t>
      </w:r>
      <w:r w:rsidR="00A757F2"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pha2k8L0F1dGhvcj48WWVhcj4yMDEwPC9ZZWFyPjxS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==
</w:fldData>
        </w:fldChar>
      </w:r>
      <w:r w:rsidR="00A757F2" w:rsidRPr="002D199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757F2"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pha2k8L0F1dGhvcj48WWVhcj4yMDEwPC9ZZWFyPjxS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==
</w:fldData>
        </w:fldChar>
      </w:r>
      <w:r w:rsidR="00A757F2" w:rsidRPr="002D199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757F2" w:rsidRPr="002D199A">
        <w:rPr>
          <w:rFonts w:ascii="Book Antiqua" w:hAnsi="Book Antiqua" w:cs="Times New Roman"/>
          <w:sz w:val="24"/>
          <w:szCs w:val="24"/>
        </w:rPr>
      </w:r>
      <w:r w:rsidR="00A757F2" w:rsidRPr="002D199A">
        <w:rPr>
          <w:rFonts w:ascii="Book Antiqua" w:hAnsi="Book Antiqua" w:cs="Times New Roman"/>
          <w:sz w:val="24"/>
          <w:szCs w:val="24"/>
        </w:rPr>
        <w:fldChar w:fldCharType="end"/>
      </w:r>
      <w:r w:rsidR="00A757F2" w:rsidRPr="002D199A">
        <w:rPr>
          <w:rFonts w:ascii="Book Antiqua" w:hAnsi="Book Antiqua" w:cs="Times New Roman"/>
          <w:sz w:val="24"/>
          <w:szCs w:val="24"/>
        </w:rPr>
      </w:r>
      <w:r w:rsidR="00A757F2" w:rsidRPr="002D199A">
        <w:rPr>
          <w:rFonts w:ascii="Book Antiqua" w:hAnsi="Book Antiqua" w:cs="Times New Roman"/>
          <w:sz w:val="24"/>
          <w:szCs w:val="24"/>
        </w:rPr>
        <w:fldChar w:fldCharType="separate"/>
      </w:r>
      <w:r w:rsidR="00A757F2" w:rsidRPr="002D199A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57" w:tooltip="Mazaki, 2010 #1507" w:history="1">
        <w:r w:rsidR="00A757F2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57</w:t>
        </w:r>
      </w:hyperlink>
      <w:r w:rsidR="00A757F2" w:rsidRPr="002D199A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59" w:tooltip="Mazaki, 2014 #1370" w:history="1">
        <w:r w:rsidR="00A757F2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59</w:t>
        </w:r>
      </w:hyperlink>
      <w:r w:rsidR="00A757F2" w:rsidRPr="002D199A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A757F2" w:rsidRPr="002D199A">
        <w:rPr>
          <w:rFonts w:ascii="Book Antiqua" w:hAnsi="Book Antiqua" w:cs="Times New Roman"/>
          <w:sz w:val="24"/>
          <w:szCs w:val="24"/>
        </w:rPr>
        <w:fldChar w:fldCharType="end"/>
      </w:r>
      <w:r w:rsidR="0095141B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CB33D1" w:rsidRPr="002D199A">
        <w:rPr>
          <w:rFonts w:ascii="Book Antiqua" w:hAnsi="Book Antiqua" w:cs="Times New Roman"/>
          <w:sz w:val="24"/>
          <w:szCs w:val="24"/>
        </w:rPr>
        <w:t xml:space="preserve">proved that prophylactic PS was efficient for preventing severe PEP. </w:t>
      </w:r>
      <w:r w:rsidR="00B71615" w:rsidRPr="002D199A">
        <w:rPr>
          <w:rFonts w:ascii="Book Antiqua" w:hAnsi="Book Antiqua" w:cs="Times New Roman"/>
          <w:sz w:val="24"/>
          <w:szCs w:val="24"/>
        </w:rPr>
        <w:t xml:space="preserve">The </w:t>
      </w:r>
      <w:r w:rsidR="0060077A" w:rsidRPr="002D199A">
        <w:rPr>
          <w:rFonts w:ascii="Book Antiqua" w:hAnsi="Book Antiqua" w:cs="Times New Roman"/>
          <w:sz w:val="24"/>
          <w:szCs w:val="24"/>
        </w:rPr>
        <w:t>second</w:t>
      </w:r>
      <w:r w:rsidR="0035365E" w:rsidRPr="002D199A">
        <w:rPr>
          <w:rFonts w:ascii="Book Antiqua" w:hAnsi="Book Antiqua" w:cs="Times New Roman"/>
          <w:sz w:val="24"/>
          <w:szCs w:val="24"/>
        </w:rPr>
        <w:t xml:space="preserve"> recent </w:t>
      </w:r>
      <w:r w:rsidR="00B71615" w:rsidRPr="002D199A">
        <w:rPr>
          <w:rFonts w:ascii="Book Antiqua" w:hAnsi="Book Antiqua" w:cs="Times New Roman"/>
          <w:sz w:val="24"/>
          <w:szCs w:val="24"/>
        </w:rPr>
        <w:t xml:space="preserve">meta-analysis was </w:t>
      </w:r>
      <w:r w:rsidR="00EF40E3" w:rsidRPr="002D199A">
        <w:rPr>
          <w:rFonts w:ascii="Book Antiqua" w:hAnsi="Book Antiqua" w:cs="Times New Roman"/>
          <w:sz w:val="24"/>
          <w:szCs w:val="24"/>
        </w:rPr>
        <w:t xml:space="preserve">carried out </w:t>
      </w:r>
      <w:r w:rsidR="00B71615" w:rsidRPr="002D199A">
        <w:rPr>
          <w:rFonts w:ascii="Book Antiqua" w:hAnsi="Book Antiqua" w:cs="Times New Roman"/>
          <w:sz w:val="24"/>
          <w:szCs w:val="24"/>
        </w:rPr>
        <w:t>by Shi</w:t>
      </w:r>
      <w:r w:rsidR="00B71615" w:rsidRPr="00A757F2">
        <w:rPr>
          <w:rFonts w:ascii="Book Antiqua" w:hAnsi="Book Antiqua" w:cs="Times New Roman"/>
          <w:i/>
          <w:sz w:val="24"/>
          <w:szCs w:val="24"/>
        </w:rPr>
        <w:t xml:space="preserve"> et </w:t>
      </w:r>
      <w:proofErr w:type="gramStart"/>
      <w:r w:rsidR="00B71615" w:rsidRPr="00A757F2">
        <w:rPr>
          <w:rFonts w:ascii="Book Antiqua" w:hAnsi="Book Antiqua" w:cs="Times New Roman"/>
          <w:i/>
          <w:sz w:val="24"/>
          <w:szCs w:val="24"/>
        </w:rPr>
        <w:t>al</w:t>
      </w:r>
      <w:r w:rsidR="00A757F2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A757F2">
        <w:rPr>
          <w:rFonts w:ascii="Book Antiqua" w:hAnsi="Book Antiqua" w:cs="Times New Roman"/>
          <w:sz w:val="24"/>
          <w:szCs w:val="24"/>
          <w:vertAlign w:val="superscript"/>
        </w:rPr>
        <w:t>35]</w:t>
      </w:r>
      <w:r w:rsidR="00B71615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Pr="002D199A">
        <w:rPr>
          <w:rFonts w:ascii="Book Antiqua" w:eastAsia="MS Mincho" w:hAnsi="Book Antiqua" w:cs="Times New Roman"/>
          <w:sz w:val="24"/>
          <w:szCs w:val="24"/>
        </w:rPr>
        <w:t>and</w:t>
      </w:r>
      <w:r w:rsidR="00B71615" w:rsidRPr="002D199A">
        <w:rPr>
          <w:rFonts w:ascii="Book Antiqua" w:hAnsi="Book Antiqua" w:cs="Times New Roman"/>
          <w:sz w:val="24"/>
          <w:szCs w:val="24"/>
        </w:rPr>
        <w:t xml:space="preserve"> involved </w:t>
      </w:r>
      <w:r w:rsidR="002C2E05" w:rsidRPr="002D199A">
        <w:rPr>
          <w:rFonts w:ascii="Book Antiqua" w:hAnsi="Book Antiqua" w:cs="Times New Roman"/>
          <w:sz w:val="24"/>
          <w:szCs w:val="24"/>
        </w:rPr>
        <w:t xml:space="preserve">only </w:t>
      </w:r>
      <w:r w:rsidR="00B71615" w:rsidRPr="002D199A">
        <w:rPr>
          <w:rFonts w:ascii="Book Antiqua" w:hAnsi="Book Antiqua" w:cs="Times New Roman"/>
          <w:sz w:val="24"/>
          <w:szCs w:val="24"/>
        </w:rPr>
        <w:t>full</w:t>
      </w:r>
      <w:r w:rsidR="00EF40E3" w:rsidRPr="002D199A">
        <w:rPr>
          <w:rFonts w:ascii="Book Antiqua" w:hAnsi="Book Antiqua" w:cs="Times New Roman"/>
          <w:sz w:val="24"/>
          <w:szCs w:val="24"/>
        </w:rPr>
        <w:t>-</w:t>
      </w:r>
      <w:r w:rsidR="00B71615" w:rsidRPr="002D199A">
        <w:rPr>
          <w:rFonts w:ascii="Book Antiqua" w:hAnsi="Book Antiqua" w:cs="Times New Roman"/>
          <w:sz w:val="24"/>
          <w:szCs w:val="24"/>
        </w:rPr>
        <w:t xml:space="preserve">text articles and 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excluded </w:t>
      </w:r>
      <w:r w:rsidR="00CA0235" w:rsidRPr="002D199A">
        <w:rPr>
          <w:rFonts w:ascii="Book Antiqua" w:hAnsi="Book Antiqua" w:cs="Times New Roman"/>
          <w:sz w:val="24"/>
          <w:szCs w:val="24"/>
        </w:rPr>
        <w:t>report</w:t>
      </w:r>
      <w:r w:rsidR="00B71615" w:rsidRPr="002D199A">
        <w:rPr>
          <w:rFonts w:ascii="Book Antiqua" w:hAnsi="Book Antiqua" w:cs="Times New Roman"/>
          <w:sz w:val="24"/>
          <w:szCs w:val="24"/>
        </w:rPr>
        <w:t xml:space="preserve">s with only </w:t>
      </w:r>
      <w:r w:rsidRPr="002D199A">
        <w:rPr>
          <w:rFonts w:ascii="Book Antiqua" w:eastAsia="MS Mincho" w:hAnsi="Book Antiqua" w:cs="Times New Roman"/>
          <w:sz w:val="24"/>
          <w:szCs w:val="24"/>
        </w:rPr>
        <w:t>abstracts</w:t>
      </w:r>
      <w:r w:rsidR="00B71615" w:rsidRPr="002D199A">
        <w:rPr>
          <w:rFonts w:ascii="Book Antiqua" w:hAnsi="Book Antiqua" w:cs="Times New Roman"/>
          <w:sz w:val="24"/>
          <w:szCs w:val="24"/>
        </w:rPr>
        <w:t xml:space="preserve">. </w:t>
      </w:r>
      <w:r w:rsidR="00CA0235" w:rsidRPr="002D199A">
        <w:rPr>
          <w:rFonts w:ascii="Book Antiqua" w:hAnsi="Book Antiqua" w:cs="Times New Roman"/>
          <w:sz w:val="24"/>
          <w:szCs w:val="24"/>
        </w:rPr>
        <w:t xml:space="preserve">However, the efficacy of prophylactic PS for preventing severe PEP was not shown in the meta-analysis. </w:t>
      </w:r>
      <w:r w:rsidR="004601A0" w:rsidRPr="002D199A">
        <w:rPr>
          <w:rFonts w:ascii="Book Antiqua" w:hAnsi="Book Antiqua" w:cs="Times New Roman"/>
          <w:sz w:val="24"/>
          <w:szCs w:val="24"/>
        </w:rPr>
        <w:t xml:space="preserve">In </w:t>
      </w:r>
      <w:r w:rsidR="0035365E" w:rsidRPr="002D199A">
        <w:rPr>
          <w:rFonts w:ascii="Book Antiqua" w:hAnsi="Book Antiqua" w:cs="Times New Roman"/>
          <w:sz w:val="24"/>
          <w:szCs w:val="24"/>
        </w:rPr>
        <w:t xml:space="preserve">the current </w:t>
      </w:r>
      <w:r w:rsidR="004601A0" w:rsidRPr="002D199A">
        <w:rPr>
          <w:rFonts w:ascii="Book Antiqua" w:hAnsi="Book Antiqua" w:cs="Times New Roman"/>
          <w:sz w:val="24"/>
          <w:szCs w:val="24"/>
        </w:rPr>
        <w:t xml:space="preserve">meta-analysis, we </w:t>
      </w:r>
      <w:r w:rsidRPr="002D199A">
        <w:rPr>
          <w:rFonts w:ascii="Book Antiqua" w:eastAsia="MS Mincho" w:hAnsi="Book Antiqua" w:cs="Times New Roman"/>
          <w:sz w:val="24"/>
          <w:szCs w:val="24"/>
        </w:rPr>
        <w:t>included</w:t>
      </w:r>
      <w:r w:rsidR="004601A0" w:rsidRPr="002D199A">
        <w:rPr>
          <w:rFonts w:ascii="Book Antiqua" w:hAnsi="Book Antiqua" w:cs="Times New Roman"/>
          <w:sz w:val="24"/>
          <w:szCs w:val="24"/>
        </w:rPr>
        <w:t xml:space="preserve"> only full</w:t>
      </w:r>
      <w:r w:rsidR="00EF40E3" w:rsidRPr="002D199A">
        <w:rPr>
          <w:rFonts w:ascii="Book Antiqua" w:hAnsi="Book Antiqua" w:cs="Times New Roman"/>
          <w:sz w:val="24"/>
          <w:szCs w:val="24"/>
        </w:rPr>
        <w:t>-</w:t>
      </w:r>
      <w:r w:rsidR="004601A0" w:rsidRPr="002D199A">
        <w:rPr>
          <w:rFonts w:ascii="Book Antiqua" w:hAnsi="Book Antiqua" w:cs="Times New Roman"/>
          <w:sz w:val="24"/>
          <w:szCs w:val="24"/>
        </w:rPr>
        <w:t>text articles. As a result, PS was</w:t>
      </w:r>
      <w:r w:rsidR="00EF40E3" w:rsidRPr="002D199A">
        <w:rPr>
          <w:rFonts w:ascii="Book Antiqua" w:hAnsi="Book Antiqua" w:cs="Times New Roman"/>
          <w:sz w:val="24"/>
          <w:szCs w:val="24"/>
        </w:rPr>
        <w:t xml:space="preserve"> found to be</w:t>
      </w:r>
      <w:r w:rsidR="004601A0" w:rsidRPr="002D199A">
        <w:rPr>
          <w:rFonts w:ascii="Book Antiqua" w:hAnsi="Book Antiqua" w:cs="Times New Roman"/>
          <w:sz w:val="24"/>
          <w:szCs w:val="24"/>
        </w:rPr>
        <w:t xml:space="preserve"> efficient for preventing severe PEP. The addition of new RCTs and exclusion of </w:t>
      </w:r>
      <w:r w:rsidRPr="002D199A">
        <w:rPr>
          <w:rFonts w:ascii="Book Antiqua" w:eastAsia="MS Mincho" w:hAnsi="Book Antiqua" w:cs="Times New Roman"/>
          <w:sz w:val="24"/>
          <w:szCs w:val="24"/>
        </w:rPr>
        <w:t>RCTs</w:t>
      </w:r>
      <w:r w:rsidR="004601A0"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35365E" w:rsidRPr="002D199A">
        <w:rPr>
          <w:rFonts w:ascii="Book Antiqua" w:hAnsi="Book Antiqua" w:cs="Times New Roman"/>
          <w:sz w:val="24"/>
          <w:szCs w:val="24"/>
        </w:rPr>
        <w:t xml:space="preserve">on </w:t>
      </w:r>
      <w:r w:rsidR="004601A0" w:rsidRPr="002D199A">
        <w:rPr>
          <w:rFonts w:ascii="Book Antiqua" w:hAnsi="Book Antiqua" w:cs="Times New Roman"/>
          <w:sz w:val="24"/>
          <w:szCs w:val="24"/>
        </w:rPr>
        <w:t xml:space="preserve">special cases </w:t>
      </w:r>
      <w:r w:rsidRPr="002D199A">
        <w:rPr>
          <w:rFonts w:ascii="Book Antiqua" w:hAnsi="Book Antiqua" w:cs="Times New Roman"/>
          <w:sz w:val="24"/>
          <w:szCs w:val="24"/>
        </w:rPr>
        <w:t>such as</w:t>
      </w:r>
      <w:r w:rsidR="004601A0" w:rsidRPr="002D199A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4601A0" w:rsidRPr="002D199A">
        <w:rPr>
          <w:rFonts w:ascii="Book Antiqua" w:hAnsi="Book Antiqua" w:cs="Times New Roman"/>
          <w:sz w:val="24"/>
          <w:szCs w:val="24"/>
        </w:rPr>
        <w:t>ampullectomy</w:t>
      </w:r>
      <w:proofErr w:type="spellEnd"/>
      <w:r w:rsidR="00EC6CEE"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YXJld29vZDwvQXV0aG9yPjxZZWFyPjIwMDU8L1llYXI+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==
</w:fldData>
        </w:fldChar>
      </w:r>
      <w:r w:rsidR="00205B39" w:rsidRPr="002D199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05B39" w:rsidRPr="002D199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YXJld29vZDwvQXV0aG9yPjxZZWFyPjIwMDU8L1llYXI+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==
</w:fldData>
        </w:fldChar>
      </w:r>
      <w:r w:rsidR="00205B39" w:rsidRPr="002D199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05B39" w:rsidRPr="002D199A">
        <w:rPr>
          <w:rFonts w:ascii="Book Antiqua" w:hAnsi="Book Antiqua" w:cs="Times New Roman"/>
          <w:sz w:val="24"/>
          <w:szCs w:val="24"/>
        </w:rPr>
      </w:r>
      <w:r w:rsidR="00205B39" w:rsidRPr="002D199A">
        <w:rPr>
          <w:rFonts w:ascii="Book Antiqua" w:hAnsi="Book Antiqua" w:cs="Times New Roman"/>
          <w:sz w:val="24"/>
          <w:szCs w:val="24"/>
        </w:rPr>
        <w:fldChar w:fldCharType="end"/>
      </w:r>
      <w:r w:rsidR="00EC6CEE" w:rsidRPr="002D199A">
        <w:rPr>
          <w:rFonts w:ascii="Book Antiqua" w:hAnsi="Book Antiqua" w:cs="Times New Roman"/>
          <w:sz w:val="24"/>
          <w:szCs w:val="24"/>
        </w:rPr>
      </w:r>
      <w:r w:rsidR="00EC6CEE" w:rsidRPr="002D199A">
        <w:rPr>
          <w:rFonts w:ascii="Book Antiqua" w:hAnsi="Book Antiqua" w:cs="Times New Roman"/>
          <w:sz w:val="24"/>
          <w:szCs w:val="24"/>
        </w:rPr>
        <w:fldChar w:fldCharType="separate"/>
      </w:r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63" w:tooltip="Harewood, 2005 #1512" w:history="1">
        <w:r w:rsidR="00AB0E57" w:rsidRPr="002D199A">
          <w:rPr>
            <w:rFonts w:ascii="Book Antiqua" w:hAnsi="Book Antiqua" w:cs="Times New Roman"/>
            <w:sz w:val="24"/>
            <w:szCs w:val="24"/>
            <w:vertAlign w:val="superscript"/>
          </w:rPr>
          <w:t>63</w:t>
        </w:r>
      </w:hyperlink>
      <w:r w:rsidR="00205B39" w:rsidRPr="002D199A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C6CEE" w:rsidRPr="002D199A">
        <w:rPr>
          <w:rFonts w:ascii="Book Antiqua" w:hAnsi="Book Antiqua" w:cs="Times New Roman"/>
          <w:sz w:val="24"/>
          <w:szCs w:val="24"/>
        </w:rPr>
        <w:fldChar w:fldCharType="end"/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="0035365E" w:rsidRPr="002D199A">
        <w:rPr>
          <w:rFonts w:ascii="Book Antiqua" w:hAnsi="Book Antiqua" w:cs="Times New Roman"/>
          <w:sz w:val="24"/>
          <w:szCs w:val="24"/>
        </w:rPr>
        <w:t>may have</w:t>
      </w:r>
      <w:r w:rsidRPr="002D199A">
        <w:rPr>
          <w:rFonts w:ascii="Book Antiqua" w:hAnsi="Book Antiqua" w:cs="Times New Roman"/>
          <w:sz w:val="24"/>
          <w:szCs w:val="24"/>
        </w:rPr>
        <w:t xml:space="preserve"> contribute</w:t>
      </w:r>
      <w:r w:rsidR="0035365E" w:rsidRPr="002D199A">
        <w:rPr>
          <w:rFonts w:ascii="Book Antiqua" w:hAnsi="Book Antiqua" w:cs="Times New Roman"/>
          <w:sz w:val="24"/>
          <w:szCs w:val="24"/>
        </w:rPr>
        <w:t>d</w:t>
      </w:r>
      <w:r w:rsidRPr="002D199A">
        <w:rPr>
          <w:rFonts w:ascii="Book Antiqua" w:hAnsi="Book Antiqua" w:cs="Times New Roman"/>
          <w:sz w:val="24"/>
          <w:szCs w:val="24"/>
        </w:rPr>
        <w:t xml:space="preserve"> to the definit</w:t>
      </w:r>
      <w:r w:rsidR="0035365E" w:rsidRPr="002D199A">
        <w:rPr>
          <w:rFonts w:ascii="Book Antiqua" w:hAnsi="Book Antiqua" w:cs="Times New Roman"/>
          <w:sz w:val="24"/>
          <w:szCs w:val="24"/>
        </w:rPr>
        <w:t>iv</w:t>
      </w:r>
      <w:r w:rsidRPr="002D199A">
        <w:rPr>
          <w:rFonts w:ascii="Book Antiqua" w:hAnsi="Book Antiqua" w:cs="Times New Roman"/>
          <w:sz w:val="24"/>
          <w:szCs w:val="24"/>
        </w:rPr>
        <w:t>e results of this meta-analysis.</w:t>
      </w:r>
    </w:p>
    <w:p w14:paraId="55028799" w14:textId="77777777" w:rsidR="00CA0235" w:rsidRPr="002D199A" w:rsidRDefault="007727C8" w:rsidP="00A757F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>This study has some limitations.</w:t>
      </w:r>
      <w:r w:rsidR="002F42FB" w:rsidRPr="002D199A">
        <w:rPr>
          <w:rFonts w:ascii="Book Antiqua" w:hAnsi="Book Antiqua" w:cs="Times New Roman"/>
          <w:sz w:val="24"/>
          <w:szCs w:val="24"/>
        </w:rPr>
        <w:t xml:space="preserve"> First, all </w:t>
      </w:r>
      <w:r w:rsidR="00A47C84" w:rsidRPr="002D199A">
        <w:rPr>
          <w:rFonts w:ascii="Book Antiqua" w:eastAsia="MS Mincho" w:hAnsi="Book Antiqua" w:cs="Times New Roman"/>
          <w:sz w:val="24"/>
          <w:szCs w:val="24"/>
        </w:rPr>
        <w:t>RCTs</w:t>
      </w:r>
      <w:r w:rsidR="002F42FB" w:rsidRPr="002D199A">
        <w:rPr>
          <w:rFonts w:ascii="Book Antiqua" w:hAnsi="Book Antiqua" w:cs="Times New Roman"/>
          <w:sz w:val="24"/>
          <w:szCs w:val="24"/>
        </w:rPr>
        <w:t xml:space="preserve"> involved in this meta-analysis were written in English. Second, the type of </w:t>
      </w:r>
      <w:r w:rsidR="001F1D67" w:rsidRPr="002D199A">
        <w:rPr>
          <w:rFonts w:ascii="Book Antiqua" w:hAnsi="Book Antiqua" w:cs="Times New Roman"/>
          <w:sz w:val="24"/>
          <w:szCs w:val="24"/>
        </w:rPr>
        <w:t>PS</w:t>
      </w:r>
      <w:r w:rsidR="002F42FB" w:rsidRPr="002D199A">
        <w:rPr>
          <w:rFonts w:ascii="Book Antiqua" w:hAnsi="Book Antiqua" w:cs="Times New Roman"/>
          <w:sz w:val="24"/>
          <w:szCs w:val="24"/>
        </w:rPr>
        <w:t xml:space="preserve"> was different </w:t>
      </w:r>
      <w:r w:rsidR="0035365E" w:rsidRPr="002D199A">
        <w:rPr>
          <w:rFonts w:ascii="Book Antiqua" w:hAnsi="Book Antiqua" w:cs="Times New Roman"/>
          <w:sz w:val="24"/>
          <w:szCs w:val="24"/>
        </w:rPr>
        <w:t>in</w:t>
      </w:r>
      <w:r w:rsidR="002F42FB" w:rsidRPr="002D199A">
        <w:rPr>
          <w:rFonts w:ascii="Book Antiqua" w:hAnsi="Book Antiqua" w:cs="Times New Roman"/>
          <w:sz w:val="24"/>
          <w:szCs w:val="24"/>
        </w:rPr>
        <w:t xml:space="preserve"> each RCT. Third, </w:t>
      </w:r>
      <w:r w:rsidR="002F42FB" w:rsidRPr="002D199A">
        <w:rPr>
          <w:rFonts w:ascii="Book Antiqua" w:hAnsi="Book Antiqua" w:cs="Times New Roman"/>
          <w:sz w:val="24"/>
          <w:szCs w:val="24"/>
        </w:rPr>
        <w:lastRenderedPageBreak/>
        <w:t xml:space="preserve">publication bias existed in this study. In </w:t>
      </w:r>
      <w:r w:rsidR="0035365E" w:rsidRPr="002D199A">
        <w:rPr>
          <w:rFonts w:ascii="Book Antiqua" w:hAnsi="Book Antiqua" w:cs="Times New Roman"/>
          <w:sz w:val="24"/>
          <w:szCs w:val="24"/>
        </w:rPr>
        <w:t>the f</w:t>
      </w:r>
      <w:r w:rsidR="002F42FB" w:rsidRPr="002D199A">
        <w:rPr>
          <w:rFonts w:ascii="Book Antiqua" w:hAnsi="Book Antiqua" w:cs="Times New Roman"/>
          <w:sz w:val="24"/>
          <w:szCs w:val="24"/>
        </w:rPr>
        <w:t>uture, we hope that</w:t>
      </w:r>
      <w:r w:rsidR="00A47C84" w:rsidRPr="002D199A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="002F42FB" w:rsidRPr="002D199A">
        <w:rPr>
          <w:rFonts w:ascii="Book Antiqua" w:hAnsi="Book Antiqua" w:cs="Times New Roman"/>
          <w:sz w:val="24"/>
          <w:szCs w:val="24"/>
        </w:rPr>
        <w:t xml:space="preserve"> accumulation of </w:t>
      </w:r>
      <w:r w:rsidR="00A5035A" w:rsidRPr="002D199A">
        <w:rPr>
          <w:rFonts w:ascii="Book Antiqua" w:hAnsi="Book Antiqua" w:cs="Times New Roman"/>
          <w:sz w:val="24"/>
          <w:szCs w:val="24"/>
        </w:rPr>
        <w:t xml:space="preserve">a greater number of relevant </w:t>
      </w:r>
      <w:r w:rsidR="002F42FB" w:rsidRPr="002D199A">
        <w:rPr>
          <w:rFonts w:ascii="Book Antiqua" w:hAnsi="Book Antiqua" w:cs="Times New Roman"/>
          <w:sz w:val="24"/>
          <w:szCs w:val="24"/>
        </w:rPr>
        <w:t>RCTs will overcome this bias.</w:t>
      </w:r>
    </w:p>
    <w:p w14:paraId="5D18E53A" w14:textId="77777777" w:rsidR="002F42FB" w:rsidRPr="002D199A" w:rsidRDefault="007727C8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 xml:space="preserve">In conclusion, prophylactic </w:t>
      </w:r>
      <w:r w:rsidR="001F1D67" w:rsidRPr="002D199A">
        <w:rPr>
          <w:rFonts w:ascii="Book Antiqua" w:hAnsi="Book Antiqua" w:cs="Times New Roman"/>
          <w:sz w:val="24"/>
          <w:szCs w:val="24"/>
        </w:rPr>
        <w:t>PS</w:t>
      </w:r>
      <w:r w:rsidRPr="002D199A">
        <w:rPr>
          <w:rFonts w:ascii="Book Antiqua" w:hAnsi="Book Antiqua" w:cs="Times New Roman"/>
          <w:sz w:val="24"/>
          <w:szCs w:val="24"/>
        </w:rPr>
        <w:t xml:space="preserve"> was useful for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 preventing</w:t>
      </w:r>
      <w:r w:rsidRPr="002D199A">
        <w:rPr>
          <w:rFonts w:ascii="Book Antiqua" w:hAnsi="Book Antiqua" w:cs="Times New Roman"/>
          <w:sz w:val="24"/>
          <w:szCs w:val="24"/>
        </w:rPr>
        <w:t xml:space="preserve"> not only PEP but also severe PEP.</w:t>
      </w:r>
    </w:p>
    <w:p w14:paraId="7B495239" w14:textId="77777777" w:rsidR="00E57081" w:rsidRPr="002D199A" w:rsidRDefault="00E57081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6E45A9B" w14:textId="77777777" w:rsidR="00E57081" w:rsidRPr="002D199A" w:rsidRDefault="007727C8" w:rsidP="00AF0A77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2D199A">
        <w:rPr>
          <w:rFonts w:ascii="Book Antiqua" w:hAnsi="Book Antiqua" w:cs="Times New Roman"/>
          <w:b/>
          <w:sz w:val="24"/>
          <w:szCs w:val="24"/>
        </w:rPr>
        <w:t>ARTICLE HIGHLIGHTS</w:t>
      </w:r>
    </w:p>
    <w:p w14:paraId="4174B690" w14:textId="77777777" w:rsidR="00E57081" w:rsidRPr="002D199A" w:rsidRDefault="007727C8" w:rsidP="00AF0A77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D199A">
        <w:rPr>
          <w:rFonts w:ascii="Book Antiqua" w:hAnsi="Book Antiqua" w:cs="Times New Roman"/>
          <w:b/>
          <w:i/>
          <w:sz w:val="24"/>
          <w:szCs w:val="24"/>
        </w:rPr>
        <w:t>Research background</w:t>
      </w:r>
    </w:p>
    <w:p w14:paraId="358C8C61" w14:textId="7AA3754D" w:rsidR="001353A6" w:rsidRDefault="007727C8" w:rsidP="00AF0A77">
      <w:pPr>
        <w:spacing w:line="360" w:lineRule="auto"/>
        <w:rPr>
          <w:rFonts w:ascii="Book Antiqua" w:eastAsia="MS Mincho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>Endoscopic retrograde cholangiopancreatography (ERCP) occupies an important place in the endoscopic treatment and investigation of pancreatic and biliary diseases</w:t>
      </w:r>
      <w:r w:rsidR="00A47C84" w:rsidRPr="002D199A">
        <w:rPr>
          <w:rFonts w:ascii="Book Antiqua" w:hAnsi="Book Antiqua" w:cs="Times New Roman"/>
          <w:sz w:val="24"/>
          <w:szCs w:val="24"/>
        </w:rPr>
        <w:t xml:space="preserve">. However, post-ERCP pancreatitis (PEP) is </w:t>
      </w:r>
      <w:r w:rsidR="00A47C84" w:rsidRPr="002D199A">
        <w:rPr>
          <w:rFonts w:ascii="Book Antiqua" w:eastAsia="MS Mincho" w:hAnsi="Book Antiqua" w:cs="Times New Roman"/>
          <w:sz w:val="24"/>
          <w:szCs w:val="24"/>
        </w:rPr>
        <w:t>a</w:t>
      </w:r>
      <w:r w:rsidR="00A47C84" w:rsidRPr="002D199A">
        <w:rPr>
          <w:rFonts w:ascii="Book Antiqua" w:hAnsi="Book Antiqua" w:cs="Times New Roman"/>
          <w:sz w:val="24"/>
          <w:szCs w:val="24"/>
        </w:rPr>
        <w:t xml:space="preserve"> severe adverse effect. To prevent PEP, prophylactic pancreatic stent (PS) placement </w:t>
      </w:r>
      <w:r w:rsidR="00D65178" w:rsidRPr="002D199A">
        <w:rPr>
          <w:rFonts w:ascii="Book Antiqua" w:hAnsi="Book Antiqua" w:cs="Times New Roman"/>
          <w:sz w:val="24"/>
          <w:szCs w:val="24"/>
        </w:rPr>
        <w:t xml:space="preserve">has been </w:t>
      </w:r>
      <w:r w:rsidR="00A47C84" w:rsidRPr="002D199A">
        <w:rPr>
          <w:rFonts w:ascii="Book Antiqua" w:hAnsi="Book Antiqua" w:cs="Times New Roman"/>
          <w:sz w:val="24"/>
          <w:szCs w:val="24"/>
        </w:rPr>
        <w:t xml:space="preserve">recommended </w:t>
      </w:r>
      <w:r w:rsidR="00D65178" w:rsidRPr="002D199A">
        <w:rPr>
          <w:rFonts w:ascii="Book Antiqua" w:hAnsi="Book Antiqua" w:cs="Times New Roman"/>
          <w:sz w:val="24"/>
          <w:szCs w:val="24"/>
        </w:rPr>
        <w:t xml:space="preserve">based on the results of </w:t>
      </w:r>
      <w:r w:rsidR="00EF40E3" w:rsidRPr="002D199A">
        <w:rPr>
          <w:rFonts w:ascii="Book Antiqua" w:hAnsi="Book Antiqua" w:cs="Times New Roman"/>
          <w:sz w:val="24"/>
          <w:szCs w:val="24"/>
        </w:rPr>
        <w:t xml:space="preserve">several </w:t>
      </w:r>
      <w:r w:rsidR="00C80408" w:rsidRPr="002D199A">
        <w:rPr>
          <w:rFonts w:ascii="Book Antiqua" w:hAnsi="Book Antiqua" w:cs="Times New Roman"/>
          <w:sz w:val="24"/>
          <w:szCs w:val="24"/>
        </w:rPr>
        <w:t xml:space="preserve">randomized controlled </w:t>
      </w:r>
      <w:r w:rsidR="00A47C84" w:rsidRPr="002D199A">
        <w:rPr>
          <w:rFonts w:ascii="Book Antiqua" w:eastAsia="MS Mincho" w:hAnsi="Book Antiqua" w:cs="Times New Roman"/>
          <w:sz w:val="24"/>
          <w:szCs w:val="24"/>
        </w:rPr>
        <w:t>trials (RCTs).</w:t>
      </w:r>
    </w:p>
    <w:p w14:paraId="6BD7F3A5" w14:textId="77777777" w:rsidR="00A757F2" w:rsidRPr="002D199A" w:rsidRDefault="00A757F2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BF22573" w14:textId="77777777" w:rsidR="001353A6" w:rsidRPr="002D199A" w:rsidRDefault="007727C8" w:rsidP="00AF0A77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D199A">
        <w:rPr>
          <w:rFonts w:ascii="Book Antiqua" w:hAnsi="Book Antiqua" w:cs="Times New Roman"/>
          <w:b/>
          <w:i/>
          <w:sz w:val="24"/>
          <w:szCs w:val="24"/>
        </w:rPr>
        <w:t>Research motivation</w:t>
      </w:r>
    </w:p>
    <w:p w14:paraId="4393A02B" w14:textId="56AAF7B4" w:rsidR="001353A6" w:rsidRDefault="007727C8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>Prior meta-analyses</w:t>
      </w:r>
      <w:r w:rsidR="00D65178" w:rsidRPr="002D199A">
        <w:rPr>
          <w:rFonts w:ascii="Book Antiqua" w:hAnsi="Book Antiqua" w:cs="Times New Roman"/>
          <w:sz w:val="24"/>
          <w:szCs w:val="24"/>
        </w:rPr>
        <w:t xml:space="preserve"> have</w:t>
      </w:r>
      <w:r w:rsidRPr="002D199A">
        <w:rPr>
          <w:rFonts w:ascii="Book Antiqua" w:hAnsi="Book Antiqua" w:cs="Times New Roman"/>
          <w:sz w:val="24"/>
          <w:szCs w:val="24"/>
        </w:rPr>
        <w:t xml:space="preserve"> </w:t>
      </w:r>
      <w:r w:rsidR="00D65178" w:rsidRPr="002D199A">
        <w:rPr>
          <w:rFonts w:ascii="Book Antiqua" w:hAnsi="Book Antiqua" w:cs="Times New Roman"/>
          <w:sz w:val="24"/>
          <w:szCs w:val="24"/>
        </w:rPr>
        <w:t xml:space="preserve">shown </w:t>
      </w:r>
      <w:r w:rsidRPr="002D199A">
        <w:rPr>
          <w:rFonts w:ascii="Book Antiqua" w:hAnsi="Book Antiqua" w:cs="Times New Roman"/>
          <w:sz w:val="24"/>
          <w:szCs w:val="24"/>
        </w:rPr>
        <w:t>that prophylactic PS was useful for preventing PEP. However, abstract</w:t>
      </w:r>
      <w:r w:rsidR="00D65178" w:rsidRPr="002D199A">
        <w:rPr>
          <w:rFonts w:ascii="Book Antiqua" w:hAnsi="Book Antiqua" w:cs="Times New Roman"/>
          <w:sz w:val="24"/>
          <w:szCs w:val="24"/>
        </w:rPr>
        <w:t xml:space="preserve"> report</w:t>
      </w:r>
      <w:r w:rsidRPr="002D199A">
        <w:rPr>
          <w:rFonts w:ascii="Book Antiqua" w:hAnsi="Book Antiqua" w:cs="Times New Roman"/>
          <w:sz w:val="24"/>
          <w:szCs w:val="24"/>
        </w:rPr>
        <w:t xml:space="preserve">s and </w:t>
      </w:r>
      <w:r w:rsidR="00D65178" w:rsidRPr="002D199A">
        <w:rPr>
          <w:rFonts w:ascii="Book Antiqua" w:hAnsi="Book Antiqua" w:cs="Times New Roman"/>
          <w:sz w:val="24"/>
          <w:szCs w:val="24"/>
        </w:rPr>
        <w:t xml:space="preserve">patients </w:t>
      </w:r>
      <w:r w:rsidRPr="002D199A">
        <w:rPr>
          <w:rFonts w:ascii="Book Antiqua" w:hAnsi="Book Antiqua" w:cs="Times New Roman"/>
          <w:sz w:val="24"/>
          <w:szCs w:val="24"/>
        </w:rPr>
        <w:t xml:space="preserve">who 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underwent </w:t>
      </w:r>
      <w:r w:rsidRPr="002D199A">
        <w:rPr>
          <w:rFonts w:ascii="Book Antiqua" w:hAnsi="Book Antiqua" w:cs="Times New Roman"/>
          <w:sz w:val="24"/>
          <w:szCs w:val="24"/>
        </w:rPr>
        <w:t xml:space="preserve">endoscopic </w:t>
      </w:r>
      <w:proofErr w:type="spellStart"/>
      <w:r w:rsidRPr="002D199A">
        <w:rPr>
          <w:rFonts w:ascii="Book Antiqua" w:hAnsi="Book Antiqua" w:cs="Times New Roman"/>
          <w:sz w:val="24"/>
          <w:szCs w:val="24"/>
        </w:rPr>
        <w:t>amp</w:t>
      </w:r>
      <w:r w:rsidR="00D65178" w:rsidRPr="002D199A">
        <w:rPr>
          <w:rFonts w:ascii="Book Antiqua" w:hAnsi="Book Antiqua" w:cs="Times New Roman"/>
          <w:sz w:val="24"/>
          <w:szCs w:val="24"/>
        </w:rPr>
        <w:t>u</w:t>
      </w:r>
      <w:r w:rsidRPr="002D199A">
        <w:rPr>
          <w:rFonts w:ascii="Book Antiqua" w:hAnsi="Book Antiqua" w:cs="Times New Roman"/>
          <w:sz w:val="24"/>
          <w:szCs w:val="24"/>
        </w:rPr>
        <w:t>llectomy</w:t>
      </w:r>
      <w:proofErr w:type="spellEnd"/>
      <w:r w:rsidR="00787490" w:rsidRPr="002D199A">
        <w:rPr>
          <w:rFonts w:ascii="Book Antiqua" w:hAnsi="Book Antiqua" w:cs="Times New Roman"/>
          <w:sz w:val="24"/>
          <w:szCs w:val="24"/>
        </w:rPr>
        <w:t xml:space="preserve"> were </w:t>
      </w:r>
      <w:r w:rsidR="00D65178" w:rsidRPr="002D199A">
        <w:rPr>
          <w:rFonts w:ascii="Book Antiqua" w:hAnsi="Book Antiqua" w:cs="Times New Roman"/>
          <w:sz w:val="24"/>
          <w:szCs w:val="24"/>
        </w:rPr>
        <w:t xml:space="preserve">included </w:t>
      </w:r>
      <w:r w:rsidR="006D48BA" w:rsidRPr="002D199A">
        <w:rPr>
          <w:rFonts w:ascii="Book Antiqua" w:hAnsi="Book Antiqua" w:cs="Times New Roman"/>
          <w:sz w:val="24"/>
          <w:szCs w:val="24"/>
        </w:rPr>
        <w:t xml:space="preserve">in </w:t>
      </w:r>
      <w:r w:rsidR="00D65178" w:rsidRPr="002D199A">
        <w:rPr>
          <w:rFonts w:ascii="Book Antiqua" w:hAnsi="Book Antiqua" w:cs="Times New Roman"/>
          <w:sz w:val="24"/>
          <w:szCs w:val="24"/>
        </w:rPr>
        <w:t>the previous analyses</w:t>
      </w:r>
      <w:r w:rsidR="00787490" w:rsidRPr="002D199A">
        <w:rPr>
          <w:rFonts w:ascii="Book Antiqua" w:hAnsi="Book Antiqua" w:cs="Times New Roman"/>
          <w:sz w:val="24"/>
          <w:szCs w:val="24"/>
        </w:rPr>
        <w:t>. The efficacy of PS for preventing severe PEP was different in each meta-analysis.</w:t>
      </w:r>
      <w:r w:rsidR="005B2565" w:rsidRPr="002D199A">
        <w:rPr>
          <w:rFonts w:ascii="Book Antiqua" w:hAnsi="Book Antiqua" w:cs="Times New Roman"/>
          <w:sz w:val="24"/>
          <w:szCs w:val="24"/>
        </w:rPr>
        <w:t xml:space="preserve"> Therefore, we performed </w:t>
      </w:r>
      <w:r w:rsidR="00D65178" w:rsidRPr="002D199A">
        <w:rPr>
          <w:rFonts w:ascii="Book Antiqua" w:hAnsi="Book Antiqua" w:cs="Times New Roman"/>
          <w:sz w:val="24"/>
          <w:szCs w:val="24"/>
        </w:rPr>
        <w:t xml:space="preserve">the current </w:t>
      </w:r>
      <w:r w:rsidR="005B2565" w:rsidRPr="002D199A">
        <w:rPr>
          <w:rFonts w:ascii="Book Antiqua" w:hAnsi="Book Antiqua" w:cs="Times New Roman"/>
          <w:sz w:val="24"/>
          <w:szCs w:val="24"/>
        </w:rPr>
        <w:t>meta-analysis</w:t>
      </w:r>
      <w:r w:rsidR="00D65178" w:rsidRPr="002D199A">
        <w:rPr>
          <w:rFonts w:ascii="Book Antiqua" w:hAnsi="Book Antiqua" w:cs="Times New Roman"/>
          <w:sz w:val="24"/>
          <w:szCs w:val="24"/>
        </w:rPr>
        <w:t xml:space="preserve">, which included </w:t>
      </w:r>
      <w:r w:rsidR="005B2565" w:rsidRPr="002D199A">
        <w:rPr>
          <w:rFonts w:ascii="Book Antiqua" w:hAnsi="Book Antiqua" w:cs="Times New Roman"/>
          <w:sz w:val="24"/>
          <w:szCs w:val="24"/>
        </w:rPr>
        <w:t>only full</w:t>
      </w:r>
      <w:r w:rsidR="00EF40E3" w:rsidRPr="002D199A">
        <w:rPr>
          <w:rFonts w:ascii="Book Antiqua" w:hAnsi="Book Antiqua" w:cs="Times New Roman"/>
          <w:sz w:val="24"/>
          <w:szCs w:val="24"/>
        </w:rPr>
        <w:t>-</w:t>
      </w:r>
      <w:r w:rsidR="005B2565" w:rsidRPr="002D199A">
        <w:rPr>
          <w:rFonts w:ascii="Book Antiqua" w:hAnsi="Book Antiqua" w:cs="Times New Roman"/>
          <w:sz w:val="24"/>
          <w:szCs w:val="24"/>
        </w:rPr>
        <w:t xml:space="preserve">text </w:t>
      </w:r>
      <w:r w:rsidRPr="002D199A">
        <w:rPr>
          <w:rFonts w:ascii="Book Antiqua" w:eastAsia="MS Mincho" w:hAnsi="Book Antiqua" w:cs="Times New Roman"/>
          <w:sz w:val="24"/>
          <w:szCs w:val="24"/>
        </w:rPr>
        <w:t>articles</w:t>
      </w:r>
      <w:r w:rsidR="00EF40E3" w:rsidRPr="002D199A">
        <w:rPr>
          <w:rFonts w:ascii="Book Antiqua" w:eastAsia="MS Mincho" w:hAnsi="Book Antiqua" w:cs="Times New Roman"/>
          <w:sz w:val="24"/>
          <w:szCs w:val="24"/>
        </w:rPr>
        <w:t>,</w:t>
      </w:r>
      <w:r w:rsidR="005B2565" w:rsidRPr="002D199A">
        <w:rPr>
          <w:rFonts w:ascii="Book Antiqua" w:hAnsi="Book Antiqua" w:cs="Times New Roman"/>
          <w:sz w:val="24"/>
          <w:szCs w:val="24"/>
        </w:rPr>
        <w:t xml:space="preserve"> and </w:t>
      </w:r>
      <w:r w:rsidR="006D48BA" w:rsidRPr="002D199A">
        <w:rPr>
          <w:rFonts w:ascii="Book Antiqua" w:hAnsi="Book Antiqua" w:cs="Times New Roman"/>
          <w:sz w:val="24"/>
          <w:szCs w:val="24"/>
        </w:rPr>
        <w:t xml:space="preserve">added </w:t>
      </w:r>
      <w:r w:rsidR="005B2565" w:rsidRPr="002D199A">
        <w:rPr>
          <w:rFonts w:ascii="Book Antiqua" w:hAnsi="Book Antiqua" w:cs="Times New Roman"/>
          <w:sz w:val="24"/>
          <w:szCs w:val="24"/>
        </w:rPr>
        <w:t>new findings.</w:t>
      </w:r>
    </w:p>
    <w:p w14:paraId="77ED8A7B" w14:textId="77777777" w:rsidR="00A757F2" w:rsidRPr="002D199A" w:rsidRDefault="00A757F2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17460F9" w14:textId="77777777" w:rsidR="005B2565" w:rsidRPr="002D199A" w:rsidRDefault="007727C8" w:rsidP="00AF0A77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D199A">
        <w:rPr>
          <w:rFonts w:ascii="Book Antiqua" w:hAnsi="Book Antiqua" w:cs="Times New Roman"/>
          <w:b/>
          <w:i/>
          <w:sz w:val="24"/>
          <w:szCs w:val="24"/>
        </w:rPr>
        <w:t>Research objectives</w:t>
      </w:r>
    </w:p>
    <w:p w14:paraId="38B8F1A5" w14:textId="6EE68592" w:rsidR="005B2565" w:rsidRDefault="007727C8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 xml:space="preserve">In this meta-analysis, we evaluated the efficacy of prophylactic PS for </w:t>
      </w:r>
      <w:r w:rsidR="00D65178" w:rsidRPr="002D199A">
        <w:rPr>
          <w:rFonts w:ascii="Book Antiqua" w:hAnsi="Book Antiqua" w:cs="Times New Roman"/>
          <w:sz w:val="24"/>
          <w:szCs w:val="24"/>
        </w:rPr>
        <w:t xml:space="preserve">the </w:t>
      </w:r>
      <w:r w:rsidR="00D65178" w:rsidRPr="002D199A">
        <w:rPr>
          <w:rFonts w:ascii="Book Antiqua" w:hAnsi="Book Antiqua" w:cs="Times New Roman"/>
          <w:sz w:val="24"/>
          <w:szCs w:val="24"/>
        </w:rPr>
        <w:lastRenderedPageBreak/>
        <w:t xml:space="preserve">prevention of </w:t>
      </w:r>
      <w:r w:rsidRPr="002D199A">
        <w:rPr>
          <w:rFonts w:ascii="Book Antiqua" w:hAnsi="Book Antiqua" w:cs="Times New Roman"/>
          <w:sz w:val="24"/>
          <w:szCs w:val="24"/>
        </w:rPr>
        <w:t>PEP.</w:t>
      </w:r>
    </w:p>
    <w:p w14:paraId="1C9F19AB" w14:textId="77777777" w:rsidR="00A757F2" w:rsidRPr="002D199A" w:rsidRDefault="00A757F2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A1B21D5" w14:textId="77777777" w:rsidR="005B2565" w:rsidRPr="002D199A" w:rsidRDefault="007727C8" w:rsidP="00AF0A77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D199A">
        <w:rPr>
          <w:rFonts w:ascii="Book Antiqua" w:hAnsi="Book Antiqua" w:cs="Times New Roman"/>
          <w:b/>
          <w:i/>
          <w:sz w:val="24"/>
          <w:szCs w:val="24"/>
        </w:rPr>
        <w:t>Research methods</w:t>
      </w:r>
    </w:p>
    <w:p w14:paraId="6DEDA884" w14:textId="1EA870B1" w:rsidR="005B2565" w:rsidRDefault="007727C8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 xml:space="preserve">We </w:t>
      </w:r>
      <w:r w:rsidR="00D65178" w:rsidRPr="002D199A">
        <w:rPr>
          <w:rFonts w:ascii="Book Antiqua" w:hAnsi="Book Antiqua" w:cs="Times New Roman"/>
          <w:sz w:val="24"/>
          <w:szCs w:val="24"/>
        </w:rPr>
        <w:t>identified the included</w:t>
      </w:r>
      <w:r w:rsidRPr="002D199A">
        <w:rPr>
          <w:rFonts w:ascii="Book Antiqua" w:hAnsi="Book Antiqua" w:cs="Times New Roman"/>
          <w:sz w:val="24"/>
          <w:szCs w:val="24"/>
        </w:rPr>
        <w:t xml:space="preserve"> RCTs by</w:t>
      </w:r>
      <w:r w:rsidR="00D65178" w:rsidRPr="002D199A">
        <w:rPr>
          <w:rFonts w:ascii="Book Antiqua" w:hAnsi="Book Antiqua" w:cs="Times New Roman"/>
          <w:sz w:val="24"/>
          <w:szCs w:val="24"/>
        </w:rPr>
        <w:t xml:space="preserve"> searching</w:t>
      </w:r>
      <w:r w:rsidRPr="002D199A">
        <w:rPr>
          <w:rFonts w:ascii="Book Antiqua" w:hAnsi="Book Antiqua" w:cs="Times New Roman"/>
          <w:sz w:val="24"/>
          <w:szCs w:val="24"/>
        </w:rPr>
        <w:t xml:space="preserve"> MEDLINE, Cochrane Library and PubMed. </w:t>
      </w:r>
      <w:r w:rsidR="00D65178" w:rsidRPr="002D199A">
        <w:rPr>
          <w:rFonts w:ascii="Book Antiqua" w:hAnsi="Book Antiqua" w:cs="Times New Roman"/>
          <w:sz w:val="24"/>
          <w:szCs w:val="24"/>
        </w:rPr>
        <w:t xml:space="preserve">Among </w:t>
      </w:r>
      <w:r w:rsidRPr="002D199A">
        <w:rPr>
          <w:rFonts w:ascii="Book Antiqua" w:hAnsi="Book Antiqua" w:cs="Times New Roman"/>
          <w:sz w:val="24"/>
          <w:szCs w:val="24"/>
        </w:rPr>
        <w:t>the</w:t>
      </w:r>
      <w:r w:rsidR="00EF40E3" w:rsidRPr="002D199A">
        <w:rPr>
          <w:rFonts w:ascii="Book Antiqua" w:hAnsi="Book Antiqua" w:cs="Times New Roman"/>
          <w:sz w:val="24"/>
          <w:szCs w:val="24"/>
        </w:rPr>
        <w:t xml:space="preserve"> retrieved</w:t>
      </w:r>
      <w:r w:rsidRPr="002D199A">
        <w:rPr>
          <w:rFonts w:ascii="Book Antiqua" w:hAnsi="Book Antiqua" w:cs="Times New Roman"/>
          <w:sz w:val="24"/>
          <w:szCs w:val="24"/>
        </w:rPr>
        <w:t xml:space="preserve"> reports, 11 studies were </w:t>
      </w:r>
      <w:r w:rsidR="00D65178" w:rsidRPr="002D199A">
        <w:rPr>
          <w:rFonts w:ascii="Book Antiqua" w:hAnsi="Book Antiqua" w:cs="Times New Roman"/>
          <w:sz w:val="24"/>
          <w:szCs w:val="24"/>
        </w:rPr>
        <w:t xml:space="preserve">included </w:t>
      </w:r>
      <w:r w:rsidRPr="002D199A">
        <w:rPr>
          <w:rFonts w:ascii="Book Antiqua" w:hAnsi="Book Antiqua" w:cs="Times New Roman"/>
          <w:sz w:val="24"/>
          <w:szCs w:val="24"/>
        </w:rPr>
        <w:t>in this meta-analysis.</w:t>
      </w:r>
      <w:r w:rsidR="00EF40E3" w:rsidRPr="002D199A">
        <w:rPr>
          <w:rFonts w:ascii="Book Antiqua" w:hAnsi="Book Antiqua" w:cs="Times New Roman"/>
          <w:sz w:val="24"/>
          <w:szCs w:val="24"/>
        </w:rPr>
        <w:t xml:space="preserve"> The occurrence of</w:t>
      </w:r>
      <w:r w:rsidRPr="002D199A">
        <w:rPr>
          <w:rFonts w:ascii="Book Antiqua" w:hAnsi="Book Antiqua" w:cs="Times New Roman"/>
          <w:sz w:val="24"/>
          <w:szCs w:val="24"/>
        </w:rPr>
        <w:t xml:space="preserve"> PEP and severe PEP </w:t>
      </w:r>
      <w:r w:rsidR="00EF40E3" w:rsidRPr="002D199A">
        <w:rPr>
          <w:rFonts w:ascii="Book Antiqua" w:hAnsi="Book Antiqua" w:cs="Times New Roman"/>
          <w:sz w:val="24"/>
          <w:szCs w:val="24"/>
        </w:rPr>
        <w:t>was</w:t>
      </w:r>
      <w:r w:rsidRPr="002D199A">
        <w:rPr>
          <w:rFonts w:ascii="Book Antiqua" w:hAnsi="Book Antiqua" w:cs="Times New Roman"/>
          <w:sz w:val="24"/>
          <w:szCs w:val="24"/>
        </w:rPr>
        <w:t xml:space="preserve"> evaluated.</w:t>
      </w:r>
    </w:p>
    <w:p w14:paraId="3EF7F949" w14:textId="77777777" w:rsidR="00A757F2" w:rsidRPr="002D199A" w:rsidRDefault="00A757F2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166BC60" w14:textId="77777777" w:rsidR="005B2565" w:rsidRPr="002D199A" w:rsidRDefault="007727C8" w:rsidP="00AF0A77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D199A">
        <w:rPr>
          <w:rFonts w:ascii="Book Antiqua" w:hAnsi="Book Antiqua" w:cs="Times New Roman"/>
          <w:b/>
          <w:i/>
          <w:sz w:val="24"/>
          <w:szCs w:val="24"/>
        </w:rPr>
        <w:t>Research results</w:t>
      </w:r>
    </w:p>
    <w:p w14:paraId="6D55826B" w14:textId="4A234E32" w:rsidR="005B2565" w:rsidRDefault="007727C8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 xml:space="preserve">The </w:t>
      </w:r>
      <w:r w:rsidR="00D65178" w:rsidRPr="002D199A">
        <w:rPr>
          <w:rFonts w:ascii="Book Antiqua" w:hAnsi="Book Antiqua" w:cs="Times New Roman"/>
          <w:sz w:val="24"/>
          <w:szCs w:val="24"/>
        </w:rPr>
        <w:t xml:space="preserve">rates </w:t>
      </w:r>
      <w:r w:rsidRPr="002D199A">
        <w:rPr>
          <w:rFonts w:ascii="Book Antiqua" w:hAnsi="Book Antiqua" w:cs="Times New Roman"/>
          <w:sz w:val="24"/>
          <w:szCs w:val="24"/>
        </w:rPr>
        <w:t>of PEP and sever</w:t>
      </w:r>
      <w:r w:rsidR="006D48BA" w:rsidRPr="002D199A">
        <w:rPr>
          <w:rFonts w:ascii="Book Antiqua" w:hAnsi="Book Antiqua" w:cs="Times New Roman"/>
          <w:sz w:val="24"/>
          <w:szCs w:val="24"/>
        </w:rPr>
        <w:t>e</w:t>
      </w:r>
      <w:r w:rsidRPr="002D199A">
        <w:rPr>
          <w:rFonts w:ascii="Book Antiqua" w:hAnsi="Book Antiqua" w:cs="Times New Roman"/>
          <w:sz w:val="24"/>
          <w:szCs w:val="24"/>
        </w:rPr>
        <w:t xml:space="preserve"> PEP </w:t>
      </w:r>
      <w:r w:rsidR="00D65178" w:rsidRPr="002D199A">
        <w:rPr>
          <w:rFonts w:ascii="Book Antiqua" w:hAnsi="Book Antiqua" w:cs="Times New Roman"/>
          <w:sz w:val="24"/>
          <w:szCs w:val="24"/>
        </w:rPr>
        <w:t xml:space="preserve">occurrence </w:t>
      </w:r>
      <w:r w:rsidRPr="002D199A">
        <w:rPr>
          <w:rFonts w:ascii="Book Antiqua" w:hAnsi="Book Antiqua" w:cs="Times New Roman"/>
          <w:sz w:val="24"/>
          <w:szCs w:val="24"/>
        </w:rPr>
        <w:t xml:space="preserve">were </w:t>
      </w:r>
      <w:r w:rsidR="00EF40E3" w:rsidRPr="002D199A">
        <w:rPr>
          <w:rFonts w:ascii="Book Antiqua" w:hAnsi="Book Antiqua" w:cs="Times New Roman"/>
          <w:sz w:val="24"/>
          <w:szCs w:val="24"/>
        </w:rPr>
        <w:t xml:space="preserve">significantly </w:t>
      </w:r>
      <w:r w:rsidRPr="002D199A">
        <w:rPr>
          <w:rFonts w:ascii="Book Antiqua" w:hAnsi="Book Antiqua" w:cs="Times New Roman"/>
          <w:sz w:val="24"/>
          <w:szCs w:val="24"/>
        </w:rPr>
        <w:t xml:space="preserve">lower in patients who </w:t>
      </w:r>
      <w:r w:rsidR="00D65178" w:rsidRPr="002D199A">
        <w:rPr>
          <w:rFonts w:ascii="Book Antiqua" w:hAnsi="Book Antiqua" w:cs="Times New Roman"/>
          <w:sz w:val="24"/>
          <w:szCs w:val="24"/>
        </w:rPr>
        <w:t>received a</w:t>
      </w:r>
      <w:r w:rsidRPr="002D199A">
        <w:rPr>
          <w:rFonts w:ascii="Book Antiqua" w:hAnsi="Book Antiqua" w:cs="Times New Roman"/>
          <w:sz w:val="24"/>
          <w:szCs w:val="24"/>
        </w:rPr>
        <w:t xml:space="preserve"> PS than </w:t>
      </w:r>
      <w:r w:rsidRPr="002D199A">
        <w:rPr>
          <w:rFonts w:ascii="Book Antiqua" w:eastAsia="MS Mincho" w:hAnsi="Book Antiqua" w:cs="Times New Roman"/>
          <w:sz w:val="24"/>
          <w:szCs w:val="24"/>
        </w:rPr>
        <w:t xml:space="preserve">in </w:t>
      </w:r>
      <w:r w:rsidRPr="002D199A">
        <w:rPr>
          <w:rFonts w:ascii="Book Antiqua" w:hAnsi="Book Antiqua" w:cs="Times New Roman"/>
          <w:sz w:val="24"/>
          <w:szCs w:val="24"/>
        </w:rPr>
        <w:t xml:space="preserve">patients who </w:t>
      </w:r>
      <w:r w:rsidR="00D65178" w:rsidRPr="002D199A">
        <w:rPr>
          <w:rFonts w:ascii="Book Antiqua" w:hAnsi="Book Antiqua" w:cs="Times New Roman"/>
          <w:sz w:val="24"/>
          <w:szCs w:val="24"/>
        </w:rPr>
        <w:t>did not receive a</w:t>
      </w:r>
      <w:r w:rsidRPr="002D199A">
        <w:rPr>
          <w:rFonts w:ascii="Book Antiqua" w:hAnsi="Book Antiqua" w:cs="Times New Roman"/>
          <w:sz w:val="24"/>
          <w:szCs w:val="24"/>
        </w:rPr>
        <w:t xml:space="preserve"> PS.</w:t>
      </w:r>
    </w:p>
    <w:p w14:paraId="477BA47D" w14:textId="77777777" w:rsidR="00A757F2" w:rsidRPr="002D199A" w:rsidRDefault="00A757F2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4793105" w14:textId="77777777" w:rsidR="00136D3B" w:rsidRPr="002D199A" w:rsidRDefault="007727C8" w:rsidP="00AF0A77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D199A">
        <w:rPr>
          <w:rFonts w:ascii="Book Antiqua" w:hAnsi="Book Antiqua" w:cs="Times New Roman"/>
          <w:b/>
          <w:i/>
          <w:sz w:val="24"/>
          <w:szCs w:val="24"/>
        </w:rPr>
        <w:t>Research conclusions</w:t>
      </w:r>
    </w:p>
    <w:p w14:paraId="385A40E4" w14:textId="6D621E75" w:rsidR="00136D3B" w:rsidRDefault="007727C8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 xml:space="preserve">Prophylactic </w:t>
      </w:r>
      <w:r w:rsidR="006D48BA" w:rsidRPr="002D199A">
        <w:rPr>
          <w:rFonts w:ascii="Book Antiqua" w:hAnsi="Book Antiqua" w:cs="Times New Roman"/>
          <w:sz w:val="24"/>
          <w:szCs w:val="24"/>
        </w:rPr>
        <w:t>PS</w:t>
      </w:r>
      <w:r w:rsidRPr="002D199A">
        <w:rPr>
          <w:rFonts w:ascii="Book Antiqua" w:hAnsi="Book Antiqua" w:cs="Times New Roman"/>
          <w:sz w:val="24"/>
          <w:szCs w:val="24"/>
        </w:rPr>
        <w:t xml:space="preserve"> was useful not only</w:t>
      </w:r>
      <w:r w:rsidR="00D65178" w:rsidRPr="002D199A">
        <w:rPr>
          <w:rFonts w:ascii="Book Antiqua" w:hAnsi="Book Antiqua" w:cs="Times New Roman"/>
          <w:sz w:val="24"/>
          <w:szCs w:val="24"/>
        </w:rPr>
        <w:t xml:space="preserve"> for</w:t>
      </w:r>
      <w:r w:rsidRPr="002D199A">
        <w:rPr>
          <w:rFonts w:ascii="Book Antiqua" w:hAnsi="Book Antiqua" w:cs="Times New Roman"/>
          <w:sz w:val="24"/>
          <w:szCs w:val="24"/>
        </w:rPr>
        <w:t xml:space="preserve"> preventing PEP but also </w:t>
      </w:r>
      <w:r w:rsidR="00D65178" w:rsidRPr="002D199A">
        <w:rPr>
          <w:rFonts w:ascii="Book Antiqua" w:hAnsi="Book Antiqua" w:cs="Times New Roman"/>
          <w:sz w:val="24"/>
          <w:szCs w:val="24"/>
        </w:rPr>
        <w:t xml:space="preserve">for preventing </w:t>
      </w:r>
      <w:r w:rsidRPr="002D199A">
        <w:rPr>
          <w:rFonts w:ascii="Book Antiqua" w:hAnsi="Book Antiqua" w:cs="Times New Roman"/>
          <w:sz w:val="24"/>
          <w:szCs w:val="24"/>
        </w:rPr>
        <w:t>severe PEP.</w:t>
      </w:r>
    </w:p>
    <w:p w14:paraId="6837608B" w14:textId="77777777" w:rsidR="00A757F2" w:rsidRPr="002D199A" w:rsidRDefault="00A757F2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9784DE1" w14:textId="77777777" w:rsidR="00655AD8" w:rsidRPr="002D199A" w:rsidRDefault="007727C8" w:rsidP="00AF0A77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D199A">
        <w:rPr>
          <w:rFonts w:ascii="Book Antiqua" w:hAnsi="Book Antiqua" w:cs="Times New Roman"/>
          <w:b/>
          <w:i/>
          <w:sz w:val="24"/>
          <w:szCs w:val="24"/>
        </w:rPr>
        <w:t>Research perspectives</w:t>
      </w:r>
    </w:p>
    <w:p w14:paraId="1750B5E3" w14:textId="4C85C470" w:rsidR="00655AD8" w:rsidRPr="002D199A" w:rsidRDefault="007727C8" w:rsidP="00AF0A7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199A">
        <w:rPr>
          <w:rFonts w:ascii="Book Antiqua" w:hAnsi="Book Antiqua" w:cs="Times New Roman"/>
          <w:sz w:val="24"/>
          <w:szCs w:val="24"/>
        </w:rPr>
        <w:t xml:space="preserve">This meta-analysis proved that prophylactic </w:t>
      </w:r>
      <w:r w:rsidR="006D48BA" w:rsidRPr="002D199A">
        <w:rPr>
          <w:rFonts w:ascii="Book Antiqua" w:hAnsi="Book Antiqua" w:cs="Times New Roman"/>
          <w:sz w:val="24"/>
          <w:szCs w:val="24"/>
        </w:rPr>
        <w:t>PS</w:t>
      </w:r>
      <w:r w:rsidRPr="002D199A">
        <w:rPr>
          <w:rFonts w:ascii="Book Antiqua" w:hAnsi="Book Antiqua" w:cs="Times New Roman"/>
          <w:sz w:val="24"/>
          <w:szCs w:val="24"/>
        </w:rPr>
        <w:t xml:space="preserve"> prevented severe PEP. This result will contribute to </w:t>
      </w:r>
      <w:r w:rsidR="00EF40E3" w:rsidRPr="002D199A">
        <w:rPr>
          <w:rFonts w:ascii="Book Antiqua" w:hAnsi="Book Antiqua" w:cs="Times New Roman"/>
          <w:sz w:val="24"/>
          <w:szCs w:val="24"/>
        </w:rPr>
        <w:t xml:space="preserve">a </w:t>
      </w:r>
      <w:r w:rsidRPr="002D199A">
        <w:rPr>
          <w:rFonts w:ascii="Book Antiqua" w:hAnsi="Book Antiqua" w:cs="Times New Roman"/>
          <w:sz w:val="24"/>
          <w:szCs w:val="24"/>
        </w:rPr>
        <w:t xml:space="preserve">reduction </w:t>
      </w:r>
      <w:r w:rsidR="00EF40E3" w:rsidRPr="002D199A">
        <w:rPr>
          <w:rFonts w:ascii="Book Antiqua" w:hAnsi="Book Antiqua" w:cs="Times New Roman"/>
          <w:sz w:val="24"/>
          <w:szCs w:val="24"/>
        </w:rPr>
        <w:t xml:space="preserve">in </w:t>
      </w:r>
      <w:r w:rsidRPr="002D199A">
        <w:rPr>
          <w:rFonts w:ascii="Book Antiqua" w:hAnsi="Book Antiqua" w:cs="Times New Roman"/>
          <w:sz w:val="24"/>
          <w:szCs w:val="24"/>
        </w:rPr>
        <w:t>PEP and severe PEP</w:t>
      </w:r>
      <w:r w:rsidR="00D65178" w:rsidRPr="002D199A">
        <w:rPr>
          <w:rFonts w:ascii="Book Antiqua" w:hAnsi="Book Antiqua" w:cs="Times New Roman"/>
          <w:sz w:val="24"/>
          <w:szCs w:val="24"/>
        </w:rPr>
        <w:t xml:space="preserve"> in patients undergoing ERCP</w:t>
      </w:r>
      <w:r w:rsidRPr="002D199A">
        <w:rPr>
          <w:rFonts w:ascii="Book Antiqua" w:hAnsi="Book Antiqua" w:cs="Times New Roman"/>
          <w:sz w:val="24"/>
          <w:szCs w:val="24"/>
        </w:rPr>
        <w:t>.</w:t>
      </w:r>
    </w:p>
    <w:p w14:paraId="0E5E96C4" w14:textId="77777777" w:rsidR="00FB55B7" w:rsidRPr="002D199A" w:rsidRDefault="007727C8" w:rsidP="00AF0A77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D199A">
        <w:rPr>
          <w:rFonts w:ascii="Book Antiqua" w:hAnsi="Book Antiqua" w:cs="Times New Roman"/>
          <w:b/>
          <w:i/>
          <w:sz w:val="24"/>
          <w:szCs w:val="24"/>
        </w:rPr>
        <w:br w:type="page"/>
      </w:r>
    </w:p>
    <w:p w14:paraId="5DCA93C0" w14:textId="62DE9332" w:rsidR="00A757F2" w:rsidRPr="00C67FF1" w:rsidRDefault="007727C8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 w:cs="Times New Roman"/>
          <w:b/>
          <w:noProof/>
          <w:sz w:val="24"/>
          <w:szCs w:val="24"/>
        </w:rPr>
        <w:lastRenderedPageBreak/>
        <w:t>REFERENCE</w:t>
      </w:r>
      <w:r w:rsidR="006C5F8B" w:rsidRPr="00C67FF1">
        <w:rPr>
          <w:rFonts w:ascii="Book Antiqua" w:hAnsi="Book Antiqua" w:cs="Times New Roman"/>
          <w:b/>
          <w:noProof/>
          <w:sz w:val="24"/>
          <w:szCs w:val="24"/>
        </w:rPr>
        <w:t>S</w:t>
      </w:r>
    </w:p>
    <w:p w14:paraId="42648285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Reiertsen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O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Skjøtø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, Jacobsen CD, </w:t>
      </w:r>
      <w:proofErr w:type="spellStart"/>
      <w:r w:rsidRPr="00C67FF1">
        <w:rPr>
          <w:rFonts w:ascii="Book Antiqua" w:hAnsi="Book Antiqua"/>
          <w:sz w:val="24"/>
          <w:szCs w:val="24"/>
        </w:rPr>
        <w:t>Rosseland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AR. Complications of fiberoptic gastrointestinal endoscopy--five years' experience in a central hospital. </w:t>
      </w:r>
      <w:r w:rsidRPr="00C67FF1">
        <w:rPr>
          <w:rFonts w:ascii="Book Antiqua" w:hAnsi="Book Antiqua"/>
          <w:i/>
          <w:sz w:val="24"/>
          <w:szCs w:val="24"/>
        </w:rPr>
        <w:t>Endoscopy</w:t>
      </w:r>
      <w:r w:rsidRPr="00C67FF1">
        <w:rPr>
          <w:rFonts w:ascii="Book Antiqua" w:hAnsi="Book Antiqua"/>
          <w:sz w:val="24"/>
          <w:szCs w:val="24"/>
        </w:rPr>
        <w:t xml:space="preserve"> 1987; </w:t>
      </w:r>
      <w:r w:rsidRPr="00C67FF1">
        <w:rPr>
          <w:rFonts w:ascii="Book Antiqua" w:hAnsi="Book Antiqua"/>
          <w:b/>
          <w:sz w:val="24"/>
          <w:szCs w:val="24"/>
        </w:rPr>
        <w:t>19</w:t>
      </w:r>
      <w:r w:rsidRPr="00C67FF1">
        <w:rPr>
          <w:rFonts w:ascii="Book Antiqua" w:hAnsi="Book Antiqua"/>
          <w:sz w:val="24"/>
          <w:szCs w:val="24"/>
        </w:rPr>
        <w:t>: 1-6 [PMID: 3493897 DOI: 10.1055/s-2007-1013011]</w:t>
      </w:r>
    </w:p>
    <w:p w14:paraId="24EFFFE9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2 </w:t>
      </w:r>
      <w:r w:rsidRPr="00C67FF1">
        <w:rPr>
          <w:rFonts w:ascii="Book Antiqua" w:hAnsi="Book Antiqua"/>
          <w:b/>
          <w:sz w:val="24"/>
          <w:szCs w:val="24"/>
        </w:rPr>
        <w:t>Sherman S</w:t>
      </w:r>
      <w:r w:rsidRPr="00C67FF1">
        <w:rPr>
          <w:rFonts w:ascii="Book Antiqua" w:hAnsi="Book Antiqua"/>
          <w:sz w:val="24"/>
          <w:szCs w:val="24"/>
        </w:rPr>
        <w:t xml:space="preserve">, Hawes RH, </w:t>
      </w:r>
      <w:proofErr w:type="spellStart"/>
      <w:r w:rsidRPr="00C67FF1">
        <w:rPr>
          <w:rFonts w:ascii="Book Antiqua" w:hAnsi="Book Antiqua"/>
          <w:sz w:val="24"/>
          <w:szCs w:val="24"/>
        </w:rPr>
        <w:t>Rathgaber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SW, </w:t>
      </w:r>
      <w:proofErr w:type="spellStart"/>
      <w:r w:rsidRPr="00C67FF1">
        <w:rPr>
          <w:rFonts w:ascii="Book Antiqua" w:hAnsi="Book Antiqua"/>
          <w:sz w:val="24"/>
          <w:szCs w:val="24"/>
        </w:rPr>
        <w:t>Uzer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MF, Smith MT, </w:t>
      </w:r>
      <w:proofErr w:type="spellStart"/>
      <w:r w:rsidRPr="00C67FF1">
        <w:rPr>
          <w:rFonts w:ascii="Book Antiqua" w:hAnsi="Book Antiqua"/>
          <w:sz w:val="24"/>
          <w:szCs w:val="24"/>
        </w:rPr>
        <w:t>Khusro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QE, Silverman WB, Earle DT, Lehman GA. Post-ERCP pancreatitis: randomized, prospective study comparing a low- and high-osmolality contrast agent.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1994; </w:t>
      </w:r>
      <w:r w:rsidRPr="00C67FF1">
        <w:rPr>
          <w:rFonts w:ascii="Book Antiqua" w:hAnsi="Book Antiqua"/>
          <w:b/>
          <w:sz w:val="24"/>
          <w:szCs w:val="24"/>
        </w:rPr>
        <w:t>40</w:t>
      </w:r>
      <w:r w:rsidRPr="00C67FF1">
        <w:rPr>
          <w:rFonts w:ascii="Book Antiqua" w:hAnsi="Book Antiqua"/>
          <w:sz w:val="24"/>
          <w:szCs w:val="24"/>
        </w:rPr>
        <w:t>: 422-427 [PMID: 7926531 DOI: 10.1016/S0016-5107(94)70204-7]</w:t>
      </w:r>
    </w:p>
    <w:p w14:paraId="26394E16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3 </w:t>
      </w:r>
      <w:r w:rsidRPr="00C67FF1">
        <w:rPr>
          <w:rFonts w:ascii="Book Antiqua" w:hAnsi="Book Antiqua"/>
          <w:b/>
          <w:sz w:val="24"/>
          <w:szCs w:val="24"/>
        </w:rPr>
        <w:t>Johnson GK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Geenen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E, Bedford RA, </w:t>
      </w:r>
      <w:proofErr w:type="spellStart"/>
      <w:r w:rsidRPr="00C67FF1">
        <w:rPr>
          <w:rFonts w:ascii="Book Antiqua" w:hAnsi="Book Antiqua"/>
          <w:sz w:val="24"/>
          <w:szCs w:val="24"/>
        </w:rPr>
        <w:t>Johanson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, Cass O, Sherman S, Hogan WJ, Ryan M, Silverman W, </w:t>
      </w:r>
      <w:proofErr w:type="spellStart"/>
      <w:r w:rsidRPr="00C67FF1">
        <w:rPr>
          <w:rFonts w:ascii="Book Antiqua" w:hAnsi="Book Antiqua"/>
          <w:sz w:val="24"/>
          <w:szCs w:val="24"/>
        </w:rPr>
        <w:t>Edmundowicz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S. A comparison of nonionic versus ionic contrast media: results of a prospective, multicenter study. Midwest Pancreaticobiliary Study Group.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1995; </w:t>
      </w:r>
      <w:r w:rsidRPr="00C67FF1">
        <w:rPr>
          <w:rFonts w:ascii="Book Antiqua" w:hAnsi="Book Antiqua"/>
          <w:b/>
          <w:sz w:val="24"/>
          <w:szCs w:val="24"/>
        </w:rPr>
        <w:t>42</w:t>
      </w:r>
      <w:r w:rsidRPr="00C67FF1">
        <w:rPr>
          <w:rFonts w:ascii="Book Antiqua" w:hAnsi="Book Antiqua"/>
          <w:sz w:val="24"/>
          <w:szCs w:val="24"/>
        </w:rPr>
        <w:t>: 312-316 [PMID: 8536898 DOI: 10.1016/S0016-5107(95)70128-1]</w:t>
      </w:r>
    </w:p>
    <w:p w14:paraId="7F755D8E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4 </w:t>
      </w:r>
      <w:r w:rsidRPr="00C67FF1">
        <w:rPr>
          <w:rFonts w:ascii="Book Antiqua" w:hAnsi="Book Antiqua"/>
          <w:b/>
          <w:sz w:val="24"/>
          <w:szCs w:val="24"/>
        </w:rPr>
        <w:t>Freeman ML</w:t>
      </w:r>
      <w:r w:rsidRPr="00C67FF1">
        <w:rPr>
          <w:rFonts w:ascii="Book Antiqua" w:hAnsi="Book Antiqua"/>
          <w:sz w:val="24"/>
          <w:szCs w:val="24"/>
        </w:rPr>
        <w:t xml:space="preserve">, Nelson DB, Sherman S, Haber GB, Herman ME, </w:t>
      </w:r>
      <w:proofErr w:type="spellStart"/>
      <w:r w:rsidRPr="00C67FF1">
        <w:rPr>
          <w:rFonts w:ascii="Book Antiqua" w:hAnsi="Book Antiqua"/>
          <w:sz w:val="24"/>
          <w:szCs w:val="24"/>
        </w:rPr>
        <w:t>Dorsher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PJ, Moore JP, </w:t>
      </w:r>
      <w:proofErr w:type="spellStart"/>
      <w:r w:rsidRPr="00C67FF1">
        <w:rPr>
          <w:rFonts w:ascii="Book Antiqua" w:hAnsi="Book Antiqua"/>
          <w:sz w:val="24"/>
          <w:szCs w:val="24"/>
        </w:rPr>
        <w:t>Fennerty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MB, Ryan ME, Shaw MJ, </w:t>
      </w:r>
      <w:proofErr w:type="spellStart"/>
      <w:r w:rsidRPr="00C67FF1">
        <w:rPr>
          <w:rFonts w:ascii="Book Antiqua" w:hAnsi="Book Antiqua"/>
          <w:sz w:val="24"/>
          <w:szCs w:val="24"/>
        </w:rPr>
        <w:t>Lande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D, </w:t>
      </w:r>
      <w:proofErr w:type="spellStart"/>
      <w:r w:rsidRPr="00C67FF1">
        <w:rPr>
          <w:rFonts w:ascii="Book Antiqua" w:hAnsi="Book Antiqua"/>
          <w:sz w:val="24"/>
          <w:szCs w:val="24"/>
        </w:rPr>
        <w:t>Pheley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AM. Complications of endoscopic biliary sphincterotomy. </w:t>
      </w:r>
      <w:r w:rsidRPr="00C67FF1">
        <w:rPr>
          <w:rFonts w:ascii="Book Antiqua" w:hAnsi="Book Antiqua"/>
          <w:i/>
          <w:sz w:val="24"/>
          <w:szCs w:val="24"/>
        </w:rPr>
        <w:t xml:space="preserve">N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Engl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J Med</w:t>
      </w:r>
      <w:r w:rsidRPr="00C67FF1">
        <w:rPr>
          <w:rFonts w:ascii="Book Antiqua" w:hAnsi="Book Antiqua"/>
          <w:sz w:val="24"/>
          <w:szCs w:val="24"/>
        </w:rPr>
        <w:t xml:space="preserve"> 1996; </w:t>
      </w:r>
      <w:r w:rsidRPr="00C67FF1">
        <w:rPr>
          <w:rFonts w:ascii="Book Antiqua" w:hAnsi="Book Antiqua"/>
          <w:b/>
          <w:sz w:val="24"/>
          <w:szCs w:val="24"/>
        </w:rPr>
        <w:t>335</w:t>
      </w:r>
      <w:r w:rsidRPr="00C67FF1">
        <w:rPr>
          <w:rFonts w:ascii="Book Antiqua" w:hAnsi="Book Antiqua"/>
          <w:sz w:val="24"/>
          <w:szCs w:val="24"/>
        </w:rPr>
        <w:t>: 909-918 [PMID: 8782497 DOI: 10.1056/nejm199609263351301]</w:t>
      </w:r>
    </w:p>
    <w:p w14:paraId="5493204C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Loperfido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S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Angelin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G, Benedetti G, </w:t>
      </w:r>
      <w:proofErr w:type="spellStart"/>
      <w:r w:rsidRPr="00C67FF1">
        <w:rPr>
          <w:rFonts w:ascii="Book Antiqua" w:hAnsi="Book Antiqua"/>
          <w:sz w:val="24"/>
          <w:szCs w:val="24"/>
        </w:rPr>
        <w:t>Chilov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C67FF1">
        <w:rPr>
          <w:rFonts w:ascii="Book Antiqua" w:hAnsi="Book Antiqua"/>
          <w:sz w:val="24"/>
          <w:szCs w:val="24"/>
        </w:rPr>
        <w:t>Costan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F, De </w:t>
      </w:r>
      <w:proofErr w:type="spellStart"/>
      <w:r w:rsidRPr="00C67FF1">
        <w:rPr>
          <w:rFonts w:ascii="Book Antiqua" w:hAnsi="Book Antiqua"/>
          <w:sz w:val="24"/>
          <w:szCs w:val="24"/>
        </w:rPr>
        <w:t>Berardinis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F, De </w:t>
      </w:r>
      <w:proofErr w:type="spellStart"/>
      <w:r w:rsidRPr="00C67FF1">
        <w:rPr>
          <w:rFonts w:ascii="Book Antiqua" w:hAnsi="Book Antiqua"/>
          <w:sz w:val="24"/>
          <w:szCs w:val="24"/>
        </w:rPr>
        <w:t>Bernardin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M, Ederle A, </w:t>
      </w:r>
      <w:proofErr w:type="spellStart"/>
      <w:r w:rsidRPr="00C67FF1">
        <w:rPr>
          <w:rFonts w:ascii="Book Antiqua" w:hAnsi="Book Antiqua"/>
          <w:sz w:val="24"/>
          <w:szCs w:val="24"/>
        </w:rPr>
        <w:t>Fin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C67FF1">
        <w:rPr>
          <w:rFonts w:ascii="Book Antiqua" w:hAnsi="Book Antiqua"/>
          <w:sz w:val="24"/>
          <w:szCs w:val="24"/>
        </w:rPr>
        <w:t>Fratton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A. Major early complications from diagnostic and therapeutic ERCP: a prospective multicenter study.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1998; </w:t>
      </w:r>
      <w:r w:rsidRPr="00C67FF1">
        <w:rPr>
          <w:rFonts w:ascii="Book Antiqua" w:hAnsi="Book Antiqua"/>
          <w:b/>
          <w:sz w:val="24"/>
          <w:szCs w:val="24"/>
        </w:rPr>
        <w:t>48</w:t>
      </w:r>
      <w:r w:rsidRPr="00C67FF1">
        <w:rPr>
          <w:rFonts w:ascii="Book Antiqua" w:hAnsi="Book Antiqua"/>
          <w:sz w:val="24"/>
          <w:szCs w:val="24"/>
        </w:rPr>
        <w:t>: 1-10 [PMID: 9684657 DOI: 10.1016/S0016-5107(98)70121-X]</w:t>
      </w:r>
    </w:p>
    <w:p w14:paraId="2B4AEC70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6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Andriulli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A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Loperfido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S, Napolitano G, Niro G, </w:t>
      </w:r>
      <w:proofErr w:type="spellStart"/>
      <w:r w:rsidRPr="00C67FF1">
        <w:rPr>
          <w:rFonts w:ascii="Book Antiqua" w:hAnsi="Book Antiqua"/>
          <w:sz w:val="24"/>
          <w:szCs w:val="24"/>
        </w:rPr>
        <w:t>Valvano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MR, </w:t>
      </w:r>
      <w:proofErr w:type="spellStart"/>
      <w:r w:rsidRPr="00C67FF1">
        <w:rPr>
          <w:rFonts w:ascii="Book Antiqua" w:hAnsi="Book Antiqua"/>
          <w:sz w:val="24"/>
          <w:szCs w:val="24"/>
        </w:rPr>
        <w:t>Spirito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C67FF1">
        <w:rPr>
          <w:rFonts w:ascii="Book Antiqua" w:hAnsi="Book Antiqua"/>
          <w:sz w:val="24"/>
          <w:szCs w:val="24"/>
        </w:rPr>
        <w:t>Pilotto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67FF1">
        <w:rPr>
          <w:rFonts w:ascii="Book Antiqua" w:hAnsi="Book Antiqua"/>
          <w:sz w:val="24"/>
          <w:szCs w:val="24"/>
        </w:rPr>
        <w:t>Forlano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R. Incidence rates of post-ERCP complications: a systematic </w:t>
      </w:r>
      <w:r w:rsidRPr="00C67FF1">
        <w:rPr>
          <w:rFonts w:ascii="Book Antiqua" w:hAnsi="Book Antiqua"/>
          <w:sz w:val="24"/>
          <w:szCs w:val="24"/>
        </w:rPr>
        <w:lastRenderedPageBreak/>
        <w:t xml:space="preserve">survey of prospective studies. </w:t>
      </w:r>
      <w:r w:rsidRPr="00C67FF1">
        <w:rPr>
          <w:rFonts w:ascii="Book Antiqua" w:hAnsi="Book Antiqua"/>
          <w:i/>
          <w:sz w:val="24"/>
          <w:szCs w:val="24"/>
        </w:rPr>
        <w:t>Am J Gastroenterol</w:t>
      </w:r>
      <w:r w:rsidRPr="00C67FF1">
        <w:rPr>
          <w:rFonts w:ascii="Book Antiqua" w:hAnsi="Book Antiqua"/>
          <w:sz w:val="24"/>
          <w:szCs w:val="24"/>
        </w:rPr>
        <w:t xml:space="preserve"> 2007; </w:t>
      </w:r>
      <w:r w:rsidRPr="00C67FF1">
        <w:rPr>
          <w:rFonts w:ascii="Book Antiqua" w:hAnsi="Book Antiqua"/>
          <w:b/>
          <w:sz w:val="24"/>
          <w:szCs w:val="24"/>
        </w:rPr>
        <w:t>102</w:t>
      </w:r>
      <w:r w:rsidRPr="00C67FF1">
        <w:rPr>
          <w:rFonts w:ascii="Book Antiqua" w:hAnsi="Book Antiqua"/>
          <w:sz w:val="24"/>
          <w:szCs w:val="24"/>
        </w:rPr>
        <w:t>: 1781-1788 [PMID: 17509029 DOI: 10.1111/j.1572-0241.2007.01279.x]</w:t>
      </w:r>
    </w:p>
    <w:p w14:paraId="745D3C95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7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Glomsaker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T</w:t>
      </w:r>
      <w:r w:rsidRPr="00C67FF1">
        <w:rPr>
          <w:rFonts w:ascii="Book Antiqua" w:hAnsi="Book Antiqua"/>
          <w:sz w:val="24"/>
          <w:szCs w:val="24"/>
        </w:rPr>
        <w:t xml:space="preserve">, Hoff G, </w:t>
      </w:r>
      <w:proofErr w:type="spellStart"/>
      <w:r w:rsidRPr="00C67FF1">
        <w:rPr>
          <w:rFonts w:ascii="Book Antiqua" w:hAnsi="Book Antiqua"/>
          <w:sz w:val="24"/>
          <w:szCs w:val="24"/>
        </w:rPr>
        <w:t>Kvaløy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T, </w:t>
      </w:r>
      <w:proofErr w:type="spellStart"/>
      <w:r w:rsidRPr="00C67FF1">
        <w:rPr>
          <w:rFonts w:ascii="Book Antiqua" w:hAnsi="Book Antiqua"/>
          <w:sz w:val="24"/>
          <w:szCs w:val="24"/>
        </w:rPr>
        <w:t>Søreide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C67FF1">
        <w:rPr>
          <w:rFonts w:ascii="Book Antiqua" w:hAnsi="Book Antiqua"/>
          <w:sz w:val="24"/>
          <w:szCs w:val="24"/>
        </w:rPr>
        <w:t>Aabakken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C67FF1">
        <w:rPr>
          <w:rFonts w:ascii="Book Antiqua" w:hAnsi="Book Antiqua"/>
          <w:sz w:val="24"/>
          <w:szCs w:val="24"/>
        </w:rPr>
        <w:t>Søreide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A; Norwegian </w:t>
      </w:r>
      <w:proofErr w:type="spellStart"/>
      <w:r w:rsidRPr="00C67FF1">
        <w:rPr>
          <w:rFonts w:ascii="Book Antiqua" w:hAnsi="Book Antiqua"/>
          <w:sz w:val="24"/>
          <w:szCs w:val="24"/>
        </w:rPr>
        <w:t>Gastronet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ERCP Group. Patterns and predictive factors of complications after endoscopic retrograde cholangiopancreatography. </w:t>
      </w:r>
      <w:r w:rsidRPr="00C67FF1">
        <w:rPr>
          <w:rFonts w:ascii="Book Antiqua" w:hAnsi="Book Antiqua"/>
          <w:i/>
          <w:sz w:val="24"/>
          <w:szCs w:val="24"/>
        </w:rPr>
        <w:t>Br J Surg</w:t>
      </w:r>
      <w:r w:rsidRPr="00C67FF1">
        <w:rPr>
          <w:rFonts w:ascii="Book Antiqua" w:hAnsi="Book Antiqua"/>
          <w:sz w:val="24"/>
          <w:szCs w:val="24"/>
        </w:rPr>
        <w:t xml:space="preserve"> 2013; </w:t>
      </w:r>
      <w:r w:rsidRPr="00C67FF1">
        <w:rPr>
          <w:rFonts w:ascii="Book Antiqua" w:hAnsi="Book Antiqua"/>
          <w:b/>
          <w:sz w:val="24"/>
          <w:szCs w:val="24"/>
        </w:rPr>
        <w:t>100</w:t>
      </w:r>
      <w:r w:rsidRPr="00C67FF1">
        <w:rPr>
          <w:rFonts w:ascii="Book Antiqua" w:hAnsi="Book Antiqua"/>
          <w:sz w:val="24"/>
          <w:szCs w:val="24"/>
        </w:rPr>
        <w:t>: 373-380 [PMID: 23225493 DOI: 10.1002/bjs.8992]</w:t>
      </w:r>
    </w:p>
    <w:p w14:paraId="37EA0D4D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Katsinelos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P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Lazarak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C67FF1">
        <w:rPr>
          <w:rFonts w:ascii="Book Antiqua" w:hAnsi="Book Antiqua"/>
          <w:sz w:val="24"/>
          <w:szCs w:val="24"/>
        </w:rPr>
        <w:t>Chatzimavroudis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C67FF1">
        <w:rPr>
          <w:rFonts w:ascii="Book Antiqua" w:hAnsi="Book Antiqua"/>
          <w:sz w:val="24"/>
          <w:szCs w:val="24"/>
        </w:rPr>
        <w:t>Gkagkalis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67FF1">
        <w:rPr>
          <w:rFonts w:ascii="Book Antiqua" w:hAnsi="Book Antiqua"/>
          <w:sz w:val="24"/>
          <w:szCs w:val="24"/>
        </w:rPr>
        <w:t>Vasiliadis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C67FF1">
        <w:rPr>
          <w:rFonts w:ascii="Book Antiqua" w:hAnsi="Book Antiqua"/>
          <w:sz w:val="24"/>
          <w:szCs w:val="24"/>
        </w:rPr>
        <w:t>Papaeuthimiou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67FF1">
        <w:rPr>
          <w:rFonts w:ascii="Book Antiqua" w:hAnsi="Book Antiqua"/>
          <w:sz w:val="24"/>
          <w:szCs w:val="24"/>
        </w:rPr>
        <w:t>Terzoudis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67FF1">
        <w:rPr>
          <w:rFonts w:ascii="Book Antiqua" w:hAnsi="Book Antiqua"/>
          <w:sz w:val="24"/>
          <w:szCs w:val="24"/>
        </w:rPr>
        <w:t>Pilpilidis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C67FF1">
        <w:rPr>
          <w:rFonts w:ascii="Book Antiqua" w:hAnsi="Book Antiqua"/>
          <w:sz w:val="24"/>
          <w:szCs w:val="24"/>
        </w:rPr>
        <w:t>Zavos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C67FF1">
        <w:rPr>
          <w:rFonts w:ascii="Book Antiqua" w:hAnsi="Book Antiqua"/>
          <w:sz w:val="24"/>
          <w:szCs w:val="24"/>
        </w:rPr>
        <w:t>Kountouras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. Risk factors for therapeutic ERCP-related complications: an analysis of 2,715 cases performed by a single endoscopist. </w:t>
      </w:r>
      <w:r w:rsidRPr="00C67FF1">
        <w:rPr>
          <w:rFonts w:ascii="Book Antiqua" w:hAnsi="Book Antiqua"/>
          <w:i/>
          <w:sz w:val="24"/>
          <w:szCs w:val="24"/>
        </w:rPr>
        <w:t>Ann Gastroenterol</w:t>
      </w:r>
      <w:r w:rsidRPr="00C67FF1">
        <w:rPr>
          <w:rFonts w:ascii="Book Antiqua" w:hAnsi="Book Antiqua"/>
          <w:sz w:val="24"/>
          <w:szCs w:val="24"/>
        </w:rPr>
        <w:t xml:space="preserve"> 2014; </w:t>
      </w:r>
      <w:r w:rsidRPr="00C67FF1">
        <w:rPr>
          <w:rFonts w:ascii="Book Antiqua" w:hAnsi="Book Antiqua"/>
          <w:b/>
          <w:sz w:val="24"/>
          <w:szCs w:val="24"/>
        </w:rPr>
        <w:t>27</w:t>
      </w:r>
      <w:r w:rsidRPr="00C67FF1">
        <w:rPr>
          <w:rFonts w:ascii="Book Antiqua" w:hAnsi="Book Antiqua"/>
          <w:sz w:val="24"/>
          <w:szCs w:val="24"/>
        </w:rPr>
        <w:t>: 65-72 [PMID: 24714755]</w:t>
      </w:r>
    </w:p>
    <w:p w14:paraId="290D0F7A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9 </w:t>
      </w:r>
      <w:r w:rsidRPr="00C67FF1">
        <w:rPr>
          <w:rFonts w:ascii="Book Antiqua" w:hAnsi="Book Antiqua"/>
          <w:b/>
          <w:sz w:val="24"/>
          <w:szCs w:val="24"/>
        </w:rPr>
        <w:t>Chen JJ</w:t>
      </w:r>
      <w:r w:rsidRPr="00C67FF1">
        <w:rPr>
          <w:rFonts w:ascii="Book Antiqua" w:hAnsi="Book Antiqua"/>
          <w:sz w:val="24"/>
          <w:szCs w:val="24"/>
        </w:rPr>
        <w:t xml:space="preserve">, Wang XM, Liu XQ, Li W, Dong M, Suo ZW, Ding P, Li Y. Risk factors for post-ERCP pancreatitis: a systematic review of clinical trials with a large sample size in the past 10 years. </w:t>
      </w:r>
      <w:r w:rsidRPr="00C67FF1">
        <w:rPr>
          <w:rFonts w:ascii="Book Antiqua" w:hAnsi="Book Antiqua"/>
          <w:i/>
          <w:sz w:val="24"/>
          <w:szCs w:val="24"/>
        </w:rPr>
        <w:t>Eur J Med Res</w:t>
      </w:r>
      <w:r w:rsidRPr="00C67FF1">
        <w:rPr>
          <w:rFonts w:ascii="Book Antiqua" w:hAnsi="Book Antiqua"/>
          <w:sz w:val="24"/>
          <w:szCs w:val="24"/>
        </w:rPr>
        <w:t xml:space="preserve"> 2014; </w:t>
      </w:r>
      <w:r w:rsidRPr="00C67FF1">
        <w:rPr>
          <w:rFonts w:ascii="Book Antiqua" w:hAnsi="Book Antiqua"/>
          <w:b/>
          <w:sz w:val="24"/>
          <w:szCs w:val="24"/>
        </w:rPr>
        <w:t>19</w:t>
      </w:r>
      <w:r w:rsidRPr="00C67FF1">
        <w:rPr>
          <w:rFonts w:ascii="Book Antiqua" w:hAnsi="Book Antiqua"/>
          <w:sz w:val="24"/>
          <w:szCs w:val="24"/>
        </w:rPr>
        <w:t>: 26 [PMID: 24886445 DOI: 10.1186/2047-783X-19-26]</w:t>
      </w:r>
    </w:p>
    <w:p w14:paraId="75178040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10 </w:t>
      </w:r>
      <w:r w:rsidRPr="00C67FF1">
        <w:rPr>
          <w:rFonts w:ascii="Book Antiqua" w:hAnsi="Book Antiqua"/>
          <w:b/>
          <w:sz w:val="24"/>
          <w:szCs w:val="24"/>
        </w:rPr>
        <w:t>Cotton PB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Garrow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DA, Gallagher J, </w:t>
      </w:r>
      <w:proofErr w:type="spellStart"/>
      <w:r w:rsidRPr="00C67FF1">
        <w:rPr>
          <w:rFonts w:ascii="Book Antiqua" w:hAnsi="Book Antiqua"/>
          <w:sz w:val="24"/>
          <w:szCs w:val="24"/>
        </w:rPr>
        <w:t>Romagnuolo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. Risk factors for complications after ERCP: a multivariate analysis of 11,497 procedures over 12 years.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2009; </w:t>
      </w:r>
      <w:r w:rsidRPr="00C67FF1">
        <w:rPr>
          <w:rFonts w:ascii="Book Antiqua" w:hAnsi="Book Antiqua"/>
          <w:b/>
          <w:sz w:val="24"/>
          <w:szCs w:val="24"/>
        </w:rPr>
        <w:t>70</w:t>
      </w:r>
      <w:r w:rsidRPr="00C67FF1">
        <w:rPr>
          <w:rFonts w:ascii="Book Antiqua" w:hAnsi="Book Antiqua"/>
          <w:sz w:val="24"/>
          <w:szCs w:val="24"/>
        </w:rPr>
        <w:t>: 80-88 [PMID: 19286178 DOI: 10.1016/j.gie.2008.10.039]</w:t>
      </w:r>
    </w:p>
    <w:p w14:paraId="21A01BA7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11 </w:t>
      </w:r>
      <w:r w:rsidRPr="00C67FF1">
        <w:rPr>
          <w:rFonts w:ascii="Book Antiqua" w:hAnsi="Book Antiqua"/>
          <w:b/>
          <w:sz w:val="24"/>
          <w:szCs w:val="24"/>
        </w:rPr>
        <w:t>Leghari A</w:t>
      </w:r>
      <w:r w:rsidRPr="00C67FF1">
        <w:rPr>
          <w:rFonts w:ascii="Book Antiqua" w:hAnsi="Book Antiqua"/>
          <w:sz w:val="24"/>
          <w:szCs w:val="24"/>
        </w:rPr>
        <w:t xml:space="preserve">, Ghazanfar S, Qureshi S, Taj MA, </w:t>
      </w:r>
      <w:proofErr w:type="spellStart"/>
      <w:r w:rsidRPr="00C67FF1">
        <w:rPr>
          <w:rFonts w:ascii="Book Antiqua" w:hAnsi="Book Antiqua"/>
          <w:sz w:val="24"/>
          <w:szCs w:val="24"/>
        </w:rPr>
        <w:t>Niaz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SK, </w:t>
      </w:r>
      <w:proofErr w:type="spellStart"/>
      <w:r w:rsidRPr="00C67FF1">
        <w:rPr>
          <w:rFonts w:ascii="Book Antiqua" w:hAnsi="Book Antiqua"/>
          <w:sz w:val="24"/>
          <w:szCs w:val="24"/>
        </w:rPr>
        <w:t>Quraishy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MS. Frequency and risk factors in the post-ERCP pancreatitis in a tertiary care </w:t>
      </w:r>
      <w:proofErr w:type="spellStart"/>
      <w:r w:rsidRPr="00C67FF1">
        <w:rPr>
          <w:rFonts w:ascii="Book Antiqua" w:hAnsi="Book Antiqua"/>
          <w:sz w:val="24"/>
          <w:szCs w:val="24"/>
        </w:rPr>
        <w:t>centre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. </w:t>
      </w:r>
      <w:r w:rsidRPr="00C67FF1">
        <w:rPr>
          <w:rFonts w:ascii="Book Antiqua" w:hAnsi="Book Antiqua"/>
          <w:i/>
          <w:sz w:val="24"/>
          <w:szCs w:val="24"/>
        </w:rPr>
        <w:t>J Coll Physicians Surg Pak</w:t>
      </w:r>
      <w:r w:rsidRPr="00C67FF1">
        <w:rPr>
          <w:rFonts w:ascii="Book Antiqua" w:hAnsi="Book Antiqua"/>
          <w:sz w:val="24"/>
          <w:szCs w:val="24"/>
        </w:rPr>
        <w:t xml:space="preserve"> 2013; </w:t>
      </w:r>
      <w:r w:rsidRPr="00C67FF1">
        <w:rPr>
          <w:rFonts w:ascii="Book Antiqua" w:hAnsi="Book Antiqua"/>
          <w:b/>
          <w:sz w:val="24"/>
          <w:szCs w:val="24"/>
        </w:rPr>
        <w:t>23</w:t>
      </w:r>
      <w:r w:rsidRPr="00C67FF1">
        <w:rPr>
          <w:rFonts w:ascii="Book Antiqua" w:hAnsi="Book Antiqua"/>
          <w:sz w:val="24"/>
          <w:szCs w:val="24"/>
        </w:rPr>
        <w:t>: 620-624 [PMID: 24034184 DOI: 09.2013/jcpsp.620624]</w:t>
      </w:r>
    </w:p>
    <w:p w14:paraId="165187A6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12 </w:t>
      </w:r>
      <w:r w:rsidRPr="00C67FF1">
        <w:rPr>
          <w:rFonts w:ascii="Book Antiqua" w:hAnsi="Book Antiqua"/>
          <w:b/>
          <w:sz w:val="24"/>
          <w:szCs w:val="24"/>
        </w:rPr>
        <w:t>Liu Y</w:t>
      </w:r>
      <w:r w:rsidRPr="00C67FF1">
        <w:rPr>
          <w:rFonts w:ascii="Book Antiqua" w:hAnsi="Book Antiqua"/>
          <w:sz w:val="24"/>
          <w:szCs w:val="24"/>
        </w:rPr>
        <w:t xml:space="preserve">, Su P, Lin S, Xiao K, Chen P, An S, </w:t>
      </w:r>
      <w:proofErr w:type="spellStart"/>
      <w:r w:rsidRPr="00C67FF1">
        <w:rPr>
          <w:rFonts w:ascii="Book Antiqua" w:hAnsi="Book Antiqua"/>
          <w:sz w:val="24"/>
          <w:szCs w:val="24"/>
        </w:rPr>
        <w:t>Zh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C67FF1">
        <w:rPr>
          <w:rFonts w:ascii="Book Antiqua" w:hAnsi="Book Antiqua"/>
          <w:sz w:val="24"/>
          <w:szCs w:val="24"/>
        </w:rPr>
        <w:t>Ba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Y. Endoscopic papillary </w:t>
      </w:r>
      <w:r w:rsidRPr="00C67FF1">
        <w:rPr>
          <w:rFonts w:ascii="Book Antiqua" w:hAnsi="Book Antiqua"/>
          <w:sz w:val="24"/>
          <w:szCs w:val="24"/>
        </w:rPr>
        <w:lastRenderedPageBreak/>
        <w:t xml:space="preserve">balloon dilatation versus endoscopic sphincterotomy in the treatment for choledocholithiasis: a meta-analysis. </w:t>
      </w:r>
      <w:r w:rsidRPr="00C67FF1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2012; </w:t>
      </w:r>
      <w:r w:rsidRPr="00C67FF1">
        <w:rPr>
          <w:rFonts w:ascii="Book Antiqua" w:hAnsi="Book Antiqua"/>
          <w:b/>
          <w:sz w:val="24"/>
          <w:szCs w:val="24"/>
        </w:rPr>
        <w:t>27</w:t>
      </w:r>
      <w:r w:rsidRPr="00C67FF1">
        <w:rPr>
          <w:rFonts w:ascii="Book Antiqua" w:hAnsi="Book Antiqua"/>
          <w:sz w:val="24"/>
          <w:szCs w:val="24"/>
        </w:rPr>
        <w:t>: 464-471 [PMID: 21913984 DOI: 10.1111/j.1440-1746.2011.06912.x]</w:t>
      </w:r>
    </w:p>
    <w:p w14:paraId="50CDA4B3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13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Masci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E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Marian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67FF1">
        <w:rPr>
          <w:rFonts w:ascii="Book Antiqua" w:hAnsi="Book Antiqua"/>
          <w:sz w:val="24"/>
          <w:szCs w:val="24"/>
        </w:rPr>
        <w:t>Curion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67FF1">
        <w:rPr>
          <w:rFonts w:ascii="Book Antiqua" w:hAnsi="Book Antiqua"/>
          <w:sz w:val="24"/>
          <w:szCs w:val="24"/>
        </w:rPr>
        <w:t>Teston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PA. Risk factors for pancreatitis following endoscopic retrograde cholangiopancreatography: a meta-analysis. </w:t>
      </w:r>
      <w:r w:rsidRPr="00C67FF1">
        <w:rPr>
          <w:rFonts w:ascii="Book Antiqua" w:hAnsi="Book Antiqua"/>
          <w:i/>
          <w:sz w:val="24"/>
          <w:szCs w:val="24"/>
        </w:rPr>
        <w:t>Endoscopy</w:t>
      </w:r>
      <w:r w:rsidRPr="00C67FF1">
        <w:rPr>
          <w:rFonts w:ascii="Book Antiqua" w:hAnsi="Book Antiqua"/>
          <w:sz w:val="24"/>
          <w:szCs w:val="24"/>
        </w:rPr>
        <w:t xml:space="preserve"> 2003; </w:t>
      </w:r>
      <w:r w:rsidRPr="00C67FF1">
        <w:rPr>
          <w:rFonts w:ascii="Book Antiqua" w:hAnsi="Book Antiqua"/>
          <w:b/>
          <w:sz w:val="24"/>
          <w:szCs w:val="24"/>
        </w:rPr>
        <w:t>35</w:t>
      </w:r>
      <w:r w:rsidRPr="00C67FF1">
        <w:rPr>
          <w:rFonts w:ascii="Book Antiqua" w:hAnsi="Book Antiqua"/>
          <w:sz w:val="24"/>
          <w:szCs w:val="24"/>
        </w:rPr>
        <w:t>: 830-834 [PMID: 14551860 DOI: 10.1055/s-2003-42614]</w:t>
      </w:r>
    </w:p>
    <w:p w14:paraId="7C34461C" w14:textId="1A3FAB52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14 </w:t>
      </w:r>
      <w:r w:rsidRPr="00C67FF1">
        <w:rPr>
          <w:rFonts w:ascii="Book Antiqua" w:hAnsi="Book Antiqua"/>
          <w:b/>
          <w:sz w:val="24"/>
          <w:szCs w:val="24"/>
        </w:rPr>
        <w:t>Weinberg BM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Shindy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W, Lo S. Endoscopic balloon sphincter dilation (sphincteroplasty) versus sphincterotomy for common bile duct stones. </w:t>
      </w:r>
      <w:r w:rsidRPr="00C67FF1">
        <w:rPr>
          <w:rFonts w:ascii="Book Antiqua" w:hAnsi="Book Antiqua"/>
          <w:i/>
          <w:sz w:val="24"/>
          <w:szCs w:val="24"/>
        </w:rPr>
        <w:t>Cochrane Database Syst Rev</w:t>
      </w:r>
      <w:r w:rsidRPr="00C67FF1">
        <w:rPr>
          <w:rFonts w:ascii="Book Antiqua" w:hAnsi="Book Antiqua"/>
          <w:sz w:val="24"/>
          <w:szCs w:val="24"/>
        </w:rPr>
        <w:t xml:space="preserve"> 2006; </w:t>
      </w:r>
      <w:r w:rsidR="00D47FAB">
        <w:rPr>
          <w:rFonts w:ascii="Book Antiqua" w:hAnsi="Book Antiqua"/>
          <w:b/>
          <w:sz w:val="24"/>
          <w:szCs w:val="24"/>
        </w:rPr>
        <w:t>(4)</w:t>
      </w:r>
      <w:r w:rsidRPr="00C67FF1">
        <w:rPr>
          <w:rFonts w:ascii="Book Antiqua" w:hAnsi="Book Antiqua"/>
          <w:sz w:val="24"/>
          <w:szCs w:val="24"/>
        </w:rPr>
        <w:t>: CD004890 [PMID: 17054222 DOI: 10.1002/14651858.CD004890.pub2]</w:t>
      </w:r>
    </w:p>
    <w:p w14:paraId="7C728D44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15 </w:t>
      </w:r>
      <w:r w:rsidRPr="00C67FF1">
        <w:rPr>
          <w:rFonts w:ascii="Book Antiqua" w:hAnsi="Book Antiqua"/>
          <w:b/>
          <w:sz w:val="24"/>
          <w:szCs w:val="24"/>
        </w:rPr>
        <w:t>Zhao HC</w:t>
      </w:r>
      <w:r w:rsidRPr="00C67FF1">
        <w:rPr>
          <w:rFonts w:ascii="Book Antiqua" w:hAnsi="Book Antiqua"/>
          <w:sz w:val="24"/>
          <w:szCs w:val="24"/>
        </w:rPr>
        <w:t xml:space="preserve">, He L, Zhou DC, </w:t>
      </w:r>
      <w:proofErr w:type="spellStart"/>
      <w:r w:rsidRPr="00C67FF1">
        <w:rPr>
          <w:rFonts w:ascii="Book Antiqua" w:hAnsi="Book Antiqua"/>
          <w:sz w:val="24"/>
          <w:szCs w:val="24"/>
        </w:rPr>
        <w:t>Geng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XP, Pan FM. Meta-analysis comparison of endoscopic papillary balloon dilatation and endoscopic </w:t>
      </w:r>
      <w:proofErr w:type="spellStart"/>
      <w:r w:rsidRPr="00C67FF1">
        <w:rPr>
          <w:rFonts w:ascii="Book Antiqua" w:hAnsi="Book Antiqua"/>
          <w:sz w:val="24"/>
          <w:szCs w:val="24"/>
        </w:rPr>
        <w:t>sphincteropapillotomy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. </w:t>
      </w:r>
      <w:r w:rsidRPr="00C67FF1">
        <w:rPr>
          <w:rFonts w:ascii="Book Antiqua" w:hAnsi="Book Antiqua"/>
          <w:i/>
          <w:sz w:val="24"/>
          <w:szCs w:val="24"/>
        </w:rPr>
        <w:t>World J Gastroenterol</w:t>
      </w:r>
      <w:r w:rsidRPr="00C67FF1">
        <w:rPr>
          <w:rFonts w:ascii="Book Antiqua" w:hAnsi="Book Antiqua"/>
          <w:sz w:val="24"/>
          <w:szCs w:val="24"/>
        </w:rPr>
        <w:t xml:space="preserve"> 2013; </w:t>
      </w:r>
      <w:r w:rsidRPr="00C67FF1">
        <w:rPr>
          <w:rFonts w:ascii="Book Antiqua" w:hAnsi="Book Antiqua"/>
          <w:b/>
          <w:sz w:val="24"/>
          <w:szCs w:val="24"/>
        </w:rPr>
        <w:t>19</w:t>
      </w:r>
      <w:r w:rsidRPr="00C67FF1">
        <w:rPr>
          <w:rFonts w:ascii="Book Antiqua" w:hAnsi="Book Antiqua"/>
          <w:sz w:val="24"/>
          <w:szCs w:val="24"/>
        </w:rPr>
        <w:t>: 3883-3891 [PMID: 23840129 DOI: 10.3748/wjg.v19.i24.3883]</w:t>
      </w:r>
    </w:p>
    <w:p w14:paraId="51A25586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16 </w:t>
      </w:r>
      <w:r w:rsidRPr="00C67FF1">
        <w:rPr>
          <w:rFonts w:ascii="Book Antiqua" w:hAnsi="Book Antiqua"/>
          <w:b/>
          <w:sz w:val="24"/>
          <w:szCs w:val="24"/>
        </w:rPr>
        <w:t>Kingsnorth A</w:t>
      </w:r>
      <w:r w:rsidRPr="00C67FF1">
        <w:rPr>
          <w:rFonts w:ascii="Book Antiqua" w:hAnsi="Book Antiqua"/>
          <w:sz w:val="24"/>
          <w:szCs w:val="24"/>
        </w:rPr>
        <w:t xml:space="preserve">. Role of cytokines and their inhibitors in acute pancreatitis. </w:t>
      </w:r>
      <w:r w:rsidRPr="00C67FF1">
        <w:rPr>
          <w:rFonts w:ascii="Book Antiqua" w:hAnsi="Book Antiqua"/>
          <w:i/>
          <w:sz w:val="24"/>
          <w:szCs w:val="24"/>
        </w:rPr>
        <w:t>Gut</w:t>
      </w:r>
      <w:r w:rsidRPr="00C67FF1">
        <w:rPr>
          <w:rFonts w:ascii="Book Antiqua" w:hAnsi="Book Antiqua"/>
          <w:sz w:val="24"/>
          <w:szCs w:val="24"/>
        </w:rPr>
        <w:t xml:space="preserve"> 1997; </w:t>
      </w:r>
      <w:r w:rsidRPr="00C67FF1">
        <w:rPr>
          <w:rFonts w:ascii="Book Antiqua" w:hAnsi="Book Antiqua"/>
          <w:b/>
          <w:sz w:val="24"/>
          <w:szCs w:val="24"/>
        </w:rPr>
        <w:t>40</w:t>
      </w:r>
      <w:r w:rsidRPr="00C67FF1">
        <w:rPr>
          <w:rFonts w:ascii="Book Antiqua" w:hAnsi="Book Antiqua"/>
          <w:sz w:val="24"/>
          <w:szCs w:val="24"/>
        </w:rPr>
        <w:t>: 1-4 [PMID: 9155566 DOI: 10.1136/gut.40.1.1]</w:t>
      </w:r>
    </w:p>
    <w:p w14:paraId="5BB7DE34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17 </w:t>
      </w:r>
      <w:r w:rsidRPr="00C67FF1">
        <w:rPr>
          <w:rFonts w:ascii="Book Antiqua" w:hAnsi="Book Antiqua"/>
          <w:b/>
          <w:sz w:val="24"/>
          <w:szCs w:val="24"/>
        </w:rPr>
        <w:t>Freeman ML</w:t>
      </w:r>
      <w:r w:rsidRPr="00C67FF1">
        <w:rPr>
          <w:rFonts w:ascii="Book Antiqua" w:hAnsi="Book Antiqua"/>
          <w:sz w:val="24"/>
          <w:szCs w:val="24"/>
        </w:rPr>
        <w:t xml:space="preserve">. Pancreatic stents for prevention of post-endoscopic retrograde cholangiopancreatography pancreatitis.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2007; </w:t>
      </w:r>
      <w:r w:rsidRPr="00C67FF1">
        <w:rPr>
          <w:rFonts w:ascii="Book Antiqua" w:hAnsi="Book Antiqua"/>
          <w:b/>
          <w:sz w:val="24"/>
          <w:szCs w:val="24"/>
        </w:rPr>
        <w:t>5</w:t>
      </w:r>
      <w:r w:rsidRPr="00C67FF1">
        <w:rPr>
          <w:rFonts w:ascii="Book Antiqua" w:hAnsi="Book Antiqua"/>
          <w:sz w:val="24"/>
          <w:szCs w:val="24"/>
        </w:rPr>
        <w:t>: 1354-1365 [PMID: 17981248 DOI: 10.1016/j.cgh.2007.09.007]</w:t>
      </w:r>
    </w:p>
    <w:p w14:paraId="37D459A4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18 </w:t>
      </w:r>
      <w:r w:rsidRPr="00C67FF1">
        <w:rPr>
          <w:rFonts w:ascii="Book Antiqua" w:hAnsi="Book Antiqua"/>
          <w:b/>
          <w:sz w:val="24"/>
          <w:szCs w:val="24"/>
        </w:rPr>
        <w:t>Lawrence C</w:t>
      </w:r>
      <w:r w:rsidRPr="00C67FF1">
        <w:rPr>
          <w:rFonts w:ascii="Book Antiqua" w:hAnsi="Book Antiqua"/>
          <w:sz w:val="24"/>
          <w:szCs w:val="24"/>
        </w:rPr>
        <w:t xml:space="preserve">, Cotton PB, </w:t>
      </w:r>
      <w:proofErr w:type="spellStart"/>
      <w:r w:rsidRPr="00C67FF1">
        <w:rPr>
          <w:rFonts w:ascii="Book Antiqua" w:hAnsi="Book Antiqua"/>
          <w:sz w:val="24"/>
          <w:szCs w:val="24"/>
        </w:rPr>
        <w:t>Romagnuolo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, Payne KM, Rawls E, Hawes RH. Small prophylactic pancreatic duct stents: an assessment of spontaneous passage and stent-induced ductal abnormalities. </w:t>
      </w:r>
      <w:r w:rsidRPr="00C67FF1">
        <w:rPr>
          <w:rFonts w:ascii="Book Antiqua" w:hAnsi="Book Antiqua"/>
          <w:i/>
          <w:sz w:val="24"/>
          <w:szCs w:val="24"/>
        </w:rPr>
        <w:t>Endoscopy</w:t>
      </w:r>
      <w:r w:rsidRPr="00C67FF1">
        <w:rPr>
          <w:rFonts w:ascii="Book Antiqua" w:hAnsi="Book Antiqua"/>
          <w:sz w:val="24"/>
          <w:szCs w:val="24"/>
        </w:rPr>
        <w:t xml:space="preserve"> 2007; </w:t>
      </w:r>
      <w:r w:rsidRPr="00C67FF1">
        <w:rPr>
          <w:rFonts w:ascii="Book Antiqua" w:hAnsi="Book Antiqua"/>
          <w:b/>
          <w:sz w:val="24"/>
          <w:szCs w:val="24"/>
        </w:rPr>
        <w:t>39</w:t>
      </w:r>
      <w:r w:rsidRPr="00C67FF1">
        <w:rPr>
          <w:rFonts w:ascii="Book Antiqua" w:hAnsi="Book Antiqua"/>
          <w:sz w:val="24"/>
          <w:szCs w:val="24"/>
        </w:rPr>
        <w:t>: 1082-1085 [PMID: 17886200 DOI: 10.1055/s-2007-966815]</w:t>
      </w:r>
    </w:p>
    <w:p w14:paraId="687FBFDE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19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Sofuni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A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Maguch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67FF1">
        <w:rPr>
          <w:rFonts w:ascii="Book Antiqua" w:hAnsi="Book Antiqua"/>
          <w:sz w:val="24"/>
          <w:szCs w:val="24"/>
        </w:rPr>
        <w:t>Ito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67FF1">
        <w:rPr>
          <w:rFonts w:ascii="Book Antiqua" w:hAnsi="Book Antiqua"/>
          <w:sz w:val="24"/>
          <w:szCs w:val="24"/>
        </w:rPr>
        <w:t>Katanum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67FF1">
        <w:rPr>
          <w:rFonts w:ascii="Book Antiqua" w:hAnsi="Book Antiqua"/>
          <w:sz w:val="24"/>
          <w:szCs w:val="24"/>
        </w:rPr>
        <w:t>Hisa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67FF1">
        <w:rPr>
          <w:rFonts w:ascii="Book Antiqua" w:hAnsi="Book Antiqua"/>
          <w:sz w:val="24"/>
          <w:szCs w:val="24"/>
        </w:rPr>
        <w:t>Niido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T, Toyota M, </w:t>
      </w:r>
      <w:proofErr w:type="spellStart"/>
      <w:r w:rsidRPr="00C67FF1">
        <w:rPr>
          <w:rFonts w:ascii="Book Antiqua" w:hAnsi="Book Antiqua"/>
          <w:sz w:val="24"/>
          <w:szCs w:val="24"/>
        </w:rPr>
        <w:t>Fuji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</w:t>
      </w:r>
      <w:r w:rsidRPr="00C67FF1">
        <w:rPr>
          <w:rFonts w:ascii="Book Antiqua" w:hAnsi="Book Antiqua"/>
          <w:sz w:val="24"/>
          <w:szCs w:val="24"/>
        </w:rPr>
        <w:lastRenderedPageBreak/>
        <w:t xml:space="preserve">T, Harada Y, Takada T. Prophylaxis of post-endoscopic retrograde cholangiopancreatography pancreatitis by an endoscopic pancreatic spontaneous dislodgement stent.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2007; </w:t>
      </w:r>
      <w:r w:rsidRPr="00C67FF1">
        <w:rPr>
          <w:rFonts w:ascii="Book Antiqua" w:hAnsi="Book Antiqua"/>
          <w:b/>
          <w:sz w:val="24"/>
          <w:szCs w:val="24"/>
        </w:rPr>
        <w:t>5</w:t>
      </w:r>
      <w:r w:rsidRPr="00C67FF1">
        <w:rPr>
          <w:rFonts w:ascii="Book Antiqua" w:hAnsi="Book Antiqua"/>
          <w:sz w:val="24"/>
          <w:szCs w:val="24"/>
        </w:rPr>
        <w:t>: 1339-1346 [PMID: 17981247 DOI: 10.1016/j.cgh.2007.07.008]</w:t>
      </w:r>
    </w:p>
    <w:p w14:paraId="07F098F2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20 </w:t>
      </w:r>
      <w:r w:rsidRPr="00C67FF1">
        <w:rPr>
          <w:rFonts w:ascii="Book Antiqua" w:hAnsi="Book Antiqua"/>
          <w:b/>
          <w:sz w:val="24"/>
          <w:szCs w:val="24"/>
        </w:rPr>
        <w:t>Tsuchiya T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Ito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67FF1">
        <w:rPr>
          <w:rFonts w:ascii="Book Antiqua" w:hAnsi="Book Antiqua"/>
          <w:sz w:val="24"/>
          <w:szCs w:val="24"/>
        </w:rPr>
        <w:t>Sofun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67FF1">
        <w:rPr>
          <w:rFonts w:ascii="Book Antiqua" w:hAnsi="Book Antiqua"/>
          <w:sz w:val="24"/>
          <w:szCs w:val="24"/>
        </w:rPr>
        <w:t>Itokaw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C67FF1">
        <w:rPr>
          <w:rFonts w:ascii="Book Antiqua" w:hAnsi="Book Antiqua"/>
          <w:sz w:val="24"/>
          <w:szCs w:val="24"/>
        </w:rPr>
        <w:t>Kurihar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T, Ishii K, Tsuji S, Kawai T, </w:t>
      </w:r>
      <w:proofErr w:type="spellStart"/>
      <w:r w:rsidRPr="00C67FF1">
        <w:rPr>
          <w:rFonts w:ascii="Book Antiqua" w:hAnsi="Book Antiqua"/>
          <w:sz w:val="24"/>
          <w:szCs w:val="24"/>
        </w:rPr>
        <w:t>Moriyasu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F. Temporary pancreatic stent to prevent post endoscopic retrograde cholangiopancreatography pancreatitis: a preliminary, single-center, randomized controlled trial. </w:t>
      </w:r>
      <w:r w:rsidRPr="00C67FF1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Hepatobiliary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Pancreat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2007; </w:t>
      </w:r>
      <w:r w:rsidRPr="00C67FF1">
        <w:rPr>
          <w:rFonts w:ascii="Book Antiqua" w:hAnsi="Book Antiqua"/>
          <w:b/>
          <w:sz w:val="24"/>
          <w:szCs w:val="24"/>
        </w:rPr>
        <w:t>14</w:t>
      </w:r>
      <w:r w:rsidRPr="00C67FF1">
        <w:rPr>
          <w:rFonts w:ascii="Book Antiqua" w:hAnsi="Book Antiqua"/>
          <w:sz w:val="24"/>
          <w:szCs w:val="24"/>
        </w:rPr>
        <w:t>: 302-307 [PMID: 17520207 DOI: 10.1007/s00534-006-1147-8]</w:t>
      </w:r>
    </w:p>
    <w:p w14:paraId="3428219B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21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Chahal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P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Tarnasky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PR, Petersen BT, </w:t>
      </w:r>
      <w:proofErr w:type="spellStart"/>
      <w:r w:rsidRPr="00C67FF1">
        <w:rPr>
          <w:rFonts w:ascii="Book Antiqua" w:hAnsi="Book Antiqua"/>
          <w:sz w:val="24"/>
          <w:szCs w:val="24"/>
        </w:rPr>
        <w:t>Topazian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MD, Levy MJ, </w:t>
      </w:r>
      <w:proofErr w:type="spellStart"/>
      <w:r w:rsidRPr="00C67FF1">
        <w:rPr>
          <w:rFonts w:ascii="Book Antiqua" w:hAnsi="Book Antiqua"/>
          <w:sz w:val="24"/>
          <w:szCs w:val="24"/>
        </w:rPr>
        <w:t>Gostout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CJ, Baron TH. Short 5Fr vs long 3Fr pancreatic stents in patients at risk for post-endoscopic retrograde cholangiopancreatography pancreatitis.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2009; </w:t>
      </w:r>
      <w:r w:rsidRPr="00C67FF1">
        <w:rPr>
          <w:rFonts w:ascii="Book Antiqua" w:hAnsi="Book Antiqua"/>
          <w:b/>
          <w:sz w:val="24"/>
          <w:szCs w:val="24"/>
        </w:rPr>
        <w:t>7</w:t>
      </w:r>
      <w:r w:rsidRPr="00C67FF1">
        <w:rPr>
          <w:rFonts w:ascii="Book Antiqua" w:hAnsi="Book Antiqua"/>
          <w:sz w:val="24"/>
          <w:szCs w:val="24"/>
        </w:rPr>
        <w:t>: 834-839 [PMID: 19447196 DOI: 10.1016/j.cgh.2009.05.002]</w:t>
      </w:r>
    </w:p>
    <w:p w14:paraId="029DF8CD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22 </w:t>
      </w:r>
      <w:r w:rsidRPr="00C67FF1">
        <w:rPr>
          <w:rFonts w:ascii="Book Antiqua" w:hAnsi="Book Antiqua"/>
          <w:b/>
          <w:sz w:val="24"/>
          <w:szCs w:val="24"/>
        </w:rPr>
        <w:t>Ito K</w:t>
      </w:r>
      <w:r w:rsidRPr="00C67FF1">
        <w:rPr>
          <w:rFonts w:ascii="Book Antiqua" w:hAnsi="Book Antiqua"/>
          <w:sz w:val="24"/>
          <w:szCs w:val="24"/>
        </w:rPr>
        <w:t xml:space="preserve">, Fujita N, Noda Y, Kobayashi G, </w:t>
      </w:r>
      <w:proofErr w:type="spellStart"/>
      <w:r w:rsidRPr="00C67FF1">
        <w:rPr>
          <w:rFonts w:ascii="Book Antiqua" w:hAnsi="Book Antiqua"/>
          <w:sz w:val="24"/>
          <w:szCs w:val="24"/>
        </w:rPr>
        <w:t>Oban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67FF1">
        <w:rPr>
          <w:rFonts w:ascii="Book Antiqua" w:hAnsi="Book Antiqua"/>
          <w:sz w:val="24"/>
          <w:szCs w:val="24"/>
        </w:rPr>
        <w:t>Horaguch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, Takasawa O, </w:t>
      </w:r>
      <w:proofErr w:type="spellStart"/>
      <w:r w:rsidRPr="00C67FF1">
        <w:rPr>
          <w:rFonts w:ascii="Book Antiqua" w:hAnsi="Book Antiqua"/>
          <w:sz w:val="24"/>
          <w:szCs w:val="24"/>
        </w:rPr>
        <w:t>Koshit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67FF1">
        <w:rPr>
          <w:rFonts w:ascii="Book Antiqua" w:hAnsi="Book Antiqua"/>
          <w:sz w:val="24"/>
          <w:szCs w:val="24"/>
        </w:rPr>
        <w:t>Kanno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Y, Ogawa T. Can pancreatic duct stenting prevent post-ERCP pancreatitis in patients who undergo pancreatic duct guidewire placement for achieving selective biliary cannulation? A prospective randomized controlled trial. </w:t>
      </w:r>
      <w:r w:rsidRPr="00C67FF1">
        <w:rPr>
          <w:rFonts w:ascii="Book Antiqua" w:hAnsi="Book Antiqua"/>
          <w:i/>
          <w:sz w:val="24"/>
          <w:szCs w:val="24"/>
        </w:rPr>
        <w:t>J Gastroenterol</w:t>
      </w:r>
      <w:r w:rsidRPr="00C67FF1">
        <w:rPr>
          <w:rFonts w:ascii="Book Antiqua" w:hAnsi="Book Antiqua"/>
          <w:sz w:val="24"/>
          <w:szCs w:val="24"/>
        </w:rPr>
        <w:t xml:space="preserve"> 2010; </w:t>
      </w:r>
      <w:r w:rsidRPr="00C67FF1">
        <w:rPr>
          <w:rFonts w:ascii="Book Antiqua" w:hAnsi="Book Antiqua"/>
          <w:b/>
          <w:sz w:val="24"/>
          <w:szCs w:val="24"/>
        </w:rPr>
        <w:t>45</w:t>
      </w:r>
      <w:r w:rsidRPr="00C67FF1">
        <w:rPr>
          <w:rFonts w:ascii="Book Antiqua" w:hAnsi="Book Antiqua"/>
          <w:sz w:val="24"/>
          <w:szCs w:val="24"/>
        </w:rPr>
        <w:t>: 1183-1191 [PMID: 20607310 DOI: 10.1007/s00535-010-0268-7]</w:t>
      </w:r>
    </w:p>
    <w:p w14:paraId="015E7A83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23 </w:t>
      </w:r>
      <w:r w:rsidRPr="00C67FF1">
        <w:rPr>
          <w:rFonts w:ascii="Book Antiqua" w:hAnsi="Book Antiqua"/>
          <w:b/>
          <w:sz w:val="24"/>
          <w:szCs w:val="24"/>
        </w:rPr>
        <w:t>Rao AS</w:t>
      </w:r>
      <w:r w:rsidRPr="00C67FF1">
        <w:rPr>
          <w:rFonts w:ascii="Book Antiqua" w:hAnsi="Book Antiqua"/>
          <w:sz w:val="24"/>
          <w:szCs w:val="24"/>
        </w:rPr>
        <w:t xml:space="preserve">, Baron TH. Pancreatic stent placement for prevention of post-endoscopic retrograde cholangiopancreatography pancreatitis: do we need further evidence? No, the defense rests. </w:t>
      </w:r>
      <w:r w:rsidRPr="00C67FF1">
        <w:rPr>
          <w:rFonts w:ascii="Book Antiqua" w:hAnsi="Book Antiqua"/>
          <w:i/>
          <w:sz w:val="24"/>
          <w:szCs w:val="24"/>
        </w:rPr>
        <w:t>Endoscopy</w:t>
      </w:r>
      <w:r w:rsidRPr="00C67FF1">
        <w:rPr>
          <w:rFonts w:ascii="Book Antiqua" w:hAnsi="Book Antiqua"/>
          <w:sz w:val="24"/>
          <w:szCs w:val="24"/>
        </w:rPr>
        <w:t xml:space="preserve"> 2010; </w:t>
      </w:r>
      <w:r w:rsidRPr="00C67FF1">
        <w:rPr>
          <w:rFonts w:ascii="Book Antiqua" w:hAnsi="Book Antiqua"/>
          <w:b/>
          <w:sz w:val="24"/>
          <w:szCs w:val="24"/>
        </w:rPr>
        <w:t>42</w:t>
      </w:r>
      <w:r w:rsidRPr="00C67FF1">
        <w:rPr>
          <w:rFonts w:ascii="Book Antiqua" w:hAnsi="Book Antiqua"/>
          <w:sz w:val="24"/>
          <w:szCs w:val="24"/>
        </w:rPr>
        <w:t>: 870-871 [PMID: 20886408 DOI: 10.1055/s-0030-1255754]</w:t>
      </w:r>
    </w:p>
    <w:p w14:paraId="208EA340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lastRenderedPageBreak/>
        <w:t xml:space="preserve">24 </w:t>
      </w:r>
      <w:r w:rsidRPr="00C67FF1">
        <w:rPr>
          <w:rFonts w:ascii="Book Antiqua" w:hAnsi="Book Antiqua"/>
          <w:b/>
          <w:sz w:val="24"/>
          <w:szCs w:val="24"/>
        </w:rPr>
        <w:t>Gong B</w:t>
      </w:r>
      <w:r w:rsidRPr="00C67FF1">
        <w:rPr>
          <w:rFonts w:ascii="Book Antiqua" w:hAnsi="Book Antiqua"/>
          <w:sz w:val="24"/>
          <w:szCs w:val="24"/>
        </w:rPr>
        <w:t xml:space="preserve">, Sun B, </w:t>
      </w:r>
      <w:proofErr w:type="spellStart"/>
      <w:r w:rsidRPr="00C67FF1">
        <w:rPr>
          <w:rFonts w:ascii="Book Antiqua" w:hAnsi="Book Antiqua"/>
          <w:sz w:val="24"/>
          <w:szCs w:val="24"/>
        </w:rPr>
        <w:t>Hao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LX, </w:t>
      </w:r>
      <w:proofErr w:type="spellStart"/>
      <w:r w:rsidRPr="00C67FF1">
        <w:rPr>
          <w:rFonts w:ascii="Book Antiqua" w:hAnsi="Book Antiqua"/>
          <w:sz w:val="24"/>
          <w:szCs w:val="24"/>
        </w:rPr>
        <w:t>Bie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L. Usefulness of an algorithm for endoscopic retrieval of proximally migrated 5Fr and 7Fr pancreatic stents.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Hepatobiliary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Pancreat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Dis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Int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2011; </w:t>
      </w:r>
      <w:r w:rsidRPr="00C67FF1">
        <w:rPr>
          <w:rFonts w:ascii="Book Antiqua" w:hAnsi="Book Antiqua"/>
          <w:b/>
          <w:sz w:val="24"/>
          <w:szCs w:val="24"/>
        </w:rPr>
        <w:t>10</w:t>
      </w:r>
      <w:r w:rsidRPr="00C67FF1">
        <w:rPr>
          <w:rFonts w:ascii="Book Antiqua" w:hAnsi="Book Antiqua"/>
          <w:sz w:val="24"/>
          <w:szCs w:val="24"/>
        </w:rPr>
        <w:t>: 196-200 [PMID: 21459728 DOI: 10.1016/s1499-3872(11)60031-3]</w:t>
      </w:r>
    </w:p>
    <w:p w14:paraId="1B198671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25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Pahk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A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Rigaux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C67FF1">
        <w:rPr>
          <w:rFonts w:ascii="Book Antiqua" w:hAnsi="Book Antiqua"/>
          <w:sz w:val="24"/>
          <w:szCs w:val="24"/>
        </w:rPr>
        <w:t>Poreddy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V, Smith J, Al-</w:t>
      </w:r>
      <w:proofErr w:type="spellStart"/>
      <w:r w:rsidRPr="00C67FF1">
        <w:rPr>
          <w:rFonts w:ascii="Book Antiqua" w:hAnsi="Book Antiqua"/>
          <w:sz w:val="24"/>
          <w:szCs w:val="24"/>
        </w:rPr>
        <w:t>Kawas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F. Prophylactic pancreatic stents: does size matter? A comparison of 4-Fr and 5-Fr stents in reference to post-ERCP pancreatitis and migration rate. </w:t>
      </w:r>
      <w:r w:rsidRPr="00C67FF1">
        <w:rPr>
          <w:rFonts w:ascii="Book Antiqua" w:hAnsi="Book Antiqua"/>
          <w:i/>
          <w:sz w:val="24"/>
          <w:szCs w:val="24"/>
        </w:rPr>
        <w:t>Dig Dis Sci</w:t>
      </w:r>
      <w:r w:rsidRPr="00C67FF1">
        <w:rPr>
          <w:rFonts w:ascii="Book Antiqua" w:hAnsi="Book Antiqua"/>
          <w:sz w:val="24"/>
          <w:szCs w:val="24"/>
        </w:rPr>
        <w:t xml:space="preserve"> 2011; </w:t>
      </w:r>
      <w:r w:rsidRPr="00C67FF1">
        <w:rPr>
          <w:rFonts w:ascii="Book Antiqua" w:hAnsi="Book Antiqua"/>
          <w:b/>
          <w:sz w:val="24"/>
          <w:szCs w:val="24"/>
        </w:rPr>
        <w:t>56</w:t>
      </w:r>
      <w:r w:rsidRPr="00C67FF1">
        <w:rPr>
          <w:rFonts w:ascii="Book Antiqua" w:hAnsi="Book Antiqua"/>
          <w:sz w:val="24"/>
          <w:szCs w:val="24"/>
        </w:rPr>
        <w:t>: 3058-3064 [PMID: 21487771 DOI: 10.1007/s10620-011-1695-x]</w:t>
      </w:r>
    </w:p>
    <w:p w14:paraId="3D476C96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26 </w:t>
      </w:r>
      <w:r w:rsidRPr="00C67FF1">
        <w:rPr>
          <w:rFonts w:ascii="Book Antiqua" w:hAnsi="Book Antiqua"/>
          <w:b/>
          <w:sz w:val="24"/>
          <w:szCs w:val="24"/>
        </w:rPr>
        <w:t>Pan XP</w:t>
      </w:r>
      <w:r w:rsidRPr="00C67FF1">
        <w:rPr>
          <w:rFonts w:ascii="Book Antiqua" w:hAnsi="Book Antiqua"/>
          <w:sz w:val="24"/>
          <w:szCs w:val="24"/>
        </w:rPr>
        <w:t xml:space="preserve">, Dang T, </w:t>
      </w:r>
      <w:proofErr w:type="spellStart"/>
      <w:r w:rsidRPr="00C67FF1">
        <w:rPr>
          <w:rFonts w:ascii="Book Antiqua" w:hAnsi="Book Antiqua"/>
          <w:sz w:val="24"/>
          <w:szCs w:val="24"/>
        </w:rPr>
        <w:t>Meng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XM, </w:t>
      </w:r>
      <w:proofErr w:type="spellStart"/>
      <w:r w:rsidRPr="00C67FF1">
        <w:rPr>
          <w:rFonts w:ascii="Book Antiqua" w:hAnsi="Book Antiqua"/>
          <w:sz w:val="24"/>
          <w:szCs w:val="24"/>
        </w:rPr>
        <w:t>Xue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KC, Chang ZH, Zhang YP. Clinical study on the prevention of post-ERCP pancreatitis by pancreatic duct stenting. </w:t>
      </w:r>
      <w:r w:rsidRPr="00C67FF1">
        <w:rPr>
          <w:rFonts w:ascii="Book Antiqua" w:hAnsi="Book Antiqua"/>
          <w:i/>
          <w:sz w:val="24"/>
          <w:szCs w:val="24"/>
        </w:rPr>
        <w:t xml:space="preserve">Cell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Biochem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Biophys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2011; </w:t>
      </w:r>
      <w:r w:rsidRPr="00C67FF1">
        <w:rPr>
          <w:rFonts w:ascii="Book Antiqua" w:hAnsi="Book Antiqua"/>
          <w:b/>
          <w:sz w:val="24"/>
          <w:szCs w:val="24"/>
        </w:rPr>
        <w:t>61</w:t>
      </w:r>
      <w:r w:rsidRPr="00C67FF1">
        <w:rPr>
          <w:rFonts w:ascii="Book Antiqua" w:hAnsi="Book Antiqua"/>
          <w:sz w:val="24"/>
          <w:szCs w:val="24"/>
        </w:rPr>
        <w:t>: 473-479 [PMID: 21739262 DOI: 10.1007/s12013-011-9230-4]</w:t>
      </w:r>
    </w:p>
    <w:p w14:paraId="781D9C47" w14:textId="5C793CEA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27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Sofuni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A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Maguch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H, Mukai T, Kawakami H, </w:t>
      </w:r>
      <w:proofErr w:type="spellStart"/>
      <w:r w:rsidRPr="00C67FF1">
        <w:rPr>
          <w:rFonts w:ascii="Book Antiqua" w:hAnsi="Book Antiqua"/>
          <w:sz w:val="24"/>
          <w:szCs w:val="24"/>
        </w:rPr>
        <w:t>Irisaw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A, Kubota K, </w:t>
      </w:r>
      <w:proofErr w:type="spellStart"/>
      <w:r w:rsidRPr="00C67FF1">
        <w:rPr>
          <w:rFonts w:ascii="Book Antiqua" w:hAnsi="Book Antiqua"/>
          <w:sz w:val="24"/>
          <w:szCs w:val="24"/>
        </w:rPr>
        <w:t>Okaniw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67FF1">
        <w:rPr>
          <w:rFonts w:ascii="Book Antiqua" w:hAnsi="Book Antiqua"/>
          <w:sz w:val="24"/>
          <w:szCs w:val="24"/>
        </w:rPr>
        <w:t>Kikuyam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67FF1">
        <w:rPr>
          <w:rFonts w:ascii="Book Antiqua" w:hAnsi="Book Antiqua"/>
          <w:sz w:val="24"/>
          <w:szCs w:val="24"/>
        </w:rPr>
        <w:t>Kutsum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67FF1">
        <w:rPr>
          <w:rFonts w:ascii="Book Antiqua" w:hAnsi="Book Antiqua"/>
          <w:sz w:val="24"/>
          <w:szCs w:val="24"/>
        </w:rPr>
        <w:t>Hanad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K, Ueki T, </w:t>
      </w:r>
      <w:proofErr w:type="spellStart"/>
      <w:r w:rsidRPr="00C67FF1">
        <w:rPr>
          <w:rFonts w:ascii="Book Antiqua" w:hAnsi="Book Antiqua"/>
          <w:sz w:val="24"/>
          <w:szCs w:val="24"/>
        </w:rPr>
        <w:t>Ito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T. Endoscopic pancreatic duct stents reduce the incidence of post-endoscopic retrograde cholangiopancreatography pancreatitis in high-risk patients.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2011; </w:t>
      </w:r>
      <w:r w:rsidRPr="00C67FF1">
        <w:rPr>
          <w:rFonts w:ascii="Book Antiqua" w:hAnsi="Book Antiqua"/>
          <w:b/>
          <w:sz w:val="24"/>
          <w:szCs w:val="24"/>
        </w:rPr>
        <w:t>9</w:t>
      </w:r>
      <w:r w:rsidRPr="00C67FF1">
        <w:rPr>
          <w:rFonts w:ascii="Book Antiqua" w:hAnsi="Book Antiqua"/>
          <w:sz w:val="24"/>
          <w:szCs w:val="24"/>
        </w:rPr>
        <w:t>: 851-</w:t>
      </w:r>
      <w:r w:rsidR="00D47FAB">
        <w:rPr>
          <w:rFonts w:ascii="Book Antiqua" w:hAnsi="Book Antiqua"/>
          <w:sz w:val="24"/>
          <w:szCs w:val="24"/>
        </w:rPr>
        <w:t>85</w:t>
      </w:r>
      <w:r w:rsidRPr="00C67FF1">
        <w:rPr>
          <w:rFonts w:ascii="Book Antiqua" w:hAnsi="Book Antiqua"/>
          <w:sz w:val="24"/>
          <w:szCs w:val="24"/>
        </w:rPr>
        <w:t>8; quiz e110 [PMID: 21749851 DOI: 10.1016/j.cgh.2011.06.033]</w:t>
      </w:r>
    </w:p>
    <w:p w14:paraId="230159F6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28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Zolotarevsky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E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Fehm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SM, Anderson MA, </w:t>
      </w:r>
      <w:proofErr w:type="spellStart"/>
      <w:r w:rsidRPr="00C67FF1">
        <w:rPr>
          <w:rFonts w:ascii="Book Antiqua" w:hAnsi="Book Antiqua"/>
          <w:sz w:val="24"/>
          <w:szCs w:val="24"/>
        </w:rPr>
        <w:t>Schoenfeld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PS, </w:t>
      </w:r>
      <w:proofErr w:type="spellStart"/>
      <w:r w:rsidRPr="00C67FF1">
        <w:rPr>
          <w:rFonts w:ascii="Book Antiqua" w:hAnsi="Book Antiqua"/>
          <w:sz w:val="24"/>
          <w:szCs w:val="24"/>
        </w:rPr>
        <w:t>Elmunzer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BJ, Kwon RS, </w:t>
      </w:r>
      <w:proofErr w:type="spellStart"/>
      <w:r w:rsidRPr="00C67FF1">
        <w:rPr>
          <w:rFonts w:ascii="Book Antiqua" w:hAnsi="Book Antiqua"/>
          <w:sz w:val="24"/>
          <w:szCs w:val="24"/>
        </w:rPr>
        <w:t>Pirak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CR, </w:t>
      </w:r>
      <w:proofErr w:type="spellStart"/>
      <w:r w:rsidRPr="00C67FF1">
        <w:rPr>
          <w:rFonts w:ascii="Book Antiqua" w:hAnsi="Book Antiqua"/>
          <w:sz w:val="24"/>
          <w:szCs w:val="24"/>
        </w:rPr>
        <w:t>Wamsteker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EJ, </w:t>
      </w:r>
      <w:proofErr w:type="spellStart"/>
      <w:r w:rsidRPr="00C67FF1">
        <w:rPr>
          <w:rFonts w:ascii="Book Antiqua" w:hAnsi="Book Antiqua"/>
          <w:sz w:val="24"/>
          <w:szCs w:val="24"/>
        </w:rPr>
        <w:t>Scheiman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M, </w:t>
      </w:r>
      <w:proofErr w:type="spellStart"/>
      <w:r w:rsidRPr="00C67FF1">
        <w:rPr>
          <w:rFonts w:ascii="Book Antiqua" w:hAnsi="Book Antiqua"/>
          <w:sz w:val="24"/>
          <w:szCs w:val="24"/>
        </w:rPr>
        <w:t>Korsnes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SJ, </w:t>
      </w:r>
      <w:proofErr w:type="spellStart"/>
      <w:r w:rsidRPr="00C67FF1">
        <w:rPr>
          <w:rFonts w:ascii="Book Antiqua" w:hAnsi="Book Antiqua"/>
          <w:sz w:val="24"/>
          <w:szCs w:val="24"/>
        </w:rPr>
        <w:t>Normolle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DP, Kim HM, </w:t>
      </w:r>
      <w:proofErr w:type="spellStart"/>
      <w:r w:rsidRPr="00C67FF1">
        <w:rPr>
          <w:rFonts w:ascii="Book Antiqua" w:hAnsi="Book Antiqua"/>
          <w:sz w:val="24"/>
          <w:szCs w:val="24"/>
        </w:rPr>
        <w:t>Elt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GH. Prophylactic 5-Fr pancreatic duct stents are superior to 3-Fr stents: a randomized controlled trial. </w:t>
      </w:r>
      <w:r w:rsidRPr="00C67FF1">
        <w:rPr>
          <w:rFonts w:ascii="Book Antiqua" w:hAnsi="Book Antiqua"/>
          <w:i/>
          <w:sz w:val="24"/>
          <w:szCs w:val="24"/>
        </w:rPr>
        <w:t>Endoscopy</w:t>
      </w:r>
      <w:r w:rsidRPr="00C67FF1">
        <w:rPr>
          <w:rFonts w:ascii="Book Antiqua" w:hAnsi="Book Antiqua"/>
          <w:sz w:val="24"/>
          <w:szCs w:val="24"/>
        </w:rPr>
        <w:t xml:space="preserve"> 2011; </w:t>
      </w:r>
      <w:r w:rsidRPr="00C67FF1">
        <w:rPr>
          <w:rFonts w:ascii="Book Antiqua" w:hAnsi="Book Antiqua"/>
          <w:b/>
          <w:sz w:val="24"/>
          <w:szCs w:val="24"/>
        </w:rPr>
        <w:t>43</w:t>
      </w:r>
      <w:r w:rsidRPr="00C67FF1">
        <w:rPr>
          <w:rFonts w:ascii="Book Antiqua" w:hAnsi="Book Antiqua"/>
          <w:sz w:val="24"/>
          <w:szCs w:val="24"/>
        </w:rPr>
        <w:t>: 325-330 [PMID: 21455872 DOI: 10.1055/s-0030-1256305]</w:t>
      </w:r>
    </w:p>
    <w:p w14:paraId="05E50A1D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29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Enestvedt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BK</w:t>
      </w:r>
      <w:r w:rsidRPr="00C67FF1">
        <w:rPr>
          <w:rFonts w:ascii="Book Antiqua" w:hAnsi="Book Antiqua"/>
          <w:sz w:val="24"/>
          <w:szCs w:val="24"/>
        </w:rPr>
        <w:t xml:space="preserve">, Ahmad NA. Pancreatic duct stents for the prevention of post </w:t>
      </w:r>
      <w:r w:rsidRPr="00C67FF1">
        <w:rPr>
          <w:rFonts w:ascii="Book Antiqua" w:hAnsi="Book Antiqua"/>
          <w:sz w:val="24"/>
          <w:szCs w:val="24"/>
        </w:rPr>
        <w:lastRenderedPageBreak/>
        <w:t xml:space="preserve">ERCP pancreatitis: for all or some? </w:t>
      </w:r>
      <w:r w:rsidRPr="00C67FF1">
        <w:rPr>
          <w:rFonts w:ascii="Book Antiqua" w:hAnsi="Book Antiqua"/>
          <w:i/>
          <w:sz w:val="24"/>
          <w:szCs w:val="24"/>
        </w:rPr>
        <w:t>Gastroenterology</w:t>
      </w:r>
      <w:r w:rsidRPr="00C67FF1">
        <w:rPr>
          <w:rFonts w:ascii="Book Antiqua" w:hAnsi="Book Antiqua"/>
          <w:sz w:val="24"/>
          <w:szCs w:val="24"/>
        </w:rPr>
        <w:t xml:space="preserve"> 2012; </w:t>
      </w:r>
      <w:r w:rsidRPr="00C67FF1">
        <w:rPr>
          <w:rFonts w:ascii="Book Antiqua" w:hAnsi="Book Antiqua"/>
          <w:b/>
          <w:sz w:val="24"/>
          <w:szCs w:val="24"/>
        </w:rPr>
        <w:t>143</w:t>
      </w:r>
      <w:r w:rsidRPr="00C67FF1">
        <w:rPr>
          <w:rFonts w:ascii="Book Antiqua" w:hAnsi="Book Antiqua"/>
          <w:sz w:val="24"/>
          <w:szCs w:val="24"/>
        </w:rPr>
        <w:t>: 493-496 [PMID: 22727662 DOI: 10.1053/j.gastro.2012.06.015]</w:t>
      </w:r>
    </w:p>
    <w:p w14:paraId="3EC1A28C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30 </w:t>
      </w:r>
      <w:r w:rsidRPr="00C67FF1">
        <w:rPr>
          <w:rFonts w:ascii="Book Antiqua" w:hAnsi="Book Antiqua"/>
          <w:b/>
          <w:sz w:val="24"/>
          <w:szCs w:val="24"/>
        </w:rPr>
        <w:t>Kawaguchi Y</w:t>
      </w:r>
      <w:r w:rsidRPr="00C67FF1">
        <w:rPr>
          <w:rFonts w:ascii="Book Antiqua" w:hAnsi="Book Antiqua"/>
          <w:sz w:val="24"/>
          <w:szCs w:val="24"/>
        </w:rPr>
        <w:t xml:space="preserve">, Ogawa M, </w:t>
      </w:r>
      <w:proofErr w:type="spellStart"/>
      <w:r w:rsidRPr="00C67FF1">
        <w:rPr>
          <w:rFonts w:ascii="Book Antiqua" w:hAnsi="Book Antiqua"/>
          <w:sz w:val="24"/>
          <w:szCs w:val="24"/>
        </w:rPr>
        <w:t>Omat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F, Ito H, </w:t>
      </w:r>
      <w:proofErr w:type="spellStart"/>
      <w:r w:rsidRPr="00C67FF1">
        <w:rPr>
          <w:rFonts w:ascii="Book Antiqua" w:hAnsi="Book Antiqua"/>
          <w:sz w:val="24"/>
          <w:szCs w:val="24"/>
        </w:rPr>
        <w:t>Shimosegaw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T, Mine T. Randomized controlled trial of pancreatic stenting to prevent pancreatitis after endoscopic retrograde cholangiopancreatography. </w:t>
      </w:r>
      <w:r w:rsidRPr="00C67FF1">
        <w:rPr>
          <w:rFonts w:ascii="Book Antiqua" w:hAnsi="Book Antiqua"/>
          <w:i/>
          <w:sz w:val="24"/>
          <w:szCs w:val="24"/>
        </w:rPr>
        <w:t>World J Gastroenterol</w:t>
      </w:r>
      <w:r w:rsidRPr="00C67FF1">
        <w:rPr>
          <w:rFonts w:ascii="Book Antiqua" w:hAnsi="Book Antiqua"/>
          <w:sz w:val="24"/>
          <w:szCs w:val="24"/>
        </w:rPr>
        <w:t xml:space="preserve"> 2012; </w:t>
      </w:r>
      <w:r w:rsidRPr="00C67FF1">
        <w:rPr>
          <w:rFonts w:ascii="Book Antiqua" w:hAnsi="Book Antiqua"/>
          <w:b/>
          <w:sz w:val="24"/>
          <w:szCs w:val="24"/>
        </w:rPr>
        <w:t>18</w:t>
      </w:r>
      <w:r w:rsidRPr="00C67FF1">
        <w:rPr>
          <w:rFonts w:ascii="Book Antiqua" w:hAnsi="Book Antiqua"/>
          <w:sz w:val="24"/>
          <w:szCs w:val="24"/>
        </w:rPr>
        <w:t>: 1635-1641 [PMID: 22529693 DOI: 10.3748/wjg.v18.i14.1635]</w:t>
      </w:r>
    </w:p>
    <w:p w14:paraId="2585AE8D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31 </w:t>
      </w:r>
      <w:r w:rsidRPr="00C67FF1">
        <w:rPr>
          <w:rFonts w:ascii="Book Antiqua" w:hAnsi="Book Antiqua"/>
          <w:b/>
          <w:sz w:val="24"/>
          <w:szCs w:val="24"/>
        </w:rPr>
        <w:t>Cha SW</w:t>
      </w:r>
      <w:r w:rsidRPr="00C67FF1">
        <w:rPr>
          <w:rFonts w:ascii="Book Antiqua" w:hAnsi="Book Antiqua"/>
          <w:sz w:val="24"/>
          <w:szCs w:val="24"/>
        </w:rPr>
        <w:t xml:space="preserve">, Leung WD, Lehman GA, Watkins JL, McHenry L, Fogel EL, Sherman S. Does leaving a main pancreatic duct stent in place reduce the incidence of precut biliary sphincterotomy-associated pancreatitis? A randomized, prospective study.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2013; </w:t>
      </w:r>
      <w:r w:rsidRPr="00C67FF1">
        <w:rPr>
          <w:rFonts w:ascii="Book Antiqua" w:hAnsi="Book Antiqua"/>
          <w:b/>
          <w:sz w:val="24"/>
          <w:szCs w:val="24"/>
        </w:rPr>
        <w:t>77</w:t>
      </w:r>
      <w:r w:rsidRPr="00C67FF1">
        <w:rPr>
          <w:rFonts w:ascii="Book Antiqua" w:hAnsi="Book Antiqua"/>
          <w:sz w:val="24"/>
          <w:szCs w:val="24"/>
        </w:rPr>
        <w:t>: 209-216 [PMID: 23084272 DOI: 10.1016/j.gie.2012.08.022]</w:t>
      </w:r>
    </w:p>
    <w:p w14:paraId="14861AF6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32 </w:t>
      </w:r>
      <w:r w:rsidRPr="00C67FF1">
        <w:rPr>
          <w:rFonts w:ascii="Book Antiqua" w:hAnsi="Book Antiqua"/>
          <w:b/>
          <w:sz w:val="24"/>
          <w:szCs w:val="24"/>
        </w:rPr>
        <w:t>Afghani E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Akshintal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VS, </w:t>
      </w:r>
      <w:proofErr w:type="spellStart"/>
      <w:r w:rsidRPr="00C67FF1">
        <w:rPr>
          <w:rFonts w:ascii="Book Antiqua" w:hAnsi="Book Antiqua"/>
          <w:sz w:val="24"/>
          <w:szCs w:val="24"/>
        </w:rPr>
        <w:t>Khashab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MA, Law JK, </w:t>
      </w:r>
      <w:proofErr w:type="spellStart"/>
      <w:r w:rsidRPr="00C67FF1">
        <w:rPr>
          <w:rFonts w:ascii="Book Antiqua" w:hAnsi="Book Antiqua"/>
          <w:sz w:val="24"/>
          <w:szCs w:val="24"/>
        </w:rPr>
        <w:t>Hutfless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SM, Kim KJ, Lennon AM, </w:t>
      </w:r>
      <w:proofErr w:type="spellStart"/>
      <w:r w:rsidRPr="00C67FF1">
        <w:rPr>
          <w:rFonts w:ascii="Book Antiqua" w:hAnsi="Book Antiqua"/>
          <w:sz w:val="24"/>
          <w:szCs w:val="24"/>
        </w:rPr>
        <w:t>Kalloo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AN, Singh VK. 5-Fr vs. 3-Fr pancreatic stents for the prevention of post-ERCP pancreatitis in high-risk patients: a systematic review and network meta-analysis. </w:t>
      </w:r>
      <w:r w:rsidRPr="00C67FF1">
        <w:rPr>
          <w:rFonts w:ascii="Book Antiqua" w:hAnsi="Book Antiqua"/>
          <w:i/>
          <w:sz w:val="24"/>
          <w:szCs w:val="24"/>
        </w:rPr>
        <w:t>Endoscopy</w:t>
      </w:r>
      <w:r w:rsidRPr="00C67FF1">
        <w:rPr>
          <w:rFonts w:ascii="Book Antiqua" w:hAnsi="Book Antiqua"/>
          <w:sz w:val="24"/>
          <w:szCs w:val="24"/>
        </w:rPr>
        <w:t xml:space="preserve"> 2014; </w:t>
      </w:r>
      <w:r w:rsidRPr="00C67FF1">
        <w:rPr>
          <w:rFonts w:ascii="Book Antiqua" w:hAnsi="Book Antiqua"/>
          <w:b/>
          <w:sz w:val="24"/>
          <w:szCs w:val="24"/>
        </w:rPr>
        <w:t>46</w:t>
      </w:r>
      <w:r w:rsidRPr="00C67FF1">
        <w:rPr>
          <w:rFonts w:ascii="Book Antiqua" w:hAnsi="Book Antiqua"/>
          <w:sz w:val="24"/>
          <w:szCs w:val="24"/>
        </w:rPr>
        <w:t>: 573-580 [PMID: 24830399 DOI: 10.1055/s-0034-1365701]</w:t>
      </w:r>
    </w:p>
    <w:p w14:paraId="77C50AA2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33 </w:t>
      </w:r>
      <w:r w:rsidRPr="00C67FF1">
        <w:rPr>
          <w:rFonts w:ascii="Book Antiqua" w:hAnsi="Book Antiqua"/>
          <w:b/>
          <w:sz w:val="24"/>
          <w:szCs w:val="24"/>
        </w:rPr>
        <w:t>Freeman ML</w:t>
      </w:r>
      <w:r w:rsidRPr="00C67FF1">
        <w:rPr>
          <w:rFonts w:ascii="Book Antiqua" w:hAnsi="Book Antiqua"/>
          <w:sz w:val="24"/>
          <w:szCs w:val="24"/>
        </w:rPr>
        <w:t xml:space="preserve">. Pancreatic stents for prevention of post-ERCP pancreatitis: the evidence is irrefutable. </w:t>
      </w:r>
      <w:r w:rsidRPr="00C67FF1">
        <w:rPr>
          <w:rFonts w:ascii="Book Antiqua" w:hAnsi="Book Antiqua"/>
          <w:i/>
          <w:sz w:val="24"/>
          <w:szCs w:val="24"/>
        </w:rPr>
        <w:t>J Gastroenterol</w:t>
      </w:r>
      <w:r w:rsidRPr="00C67FF1">
        <w:rPr>
          <w:rFonts w:ascii="Book Antiqua" w:hAnsi="Book Antiqua"/>
          <w:sz w:val="24"/>
          <w:szCs w:val="24"/>
        </w:rPr>
        <w:t xml:space="preserve"> 2014; </w:t>
      </w:r>
      <w:r w:rsidRPr="00C67FF1">
        <w:rPr>
          <w:rFonts w:ascii="Book Antiqua" w:hAnsi="Book Antiqua"/>
          <w:b/>
          <w:sz w:val="24"/>
          <w:szCs w:val="24"/>
        </w:rPr>
        <w:t>49</w:t>
      </w:r>
      <w:r w:rsidRPr="00C67FF1">
        <w:rPr>
          <w:rFonts w:ascii="Book Antiqua" w:hAnsi="Book Antiqua"/>
          <w:sz w:val="24"/>
          <w:szCs w:val="24"/>
        </w:rPr>
        <w:t>: 369-370 [PMID: 24531908 DOI: 10.1007/s00535-013-0878-y]</w:t>
      </w:r>
    </w:p>
    <w:p w14:paraId="5D35DCB0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34 </w:t>
      </w:r>
      <w:r w:rsidRPr="00C67FF1">
        <w:rPr>
          <w:rFonts w:ascii="Book Antiqua" w:hAnsi="Book Antiqua"/>
          <w:b/>
          <w:sz w:val="24"/>
          <w:szCs w:val="24"/>
        </w:rPr>
        <w:t>Nakahara K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Okuse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C67FF1">
        <w:rPr>
          <w:rFonts w:ascii="Book Antiqua" w:hAnsi="Book Antiqua"/>
          <w:sz w:val="24"/>
          <w:szCs w:val="24"/>
        </w:rPr>
        <w:t>Suetan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C67FF1">
        <w:rPr>
          <w:rFonts w:ascii="Book Antiqua" w:hAnsi="Book Antiqua"/>
          <w:sz w:val="24"/>
          <w:szCs w:val="24"/>
        </w:rPr>
        <w:t>Michikaw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Y, Kobayashi S, </w:t>
      </w:r>
      <w:proofErr w:type="spellStart"/>
      <w:r w:rsidRPr="00C67FF1">
        <w:rPr>
          <w:rFonts w:ascii="Book Antiqua" w:hAnsi="Book Antiqua"/>
          <w:sz w:val="24"/>
          <w:szCs w:val="24"/>
        </w:rPr>
        <w:t>Otsubo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67FF1">
        <w:rPr>
          <w:rFonts w:ascii="Book Antiqua" w:hAnsi="Book Antiqua"/>
          <w:sz w:val="24"/>
          <w:szCs w:val="24"/>
        </w:rPr>
        <w:t>Itoh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F. Need for pancreatic stenting after sphincterotomy in patients with difficult cannulation. </w:t>
      </w:r>
      <w:r w:rsidRPr="00C67FF1">
        <w:rPr>
          <w:rFonts w:ascii="Book Antiqua" w:hAnsi="Book Antiqua"/>
          <w:i/>
          <w:sz w:val="24"/>
          <w:szCs w:val="24"/>
        </w:rPr>
        <w:t>World J Gastroenterol</w:t>
      </w:r>
      <w:r w:rsidRPr="00C67FF1">
        <w:rPr>
          <w:rFonts w:ascii="Book Antiqua" w:hAnsi="Book Antiqua"/>
          <w:sz w:val="24"/>
          <w:szCs w:val="24"/>
        </w:rPr>
        <w:t xml:space="preserve"> 2014; </w:t>
      </w:r>
      <w:r w:rsidRPr="00C67FF1">
        <w:rPr>
          <w:rFonts w:ascii="Book Antiqua" w:hAnsi="Book Antiqua"/>
          <w:b/>
          <w:sz w:val="24"/>
          <w:szCs w:val="24"/>
        </w:rPr>
        <w:t>20</w:t>
      </w:r>
      <w:r w:rsidRPr="00C67FF1">
        <w:rPr>
          <w:rFonts w:ascii="Book Antiqua" w:hAnsi="Book Antiqua"/>
          <w:sz w:val="24"/>
          <w:szCs w:val="24"/>
        </w:rPr>
        <w:t>: 8617-8623 [PMID: 25024617 DOI: 10.3748/wjg.v20.i26.8617]</w:t>
      </w:r>
    </w:p>
    <w:p w14:paraId="7660453E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35 </w:t>
      </w:r>
      <w:r w:rsidRPr="00C67FF1">
        <w:rPr>
          <w:rFonts w:ascii="Book Antiqua" w:hAnsi="Book Antiqua"/>
          <w:b/>
          <w:sz w:val="24"/>
          <w:szCs w:val="24"/>
        </w:rPr>
        <w:t>Shi QQ</w:t>
      </w:r>
      <w:r w:rsidRPr="00C67FF1">
        <w:rPr>
          <w:rFonts w:ascii="Book Antiqua" w:hAnsi="Book Antiqua"/>
          <w:sz w:val="24"/>
          <w:szCs w:val="24"/>
        </w:rPr>
        <w:t xml:space="preserve">, Ning XY, Zhan LL, Tang GD, </w:t>
      </w:r>
      <w:proofErr w:type="spellStart"/>
      <w:r w:rsidRPr="00C67FF1">
        <w:rPr>
          <w:rFonts w:ascii="Book Antiqua" w:hAnsi="Book Antiqua"/>
          <w:sz w:val="24"/>
          <w:szCs w:val="24"/>
        </w:rPr>
        <w:t>Lv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XP. Placement of prophylactic </w:t>
      </w:r>
      <w:r w:rsidRPr="00C67FF1">
        <w:rPr>
          <w:rFonts w:ascii="Book Antiqua" w:hAnsi="Book Antiqua"/>
          <w:sz w:val="24"/>
          <w:szCs w:val="24"/>
        </w:rPr>
        <w:lastRenderedPageBreak/>
        <w:t xml:space="preserve">pancreatic stents to prevent post-endoscopic retrograde cholangiopancreatography pancreatitis in high-risk patients: a meta-analysis. </w:t>
      </w:r>
      <w:r w:rsidRPr="00C67FF1">
        <w:rPr>
          <w:rFonts w:ascii="Book Antiqua" w:hAnsi="Book Antiqua"/>
          <w:i/>
          <w:sz w:val="24"/>
          <w:szCs w:val="24"/>
        </w:rPr>
        <w:t>World J Gastroenterol</w:t>
      </w:r>
      <w:r w:rsidRPr="00C67FF1">
        <w:rPr>
          <w:rFonts w:ascii="Book Antiqua" w:hAnsi="Book Antiqua"/>
          <w:sz w:val="24"/>
          <w:szCs w:val="24"/>
        </w:rPr>
        <w:t xml:space="preserve"> 2014; </w:t>
      </w:r>
      <w:r w:rsidRPr="00C67FF1">
        <w:rPr>
          <w:rFonts w:ascii="Book Antiqua" w:hAnsi="Book Antiqua"/>
          <w:b/>
          <w:sz w:val="24"/>
          <w:szCs w:val="24"/>
        </w:rPr>
        <w:t>20</w:t>
      </w:r>
      <w:r w:rsidRPr="00C67FF1">
        <w:rPr>
          <w:rFonts w:ascii="Book Antiqua" w:hAnsi="Book Antiqua"/>
          <w:sz w:val="24"/>
          <w:szCs w:val="24"/>
        </w:rPr>
        <w:t>: 7040-7048 [PMID: 24944500 DOI: 10.3748/wjg.v20.i22.7040]</w:t>
      </w:r>
    </w:p>
    <w:p w14:paraId="664D5EA5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36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Takenaka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M</w:t>
      </w:r>
      <w:r w:rsidRPr="00C67FF1">
        <w:rPr>
          <w:rFonts w:ascii="Book Antiqua" w:hAnsi="Book Antiqua"/>
          <w:sz w:val="24"/>
          <w:szCs w:val="24"/>
        </w:rPr>
        <w:t xml:space="preserve">, Fujita T, Sugiyama D, Masuda A, </w:t>
      </w:r>
      <w:proofErr w:type="spellStart"/>
      <w:r w:rsidRPr="00C67FF1">
        <w:rPr>
          <w:rFonts w:ascii="Book Antiqua" w:hAnsi="Book Antiqua"/>
          <w:sz w:val="24"/>
          <w:szCs w:val="24"/>
        </w:rPr>
        <w:t>Shiom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H, Sugimoto M, </w:t>
      </w:r>
      <w:proofErr w:type="spellStart"/>
      <w:r w:rsidRPr="00C67FF1">
        <w:rPr>
          <w:rFonts w:ascii="Book Antiqua" w:hAnsi="Book Antiqua"/>
          <w:sz w:val="24"/>
          <w:szCs w:val="24"/>
        </w:rPr>
        <w:t>Sanuk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67FF1">
        <w:rPr>
          <w:rFonts w:ascii="Book Antiqua" w:hAnsi="Book Antiqua"/>
          <w:sz w:val="24"/>
          <w:szCs w:val="24"/>
        </w:rPr>
        <w:t>Hayakumo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T, Azuma T, </w:t>
      </w:r>
      <w:proofErr w:type="spellStart"/>
      <w:r w:rsidRPr="00C67FF1">
        <w:rPr>
          <w:rFonts w:ascii="Book Antiqua" w:hAnsi="Book Antiqua"/>
          <w:sz w:val="24"/>
          <w:szCs w:val="24"/>
        </w:rPr>
        <w:t>Kutsum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H. What is the most adapted indication of prophylactic pancreatic duct stent within the high-risk group of post-endoscopic retrograde cholangiopancreatography pancreatitis? Using the propensity score analysis. </w:t>
      </w:r>
      <w:r w:rsidRPr="00C67FF1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Hepatobiliary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Pancreat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Sc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2014; </w:t>
      </w:r>
      <w:r w:rsidRPr="00C67FF1">
        <w:rPr>
          <w:rFonts w:ascii="Book Antiqua" w:hAnsi="Book Antiqua"/>
          <w:b/>
          <w:sz w:val="24"/>
          <w:szCs w:val="24"/>
        </w:rPr>
        <w:t>21</w:t>
      </w:r>
      <w:r w:rsidRPr="00C67FF1">
        <w:rPr>
          <w:rFonts w:ascii="Book Antiqua" w:hAnsi="Book Antiqua"/>
          <w:sz w:val="24"/>
          <w:szCs w:val="24"/>
        </w:rPr>
        <w:t>: 275-280 [PMID: 24039185 DOI: 10.1002/jhbp.24]</w:t>
      </w:r>
    </w:p>
    <w:p w14:paraId="4134DB59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37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Arain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MA</w:t>
      </w:r>
      <w:r w:rsidRPr="00C67FF1">
        <w:rPr>
          <w:rFonts w:ascii="Book Antiqua" w:hAnsi="Book Antiqua"/>
          <w:sz w:val="24"/>
          <w:szCs w:val="24"/>
        </w:rPr>
        <w:t xml:space="preserve">, Freeman ML. Pancreatic stent placement remains a cornerstone of prevention of post-ERCP pancreatitis, but it requires specialized techniques.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2015; </w:t>
      </w:r>
      <w:r w:rsidRPr="00C67FF1">
        <w:rPr>
          <w:rFonts w:ascii="Book Antiqua" w:hAnsi="Book Antiqua"/>
          <w:b/>
          <w:sz w:val="24"/>
          <w:szCs w:val="24"/>
        </w:rPr>
        <w:t>81</w:t>
      </w:r>
      <w:r w:rsidRPr="00C67FF1">
        <w:rPr>
          <w:rFonts w:ascii="Book Antiqua" w:hAnsi="Book Antiqua"/>
          <w:sz w:val="24"/>
          <w:szCs w:val="24"/>
        </w:rPr>
        <w:t>: 156-158 [PMID: 25527054 DOI: 10.1016/j.gie.2014.09.020]</w:t>
      </w:r>
    </w:p>
    <w:p w14:paraId="23CFC564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38 </w:t>
      </w:r>
      <w:r w:rsidRPr="00C67FF1">
        <w:rPr>
          <w:rFonts w:ascii="Book Antiqua" w:hAnsi="Book Antiqua"/>
          <w:b/>
          <w:sz w:val="24"/>
          <w:szCs w:val="24"/>
        </w:rPr>
        <w:t>Fan JH</w:t>
      </w:r>
      <w:r w:rsidRPr="00C67FF1">
        <w:rPr>
          <w:rFonts w:ascii="Book Antiqua" w:hAnsi="Book Antiqua"/>
          <w:sz w:val="24"/>
          <w:szCs w:val="24"/>
        </w:rPr>
        <w:t xml:space="preserve">, Qian JB, Wang YM, Shi RH, Zhao CJ. Updated meta-analysis of pancreatic stent placement in preventing post-endoscopic retrograde cholangiopancreatography pancreatitis. </w:t>
      </w:r>
      <w:r w:rsidRPr="00C67FF1">
        <w:rPr>
          <w:rFonts w:ascii="Book Antiqua" w:hAnsi="Book Antiqua"/>
          <w:i/>
          <w:sz w:val="24"/>
          <w:szCs w:val="24"/>
        </w:rPr>
        <w:t>World J Gastroenterol</w:t>
      </w:r>
      <w:r w:rsidRPr="00C67FF1">
        <w:rPr>
          <w:rFonts w:ascii="Book Antiqua" w:hAnsi="Book Antiqua"/>
          <w:sz w:val="24"/>
          <w:szCs w:val="24"/>
        </w:rPr>
        <w:t xml:space="preserve"> 2015; </w:t>
      </w:r>
      <w:r w:rsidRPr="00C67FF1">
        <w:rPr>
          <w:rFonts w:ascii="Book Antiqua" w:hAnsi="Book Antiqua"/>
          <w:b/>
          <w:sz w:val="24"/>
          <w:szCs w:val="24"/>
        </w:rPr>
        <w:t>21</w:t>
      </w:r>
      <w:r w:rsidRPr="00C67FF1">
        <w:rPr>
          <w:rFonts w:ascii="Book Antiqua" w:hAnsi="Book Antiqua"/>
          <w:sz w:val="24"/>
          <w:szCs w:val="24"/>
        </w:rPr>
        <w:t>: 7577-7583 [PMID: 26140006 DOI: 10.3748/wjg.v21.i24.7577]</w:t>
      </w:r>
    </w:p>
    <w:p w14:paraId="74D461EB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39 </w:t>
      </w:r>
      <w:r w:rsidRPr="00C67FF1">
        <w:rPr>
          <w:rFonts w:ascii="Book Antiqua" w:hAnsi="Book Antiqua"/>
          <w:b/>
          <w:sz w:val="24"/>
          <w:szCs w:val="24"/>
        </w:rPr>
        <w:t>Freeman ML</w:t>
      </w:r>
      <w:r w:rsidRPr="00C67FF1">
        <w:rPr>
          <w:rFonts w:ascii="Book Antiqua" w:hAnsi="Book Antiqua"/>
          <w:sz w:val="24"/>
          <w:szCs w:val="24"/>
        </w:rPr>
        <w:t xml:space="preserve">. Use of Prophylactic Pancreatic Stents for the Prevention of Post-ERCP Pancreatitis.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(N Y)</w:t>
      </w:r>
      <w:r w:rsidRPr="00C67FF1">
        <w:rPr>
          <w:rFonts w:ascii="Book Antiqua" w:hAnsi="Book Antiqua"/>
          <w:sz w:val="24"/>
          <w:szCs w:val="24"/>
        </w:rPr>
        <w:t xml:space="preserve"> 2015; </w:t>
      </w:r>
      <w:r w:rsidRPr="00C67FF1">
        <w:rPr>
          <w:rFonts w:ascii="Book Antiqua" w:hAnsi="Book Antiqua"/>
          <w:b/>
          <w:sz w:val="24"/>
          <w:szCs w:val="24"/>
        </w:rPr>
        <w:t>11</w:t>
      </w:r>
      <w:r w:rsidRPr="00C67FF1">
        <w:rPr>
          <w:rFonts w:ascii="Book Antiqua" w:hAnsi="Book Antiqua"/>
          <w:sz w:val="24"/>
          <w:szCs w:val="24"/>
        </w:rPr>
        <w:t>: 420-422 [PMID: 27118938]</w:t>
      </w:r>
    </w:p>
    <w:p w14:paraId="12BD7759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40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Troendle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DM</w:t>
      </w:r>
      <w:r w:rsidRPr="00C67FF1">
        <w:rPr>
          <w:rFonts w:ascii="Book Antiqua" w:hAnsi="Book Antiqua"/>
          <w:sz w:val="24"/>
          <w:szCs w:val="24"/>
        </w:rPr>
        <w:t xml:space="preserve">, Abraham O, Huang R, Barth BA. Factors associated with post-ERCP pancreatitis and the effect of pancreatic duct stenting in a pediatric population.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2015; </w:t>
      </w:r>
      <w:r w:rsidRPr="00C67FF1">
        <w:rPr>
          <w:rFonts w:ascii="Book Antiqua" w:hAnsi="Book Antiqua"/>
          <w:b/>
          <w:sz w:val="24"/>
          <w:szCs w:val="24"/>
        </w:rPr>
        <w:t>81</w:t>
      </w:r>
      <w:r w:rsidRPr="00C67FF1">
        <w:rPr>
          <w:rFonts w:ascii="Book Antiqua" w:hAnsi="Book Antiqua"/>
          <w:sz w:val="24"/>
          <w:szCs w:val="24"/>
        </w:rPr>
        <w:t xml:space="preserve">: 1408-1416 [PMID: 25686874 DOI: </w:t>
      </w:r>
      <w:r w:rsidRPr="00C67FF1">
        <w:rPr>
          <w:rFonts w:ascii="Book Antiqua" w:hAnsi="Book Antiqua"/>
          <w:sz w:val="24"/>
          <w:szCs w:val="24"/>
        </w:rPr>
        <w:lastRenderedPageBreak/>
        <w:t>10.1016/j.gie.2014.11.022]</w:t>
      </w:r>
    </w:p>
    <w:p w14:paraId="0998584B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41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Elmunzer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BJ</w:t>
      </w:r>
      <w:r w:rsidRPr="00C67FF1">
        <w:rPr>
          <w:rFonts w:ascii="Book Antiqua" w:hAnsi="Book Antiqua"/>
          <w:sz w:val="24"/>
          <w:szCs w:val="24"/>
        </w:rPr>
        <w:t xml:space="preserve">, Serrano J, </w:t>
      </w:r>
      <w:proofErr w:type="spellStart"/>
      <w:r w:rsidRPr="00C67FF1">
        <w:rPr>
          <w:rFonts w:ascii="Book Antiqua" w:hAnsi="Book Antiqua"/>
          <w:sz w:val="24"/>
          <w:szCs w:val="24"/>
        </w:rPr>
        <w:t>Chak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67FF1">
        <w:rPr>
          <w:rFonts w:ascii="Book Antiqua" w:hAnsi="Book Antiqua"/>
          <w:sz w:val="24"/>
          <w:szCs w:val="24"/>
        </w:rPr>
        <w:t>Edmundowicz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SA, </w:t>
      </w:r>
      <w:proofErr w:type="spellStart"/>
      <w:r w:rsidRPr="00C67FF1">
        <w:rPr>
          <w:rFonts w:ascii="Book Antiqua" w:hAnsi="Book Antiqua"/>
          <w:sz w:val="24"/>
          <w:szCs w:val="24"/>
        </w:rPr>
        <w:t>Papachristou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GI, </w:t>
      </w:r>
      <w:proofErr w:type="spellStart"/>
      <w:r w:rsidRPr="00C67FF1">
        <w:rPr>
          <w:rFonts w:ascii="Book Antiqua" w:hAnsi="Book Antiqua"/>
          <w:sz w:val="24"/>
          <w:szCs w:val="24"/>
        </w:rPr>
        <w:t>Scheiman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M, Singh VK, </w:t>
      </w:r>
      <w:proofErr w:type="spellStart"/>
      <w:r w:rsidRPr="00C67FF1">
        <w:rPr>
          <w:rFonts w:ascii="Book Antiqua" w:hAnsi="Book Antiqua"/>
          <w:sz w:val="24"/>
          <w:szCs w:val="24"/>
        </w:rPr>
        <w:t>Varadurajulu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67FF1">
        <w:rPr>
          <w:rFonts w:ascii="Book Antiqua" w:hAnsi="Book Antiqua"/>
          <w:sz w:val="24"/>
          <w:szCs w:val="24"/>
        </w:rPr>
        <w:t>Vargo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J, Willingham FF, Baron TH, </w:t>
      </w:r>
      <w:proofErr w:type="spellStart"/>
      <w:r w:rsidRPr="00C67FF1">
        <w:rPr>
          <w:rFonts w:ascii="Book Antiqua" w:hAnsi="Book Antiqua"/>
          <w:sz w:val="24"/>
          <w:szCs w:val="24"/>
        </w:rPr>
        <w:t>Coté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GA, </w:t>
      </w:r>
      <w:proofErr w:type="spellStart"/>
      <w:r w:rsidRPr="00C67FF1">
        <w:rPr>
          <w:rFonts w:ascii="Book Antiqua" w:hAnsi="Book Antiqua"/>
          <w:sz w:val="24"/>
          <w:szCs w:val="24"/>
        </w:rPr>
        <w:t>Romagnuolo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, Wood-Williams A, </w:t>
      </w:r>
      <w:proofErr w:type="spellStart"/>
      <w:r w:rsidRPr="00C67FF1">
        <w:rPr>
          <w:rFonts w:ascii="Book Antiqua" w:hAnsi="Book Antiqua"/>
          <w:sz w:val="24"/>
          <w:szCs w:val="24"/>
        </w:rPr>
        <w:t>Depue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EK, Spitzer RL, </w:t>
      </w:r>
      <w:proofErr w:type="spellStart"/>
      <w:r w:rsidRPr="00C67FF1">
        <w:rPr>
          <w:rFonts w:ascii="Book Antiqua" w:hAnsi="Book Antiqua"/>
          <w:sz w:val="24"/>
          <w:szCs w:val="24"/>
        </w:rPr>
        <w:t>Spino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C, Foster LD, </w:t>
      </w:r>
      <w:proofErr w:type="spellStart"/>
      <w:r w:rsidRPr="00C67FF1">
        <w:rPr>
          <w:rFonts w:ascii="Book Antiqua" w:hAnsi="Book Antiqua"/>
          <w:sz w:val="24"/>
          <w:szCs w:val="24"/>
        </w:rPr>
        <w:t>Durkalsk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V; SVI study group and the United States Cooperative for Outcomes Research in Endoscopy (USCORE). Rectal indomethacin alone versus indomethacin and prophylactic pancreatic stent placement for preventing pancreatitis after ERCP: study protocol for a randomized controlled trial. </w:t>
      </w:r>
      <w:r w:rsidRPr="00C67FF1">
        <w:rPr>
          <w:rFonts w:ascii="Book Antiqua" w:hAnsi="Book Antiqua"/>
          <w:i/>
          <w:sz w:val="24"/>
          <w:szCs w:val="24"/>
        </w:rPr>
        <w:t>Trials</w:t>
      </w:r>
      <w:r w:rsidRPr="00C67FF1">
        <w:rPr>
          <w:rFonts w:ascii="Book Antiqua" w:hAnsi="Book Antiqua"/>
          <w:sz w:val="24"/>
          <w:szCs w:val="24"/>
        </w:rPr>
        <w:t xml:space="preserve"> 2016; </w:t>
      </w:r>
      <w:r w:rsidRPr="00C67FF1">
        <w:rPr>
          <w:rFonts w:ascii="Book Antiqua" w:hAnsi="Book Antiqua"/>
          <w:b/>
          <w:sz w:val="24"/>
          <w:szCs w:val="24"/>
        </w:rPr>
        <w:t>17</w:t>
      </w:r>
      <w:r w:rsidRPr="00C67FF1">
        <w:rPr>
          <w:rFonts w:ascii="Book Antiqua" w:hAnsi="Book Antiqua"/>
          <w:sz w:val="24"/>
          <w:szCs w:val="24"/>
        </w:rPr>
        <w:t>: 120 [PMID: 26941086 DOI: 10.1186/s13063-016-1251-2]</w:t>
      </w:r>
    </w:p>
    <w:p w14:paraId="347FE93F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42 </w:t>
      </w:r>
      <w:r w:rsidRPr="00C67FF1">
        <w:rPr>
          <w:rFonts w:ascii="Book Antiqua" w:hAnsi="Book Antiqua"/>
          <w:b/>
          <w:sz w:val="24"/>
          <w:szCs w:val="24"/>
        </w:rPr>
        <w:t>Fujisawa T</w:t>
      </w:r>
      <w:r w:rsidRPr="00C67FF1">
        <w:rPr>
          <w:rFonts w:ascii="Book Antiqua" w:hAnsi="Book Antiqua"/>
          <w:sz w:val="24"/>
          <w:szCs w:val="24"/>
        </w:rPr>
        <w:t xml:space="preserve">, Kagawa K, </w:t>
      </w:r>
      <w:proofErr w:type="spellStart"/>
      <w:r w:rsidRPr="00C67FF1">
        <w:rPr>
          <w:rFonts w:ascii="Book Antiqua" w:hAnsi="Book Antiqua"/>
          <w:sz w:val="24"/>
          <w:szCs w:val="24"/>
        </w:rPr>
        <w:t>Ochia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C67FF1">
        <w:rPr>
          <w:rFonts w:ascii="Book Antiqua" w:hAnsi="Book Antiqua"/>
          <w:sz w:val="24"/>
          <w:szCs w:val="24"/>
        </w:rPr>
        <w:t>Hisatom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K, Kubota K, Sato H, Nakajima A, </w:t>
      </w:r>
      <w:proofErr w:type="spellStart"/>
      <w:r w:rsidRPr="00C67FF1">
        <w:rPr>
          <w:rFonts w:ascii="Book Antiqua" w:hAnsi="Book Antiqua"/>
          <w:sz w:val="24"/>
          <w:szCs w:val="24"/>
        </w:rPr>
        <w:t>Matsuhash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N. Prophylactic Efficacy of 3- or 5-cm Pancreatic Stents for Preventing Post-ERCP Pancreatitis: A Prospective, Randomized Trial. </w:t>
      </w:r>
      <w:r w:rsidRPr="00C67FF1">
        <w:rPr>
          <w:rFonts w:ascii="Book Antiqua" w:hAnsi="Book Antiqua"/>
          <w:i/>
          <w:sz w:val="24"/>
          <w:szCs w:val="24"/>
        </w:rPr>
        <w:t>J Clin Gastroenterol</w:t>
      </w:r>
      <w:r w:rsidRPr="00C67FF1">
        <w:rPr>
          <w:rFonts w:ascii="Book Antiqua" w:hAnsi="Book Antiqua"/>
          <w:sz w:val="24"/>
          <w:szCs w:val="24"/>
        </w:rPr>
        <w:t xml:space="preserve"> 2016; </w:t>
      </w:r>
      <w:r w:rsidRPr="00C67FF1">
        <w:rPr>
          <w:rFonts w:ascii="Book Antiqua" w:hAnsi="Book Antiqua"/>
          <w:b/>
          <w:sz w:val="24"/>
          <w:szCs w:val="24"/>
        </w:rPr>
        <w:t>50</w:t>
      </w:r>
      <w:r w:rsidRPr="00C67FF1">
        <w:rPr>
          <w:rFonts w:ascii="Book Antiqua" w:hAnsi="Book Antiqua"/>
          <w:sz w:val="24"/>
          <w:szCs w:val="24"/>
        </w:rPr>
        <w:t>: e30-e34 [PMID: 26280707 DOI: 10.1097/MCG.0000000000000397]</w:t>
      </w:r>
    </w:p>
    <w:p w14:paraId="2A23F1FA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43 </w:t>
      </w:r>
      <w:r w:rsidRPr="00C67FF1">
        <w:rPr>
          <w:rFonts w:ascii="Book Antiqua" w:hAnsi="Book Antiqua"/>
          <w:b/>
          <w:sz w:val="24"/>
          <w:szCs w:val="24"/>
        </w:rPr>
        <w:t>Li GD</w:t>
      </w:r>
      <w:r w:rsidRPr="00C67FF1">
        <w:rPr>
          <w:rFonts w:ascii="Book Antiqua" w:hAnsi="Book Antiqua"/>
          <w:sz w:val="24"/>
          <w:szCs w:val="24"/>
        </w:rPr>
        <w:t xml:space="preserve">, Jia XY, Dong HY, Pang QP, </w:t>
      </w:r>
      <w:proofErr w:type="spellStart"/>
      <w:r w:rsidRPr="00C67FF1">
        <w:rPr>
          <w:rFonts w:ascii="Book Antiqua" w:hAnsi="Book Antiqua"/>
          <w:sz w:val="24"/>
          <w:szCs w:val="24"/>
        </w:rPr>
        <w:t>Zha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HL, Zhang XJ, Guo R, Dong YC, Qin CY. Pancreatic Stent or Rectal Indomethacin-Which Better Prevents Post-ERCP Pancreatitis</w:t>
      </w:r>
      <w:proofErr w:type="gramStart"/>
      <w:r w:rsidRPr="00C67FF1">
        <w:rPr>
          <w:rFonts w:ascii="Book Antiqua" w:hAnsi="Book Antiqua"/>
          <w:sz w:val="24"/>
          <w:szCs w:val="24"/>
        </w:rPr>
        <w:t>?:</w:t>
      </w:r>
      <w:proofErr w:type="gramEnd"/>
      <w:r w:rsidRPr="00C67FF1">
        <w:rPr>
          <w:rFonts w:ascii="Book Antiqua" w:hAnsi="Book Antiqua"/>
          <w:sz w:val="24"/>
          <w:szCs w:val="24"/>
        </w:rPr>
        <w:t xml:space="preserve"> A Propensity Score Matching Analysis. </w:t>
      </w:r>
      <w:r w:rsidRPr="00C67FF1">
        <w:rPr>
          <w:rFonts w:ascii="Book Antiqua" w:hAnsi="Book Antiqua"/>
          <w:i/>
          <w:sz w:val="24"/>
          <w:szCs w:val="24"/>
        </w:rPr>
        <w:t>Medicine (Baltimore)</w:t>
      </w:r>
      <w:r w:rsidRPr="00C67FF1">
        <w:rPr>
          <w:rFonts w:ascii="Book Antiqua" w:hAnsi="Book Antiqua"/>
          <w:sz w:val="24"/>
          <w:szCs w:val="24"/>
        </w:rPr>
        <w:t xml:space="preserve"> 2016; </w:t>
      </w:r>
      <w:r w:rsidRPr="00C67FF1">
        <w:rPr>
          <w:rFonts w:ascii="Book Antiqua" w:hAnsi="Book Antiqua"/>
          <w:b/>
          <w:sz w:val="24"/>
          <w:szCs w:val="24"/>
        </w:rPr>
        <w:t>95</w:t>
      </w:r>
      <w:r w:rsidRPr="00C67FF1">
        <w:rPr>
          <w:rFonts w:ascii="Book Antiqua" w:hAnsi="Book Antiqua"/>
          <w:sz w:val="24"/>
          <w:szCs w:val="24"/>
        </w:rPr>
        <w:t>: e2994 [PMID: 26962808 DOI: 10.1097/MD.0000000000002994]</w:t>
      </w:r>
    </w:p>
    <w:p w14:paraId="4006C05D" w14:textId="18541F7B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44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Tse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F</w:t>
      </w:r>
      <w:r w:rsidRPr="00C67FF1">
        <w:rPr>
          <w:rFonts w:ascii="Book Antiqua" w:hAnsi="Book Antiqua"/>
          <w:sz w:val="24"/>
          <w:szCs w:val="24"/>
        </w:rPr>
        <w:t xml:space="preserve">, Yuan Y, </w:t>
      </w:r>
      <w:proofErr w:type="spellStart"/>
      <w:r w:rsidRPr="00C67FF1">
        <w:rPr>
          <w:rFonts w:ascii="Book Antiqua" w:hAnsi="Book Antiqua"/>
          <w:sz w:val="24"/>
          <w:szCs w:val="24"/>
        </w:rPr>
        <w:t>Bukhar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67FF1">
        <w:rPr>
          <w:rFonts w:ascii="Book Antiqua" w:hAnsi="Book Antiqua"/>
          <w:sz w:val="24"/>
          <w:szCs w:val="24"/>
        </w:rPr>
        <w:t>Leontiadis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GI, </w:t>
      </w:r>
      <w:proofErr w:type="spellStart"/>
      <w:r w:rsidRPr="00C67FF1">
        <w:rPr>
          <w:rFonts w:ascii="Book Antiqua" w:hAnsi="Book Antiqua"/>
          <w:sz w:val="24"/>
          <w:szCs w:val="24"/>
        </w:rPr>
        <w:t>Moayyed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C67FF1">
        <w:rPr>
          <w:rFonts w:ascii="Book Antiqua" w:hAnsi="Book Antiqua"/>
          <w:sz w:val="24"/>
          <w:szCs w:val="24"/>
        </w:rPr>
        <w:t>Barkun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A. Pancreatic duct guidewire placement for biliary cannulation for the prevention of post-endoscopic retrograde cholangiopancreatography (ERCP) pancreatitis. </w:t>
      </w:r>
      <w:r w:rsidRPr="00C67FF1">
        <w:rPr>
          <w:rFonts w:ascii="Book Antiqua" w:hAnsi="Book Antiqua"/>
          <w:i/>
          <w:sz w:val="24"/>
          <w:szCs w:val="24"/>
        </w:rPr>
        <w:t>Cochrane Database Syst Rev</w:t>
      </w:r>
      <w:r w:rsidRPr="00C67FF1">
        <w:rPr>
          <w:rFonts w:ascii="Book Antiqua" w:hAnsi="Book Antiqua"/>
          <w:sz w:val="24"/>
          <w:szCs w:val="24"/>
        </w:rPr>
        <w:t xml:space="preserve"> 2016; </w:t>
      </w:r>
      <w:r w:rsidR="00D47FAB">
        <w:rPr>
          <w:rFonts w:ascii="Book Antiqua" w:hAnsi="Book Antiqua"/>
          <w:b/>
          <w:sz w:val="24"/>
          <w:szCs w:val="24"/>
        </w:rPr>
        <w:t>(5)</w:t>
      </w:r>
      <w:r w:rsidRPr="00C67FF1">
        <w:rPr>
          <w:rFonts w:ascii="Book Antiqua" w:hAnsi="Book Antiqua"/>
          <w:sz w:val="24"/>
          <w:szCs w:val="24"/>
        </w:rPr>
        <w:t>: CD010571 [PMID: 27182692 DOI: 10.1002/14651858.CD010571.pub2]</w:t>
      </w:r>
    </w:p>
    <w:p w14:paraId="5E0E80A2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45 </w:t>
      </w:r>
      <w:r w:rsidRPr="00C67FF1">
        <w:rPr>
          <w:rFonts w:ascii="Book Antiqua" w:hAnsi="Book Antiqua"/>
          <w:b/>
          <w:sz w:val="24"/>
          <w:szCs w:val="24"/>
        </w:rPr>
        <w:t>Yin HK</w:t>
      </w:r>
      <w:r w:rsidRPr="00C67FF1">
        <w:rPr>
          <w:rFonts w:ascii="Book Antiqua" w:hAnsi="Book Antiqua"/>
          <w:sz w:val="24"/>
          <w:szCs w:val="24"/>
        </w:rPr>
        <w:t xml:space="preserve">, Wu HE, Li QX, Wang W, </w:t>
      </w:r>
      <w:proofErr w:type="spellStart"/>
      <w:r w:rsidRPr="00C67FF1">
        <w:rPr>
          <w:rFonts w:ascii="Book Antiqua" w:hAnsi="Book Antiqua"/>
          <w:sz w:val="24"/>
          <w:szCs w:val="24"/>
        </w:rPr>
        <w:t>Ou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WL, Xia HH. Pancreatic Stenting </w:t>
      </w:r>
      <w:r w:rsidRPr="00C67FF1">
        <w:rPr>
          <w:rFonts w:ascii="Book Antiqua" w:hAnsi="Book Antiqua"/>
          <w:sz w:val="24"/>
          <w:szCs w:val="24"/>
        </w:rPr>
        <w:lastRenderedPageBreak/>
        <w:t xml:space="preserve">Reduces Post-ERCP Pancreatitis and Biliary Sepsis in High-Risk Patients: A Randomized, Controlled Study.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Res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Pract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2016; </w:t>
      </w:r>
      <w:r w:rsidRPr="00C67FF1">
        <w:rPr>
          <w:rFonts w:ascii="Book Antiqua" w:hAnsi="Book Antiqua"/>
          <w:b/>
          <w:sz w:val="24"/>
          <w:szCs w:val="24"/>
        </w:rPr>
        <w:t>2016</w:t>
      </w:r>
      <w:r w:rsidRPr="00C67FF1">
        <w:rPr>
          <w:rFonts w:ascii="Book Antiqua" w:hAnsi="Book Antiqua"/>
          <w:sz w:val="24"/>
          <w:szCs w:val="24"/>
        </w:rPr>
        <w:t>: 9687052 [PMID: 27057161 DOI: 10.1155/2016/9687052]</w:t>
      </w:r>
    </w:p>
    <w:p w14:paraId="6D69A050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46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Zagalsky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D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Guid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MA, </w:t>
      </w:r>
      <w:proofErr w:type="spellStart"/>
      <w:r w:rsidRPr="00C67FF1">
        <w:rPr>
          <w:rFonts w:ascii="Book Antiqua" w:hAnsi="Book Antiqua"/>
          <w:sz w:val="24"/>
          <w:szCs w:val="24"/>
        </w:rPr>
        <w:t>Curvale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C67FF1">
        <w:rPr>
          <w:rFonts w:ascii="Book Antiqua" w:hAnsi="Book Antiqua"/>
          <w:sz w:val="24"/>
          <w:szCs w:val="24"/>
        </w:rPr>
        <w:t>Las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, de Maria J, </w:t>
      </w:r>
      <w:proofErr w:type="spellStart"/>
      <w:r w:rsidRPr="00C67FF1">
        <w:rPr>
          <w:rFonts w:ascii="Book Antiqua" w:hAnsi="Book Antiqua"/>
          <w:sz w:val="24"/>
          <w:szCs w:val="24"/>
        </w:rPr>
        <w:t>Ianniccillo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H, Hwang HJ, </w:t>
      </w:r>
      <w:proofErr w:type="spellStart"/>
      <w:r w:rsidRPr="00C67FF1">
        <w:rPr>
          <w:rFonts w:ascii="Book Antiqua" w:hAnsi="Book Antiqua"/>
          <w:sz w:val="24"/>
          <w:szCs w:val="24"/>
        </w:rPr>
        <w:t>Matano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R. Early precut is as efficient as pancreatic stent in preventing post-ERCP pancreatitis in high-risk subjects - A randomized study. </w:t>
      </w:r>
      <w:r w:rsidRPr="00C67FF1">
        <w:rPr>
          <w:rFonts w:ascii="Book Antiqua" w:hAnsi="Book Antiqua"/>
          <w:i/>
          <w:sz w:val="24"/>
          <w:szCs w:val="24"/>
        </w:rPr>
        <w:t xml:space="preserve">Rev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Esp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Enferm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Dig</w:t>
      </w:r>
      <w:r w:rsidRPr="00C67FF1">
        <w:rPr>
          <w:rFonts w:ascii="Book Antiqua" w:hAnsi="Book Antiqua"/>
          <w:sz w:val="24"/>
          <w:szCs w:val="24"/>
        </w:rPr>
        <w:t xml:space="preserve"> 2016; </w:t>
      </w:r>
      <w:r w:rsidRPr="00C67FF1">
        <w:rPr>
          <w:rFonts w:ascii="Book Antiqua" w:hAnsi="Book Antiqua"/>
          <w:b/>
          <w:sz w:val="24"/>
          <w:szCs w:val="24"/>
        </w:rPr>
        <w:t>108</w:t>
      </w:r>
      <w:r w:rsidRPr="00C67FF1">
        <w:rPr>
          <w:rFonts w:ascii="Book Antiqua" w:hAnsi="Book Antiqua"/>
          <w:sz w:val="24"/>
          <w:szCs w:val="24"/>
        </w:rPr>
        <w:t>: 258-562 [PMID: 27604474 DOI: 10.17235/reed.2016.4348/2016]</w:t>
      </w:r>
    </w:p>
    <w:p w14:paraId="0838189F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47 </w:t>
      </w:r>
      <w:r w:rsidRPr="00C67FF1">
        <w:rPr>
          <w:rFonts w:ascii="Book Antiqua" w:hAnsi="Book Antiqua"/>
          <w:b/>
          <w:sz w:val="24"/>
          <w:szCs w:val="24"/>
        </w:rPr>
        <w:t>Hwang HJ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Guid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MA, </w:t>
      </w:r>
      <w:proofErr w:type="spellStart"/>
      <w:r w:rsidRPr="00C67FF1">
        <w:rPr>
          <w:rFonts w:ascii="Book Antiqua" w:hAnsi="Book Antiqua"/>
          <w:sz w:val="24"/>
          <w:szCs w:val="24"/>
        </w:rPr>
        <w:t>Curvale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C67FF1">
        <w:rPr>
          <w:rFonts w:ascii="Book Antiqua" w:hAnsi="Book Antiqua"/>
          <w:sz w:val="24"/>
          <w:szCs w:val="24"/>
        </w:rPr>
        <w:t>Las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C67FF1">
        <w:rPr>
          <w:rFonts w:ascii="Book Antiqua" w:hAnsi="Book Antiqua"/>
          <w:sz w:val="24"/>
          <w:szCs w:val="24"/>
        </w:rPr>
        <w:t>Matano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R. Post-ERCP pancreatitis: early precut or pancreatic duct stent? A multicenter, randomized-controlled trial and cost-effectiveness analysis. </w:t>
      </w:r>
      <w:r w:rsidRPr="00C67FF1">
        <w:rPr>
          <w:rFonts w:ascii="Book Antiqua" w:hAnsi="Book Antiqua"/>
          <w:i/>
          <w:sz w:val="24"/>
          <w:szCs w:val="24"/>
        </w:rPr>
        <w:t xml:space="preserve">Rev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Esp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Enferm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Dig</w:t>
      </w:r>
      <w:r w:rsidRPr="00C67FF1">
        <w:rPr>
          <w:rFonts w:ascii="Book Antiqua" w:hAnsi="Book Antiqua"/>
          <w:sz w:val="24"/>
          <w:szCs w:val="24"/>
        </w:rPr>
        <w:t xml:space="preserve"> 2017; </w:t>
      </w:r>
      <w:r w:rsidRPr="00C67FF1">
        <w:rPr>
          <w:rFonts w:ascii="Book Antiqua" w:hAnsi="Book Antiqua"/>
          <w:b/>
          <w:sz w:val="24"/>
          <w:szCs w:val="24"/>
        </w:rPr>
        <w:t>109</w:t>
      </w:r>
      <w:r w:rsidRPr="00C67FF1">
        <w:rPr>
          <w:rFonts w:ascii="Book Antiqua" w:hAnsi="Book Antiqua"/>
          <w:sz w:val="24"/>
          <w:szCs w:val="24"/>
        </w:rPr>
        <w:t>: 174-179 [PMID: 28185468 DOI: 10.17235/reed.2017.4565/2016]</w:t>
      </w:r>
    </w:p>
    <w:p w14:paraId="6B155377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48 </w:t>
      </w:r>
      <w:r w:rsidRPr="00C67FF1">
        <w:rPr>
          <w:rFonts w:ascii="Book Antiqua" w:hAnsi="Book Antiqua"/>
          <w:b/>
          <w:sz w:val="24"/>
          <w:szCs w:val="24"/>
        </w:rPr>
        <w:t>Olsson G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Lübbe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C67FF1">
        <w:rPr>
          <w:rFonts w:ascii="Book Antiqua" w:hAnsi="Book Antiqua"/>
          <w:sz w:val="24"/>
          <w:szCs w:val="24"/>
        </w:rPr>
        <w:t>Arnelo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U, Jonas E, </w:t>
      </w:r>
      <w:proofErr w:type="spellStart"/>
      <w:r w:rsidRPr="00C67FF1">
        <w:rPr>
          <w:rFonts w:ascii="Book Antiqua" w:hAnsi="Book Antiqua"/>
          <w:sz w:val="24"/>
          <w:szCs w:val="24"/>
        </w:rPr>
        <w:t>Törnqvist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C67FF1">
        <w:rPr>
          <w:rFonts w:ascii="Book Antiqua" w:hAnsi="Book Antiqua"/>
          <w:sz w:val="24"/>
          <w:szCs w:val="24"/>
        </w:rPr>
        <w:t>Lundell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C67FF1">
        <w:rPr>
          <w:rFonts w:ascii="Book Antiqua" w:hAnsi="Book Antiqua"/>
          <w:sz w:val="24"/>
          <w:szCs w:val="24"/>
        </w:rPr>
        <w:t>Enochsson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L. The impact of prophylactic pancreatic stenting on post-ERCP pancreatitis: A nationwide, register-based study. </w:t>
      </w:r>
      <w:r w:rsidRPr="00C67FF1">
        <w:rPr>
          <w:rFonts w:ascii="Book Antiqua" w:hAnsi="Book Antiqua"/>
          <w:i/>
          <w:sz w:val="24"/>
          <w:szCs w:val="24"/>
        </w:rPr>
        <w:t>United European Gastroenterol J</w:t>
      </w:r>
      <w:r w:rsidRPr="00C67FF1">
        <w:rPr>
          <w:rFonts w:ascii="Book Antiqua" w:hAnsi="Book Antiqua"/>
          <w:sz w:val="24"/>
          <w:szCs w:val="24"/>
        </w:rPr>
        <w:t xml:space="preserve"> 2017; </w:t>
      </w:r>
      <w:r w:rsidRPr="00C67FF1">
        <w:rPr>
          <w:rFonts w:ascii="Book Antiqua" w:hAnsi="Book Antiqua"/>
          <w:b/>
          <w:sz w:val="24"/>
          <w:szCs w:val="24"/>
        </w:rPr>
        <w:t>5</w:t>
      </w:r>
      <w:r w:rsidRPr="00C67FF1">
        <w:rPr>
          <w:rFonts w:ascii="Book Antiqua" w:hAnsi="Book Antiqua"/>
          <w:sz w:val="24"/>
          <w:szCs w:val="24"/>
        </w:rPr>
        <w:t>: 111-118 [PMID: 28405329 DOI: 10.1177/2050640616645434]</w:t>
      </w:r>
    </w:p>
    <w:p w14:paraId="2C2FF5EA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49 </w:t>
      </w:r>
      <w:r w:rsidRPr="00C67FF1">
        <w:rPr>
          <w:rFonts w:ascii="Book Antiqua" w:hAnsi="Book Antiqua"/>
          <w:b/>
          <w:sz w:val="24"/>
          <w:szCs w:val="24"/>
        </w:rPr>
        <w:t>Zhang C</w:t>
      </w:r>
      <w:r w:rsidRPr="00C67FF1">
        <w:rPr>
          <w:rFonts w:ascii="Book Antiqua" w:hAnsi="Book Antiqua"/>
          <w:sz w:val="24"/>
          <w:szCs w:val="24"/>
        </w:rPr>
        <w:t xml:space="preserve">, Yang YL, Ma YF, Zhang HW, Li JY, Lin MJ, Shi LJ, Qi CC. The modified pancreatic stent system for prevention of post-ERCP pancreatitis: a case-control study. </w:t>
      </w:r>
      <w:r w:rsidRPr="00C67FF1">
        <w:rPr>
          <w:rFonts w:ascii="Book Antiqua" w:hAnsi="Book Antiqua"/>
          <w:i/>
          <w:sz w:val="24"/>
          <w:szCs w:val="24"/>
        </w:rPr>
        <w:t>BMC Gastroenterol</w:t>
      </w:r>
      <w:r w:rsidRPr="00C67FF1">
        <w:rPr>
          <w:rFonts w:ascii="Book Antiqua" w:hAnsi="Book Antiqua"/>
          <w:sz w:val="24"/>
          <w:szCs w:val="24"/>
        </w:rPr>
        <w:t xml:space="preserve"> 2017; </w:t>
      </w:r>
      <w:r w:rsidRPr="00C67FF1">
        <w:rPr>
          <w:rFonts w:ascii="Book Antiqua" w:hAnsi="Book Antiqua"/>
          <w:b/>
          <w:sz w:val="24"/>
          <w:szCs w:val="24"/>
        </w:rPr>
        <w:t>17</w:t>
      </w:r>
      <w:r w:rsidRPr="00C67FF1">
        <w:rPr>
          <w:rFonts w:ascii="Book Antiqua" w:hAnsi="Book Antiqua"/>
          <w:sz w:val="24"/>
          <w:szCs w:val="24"/>
        </w:rPr>
        <w:t>: 108 [PMID: 29047328 DOI: 10.1186/s12876-017-0661-2]</w:t>
      </w:r>
    </w:p>
    <w:p w14:paraId="46F9EB3F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50 </w:t>
      </w:r>
      <w:r w:rsidRPr="00C67FF1">
        <w:rPr>
          <w:rFonts w:ascii="Book Antiqua" w:hAnsi="Book Antiqua"/>
          <w:b/>
          <w:sz w:val="24"/>
          <w:szCs w:val="24"/>
        </w:rPr>
        <w:t>Sugimoto M</w:t>
      </w:r>
      <w:r w:rsidRPr="00C67FF1">
        <w:rPr>
          <w:rFonts w:ascii="Book Antiqua" w:hAnsi="Book Antiqua"/>
          <w:sz w:val="24"/>
          <w:szCs w:val="24"/>
        </w:rPr>
        <w:t xml:space="preserve">, Takagi T, Suzuki R, Konno N, Asama H, Sato Y, </w:t>
      </w:r>
      <w:proofErr w:type="spellStart"/>
      <w:r w:rsidRPr="00C67FF1">
        <w:rPr>
          <w:rFonts w:ascii="Book Antiqua" w:hAnsi="Book Antiqua"/>
          <w:sz w:val="24"/>
          <w:szCs w:val="24"/>
        </w:rPr>
        <w:t>Irie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H, Watanabe K, Nakamura J, Kikuchi H, </w:t>
      </w:r>
      <w:proofErr w:type="spellStart"/>
      <w:r w:rsidRPr="00C67FF1">
        <w:rPr>
          <w:rFonts w:ascii="Book Antiqua" w:hAnsi="Book Antiqua"/>
          <w:sz w:val="24"/>
          <w:szCs w:val="24"/>
        </w:rPr>
        <w:t>Waraga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C67FF1">
        <w:rPr>
          <w:rFonts w:ascii="Book Antiqua" w:hAnsi="Book Antiqua"/>
          <w:sz w:val="24"/>
          <w:szCs w:val="24"/>
        </w:rPr>
        <w:t>Takasum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67FF1">
        <w:rPr>
          <w:rFonts w:ascii="Book Antiqua" w:hAnsi="Book Antiqua"/>
          <w:sz w:val="24"/>
          <w:szCs w:val="24"/>
        </w:rPr>
        <w:t>Hikich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67FF1">
        <w:rPr>
          <w:rFonts w:ascii="Book Antiqua" w:hAnsi="Book Antiqua"/>
          <w:sz w:val="24"/>
          <w:szCs w:val="24"/>
        </w:rPr>
        <w:t>Ohir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H. Pancreatic stents for the prevention of post-endoscopic retrograde cholangiopancreatography pancreatitis should be inserted up to the pancreatic </w:t>
      </w:r>
      <w:r w:rsidRPr="00C67FF1">
        <w:rPr>
          <w:rFonts w:ascii="Book Antiqua" w:hAnsi="Book Antiqua"/>
          <w:sz w:val="24"/>
          <w:szCs w:val="24"/>
        </w:rPr>
        <w:lastRenderedPageBreak/>
        <w:t xml:space="preserve">body or tail. </w:t>
      </w:r>
      <w:r w:rsidRPr="00C67FF1">
        <w:rPr>
          <w:rFonts w:ascii="Book Antiqua" w:hAnsi="Book Antiqua"/>
          <w:i/>
          <w:sz w:val="24"/>
          <w:szCs w:val="24"/>
        </w:rPr>
        <w:t>World J Gastroenterol</w:t>
      </w:r>
      <w:r w:rsidRPr="00C67FF1">
        <w:rPr>
          <w:rFonts w:ascii="Book Antiqua" w:hAnsi="Book Antiqua"/>
          <w:sz w:val="24"/>
          <w:szCs w:val="24"/>
        </w:rPr>
        <w:t xml:space="preserve"> 2018; </w:t>
      </w:r>
      <w:r w:rsidRPr="00C67FF1">
        <w:rPr>
          <w:rFonts w:ascii="Book Antiqua" w:hAnsi="Book Antiqua"/>
          <w:b/>
          <w:sz w:val="24"/>
          <w:szCs w:val="24"/>
        </w:rPr>
        <w:t>24</w:t>
      </w:r>
      <w:r w:rsidRPr="00C67FF1">
        <w:rPr>
          <w:rFonts w:ascii="Book Antiqua" w:hAnsi="Book Antiqua"/>
          <w:sz w:val="24"/>
          <w:szCs w:val="24"/>
        </w:rPr>
        <w:t>: 2392-2399 [PMID: 29904246 DOI: 10.3748/wjg.v24.i22.2392]</w:t>
      </w:r>
    </w:p>
    <w:p w14:paraId="7CC2B689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51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Tarnasky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PR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Palesch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YY, Cunningham JT, Mauldin PD, Cotton PB, Hawes RH. Pancreatic stenting prevents pancreatitis after biliary sphincterotomy in patients with sphincter of Oddi dysfunction. </w:t>
      </w:r>
      <w:r w:rsidRPr="00C67FF1">
        <w:rPr>
          <w:rFonts w:ascii="Book Antiqua" w:hAnsi="Book Antiqua"/>
          <w:i/>
          <w:sz w:val="24"/>
          <w:szCs w:val="24"/>
        </w:rPr>
        <w:t>Gastroenterology</w:t>
      </w:r>
      <w:r w:rsidRPr="00C67FF1">
        <w:rPr>
          <w:rFonts w:ascii="Book Antiqua" w:hAnsi="Book Antiqua"/>
          <w:sz w:val="24"/>
          <w:szCs w:val="24"/>
        </w:rPr>
        <w:t xml:space="preserve"> 1998; </w:t>
      </w:r>
      <w:r w:rsidRPr="00C67FF1">
        <w:rPr>
          <w:rFonts w:ascii="Book Antiqua" w:hAnsi="Book Antiqua"/>
          <w:b/>
          <w:sz w:val="24"/>
          <w:szCs w:val="24"/>
        </w:rPr>
        <w:t>115</w:t>
      </w:r>
      <w:r w:rsidRPr="00C67FF1">
        <w:rPr>
          <w:rFonts w:ascii="Book Antiqua" w:hAnsi="Book Antiqua"/>
          <w:sz w:val="24"/>
          <w:szCs w:val="24"/>
        </w:rPr>
        <w:t>: 1518-1524 [PMID: 9834280 DOI: 10.1016/S0016-5085(99)70594-9]</w:t>
      </w:r>
    </w:p>
    <w:p w14:paraId="54E1A020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52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Fazel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A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Quadr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A, Catalano MF, </w:t>
      </w:r>
      <w:proofErr w:type="spellStart"/>
      <w:r w:rsidRPr="00C67FF1">
        <w:rPr>
          <w:rFonts w:ascii="Book Antiqua" w:hAnsi="Book Antiqua"/>
          <w:sz w:val="24"/>
          <w:szCs w:val="24"/>
        </w:rPr>
        <w:t>Meyerson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SM, </w:t>
      </w:r>
      <w:proofErr w:type="spellStart"/>
      <w:r w:rsidRPr="00C67FF1">
        <w:rPr>
          <w:rFonts w:ascii="Book Antiqua" w:hAnsi="Book Antiqua"/>
          <w:sz w:val="24"/>
          <w:szCs w:val="24"/>
        </w:rPr>
        <w:t>Geenen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E. Does a pancreatic duct stent prevent post-ERCP pancreatitis? A prospective randomized study.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2003; </w:t>
      </w:r>
      <w:r w:rsidRPr="00C67FF1">
        <w:rPr>
          <w:rFonts w:ascii="Book Antiqua" w:hAnsi="Book Antiqua"/>
          <w:b/>
          <w:sz w:val="24"/>
          <w:szCs w:val="24"/>
        </w:rPr>
        <w:t>57</w:t>
      </w:r>
      <w:r w:rsidRPr="00C67FF1">
        <w:rPr>
          <w:rFonts w:ascii="Book Antiqua" w:hAnsi="Book Antiqua"/>
          <w:sz w:val="24"/>
          <w:szCs w:val="24"/>
        </w:rPr>
        <w:t>: 291-294 [PMID: 12612504 DOI: 10.1067/mge.2003.124]</w:t>
      </w:r>
    </w:p>
    <w:p w14:paraId="6EC8DD4A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53 </w:t>
      </w:r>
      <w:r w:rsidRPr="00C67FF1">
        <w:rPr>
          <w:rFonts w:ascii="Book Antiqua" w:hAnsi="Book Antiqua"/>
          <w:b/>
          <w:sz w:val="24"/>
          <w:szCs w:val="24"/>
        </w:rPr>
        <w:t>Lee TH</w:t>
      </w:r>
      <w:r w:rsidRPr="00C67FF1">
        <w:rPr>
          <w:rFonts w:ascii="Book Antiqua" w:hAnsi="Book Antiqua"/>
          <w:sz w:val="24"/>
          <w:szCs w:val="24"/>
        </w:rPr>
        <w:t xml:space="preserve">, Moon JH, Choi HJ, Han SH, </w:t>
      </w:r>
      <w:proofErr w:type="spellStart"/>
      <w:r w:rsidRPr="00C67FF1">
        <w:rPr>
          <w:rFonts w:ascii="Book Antiqua" w:hAnsi="Book Antiqua"/>
          <w:sz w:val="24"/>
          <w:szCs w:val="24"/>
        </w:rPr>
        <w:t>Cheon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YK, Cho YD, Park SH, Kim SJ. Prophylactic temporary 3F pancreatic duct stent to prevent post-ERCP pancreatitis in patients with a difficult biliary cannulation: a multicenter, prospective, randomized study.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2012; </w:t>
      </w:r>
      <w:r w:rsidRPr="00C67FF1">
        <w:rPr>
          <w:rFonts w:ascii="Book Antiqua" w:hAnsi="Book Antiqua"/>
          <w:b/>
          <w:sz w:val="24"/>
          <w:szCs w:val="24"/>
        </w:rPr>
        <w:t>76</w:t>
      </w:r>
      <w:r w:rsidRPr="00C67FF1">
        <w:rPr>
          <w:rFonts w:ascii="Book Antiqua" w:hAnsi="Book Antiqua"/>
          <w:sz w:val="24"/>
          <w:szCs w:val="24"/>
        </w:rPr>
        <w:t>: 578-585 [PMID: 22771100 DOI: 10.1016/j.gie.2012.05.001]</w:t>
      </w:r>
    </w:p>
    <w:p w14:paraId="2ADE4EC7" w14:textId="6A3704CC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54 </w:t>
      </w:r>
      <w:r w:rsidRPr="00C67FF1">
        <w:rPr>
          <w:rFonts w:ascii="Book Antiqua" w:hAnsi="Book Antiqua"/>
          <w:b/>
          <w:sz w:val="24"/>
          <w:szCs w:val="24"/>
        </w:rPr>
        <w:t>Sahar N</w:t>
      </w:r>
      <w:r w:rsidRPr="00C67FF1">
        <w:rPr>
          <w:rFonts w:ascii="Book Antiqua" w:hAnsi="Book Antiqua"/>
          <w:sz w:val="24"/>
          <w:szCs w:val="24"/>
        </w:rPr>
        <w:t xml:space="preserve">, Ross A, </w:t>
      </w:r>
      <w:proofErr w:type="spellStart"/>
      <w:r w:rsidRPr="00C67FF1">
        <w:rPr>
          <w:rFonts w:ascii="Book Antiqua" w:hAnsi="Book Antiqua"/>
          <w:sz w:val="24"/>
          <w:szCs w:val="24"/>
        </w:rPr>
        <w:t>Lakhtaki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67FF1">
        <w:rPr>
          <w:rFonts w:ascii="Book Antiqua" w:hAnsi="Book Antiqua"/>
          <w:sz w:val="24"/>
          <w:szCs w:val="24"/>
        </w:rPr>
        <w:t>Coté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GA, Neuhaus H, Bruno MJ, </w:t>
      </w:r>
      <w:proofErr w:type="spellStart"/>
      <w:r w:rsidRPr="00C67FF1">
        <w:rPr>
          <w:rFonts w:ascii="Book Antiqua" w:hAnsi="Book Antiqua"/>
          <w:sz w:val="24"/>
          <w:szCs w:val="24"/>
        </w:rPr>
        <w:t>Haluszk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C67FF1">
        <w:rPr>
          <w:rFonts w:ascii="Book Antiqua" w:hAnsi="Book Antiqua"/>
          <w:sz w:val="24"/>
          <w:szCs w:val="24"/>
        </w:rPr>
        <w:t>Kozarek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C67FF1">
        <w:rPr>
          <w:rFonts w:ascii="Book Antiqua" w:hAnsi="Book Antiqua"/>
          <w:sz w:val="24"/>
          <w:szCs w:val="24"/>
        </w:rPr>
        <w:t>Ramchandan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67FF1">
        <w:rPr>
          <w:rFonts w:ascii="Book Antiqua" w:hAnsi="Book Antiqua"/>
          <w:sz w:val="24"/>
          <w:szCs w:val="24"/>
        </w:rPr>
        <w:t>Beyn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67FF1">
        <w:rPr>
          <w:rFonts w:ascii="Book Antiqua" w:hAnsi="Book Antiqua"/>
          <w:sz w:val="24"/>
          <w:szCs w:val="24"/>
        </w:rPr>
        <w:t>Poley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W, </w:t>
      </w:r>
      <w:proofErr w:type="spellStart"/>
      <w:r w:rsidRPr="00C67FF1">
        <w:rPr>
          <w:rFonts w:ascii="Book Antiqua" w:hAnsi="Book Antiqua"/>
          <w:sz w:val="24"/>
          <w:szCs w:val="24"/>
        </w:rPr>
        <w:t>Maranki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, Freeman M, </w:t>
      </w:r>
      <w:proofErr w:type="spellStart"/>
      <w:r w:rsidRPr="00C67FF1">
        <w:rPr>
          <w:rFonts w:ascii="Book Antiqua" w:hAnsi="Book Antiqua"/>
          <w:sz w:val="24"/>
          <w:szCs w:val="24"/>
        </w:rPr>
        <w:t>Kedi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C67FF1">
        <w:rPr>
          <w:rFonts w:ascii="Book Antiqua" w:hAnsi="Book Antiqua"/>
          <w:sz w:val="24"/>
          <w:szCs w:val="24"/>
        </w:rPr>
        <w:t>Tarnasky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P; Pancreatic Stenting Registry Group. Reducing the risk of post-endoscopic retrograde cholangiopancreatography pancreatitis using 4-Fr pancreatic plastic stents placed with common-type guidewires: Results from a prospective multinational registry. </w:t>
      </w:r>
      <w:r w:rsidRPr="00C67FF1">
        <w:rPr>
          <w:rFonts w:ascii="Book Antiqua" w:hAnsi="Book Antiqua"/>
          <w:i/>
          <w:sz w:val="24"/>
          <w:szCs w:val="24"/>
        </w:rPr>
        <w:t xml:space="preserve">Dig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2018 [PMID: 30506606 DOI: 10.1111/den.13311]</w:t>
      </w:r>
    </w:p>
    <w:p w14:paraId="2D80FB8A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55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Smithline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A</w:t>
      </w:r>
      <w:r w:rsidRPr="00C67FF1">
        <w:rPr>
          <w:rFonts w:ascii="Book Antiqua" w:hAnsi="Book Antiqua"/>
          <w:sz w:val="24"/>
          <w:szCs w:val="24"/>
        </w:rPr>
        <w:t xml:space="preserve">, Silverman W, Rogers D, Nisi R, </w:t>
      </w:r>
      <w:proofErr w:type="spellStart"/>
      <w:r w:rsidRPr="00C67FF1">
        <w:rPr>
          <w:rFonts w:ascii="Book Antiqua" w:hAnsi="Book Antiqua"/>
          <w:sz w:val="24"/>
          <w:szCs w:val="24"/>
        </w:rPr>
        <w:t>Wiersema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67FF1">
        <w:rPr>
          <w:rFonts w:ascii="Book Antiqua" w:hAnsi="Book Antiqua"/>
          <w:sz w:val="24"/>
          <w:szCs w:val="24"/>
        </w:rPr>
        <w:t>Jamidar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P, Hawes R, Lehman G. Effect of prophylactic main pancreatic duct stenting on </w:t>
      </w:r>
      <w:r w:rsidRPr="00C67FF1">
        <w:rPr>
          <w:rFonts w:ascii="Book Antiqua" w:hAnsi="Book Antiqua"/>
          <w:sz w:val="24"/>
          <w:szCs w:val="24"/>
        </w:rPr>
        <w:lastRenderedPageBreak/>
        <w:t xml:space="preserve">the incidence of biliary endoscopic sphincterotomy-induced pancreatitis in high-risk patients.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1993; </w:t>
      </w:r>
      <w:r w:rsidRPr="00C67FF1">
        <w:rPr>
          <w:rFonts w:ascii="Book Antiqua" w:hAnsi="Book Antiqua"/>
          <w:b/>
          <w:sz w:val="24"/>
          <w:szCs w:val="24"/>
        </w:rPr>
        <w:t>39</w:t>
      </w:r>
      <w:r w:rsidRPr="00C67FF1">
        <w:rPr>
          <w:rFonts w:ascii="Book Antiqua" w:hAnsi="Book Antiqua"/>
          <w:sz w:val="24"/>
          <w:szCs w:val="24"/>
        </w:rPr>
        <w:t>: 652-657 [PMID: 8224687 DOI: 10.1016/S0016-5107(93)70217-5]</w:t>
      </w:r>
    </w:p>
    <w:p w14:paraId="483EAF67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56 </w:t>
      </w:r>
      <w:r w:rsidRPr="00C67FF1">
        <w:rPr>
          <w:rFonts w:ascii="Book Antiqua" w:hAnsi="Book Antiqua"/>
          <w:b/>
          <w:sz w:val="24"/>
          <w:szCs w:val="24"/>
        </w:rPr>
        <w:t>Singh P</w:t>
      </w:r>
      <w:r w:rsidRPr="00C67FF1">
        <w:rPr>
          <w:rFonts w:ascii="Book Antiqua" w:hAnsi="Book Antiqua"/>
          <w:sz w:val="24"/>
          <w:szCs w:val="24"/>
        </w:rPr>
        <w:t xml:space="preserve">, Das A, Isenberg G, Wong RC, </w:t>
      </w:r>
      <w:proofErr w:type="spellStart"/>
      <w:r w:rsidRPr="00C67FF1">
        <w:rPr>
          <w:rFonts w:ascii="Book Antiqua" w:hAnsi="Book Antiqua"/>
          <w:sz w:val="24"/>
          <w:szCs w:val="24"/>
        </w:rPr>
        <w:t>Sivak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MV </w:t>
      </w:r>
      <w:proofErr w:type="spellStart"/>
      <w:r w:rsidRPr="00C67FF1">
        <w:rPr>
          <w:rFonts w:ascii="Book Antiqua" w:hAnsi="Book Antiqua"/>
          <w:sz w:val="24"/>
          <w:szCs w:val="24"/>
        </w:rPr>
        <w:t>Jr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Agrawal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C67FF1">
        <w:rPr>
          <w:rFonts w:ascii="Book Antiqua" w:hAnsi="Book Antiqua"/>
          <w:sz w:val="24"/>
          <w:szCs w:val="24"/>
        </w:rPr>
        <w:t>Chak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A. Does prophylactic pancreatic stent placement reduce the risk of post-ERCP acute pancreatitis? A meta-analysis of controlled trials.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2004; </w:t>
      </w:r>
      <w:r w:rsidRPr="00C67FF1">
        <w:rPr>
          <w:rFonts w:ascii="Book Antiqua" w:hAnsi="Book Antiqua"/>
          <w:b/>
          <w:sz w:val="24"/>
          <w:szCs w:val="24"/>
        </w:rPr>
        <w:t>60</w:t>
      </w:r>
      <w:r w:rsidRPr="00C67FF1">
        <w:rPr>
          <w:rFonts w:ascii="Book Antiqua" w:hAnsi="Book Antiqua"/>
          <w:sz w:val="24"/>
          <w:szCs w:val="24"/>
        </w:rPr>
        <w:t>: 544-550 [PMID: 15472676 DOI: 10.1016/S0016-5107(04)02013-9]</w:t>
      </w:r>
    </w:p>
    <w:p w14:paraId="27DBED31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57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Mazaki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T</w:t>
      </w:r>
      <w:r w:rsidRPr="00C67FF1">
        <w:rPr>
          <w:rFonts w:ascii="Book Antiqua" w:hAnsi="Book Antiqua"/>
          <w:sz w:val="24"/>
          <w:szCs w:val="24"/>
        </w:rPr>
        <w:t xml:space="preserve">, Masuda H, Takayama T. Prophylactic pancreatic stent placement and post-ERCP pancreatitis: a systematic review and meta-analysis. </w:t>
      </w:r>
      <w:r w:rsidRPr="00C67FF1">
        <w:rPr>
          <w:rFonts w:ascii="Book Antiqua" w:hAnsi="Book Antiqua"/>
          <w:i/>
          <w:sz w:val="24"/>
          <w:szCs w:val="24"/>
        </w:rPr>
        <w:t>Endoscopy</w:t>
      </w:r>
      <w:r w:rsidRPr="00C67FF1">
        <w:rPr>
          <w:rFonts w:ascii="Book Antiqua" w:hAnsi="Book Antiqua"/>
          <w:sz w:val="24"/>
          <w:szCs w:val="24"/>
        </w:rPr>
        <w:t xml:space="preserve"> 2010; </w:t>
      </w:r>
      <w:r w:rsidRPr="00C67FF1">
        <w:rPr>
          <w:rFonts w:ascii="Book Antiqua" w:hAnsi="Book Antiqua"/>
          <w:b/>
          <w:sz w:val="24"/>
          <w:szCs w:val="24"/>
        </w:rPr>
        <w:t>42</w:t>
      </w:r>
      <w:r w:rsidRPr="00C67FF1">
        <w:rPr>
          <w:rFonts w:ascii="Book Antiqua" w:hAnsi="Book Antiqua"/>
          <w:sz w:val="24"/>
          <w:szCs w:val="24"/>
        </w:rPr>
        <w:t>: 842-853 [PMID: 20886403 DOI: 10.1055/s-0030-1255781]</w:t>
      </w:r>
    </w:p>
    <w:p w14:paraId="3B27446C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58 </w:t>
      </w:r>
      <w:r w:rsidRPr="00C67FF1">
        <w:rPr>
          <w:rFonts w:ascii="Book Antiqua" w:hAnsi="Book Antiqua"/>
          <w:b/>
          <w:sz w:val="24"/>
          <w:szCs w:val="24"/>
        </w:rPr>
        <w:t>Choudhary A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Bechtold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ML, </w:t>
      </w:r>
      <w:proofErr w:type="spellStart"/>
      <w:r w:rsidRPr="00C67FF1">
        <w:rPr>
          <w:rFonts w:ascii="Book Antiqua" w:hAnsi="Book Antiqua"/>
          <w:sz w:val="24"/>
          <w:szCs w:val="24"/>
        </w:rPr>
        <w:t>Arif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67FF1">
        <w:rPr>
          <w:rFonts w:ascii="Book Antiqua" w:hAnsi="Book Antiqua"/>
          <w:sz w:val="24"/>
          <w:szCs w:val="24"/>
        </w:rPr>
        <w:t>Szary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NM, Puli SR, Othman MO, </w:t>
      </w:r>
      <w:proofErr w:type="spellStart"/>
      <w:r w:rsidRPr="00C67FF1">
        <w:rPr>
          <w:rFonts w:ascii="Book Antiqua" w:hAnsi="Book Antiqua"/>
          <w:sz w:val="24"/>
          <w:szCs w:val="24"/>
        </w:rPr>
        <w:t>Pais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WP, </w:t>
      </w:r>
      <w:proofErr w:type="spellStart"/>
      <w:r w:rsidRPr="00C67FF1">
        <w:rPr>
          <w:rFonts w:ascii="Book Antiqua" w:hAnsi="Book Antiqua"/>
          <w:sz w:val="24"/>
          <w:szCs w:val="24"/>
        </w:rPr>
        <w:t>Antillon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MR, Roy PK. Pancreatic stents for prophylaxis against post-ERCP pancreatitis: a meta-analysis and systematic review.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2011; </w:t>
      </w:r>
      <w:r w:rsidRPr="00C67FF1">
        <w:rPr>
          <w:rFonts w:ascii="Book Antiqua" w:hAnsi="Book Antiqua"/>
          <w:b/>
          <w:sz w:val="24"/>
          <w:szCs w:val="24"/>
        </w:rPr>
        <w:t>73</w:t>
      </w:r>
      <w:r w:rsidRPr="00C67FF1">
        <w:rPr>
          <w:rFonts w:ascii="Book Antiqua" w:hAnsi="Book Antiqua"/>
          <w:sz w:val="24"/>
          <w:szCs w:val="24"/>
        </w:rPr>
        <w:t>: 275-282 [PMID: 21295641 DOI: 10.1016/j.gie.2010.10.039]</w:t>
      </w:r>
    </w:p>
    <w:p w14:paraId="6C78B1FB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59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Mazaki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T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Mado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K, Masuda H, Shiono M. Prophylactic pancreatic stent placement and post-ERCP pancreatitis: an updated meta-analysis. </w:t>
      </w:r>
      <w:r w:rsidRPr="00C67FF1">
        <w:rPr>
          <w:rFonts w:ascii="Book Antiqua" w:hAnsi="Book Antiqua"/>
          <w:i/>
          <w:sz w:val="24"/>
          <w:szCs w:val="24"/>
        </w:rPr>
        <w:t>J Gastroenterol</w:t>
      </w:r>
      <w:r w:rsidRPr="00C67FF1">
        <w:rPr>
          <w:rFonts w:ascii="Book Antiqua" w:hAnsi="Book Antiqua"/>
          <w:sz w:val="24"/>
          <w:szCs w:val="24"/>
        </w:rPr>
        <w:t xml:space="preserve"> 2014; </w:t>
      </w:r>
      <w:r w:rsidRPr="00C67FF1">
        <w:rPr>
          <w:rFonts w:ascii="Book Antiqua" w:hAnsi="Book Antiqua"/>
          <w:b/>
          <w:sz w:val="24"/>
          <w:szCs w:val="24"/>
        </w:rPr>
        <w:t>49</w:t>
      </w:r>
      <w:r w:rsidRPr="00C67FF1">
        <w:rPr>
          <w:rFonts w:ascii="Book Antiqua" w:hAnsi="Book Antiqua"/>
          <w:sz w:val="24"/>
          <w:szCs w:val="24"/>
        </w:rPr>
        <w:t>: 343-355 [PMID: 23612857 DOI: 10.1007/s00535-013-0806-1]</w:t>
      </w:r>
    </w:p>
    <w:p w14:paraId="6D50E6B6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60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Liberati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A</w:t>
      </w:r>
      <w:r w:rsidRPr="00C67FF1">
        <w:rPr>
          <w:rFonts w:ascii="Book Antiqua" w:hAnsi="Book Antiqua"/>
          <w:sz w:val="24"/>
          <w:szCs w:val="24"/>
        </w:rPr>
        <w:t xml:space="preserve">, Altman DG, </w:t>
      </w:r>
      <w:proofErr w:type="spellStart"/>
      <w:r w:rsidRPr="00C67FF1">
        <w:rPr>
          <w:rFonts w:ascii="Book Antiqua" w:hAnsi="Book Antiqua"/>
          <w:sz w:val="24"/>
          <w:szCs w:val="24"/>
        </w:rPr>
        <w:t>Tetzlaff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C67FF1">
        <w:rPr>
          <w:rFonts w:ascii="Book Antiqua" w:hAnsi="Book Antiqua"/>
          <w:sz w:val="24"/>
          <w:szCs w:val="24"/>
        </w:rPr>
        <w:t>Mulrow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C67FF1">
        <w:rPr>
          <w:rFonts w:ascii="Book Antiqua" w:hAnsi="Book Antiqua"/>
          <w:sz w:val="24"/>
          <w:szCs w:val="24"/>
        </w:rPr>
        <w:t>Gøtzsche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PC, Ioannidis JP, Clarke M, </w:t>
      </w:r>
      <w:proofErr w:type="spellStart"/>
      <w:r w:rsidRPr="00C67FF1">
        <w:rPr>
          <w:rFonts w:ascii="Book Antiqua" w:hAnsi="Book Antiqua"/>
          <w:sz w:val="24"/>
          <w:szCs w:val="24"/>
        </w:rPr>
        <w:t>Devereaux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PJ, </w:t>
      </w:r>
      <w:proofErr w:type="spellStart"/>
      <w:r w:rsidRPr="00C67FF1">
        <w:rPr>
          <w:rFonts w:ascii="Book Antiqua" w:hAnsi="Book Antiqua"/>
          <w:sz w:val="24"/>
          <w:szCs w:val="24"/>
        </w:rPr>
        <w:t>Kleijnen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C67FF1">
        <w:rPr>
          <w:rFonts w:ascii="Book Antiqua" w:hAnsi="Book Antiqua"/>
          <w:sz w:val="24"/>
          <w:szCs w:val="24"/>
        </w:rPr>
        <w:t>Moher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D. The PRISMA statement for reporting systematic reviews and meta-analyses of studies that evaluate health care interventions: explanation and elaboration.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Med</w:t>
      </w:r>
      <w:r w:rsidRPr="00C67FF1">
        <w:rPr>
          <w:rFonts w:ascii="Book Antiqua" w:hAnsi="Book Antiqua"/>
          <w:sz w:val="24"/>
          <w:szCs w:val="24"/>
        </w:rPr>
        <w:t xml:space="preserve"> 2009; </w:t>
      </w:r>
      <w:r w:rsidRPr="00C67FF1">
        <w:rPr>
          <w:rFonts w:ascii="Book Antiqua" w:hAnsi="Book Antiqua"/>
          <w:b/>
          <w:sz w:val="24"/>
          <w:szCs w:val="24"/>
        </w:rPr>
        <w:t>6</w:t>
      </w:r>
      <w:r w:rsidRPr="00C67FF1">
        <w:rPr>
          <w:rFonts w:ascii="Book Antiqua" w:hAnsi="Book Antiqua"/>
          <w:sz w:val="24"/>
          <w:szCs w:val="24"/>
        </w:rPr>
        <w:t>: e1000100 [PMID: 19621070 DOI: 10.1371/journal.pmed.1000100]</w:t>
      </w:r>
    </w:p>
    <w:p w14:paraId="53AFD01F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61 </w:t>
      </w:r>
      <w:r w:rsidRPr="00C67FF1">
        <w:rPr>
          <w:rFonts w:ascii="Book Antiqua" w:hAnsi="Book Antiqua"/>
          <w:b/>
          <w:sz w:val="24"/>
          <w:szCs w:val="24"/>
        </w:rPr>
        <w:t>Kanda Y</w:t>
      </w:r>
      <w:r w:rsidRPr="00C67FF1">
        <w:rPr>
          <w:rFonts w:ascii="Book Antiqua" w:hAnsi="Book Antiqua"/>
          <w:sz w:val="24"/>
          <w:szCs w:val="24"/>
        </w:rPr>
        <w:t xml:space="preserve">. Investigation of the freely available easy-to-use software 'EZR' for </w:t>
      </w:r>
      <w:r w:rsidRPr="00C67FF1">
        <w:rPr>
          <w:rFonts w:ascii="Book Antiqua" w:hAnsi="Book Antiqua"/>
          <w:sz w:val="24"/>
          <w:szCs w:val="24"/>
        </w:rPr>
        <w:lastRenderedPageBreak/>
        <w:t xml:space="preserve">medical statistics. </w:t>
      </w:r>
      <w:r w:rsidRPr="00C67FF1">
        <w:rPr>
          <w:rFonts w:ascii="Book Antiqua" w:hAnsi="Book Antiqua"/>
          <w:i/>
          <w:sz w:val="24"/>
          <w:szCs w:val="24"/>
        </w:rPr>
        <w:t>Bone Marrow Transplant</w:t>
      </w:r>
      <w:r w:rsidRPr="00C67FF1">
        <w:rPr>
          <w:rFonts w:ascii="Book Antiqua" w:hAnsi="Book Antiqua"/>
          <w:sz w:val="24"/>
          <w:szCs w:val="24"/>
        </w:rPr>
        <w:t xml:space="preserve"> 2013; </w:t>
      </w:r>
      <w:r w:rsidRPr="00C67FF1">
        <w:rPr>
          <w:rFonts w:ascii="Book Antiqua" w:hAnsi="Book Antiqua"/>
          <w:b/>
          <w:sz w:val="24"/>
          <w:szCs w:val="24"/>
        </w:rPr>
        <w:t>48</w:t>
      </w:r>
      <w:r w:rsidRPr="00C67FF1">
        <w:rPr>
          <w:rFonts w:ascii="Book Antiqua" w:hAnsi="Book Antiqua"/>
          <w:sz w:val="24"/>
          <w:szCs w:val="24"/>
        </w:rPr>
        <w:t>: 452-458 [PMID: 23208313 DOI: 10.1038/bmt.2012.244]</w:t>
      </w:r>
    </w:p>
    <w:p w14:paraId="1AD026C8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62 </w:t>
      </w:r>
      <w:r w:rsidRPr="00C67FF1">
        <w:rPr>
          <w:rFonts w:ascii="Book Antiqua" w:hAnsi="Book Antiqua"/>
          <w:b/>
          <w:sz w:val="24"/>
          <w:szCs w:val="24"/>
        </w:rPr>
        <w:t>Cotton PB</w:t>
      </w:r>
      <w:r w:rsidRPr="00C67FF1">
        <w:rPr>
          <w:rFonts w:ascii="Book Antiqua" w:hAnsi="Book Antiqua"/>
          <w:sz w:val="24"/>
          <w:szCs w:val="24"/>
        </w:rPr>
        <w:t xml:space="preserve">, Lehman G, </w:t>
      </w:r>
      <w:proofErr w:type="spellStart"/>
      <w:r w:rsidRPr="00C67FF1">
        <w:rPr>
          <w:rFonts w:ascii="Book Antiqua" w:hAnsi="Book Antiqua"/>
          <w:sz w:val="24"/>
          <w:szCs w:val="24"/>
        </w:rPr>
        <w:t>Vennes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C67FF1">
        <w:rPr>
          <w:rFonts w:ascii="Book Antiqua" w:hAnsi="Book Antiqua"/>
          <w:sz w:val="24"/>
          <w:szCs w:val="24"/>
        </w:rPr>
        <w:t>Geenen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JE, Russell RC, Meyers WC, </w:t>
      </w:r>
      <w:proofErr w:type="spellStart"/>
      <w:r w:rsidRPr="00C67FF1">
        <w:rPr>
          <w:rFonts w:ascii="Book Antiqua" w:hAnsi="Book Antiqua"/>
          <w:sz w:val="24"/>
          <w:szCs w:val="24"/>
        </w:rPr>
        <w:t>Liguory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C67FF1">
        <w:rPr>
          <w:rFonts w:ascii="Book Antiqua" w:hAnsi="Book Antiqua"/>
          <w:sz w:val="24"/>
          <w:szCs w:val="24"/>
        </w:rPr>
        <w:t>Nickl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N. Endoscopic sphincterotomy complications and their management: an attempt at consensus.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1991; </w:t>
      </w:r>
      <w:r w:rsidRPr="00C67FF1">
        <w:rPr>
          <w:rFonts w:ascii="Book Antiqua" w:hAnsi="Book Antiqua"/>
          <w:b/>
          <w:sz w:val="24"/>
          <w:szCs w:val="24"/>
        </w:rPr>
        <w:t>37</w:t>
      </w:r>
      <w:r w:rsidRPr="00C67FF1">
        <w:rPr>
          <w:rFonts w:ascii="Book Antiqua" w:hAnsi="Book Antiqua"/>
          <w:sz w:val="24"/>
          <w:szCs w:val="24"/>
        </w:rPr>
        <w:t>: 383-393 [PMID: 2070995 DOI: 10.1016/S0016-5107(91)70740-2]</w:t>
      </w:r>
    </w:p>
    <w:p w14:paraId="3E6C8140" w14:textId="77777777" w:rsidR="00C67FF1" w:rsidRPr="00C67FF1" w:rsidRDefault="00C67FF1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t xml:space="preserve">63 </w:t>
      </w:r>
      <w:proofErr w:type="spellStart"/>
      <w:r w:rsidRPr="00C67FF1">
        <w:rPr>
          <w:rFonts w:ascii="Book Antiqua" w:hAnsi="Book Antiqua"/>
          <w:b/>
          <w:sz w:val="24"/>
          <w:szCs w:val="24"/>
        </w:rPr>
        <w:t>Harewood</w:t>
      </w:r>
      <w:proofErr w:type="spellEnd"/>
      <w:r w:rsidRPr="00C67FF1">
        <w:rPr>
          <w:rFonts w:ascii="Book Antiqua" w:hAnsi="Book Antiqua"/>
          <w:b/>
          <w:sz w:val="24"/>
          <w:szCs w:val="24"/>
        </w:rPr>
        <w:t xml:space="preserve"> GC</w:t>
      </w:r>
      <w:r w:rsidRPr="00C67F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67FF1">
        <w:rPr>
          <w:rFonts w:ascii="Book Antiqua" w:hAnsi="Book Antiqua"/>
          <w:sz w:val="24"/>
          <w:szCs w:val="24"/>
        </w:rPr>
        <w:t>Pochron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NL, </w:t>
      </w:r>
      <w:proofErr w:type="spellStart"/>
      <w:r w:rsidRPr="00C67FF1">
        <w:rPr>
          <w:rFonts w:ascii="Book Antiqua" w:hAnsi="Book Antiqua"/>
          <w:sz w:val="24"/>
          <w:szCs w:val="24"/>
        </w:rPr>
        <w:t>Gostout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CJ. Prospective, randomized, controlled trial of prophylactic pancreatic stent placement for endoscopic snare excision of the duodenal ampulla.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67F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67FF1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67FF1">
        <w:rPr>
          <w:rFonts w:ascii="Book Antiqua" w:hAnsi="Book Antiqua"/>
          <w:sz w:val="24"/>
          <w:szCs w:val="24"/>
        </w:rPr>
        <w:t xml:space="preserve"> 2005; </w:t>
      </w:r>
      <w:r w:rsidRPr="00C67FF1">
        <w:rPr>
          <w:rFonts w:ascii="Book Antiqua" w:hAnsi="Book Antiqua"/>
          <w:b/>
          <w:sz w:val="24"/>
          <w:szCs w:val="24"/>
        </w:rPr>
        <w:t>62</w:t>
      </w:r>
      <w:r w:rsidRPr="00C67FF1">
        <w:rPr>
          <w:rFonts w:ascii="Book Antiqua" w:hAnsi="Book Antiqua"/>
          <w:sz w:val="24"/>
          <w:szCs w:val="24"/>
        </w:rPr>
        <w:t>: 367-370 [PMID: 16111953 DOI: 10.1016/j.gie.2005.04.020]</w:t>
      </w:r>
    </w:p>
    <w:p w14:paraId="17C9178D" w14:textId="32B180BA" w:rsidR="00871B21" w:rsidRPr="00C67FF1" w:rsidRDefault="00871B21" w:rsidP="00C67FF1">
      <w:pPr>
        <w:spacing w:line="360" w:lineRule="auto"/>
        <w:rPr>
          <w:rFonts w:ascii="Book Antiqua" w:hAnsi="Book Antiqua"/>
          <w:sz w:val="24"/>
          <w:szCs w:val="24"/>
        </w:rPr>
      </w:pPr>
    </w:p>
    <w:p w14:paraId="5A7B0280" w14:textId="2803063B" w:rsidR="00A757F2" w:rsidRPr="00D47FAB" w:rsidRDefault="00A757F2" w:rsidP="00D47FAB">
      <w:pPr>
        <w:pStyle w:val="ac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D47FAB">
        <w:rPr>
          <w:rFonts w:ascii="Book Antiqua" w:hAnsi="Book Antiqua"/>
          <w:b/>
          <w:sz w:val="24"/>
          <w:szCs w:val="24"/>
        </w:rPr>
        <w:t xml:space="preserve">P-Reviewer: </w:t>
      </w:r>
      <w:proofErr w:type="spellStart"/>
      <w:r w:rsidR="003D491D" w:rsidRPr="00D47FAB">
        <w:rPr>
          <w:rFonts w:ascii="Book Antiqua" w:hAnsi="Book Antiqua"/>
          <w:color w:val="000000"/>
          <w:sz w:val="24"/>
          <w:szCs w:val="24"/>
        </w:rPr>
        <w:t>Chawla</w:t>
      </w:r>
      <w:proofErr w:type="spellEnd"/>
      <w:r w:rsidR="003D491D" w:rsidRPr="00D47FAB">
        <w:rPr>
          <w:rFonts w:ascii="Book Antiqua" w:hAnsi="Book Antiqua"/>
          <w:color w:val="000000"/>
          <w:sz w:val="24"/>
          <w:szCs w:val="24"/>
        </w:rPr>
        <w:t xml:space="preserve"> S, </w:t>
      </w:r>
      <w:proofErr w:type="spellStart"/>
      <w:r w:rsidR="003D491D" w:rsidRPr="00D47FAB">
        <w:rPr>
          <w:rFonts w:ascii="Book Antiqua" w:hAnsi="Book Antiqua"/>
          <w:color w:val="000000"/>
          <w:sz w:val="24"/>
          <w:szCs w:val="24"/>
        </w:rPr>
        <w:t>Ljubicic</w:t>
      </w:r>
      <w:proofErr w:type="spellEnd"/>
      <w:r w:rsidR="003D491D" w:rsidRPr="00D47FAB">
        <w:rPr>
          <w:rFonts w:ascii="Book Antiqua" w:hAnsi="Book Antiqua"/>
          <w:color w:val="000000"/>
          <w:sz w:val="24"/>
          <w:szCs w:val="24"/>
        </w:rPr>
        <w:t xml:space="preserve"> N, </w:t>
      </w:r>
      <w:proofErr w:type="spellStart"/>
      <w:r w:rsidR="003D491D" w:rsidRPr="00D47FAB">
        <w:rPr>
          <w:rFonts w:ascii="Book Antiqua" w:hAnsi="Book Antiqua"/>
          <w:color w:val="000000"/>
          <w:sz w:val="24"/>
          <w:szCs w:val="24"/>
        </w:rPr>
        <w:t>Lv</w:t>
      </w:r>
      <w:proofErr w:type="spellEnd"/>
      <w:r w:rsidR="003D491D" w:rsidRPr="00D47FAB">
        <w:rPr>
          <w:rFonts w:ascii="Book Antiqua" w:hAnsi="Book Antiqua"/>
          <w:color w:val="000000"/>
          <w:sz w:val="24"/>
          <w:szCs w:val="24"/>
        </w:rPr>
        <w:t xml:space="preserve"> XP, </w:t>
      </w:r>
      <w:proofErr w:type="spellStart"/>
      <w:r w:rsidR="003D491D" w:rsidRPr="00D47FAB">
        <w:rPr>
          <w:rFonts w:ascii="Book Antiqua" w:hAnsi="Book Antiqua"/>
          <w:color w:val="000000"/>
          <w:sz w:val="24"/>
          <w:szCs w:val="24"/>
        </w:rPr>
        <w:t>Sperti</w:t>
      </w:r>
      <w:proofErr w:type="spellEnd"/>
      <w:r w:rsidR="003D491D" w:rsidRPr="00D47FAB">
        <w:rPr>
          <w:rFonts w:ascii="Book Antiqua" w:hAnsi="Book Antiqua"/>
          <w:color w:val="000000"/>
          <w:sz w:val="24"/>
          <w:szCs w:val="24"/>
        </w:rPr>
        <w:t xml:space="preserve"> C </w:t>
      </w:r>
      <w:r w:rsidRPr="00D47FAB">
        <w:rPr>
          <w:rFonts w:ascii="Book Antiqua" w:hAnsi="Book Antiqua"/>
          <w:b/>
          <w:sz w:val="24"/>
          <w:szCs w:val="24"/>
        </w:rPr>
        <w:t xml:space="preserve">S-Editor: </w:t>
      </w:r>
      <w:proofErr w:type="spellStart"/>
      <w:r w:rsidRPr="00D47FAB">
        <w:rPr>
          <w:rFonts w:ascii="Book Antiqua" w:hAnsi="Book Antiqua"/>
          <w:sz w:val="24"/>
          <w:szCs w:val="24"/>
        </w:rPr>
        <w:t>Ji</w:t>
      </w:r>
      <w:proofErr w:type="spellEnd"/>
      <w:r w:rsidRPr="00D47FAB">
        <w:rPr>
          <w:rFonts w:ascii="Book Antiqua" w:hAnsi="Book Antiqua"/>
          <w:sz w:val="24"/>
          <w:szCs w:val="24"/>
        </w:rPr>
        <w:t xml:space="preserve"> FF</w:t>
      </w:r>
      <w:r w:rsidRPr="00D47FAB">
        <w:rPr>
          <w:rFonts w:ascii="Book Antiqua" w:hAnsi="Book Antiqua"/>
          <w:b/>
          <w:sz w:val="24"/>
          <w:szCs w:val="24"/>
        </w:rPr>
        <w:t xml:space="preserve"> L-Editor: E-Editor: </w:t>
      </w:r>
    </w:p>
    <w:p w14:paraId="3C1BCE1A" w14:textId="77777777" w:rsidR="00A757F2" w:rsidRPr="00C67FF1" w:rsidRDefault="00A757F2" w:rsidP="00C67FF1">
      <w:pPr>
        <w:pStyle w:val="ac"/>
        <w:spacing w:line="360" w:lineRule="auto"/>
        <w:rPr>
          <w:rFonts w:ascii="Book Antiqua" w:hAnsi="Book Antiqua"/>
          <w:b/>
          <w:sz w:val="24"/>
          <w:szCs w:val="24"/>
        </w:rPr>
      </w:pPr>
      <w:r w:rsidRPr="00C67FF1">
        <w:rPr>
          <w:rFonts w:ascii="Book Antiqua" w:hAnsi="Book Antiqua"/>
          <w:b/>
          <w:sz w:val="24"/>
          <w:szCs w:val="24"/>
        </w:rPr>
        <w:t xml:space="preserve"> </w:t>
      </w:r>
    </w:p>
    <w:p w14:paraId="11BEA0FA" w14:textId="74916575" w:rsidR="00A757F2" w:rsidRPr="00C67FF1" w:rsidRDefault="00A757F2" w:rsidP="00C67FF1">
      <w:pPr>
        <w:widowControl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C67FF1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Specialty type: </w:t>
      </w:r>
      <w:r w:rsidR="00501DCB" w:rsidRPr="00C67FF1">
        <w:rPr>
          <w:rFonts w:ascii="Book Antiqua" w:eastAsia="微软雅黑" w:hAnsi="Book Antiqua" w:cs="宋体"/>
          <w:kern w:val="0"/>
          <w:sz w:val="24"/>
          <w:szCs w:val="24"/>
        </w:rPr>
        <w:t>Medicine, research and experimental</w:t>
      </w:r>
    </w:p>
    <w:p w14:paraId="59324F04" w14:textId="5B26B367" w:rsidR="00A757F2" w:rsidRPr="00C67FF1" w:rsidRDefault="00A757F2" w:rsidP="00C67FF1">
      <w:pPr>
        <w:widowControl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C67FF1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Country of origin: </w:t>
      </w:r>
      <w:r w:rsidR="00501DCB" w:rsidRPr="00C67FF1">
        <w:rPr>
          <w:rFonts w:ascii="Book Antiqua" w:eastAsia="宋体" w:hAnsi="Book Antiqua"/>
          <w:kern w:val="0"/>
          <w:sz w:val="24"/>
          <w:szCs w:val="24"/>
        </w:rPr>
        <w:t>Japan</w:t>
      </w:r>
    </w:p>
    <w:p w14:paraId="7A0E2F21" w14:textId="77777777" w:rsidR="00A757F2" w:rsidRPr="00C67FF1" w:rsidRDefault="00A757F2" w:rsidP="00C67FF1">
      <w:pPr>
        <w:widowControl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C67FF1">
        <w:rPr>
          <w:rFonts w:ascii="Book Antiqua" w:eastAsia="宋体" w:hAnsi="Book Antiqua" w:cs="Helvetica"/>
          <w:b/>
          <w:kern w:val="0"/>
          <w:sz w:val="24"/>
          <w:szCs w:val="24"/>
        </w:rPr>
        <w:t>Peer-review report classification</w:t>
      </w:r>
    </w:p>
    <w:p w14:paraId="0D330DA9" w14:textId="5BA518A4" w:rsidR="00A757F2" w:rsidRPr="00C67FF1" w:rsidRDefault="00A757F2" w:rsidP="00C67FF1">
      <w:pPr>
        <w:widowControl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C67FF1">
        <w:rPr>
          <w:rFonts w:ascii="Book Antiqua" w:eastAsia="宋体" w:hAnsi="Book Antiqua" w:cs="Helvetica"/>
          <w:kern w:val="0"/>
          <w:sz w:val="24"/>
          <w:szCs w:val="24"/>
        </w:rPr>
        <w:t xml:space="preserve">Grade A (Excellent): </w:t>
      </w:r>
      <w:r w:rsidR="00501DCB" w:rsidRPr="00C67FF1">
        <w:rPr>
          <w:rFonts w:ascii="Book Antiqua" w:eastAsia="宋体" w:hAnsi="Book Antiqua" w:cs="Helvetica"/>
          <w:kern w:val="0"/>
          <w:sz w:val="24"/>
          <w:szCs w:val="24"/>
        </w:rPr>
        <w:t>0</w:t>
      </w:r>
    </w:p>
    <w:p w14:paraId="7A9FCBDB" w14:textId="48BC2331" w:rsidR="00A757F2" w:rsidRPr="00C67FF1" w:rsidRDefault="00A757F2" w:rsidP="00C67FF1">
      <w:pPr>
        <w:widowControl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C67FF1">
        <w:rPr>
          <w:rFonts w:ascii="Book Antiqua" w:eastAsia="宋体" w:hAnsi="Book Antiqua" w:cs="Helvetica"/>
          <w:kern w:val="0"/>
          <w:sz w:val="24"/>
          <w:szCs w:val="24"/>
        </w:rPr>
        <w:t xml:space="preserve">Grade B (Very good): </w:t>
      </w:r>
      <w:r w:rsidR="00501DCB" w:rsidRPr="00C67FF1">
        <w:rPr>
          <w:rFonts w:ascii="Book Antiqua" w:eastAsia="宋体" w:hAnsi="Book Antiqua" w:cs="Helvetica"/>
          <w:kern w:val="0"/>
          <w:sz w:val="24"/>
          <w:szCs w:val="24"/>
        </w:rPr>
        <w:t>0</w:t>
      </w:r>
    </w:p>
    <w:p w14:paraId="5F5C8AFD" w14:textId="3D46632E" w:rsidR="00A757F2" w:rsidRPr="00C67FF1" w:rsidRDefault="00A757F2" w:rsidP="00C67FF1">
      <w:pPr>
        <w:widowControl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C67FF1">
        <w:rPr>
          <w:rFonts w:ascii="Book Antiqua" w:eastAsia="宋体" w:hAnsi="Book Antiqua" w:cs="Helvetica"/>
          <w:kern w:val="0"/>
          <w:sz w:val="24"/>
          <w:szCs w:val="24"/>
        </w:rPr>
        <w:t>Grade C (Good): C</w:t>
      </w:r>
      <w:r w:rsidR="00501DCB" w:rsidRPr="00C67FF1">
        <w:rPr>
          <w:rFonts w:ascii="Book Antiqua" w:eastAsia="宋体" w:hAnsi="Book Antiqua" w:cs="Helvetica"/>
          <w:kern w:val="0"/>
          <w:sz w:val="24"/>
          <w:szCs w:val="24"/>
        </w:rPr>
        <w:t>, C</w:t>
      </w:r>
    </w:p>
    <w:p w14:paraId="7C4D049E" w14:textId="5035CFE2" w:rsidR="00A757F2" w:rsidRPr="00C67FF1" w:rsidRDefault="00A757F2" w:rsidP="00C67FF1">
      <w:pPr>
        <w:widowControl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C67FF1">
        <w:rPr>
          <w:rFonts w:ascii="Book Antiqua" w:eastAsia="宋体" w:hAnsi="Book Antiqua" w:cs="Helvetica"/>
          <w:kern w:val="0"/>
          <w:sz w:val="24"/>
          <w:szCs w:val="24"/>
        </w:rPr>
        <w:t xml:space="preserve">Grade D (Fair): </w:t>
      </w:r>
      <w:r w:rsidR="00501DCB" w:rsidRPr="00C67FF1">
        <w:rPr>
          <w:rFonts w:ascii="Book Antiqua" w:eastAsia="宋体" w:hAnsi="Book Antiqua" w:cs="Helvetica"/>
          <w:kern w:val="0"/>
          <w:sz w:val="24"/>
          <w:szCs w:val="24"/>
        </w:rPr>
        <w:t>D</w:t>
      </w:r>
      <w:r w:rsidRPr="00C67FF1">
        <w:rPr>
          <w:rFonts w:ascii="Book Antiqua" w:eastAsia="宋体" w:hAnsi="Book Antiqua" w:cs="Helvetica"/>
          <w:kern w:val="0"/>
          <w:sz w:val="24"/>
          <w:szCs w:val="24"/>
        </w:rPr>
        <w:t xml:space="preserve"> </w:t>
      </w:r>
    </w:p>
    <w:p w14:paraId="5EA4270D" w14:textId="132EA5A5" w:rsidR="00A757F2" w:rsidRPr="00C67FF1" w:rsidRDefault="00A757F2" w:rsidP="00C67FF1">
      <w:pPr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eastAsia="宋体" w:hAnsi="Book Antiqua" w:cs="Helvetica"/>
          <w:kern w:val="0"/>
          <w:sz w:val="24"/>
          <w:szCs w:val="24"/>
        </w:rPr>
        <w:t xml:space="preserve">Grade E (Poor): </w:t>
      </w:r>
      <w:r w:rsidR="00501DCB" w:rsidRPr="00C67FF1">
        <w:rPr>
          <w:rFonts w:ascii="Book Antiqua" w:eastAsia="宋体" w:hAnsi="Book Antiqua" w:cs="Helvetica"/>
          <w:kern w:val="0"/>
          <w:sz w:val="24"/>
          <w:szCs w:val="24"/>
        </w:rPr>
        <w:t>E</w:t>
      </w:r>
    </w:p>
    <w:p w14:paraId="157705E8" w14:textId="6E851719" w:rsidR="00EC3FDF" w:rsidRPr="00C67FF1" w:rsidRDefault="007727C8" w:rsidP="00C67FF1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C67FF1">
        <w:rPr>
          <w:rFonts w:ascii="Book Antiqua" w:hAnsi="Book Antiqua"/>
          <w:sz w:val="24"/>
          <w:szCs w:val="24"/>
        </w:rPr>
        <w:br w:type="page"/>
      </w:r>
    </w:p>
    <w:p w14:paraId="2EEA2C76" w14:textId="4649D9DF" w:rsidR="00EC3FDF" w:rsidRPr="002D199A" w:rsidRDefault="00176C4B" w:rsidP="00AF0A77">
      <w:pPr>
        <w:widowControl/>
        <w:spacing w:line="360" w:lineRule="auto"/>
        <w:rPr>
          <w:rStyle w:val="a4"/>
          <w:rFonts w:ascii="Book Antiqua" w:hAnsi="Book Antiqua"/>
          <w:sz w:val="24"/>
          <w:szCs w:val="24"/>
        </w:rPr>
      </w:pPr>
      <w:r w:rsidRPr="002D199A">
        <w:rPr>
          <w:rFonts w:ascii="Book Antiqua" w:hAnsi="Book Antiqua" w:cs="Tahoma"/>
          <w:noProof/>
          <w:sz w:val="24"/>
          <w:szCs w:val="24"/>
          <w:lang w:eastAsia="zh-CN"/>
        </w:rPr>
        <w:lastRenderedPageBreak/>
        <mc:AlternateContent>
          <mc:Choice Requires="wps">
            <w:drawing>
              <wp:anchor distT="0" distB="0" distL="114300" distR="114300" simplePos="0" relativeHeight="251414528" behindDoc="0" locked="0" layoutInCell="1" allowOverlap="1" wp14:anchorId="2715A381" wp14:editId="1D47EDB0">
                <wp:simplePos x="0" y="0"/>
                <wp:positionH relativeFrom="column">
                  <wp:posOffset>-635</wp:posOffset>
                </wp:positionH>
                <wp:positionV relativeFrom="paragraph">
                  <wp:posOffset>-3175</wp:posOffset>
                </wp:positionV>
                <wp:extent cx="3241040" cy="645795"/>
                <wp:effectExtent l="0" t="0" r="16510" b="22860"/>
                <wp:wrapSquare wrapText="bothSides"/>
                <wp:docPr id="11" name="テキスト ボックス 3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41040" cy="64579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txbx>
                        <w:txbxContent>
                          <w:p w14:paraId="3FA05F85" w14:textId="40743F25" w:rsidR="00A27580" w:rsidRPr="00501DCB" w:rsidRDefault="00A27580" w:rsidP="00176C4B">
                            <w:pPr>
                              <w:jc w:val="center"/>
                              <w:rPr>
                                <w:rFonts w:ascii="Book Antiqua" w:hAnsi="Book Antiqua"/>
                                <w:kern w:val="0"/>
                                <w:sz w:val="24"/>
                                <w:szCs w:val="24"/>
                              </w:rPr>
                            </w:pPr>
                            <w:r w:rsidRPr="00501DCB">
                              <w:rPr>
                                <w:rFonts w:ascii="Book Antiqua" w:hAnsi="Book Antiqua" w:cs="Arial"/>
                                <w:color w:val="000000" w:themeColor="text1"/>
                                <w:kern w:val="24"/>
                              </w:rPr>
                              <w:t xml:space="preserve">All searched literature </w:t>
                            </w:r>
                            <w:r w:rsidR="00290944" w:rsidRPr="00501DCB">
                              <w:rPr>
                                <w:rFonts w:ascii="Book Antiqua" w:hAnsi="Book Antiqua" w:cs="Arial"/>
                                <w:color w:val="000000" w:themeColor="text1"/>
                                <w:kern w:val="24"/>
                              </w:rPr>
                              <w:t>d</w:t>
                            </w:r>
                            <w:r w:rsidRPr="00501DCB">
                              <w:rPr>
                                <w:rFonts w:ascii="Book Antiqua" w:hAnsi="Book Antiqua" w:cs="Arial"/>
                                <w:color w:val="000000" w:themeColor="text1"/>
                                <w:kern w:val="24"/>
                              </w:rPr>
                              <w:t>atabases: MEDLINE, PubMed, Cochrane library</w:t>
                            </w:r>
                          </w:p>
                          <w:p w14:paraId="067D5367" w14:textId="77777777" w:rsidR="00A27580" w:rsidRPr="00501DCB" w:rsidRDefault="00A27580" w:rsidP="00176C4B">
                            <w:pPr>
                              <w:jc w:val="center"/>
                              <w:rPr>
                                <w:rFonts w:ascii="Book Antiqua" w:hAnsi="Book Antiqua"/>
                              </w:rPr>
                            </w:pPr>
                            <w:r w:rsidRPr="00501DCB">
                              <w:rPr>
                                <w:rFonts w:ascii="Book Antiqua" w:hAnsi="Book Antiqua" w:cs="Arial"/>
                                <w:color w:val="000000" w:themeColor="text1"/>
                                <w:kern w:val="24"/>
                              </w:rPr>
                              <w:t>(</w:t>
                            </w:r>
                            <w:r w:rsidRPr="00501DCB">
                              <w:rPr>
                                <w:rFonts w:ascii="Book Antiqua" w:hAnsi="Book Antiqua" w:cs="Arial"/>
                                <w:i/>
                                <w:color w:val="000000" w:themeColor="text1"/>
                                <w:kern w:val="24"/>
                              </w:rPr>
                              <w:t>n</w:t>
                            </w:r>
                            <w:r w:rsidRPr="00501DCB">
                              <w:rPr>
                                <w:rFonts w:ascii="Book Antiqua" w:hAnsi="Book Antiqua" w:cs="Arial"/>
                                <w:color w:val="000000" w:themeColor="text1"/>
                                <w:kern w:val="24"/>
                              </w:rPr>
                              <w:t xml:space="preserve"> = 370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type w14:anchorId="2715A381" id="_x0000_t202" coordsize="21600,21600" o:spt="202" path="m,l,21600r21600,l21600,xe">
                <v:stroke joinstyle="miter"/>
                <v:path gradientshapeok="t" o:connecttype="rect"/>
              </v:shapetype>
              <v:shape id="テキスト ボックス 3" o:spid="_x0000_s1026" type="#_x0000_t202" style="position:absolute;left:0;text-align:left;margin-left:-.05pt;margin-top:-.25pt;width:255.2pt;height:50.8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" filled="f" strokecolor="black [3213]">
                <v:textbox style="mso-fit-shape-to-text:t">
                  <w:txbxContent>
                    <w:p w14:paraId="3FA05F85" w14:textId="40743F25" w:rsidR="00A27580" w:rsidRPr="00501DCB" w:rsidRDefault="00A27580" w:rsidP="00176C4B">
                      <w:pPr>
                        <w:jc w:val="center"/>
                        <w:rPr>
                          <w:rFonts w:ascii="Book Antiqua" w:hAnsi="Book Antiqua"/>
                          <w:kern w:val="0"/>
                          <w:sz w:val="24"/>
                          <w:szCs w:val="24"/>
                        </w:rPr>
                      </w:pPr>
                      <w:r w:rsidRPr="00501DCB">
                        <w:rPr>
                          <w:rFonts w:ascii="Book Antiqua" w:hAnsi="Book Antiqua" w:cs="Arial"/>
                          <w:color w:val="000000" w:themeColor="text1"/>
                          <w:kern w:val="24"/>
                        </w:rPr>
                        <w:t xml:space="preserve">All searched literature </w:t>
                      </w:r>
                      <w:r w:rsidR="00290944" w:rsidRPr="00501DCB">
                        <w:rPr>
                          <w:rFonts w:ascii="Book Antiqua" w:hAnsi="Book Antiqua" w:cs="Arial"/>
                          <w:color w:val="000000" w:themeColor="text1"/>
                          <w:kern w:val="24"/>
                        </w:rPr>
                        <w:t>d</w:t>
                      </w:r>
                      <w:r w:rsidRPr="00501DCB">
                        <w:rPr>
                          <w:rFonts w:ascii="Book Antiqua" w:hAnsi="Book Antiqua" w:cs="Arial"/>
                          <w:color w:val="000000" w:themeColor="text1"/>
                          <w:kern w:val="24"/>
                        </w:rPr>
                        <w:t>atabases: MEDLINE, PubMed, Cochrane library</w:t>
                      </w:r>
                    </w:p>
                    <w:p w14:paraId="067D5367" w14:textId="77777777" w:rsidR="00A27580" w:rsidRPr="00501DCB" w:rsidRDefault="00A27580" w:rsidP="00176C4B">
                      <w:pPr>
                        <w:jc w:val="center"/>
                        <w:rPr>
                          <w:rFonts w:ascii="Book Antiqua" w:hAnsi="Book Antiqua"/>
                        </w:rPr>
                      </w:pPr>
                      <w:r w:rsidRPr="00501DCB">
                        <w:rPr>
                          <w:rFonts w:ascii="Book Antiqua" w:hAnsi="Book Antiqua" w:cs="Arial"/>
                          <w:color w:val="000000" w:themeColor="text1"/>
                          <w:kern w:val="24"/>
                        </w:rPr>
                        <w:t>(</w:t>
                      </w:r>
                      <w:r w:rsidRPr="00501DCB">
                        <w:rPr>
                          <w:rFonts w:ascii="Book Antiqua" w:hAnsi="Book Antiqua" w:cs="Arial"/>
                          <w:i/>
                          <w:color w:val="000000" w:themeColor="text1"/>
                          <w:kern w:val="24"/>
                        </w:rPr>
                        <w:t>n</w:t>
                      </w:r>
                      <w:r w:rsidRPr="00501DCB">
                        <w:rPr>
                          <w:rFonts w:ascii="Book Antiqua" w:hAnsi="Book Antiqua" w:cs="Arial"/>
                          <w:color w:val="000000" w:themeColor="text1"/>
                          <w:kern w:val="24"/>
                        </w:rPr>
                        <w:t xml:space="preserve"> = 370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2D199A">
        <w:rPr>
          <w:rFonts w:ascii="Book Antiqua" w:hAnsi="Book Antiqua" w:cs="Tahoma"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15552" behindDoc="0" locked="0" layoutInCell="1" allowOverlap="1" wp14:anchorId="007C9909" wp14:editId="09E81DDB">
                <wp:simplePos x="0" y="0"/>
                <wp:positionH relativeFrom="column">
                  <wp:posOffset>330835</wp:posOffset>
                </wp:positionH>
                <wp:positionV relativeFrom="paragraph">
                  <wp:posOffset>1400175</wp:posOffset>
                </wp:positionV>
                <wp:extent cx="2579370" cy="461645"/>
                <wp:effectExtent l="0" t="0" r="11430" b="22860"/>
                <wp:wrapSquare wrapText="bothSides"/>
                <wp:docPr id="5" name="テキスト ボックス 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A3D1612-BCA7-43BF-8B4B-AB9A743BD409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79370" cy="46164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txbx>
                        <w:txbxContent>
                          <w:p w14:paraId="10F540FB" w14:textId="77777777" w:rsidR="00A27580" w:rsidRPr="00501DCB" w:rsidRDefault="00A27580" w:rsidP="00176C4B">
                            <w:pPr>
                              <w:jc w:val="center"/>
                              <w:rPr>
                                <w:rFonts w:ascii="Book Antiqua" w:hAnsi="Book Antiqua"/>
                                <w:kern w:val="0"/>
                                <w:sz w:val="24"/>
                                <w:szCs w:val="24"/>
                              </w:rPr>
                            </w:pPr>
                            <w:r w:rsidRPr="00501DCB">
                              <w:rPr>
                                <w:rFonts w:ascii="Book Antiqua" w:hAnsi="Book Antiqua" w:cs="Arial"/>
                                <w:color w:val="000000" w:themeColor="text1"/>
                                <w:kern w:val="24"/>
                              </w:rPr>
                              <w:t>Literature after duplicates removed</w:t>
                            </w:r>
                          </w:p>
                          <w:p w14:paraId="2BCA9741" w14:textId="77777777" w:rsidR="00A27580" w:rsidRPr="00501DCB" w:rsidRDefault="00A27580" w:rsidP="00176C4B">
                            <w:pPr>
                              <w:jc w:val="center"/>
                              <w:rPr>
                                <w:rFonts w:ascii="Book Antiqua" w:hAnsi="Book Antiqua"/>
                              </w:rPr>
                            </w:pPr>
                            <w:r w:rsidRPr="00501DCB">
                              <w:rPr>
                                <w:rFonts w:ascii="Book Antiqua" w:hAnsi="Book Antiqua" w:cs="Arial"/>
                                <w:color w:val="000000" w:themeColor="text1"/>
                                <w:kern w:val="24"/>
                              </w:rPr>
                              <w:t>(</w:t>
                            </w:r>
                            <w:r w:rsidRPr="00501DCB">
                              <w:rPr>
                                <w:rFonts w:ascii="Book Antiqua" w:hAnsi="Book Antiqua" w:cs="Arial"/>
                                <w:i/>
                                <w:color w:val="000000" w:themeColor="text1"/>
                                <w:kern w:val="24"/>
                              </w:rPr>
                              <w:t>n</w:t>
                            </w:r>
                            <w:r w:rsidRPr="00501DCB">
                              <w:rPr>
                                <w:rFonts w:ascii="Book Antiqua" w:hAnsi="Book Antiqua" w:cs="Arial"/>
                                <w:color w:val="000000" w:themeColor="text1"/>
                                <w:kern w:val="24"/>
                              </w:rPr>
                              <w:t xml:space="preserve"> = 290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007C9909" id="テキスト ボックス 4" o:spid="_x0000_s1027" type="#_x0000_t202" style="position:absolute;left:0;text-align:left;margin-left:26.05pt;margin-top:110.25pt;width:203.1pt;height:36.3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" filled="f" strokecolor="black [3213]">
                <v:textbox style="mso-fit-shape-to-text:t">
                  <w:txbxContent>
                    <w:p w14:paraId="10F540FB" w14:textId="77777777" w:rsidR="00A27580" w:rsidRPr="00501DCB" w:rsidRDefault="00A27580" w:rsidP="00176C4B">
                      <w:pPr>
                        <w:jc w:val="center"/>
                        <w:rPr>
                          <w:rFonts w:ascii="Book Antiqua" w:hAnsi="Book Antiqua"/>
                          <w:kern w:val="0"/>
                          <w:sz w:val="24"/>
                          <w:szCs w:val="24"/>
                        </w:rPr>
                      </w:pPr>
                      <w:r w:rsidRPr="00501DCB">
                        <w:rPr>
                          <w:rFonts w:ascii="Book Antiqua" w:hAnsi="Book Antiqua" w:cs="Arial"/>
                          <w:color w:val="000000" w:themeColor="text1"/>
                          <w:kern w:val="24"/>
                        </w:rPr>
                        <w:t>Literature after duplicates removed</w:t>
                      </w:r>
                    </w:p>
                    <w:p w14:paraId="2BCA9741" w14:textId="77777777" w:rsidR="00A27580" w:rsidRPr="00501DCB" w:rsidRDefault="00A27580" w:rsidP="00176C4B">
                      <w:pPr>
                        <w:jc w:val="center"/>
                        <w:rPr>
                          <w:rFonts w:ascii="Book Antiqua" w:hAnsi="Book Antiqua"/>
                        </w:rPr>
                      </w:pPr>
                      <w:r w:rsidRPr="00501DCB">
                        <w:rPr>
                          <w:rFonts w:ascii="Book Antiqua" w:hAnsi="Book Antiqua" w:cs="Arial"/>
                          <w:color w:val="000000" w:themeColor="text1"/>
                          <w:kern w:val="24"/>
                        </w:rPr>
                        <w:t>(</w:t>
                      </w:r>
                      <w:r w:rsidRPr="00501DCB">
                        <w:rPr>
                          <w:rFonts w:ascii="Book Antiqua" w:hAnsi="Book Antiqua" w:cs="Arial"/>
                          <w:i/>
                          <w:color w:val="000000" w:themeColor="text1"/>
                          <w:kern w:val="24"/>
                        </w:rPr>
                        <w:t>n</w:t>
                      </w:r>
                      <w:r w:rsidRPr="00501DCB">
                        <w:rPr>
                          <w:rFonts w:ascii="Book Antiqua" w:hAnsi="Book Antiqua" w:cs="Arial"/>
                          <w:color w:val="000000" w:themeColor="text1"/>
                          <w:kern w:val="24"/>
                        </w:rPr>
                        <w:t xml:space="preserve"> = 290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5FDA5CD8" w14:textId="77777777" w:rsidR="00CA3460" w:rsidRPr="002D199A" w:rsidRDefault="00CA3460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34DB5957" w14:textId="117CF326" w:rsidR="00176C4B" w:rsidRPr="002D199A" w:rsidRDefault="00501DC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 w:cs="Tahoma"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18624" behindDoc="0" locked="0" layoutInCell="1" allowOverlap="1" wp14:anchorId="7C05B16B" wp14:editId="6926597C">
                <wp:simplePos x="0" y="0"/>
                <wp:positionH relativeFrom="column">
                  <wp:posOffset>-1819275</wp:posOffset>
                </wp:positionH>
                <wp:positionV relativeFrom="paragraph">
                  <wp:posOffset>110490</wp:posOffset>
                </wp:positionV>
                <wp:extent cx="0" cy="603250"/>
                <wp:effectExtent l="95250" t="0" r="57150" b="63500"/>
                <wp:wrapSquare wrapText="bothSides"/>
                <wp:docPr id="9" name="直線矢印コネクタ 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F261EB5-B5E5-4B39-86C6-E22DDF12492F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H="1">
                          <a:off x="0" y="0"/>
                          <a:ext cx="0" cy="60325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stealth" w="lg" len="lg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直線矢印コネクタ 8" o:spid="_x0000_s1026" type="#_x0000_t32" style="position:absolute;left:0;text-align:left;margin-left:-143.25pt;margin-top:8.7pt;width:0;height:47.5pt;flip:x;z-index:251418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" strokecolor="black [3213]" strokeweight=".5pt">
                <v:stroke endarrow="classic" endarrowwidth="wide" endarrowlength="long" joinstyle="miter"/>
                <o:lock v:ext="edit" shapetype="f"/>
                <w10:wrap type="square"/>
              </v:shape>
            </w:pict>
          </mc:Fallback>
        </mc:AlternateContent>
      </w:r>
    </w:p>
    <w:p w14:paraId="4BA93CC2" w14:textId="253C32FE" w:rsidR="00176C4B" w:rsidRPr="002D199A" w:rsidRDefault="00176C4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72C2ED6F" w14:textId="4AE49E54" w:rsidR="00176C4B" w:rsidRPr="002D199A" w:rsidRDefault="00176C4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3B27451B" w14:textId="1E7667BA" w:rsidR="00176C4B" w:rsidRPr="002D199A" w:rsidRDefault="00AE171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 w:cs="Tahoma"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12480" behindDoc="0" locked="0" layoutInCell="1" allowOverlap="1" wp14:anchorId="0B1FAAB3" wp14:editId="3048F9DF">
                <wp:simplePos x="0" y="0"/>
                <wp:positionH relativeFrom="column">
                  <wp:posOffset>-1905</wp:posOffset>
                </wp:positionH>
                <wp:positionV relativeFrom="paragraph">
                  <wp:posOffset>210185</wp:posOffset>
                </wp:positionV>
                <wp:extent cx="2394585" cy="830580"/>
                <wp:effectExtent l="0" t="0" r="24765" b="22860"/>
                <wp:wrapSquare wrapText="bothSides"/>
                <wp:docPr id="6" name="テキスト ボックス 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14AE14E-D492-4E41-B629-AB37A9CA36D0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94585" cy="83058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txbx>
                        <w:txbxContent>
                          <w:p w14:paraId="67F84CF1" w14:textId="2D8CD42D" w:rsidR="00A27580" w:rsidRPr="00290944" w:rsidRDefault="00A27580" w:rsidP="00290944">
                            <w:pPr>
                              <w:jc w:val="center"/>
                              <w:rPr>
                                <w:rFonts w:ascii="Book Antiqua" w:hAnsi="Book Antiqua"/>
                                <w:kern w:val="0"/>
                                <w:sz w:val="24"/>
                                <w:szCs w:val="24"/>
                              </w:rPr>
                            </w:pPr>
                            <w:r w:rsidRPr="00501DCB">
                              <w:rPr>
                                <w:rFonts w:ascii="Book Antiqua" w:hAnsi="Book Antiqua" w:cs="Arial"/>
                                <w:color w:val="000000" w:themeColor="text1"/>
                                <w:kern w:val="24"/>
                              </w:rPr>
                              <w:t>Literature excluded on selection criteria, title and abstract</w:t>
                            </w:r>
                          </w:p>
                          <w:p w14:paraId="3BACA8BF" w14:textId="77777777" w:rsidR="00A27580" w:rsidRPr="00501DCB" w:rsidRDefault="00A27580" w:rsidP="00176C4B">
                            <w:pPr>
                              <w:jc w:val="center"/>
                              <w:rPr>
                                <w:rFonts w:ascii="Book Antiqua" w:hAnsi="Book Antiqua"/>
                              </w:rPr>
                            </w:pPr>
                            <w:r w:rsidRPr="00501DCB">
                              <w:rPr>
                                <w:rFonts w:ascii="Book Antiqua" w:hAnsi="Book Antiqua" w:cs="Arial"/>
                                <w:color w:val="000000" w:themeColor="text1"/>
                                <w:kern w:val="24"/>
                              </w:rPr>
                              <w:t>(</w:t>
                            </w:r>
                            <w:r w:rsidRPr="00290944">
                              <w:rPr>
                                <w:rFonts w:ascii="Book Antiqua" w:hAnsi="Book Antiqua" w:cs="Arial"/>
                                <w:i/>
                                <w:color w:val="000000" w:themeColor="text1"/>
                                <w:kern w:val="24"/>
                              </w:rPr>
                              <w:t>n</w:t>
                            </w:r>
                            <w:r w:rsidRPr="00501DCB">
                              <w:rPr>
                                <w:rFonts w:ascii="Book Antiqua" w:hAnsi="Book Antiqua" w:cs="Arial"/>
                                <w:color w:val="000000" w:themeColor="text1"/>
                                <w:kern w:val="24"/>
                              </w:rPr>
                              <w:t xml:space="preserve"> = 279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テキスト ボックス 5" o:spid="_x0000_s1028" type="#_x0000_t202" style="position:absolute;left:0;text-align:left;margin-left:-.15pt;margin-top:16.55pt;width:188.55pt;height:65.4pt;z-index:251412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" filled="f" strokecolor="black [3213]">
                <v:textbox style="mso-fit-shape-to-text:t">
                  <w:txbxContent>
                    <w:p w14:paraId="67F84CF1" w14:textId="2D8CD42D" w:rsidR="00A27580" w:rsidRPr="00290944" w:rsidRDefault="00A27580" w:rsidP="00290944">
                      <w:pPr>
                        <w:jc w:val="center"/>
                        <w:rPr>
                          <w:rFonts w:ascii="Book Antiqua" w:hAnsi="Book Antiqua"/>
                          <w:kern w:val="0"/>
                          <w:sz w:val="24"/>
                          <w:szCs w:val="24"/>
                        </w:rPr>
                      </w:pPr>
                      <w:r w:rsidRPr="00501DCB">
                        <w:rPr>
                          <w:rFonts w:ascii="Book Antiqua" w:hAnsi="Book Antiqua" w:cs="Arial"/>
                          <w:color w:val="000000" w:themeColor="text1"/>
                          <w:kern w:val="24"/>
                        </w:rPr>
                        <w:t>Literature excluded on selection criteria, title and abstract</w:t>
                      </w:r>
                    </w:p>
                    <w:p w14:paraId="3BACA8BF" w14:textId="77777777" w:rsidR="00A27580" w:rsidRPr="00501DCB" w:rsidRDefault="00A27580" w:rsidP="00176C4B">
                      <w:pPr>
                        <w:jc w:val="center"/>
                        <w:rPr>
                          <w:rFonts w:ascii="Book Antiqua" w:hAnsi="Book Antiqua"/>
                        </w:rPr>
                      </w:pPr>
                      <w:r w:rsidRPr="00501DCB">
                        <w:rPr>
                          <w:rFonts w:ascii="Book Antiqua" w:hAnsi="Book Antiqua" w:cs="Arial"/>
                          <w:color w:val="000000" w:themeColor="text1"/>
                          <w:kern w:val="24"/>
                        </w:rPr>
                        <w:t>(</w:t>
                      </w:r>
                      <w:r w:rsidRPr="00290944">
                        <w:rPr>
                          <w:rFonts w:ascii="Book Antiqua" w:hAnsi="Book Antiqua" w:cs="Arial"/>
                          <w:i/>
                          <w:color w:val="000000" w:themeColor="text1"/>
                          <w:kern w:val="24"/>
                        </w:rPr>
                        <w:t>n</w:t>
                      </w:r>
                      <w:r w:rsidRPr="00501DCB">
                        <w:rPr>
                          <w:rFonts w:ascii="Book Antiqua" w:hAnsi="Book Antiqua" w:cs="Arial"/>
                          <w:color w:val="000000" w:themeColor="text1"/>
                          <w:kern w:val="24"/>
                        </w:rPr>
                        <w:t xml:space="preserve"> = 279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2D199A">
        <w:rPr>
          <w:rFonts w:ascii="Book Antiqua" w:hAnsi="Book Antiqua" w:cs="Tahoma"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16576" behindDoc="0" locked="0" layoutInCell="1" allowOverlap="1" wp14:anchorId="2F07E000" wp14:editId="3F761679">
                <wp:simplePos x="0" y="0"/>
                <wp:positionH relativeFrom="column">
                  <wp:posOffset>-1404620</wp:posOffset>
                </wp:positionH>
                <wp:positionV relativeFrom="paragraph">
                  <wp:posOffset>541020</wp:posOffset>
                </wp:positionV>
                <wp:extent cx="1403985" cy="0"/>
                <wp:effectExtent l="0" t="95250" r="0" b="114300"/>
                <wp:wrapSquare wrapText="bothSides"/>
                <wp:docPr id="13" name="直線矢印コネクタ 1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2F6DE8E-115E-4A4C-8687-EEC70655E5F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1403985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stealth" w="lg" len="lg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直線矢印コネクタ 12" o:spid="_x0000_s1026" type="#_x0000_t32" style="position:absolute;left:0;text-align:left;margin-left:-110.6pt;margin-top:42.6pt;width:110.55pt;height:0;z-index:251416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" strokecolor="black [3213]" strokeweight=".5pt">
                <v:stroke endarrow="classic" endarrowwidth="wide" endarrowlength="long" joinstyle="miter"/>
                <o:lock v:ext="edit" shapetype="f"/>
                <w10:wrap type="square"/>
              </v:shape>
            </w:pict>
          </mc:Fallback>
        </mc:AlternateContent>
      </w:r>
      <w:r w:rsidRPr="002D199A">
        <w:rPr>
          <w:rFonts w:ascii="Book Antiqua" w:hAnsi="Book Antiqua" w:cs="Tahoma"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13504" behindDoc="0" locked="0" layoutInCell="1" allowOverlap="1" wp14:anchorId="63AFEFC2" wp14:editId="2740E484">
                <wp:simplePos x="0" y="0"/>
                <wp:positionH relativeFrom="column">
                  <wp:posOffset>-1402715</wp:posOffset>
                </wp:positionH>
                <wp:positionV relativeFrom="paragraph">
                  <wp:posOffset>248285</wp:posOffset>
                </wp:positionV>
                <wp:extent cx="0" cy="641350"/>
                <wp:effectExtent l="95250" t="0" r="76200" b="63500"/>
                <wp:wrapSquare wrapText="bothSides"/>
                <wp:docPr id="10" name="直線矢印コネクタ 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9BCEC7B-03A0-46BA-8920-B5E9B47CB5E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64135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headEnd type="none"/>
                          <a:tailEnd type="stealth" w="lg" len="lg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直線矢印コネクタ 9" o:spid="_x0000_s1026" type="#_x0000_t32" style="position:absolute;left:0;text-align:left;margin-left:-110.45pt;margin-top:19.55pt;width:0;height:50.5pt;z-index:251413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" strokecolor="black [3213]" strokeweight=".5pt">
                <v:stroke endarrow="classic" endarrowwidth="wide" endarrowlength="long" joinstyle="miter"/>
                <o:lock v:ext="edit" shapetype="f"/>
                <w10:wrap type="square"/>
              </v:shape>
            </w:pict>
          </mc:Fallback>
        </mc:AlternateContent>
      </w:r>
    </w:p>
    <w:p w14:paraId="120BFE32" w14:textId="1A381642" w:rsidR="00176C4B" w:rsidRPr="002D199A" w:rsidRDefault="00AE171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 w:cs="Tahoma"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17600" behindDoc="0" locked="0" layoutInCell="1" allowOverlap="1" wp14:anchorId="4B958DD1" wp14:editId="15D70334">
                <wp:simplePos x="0" y="0"/>
                <wp:positionH relativeFrom="column">
                  <wp:posOffset>389255</wp:posOffset>
                </wp:positionH>
                <wp:positionV relativeFrom="paragraph">
                  <wp:posOffset>287020</wp:posOffset>
                </wp:positionV>
                <wp:extent cx="2579370" cy="461645"/>
                <wp:effectExtent l="0" t="0" r="11430" b="22860"/>
                <wp:wrapSquare wrapText="bothSides"/>
                <wp:docPr id="7" name="テキスト ボックス 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316F062-96C5-40D0-B23B-4A15894DA127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79370" cy="46164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txbx>
                        <w:txbxContent>
                          <w:p w14:paraId="69D27024" w14:textId="77777777" w:rsidR="00A27580" w:rsidRPr="00501DCB" w:rsidRDefault="00A27580" w:rsidP="00176C4B">
                            <w:pPr>
                              <w:jc w:val="center"/>
                              <w:rPr>
                                <w:rFonts w:ascii="Book Antiqua" w:hAnsi="Book Antiqua"/>
                                <w:kern w:val="0"/>
                                <w:sz w:val="24"/>
                                <w:szCs w:val="24"/>
                              </w:rPr>
                            </w:pPr>
                            <w:r w:rsidRPr="00501DCB">
                              <w:rPr>
                                <w:rFonts w:ascii="Book Antiqua" w:hAnsi="Book Antiqua" w:cs="Arial"/>
                                <w:color w:val="000000" w:themeColor="text1"/>
                                <w:kern w:val="24"/>
                              </w:rPr>
                              <w:t>Studies included in meta-analysis</w:t>
                            </w:r>
                          </w:p>
                          <w:p w14:paraId="4924FD3A" w14:textId="77777777" w:rsidR="00A27580" w:rsidRPr="00501DCB" w:rsidRDefault="00A27580" w:rsidP="00176C4B">
                            <w:pPr>
                              <w:jc w:val="center"/>
                              <w:rPr>
                                <w:rFonts w:ascii="Book Antiqua" w:hAnsi="Book Antiqua"/>
                              </w:rPr>
                            </w:pPr>
                            <w:r w:rsidRPr="00501DCB">
                              <w:rPr>
                                <w:rFonts w:ascii="Book Antiqua" w:hAnsi="Book Antiqua" w:cs="Arial"/>
                                <w:color w:val="000000" w:themeColor="text1"/>
                                <w:kern w:val="24"/>
                              </w:rPr>
                              <w:t>(</w:t>
                            </w:r>
                            <w:r w:rsidRPr="00501DCB">
                              <w:rPr>
                                <w:rFonts w:ascii="Book Antiqua" w:hAnsi="Book Antiqua" w:cs="Arial"/>
                                <w:i/>
                                <w:color w:val="000000" w:themeColor="text1"/>
                                <w:kern w:val="24"/>
                              </w:rPr>
                              <w:t>n</w:t>
                            </w:r>
                            <w:r w:rsidRPr="00501DCB">
                              <w:rPr>
                                <w:rFonts w:ascii="Book Antiqua" w:hAnsi="Book Antiqua" w:cs="Arial"/>
                                <w:color w:val="000000" w:themeColor="text1"/>
                                <w:kern w:val="24"/>
                              </w:rPr>
                              <w:t xml:space="preserve"> = 11)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テキスト ボックス 6" o:spid="_x0000_s1029" type="#_x0000_t202" style="position:absolute;left:0;text-align:left;margin-left:30.65pt;margin-top:22.6pt;width:203.1pt;height:36.35pt;z-index:251417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" filled="f" strokecolor="black [3213]">
                <v:textbox style="mso-fit-shape-to-text:t">
                  <w:txbxContent>
                    <w:p w14:paraId="69D27024" w14:textId="77777777" w:rsidR="00A27580" w:rsidRPr="00501DCB" w:rsidRDefault="00A27580" w:rsidP="00176C4B">
                      <w:pPr>
                        <w:jc w:val="center"/>
                        <w:rPr>
                          <w:rFonts w:ascii="Book Antiqua" w:hAnsi="Book Antiqua"/>
                          <w:kern w:val="0"/>
                          <w:sz w:val="24"/>
                          <w:szCs w:val="24"/>
                        </w:rPr>
                      </w:pPr>
                      <w:r w:rsidRPr="00501DCB">
                        <w:rPr>
                          <w:rFonts w:ascii="Book Antiqua" w:hAnsi="Book Antiqua" w:cs="Arial"/>
                          <w:color w:val="000000" w:themeColor="text1"/>
                          <w:kern w:val="24"/>
                        </w:rPr>
                        <w:t>Studies included in meta-analysis</w:t>
                      </w:r>
                    </w:p>
                    <w:p w14:paraId="4924FD3A" w14:textId="77777777" w:rsidR="00A27580" w:rsidRPr="00501DCB" w:rsidRDefault="00A27580" w:rsidP="00176C4B">
                      <w:pPr>
                        <w:jc w:val="center"/>
                        <w:rPr>
                          <w:rFonts w:ascii="Book Antiqua" w:hAnsi="Book Antiqua"/>
                        </w:rPr>
                      </w:pPr>
                      <w:r w:rsidRPr="00501DCB">
                        <w:rPr>
                          <w:rFonts w:ascii="Book Antiqua" w:hAnsi="Book Antiqua" w:cs="Arial"/>
                          <w:color w:val="000000" w:themeColor="text1"/>
                          <w:kern w:val="24"/>
                        </w:rPr>
                        <w:t>(</w:t>
                      </w:r>
                      <w:r w:rsidRPr="00501DCB">
                        <w:rPr>
                          <w:rFonts w:ascii="Book Antiqua" w:hAnsi="Book Antiqua" w:cs="Arial"/>
                          <w:i/>
                          <w:color w:val="000000" w:themeColor="text1"/>
                          <w:kern w:val="24"/>
                        </w:rPr>
                        <w:t>n</w:t>
                      </w:r>
                      <w:r w:rsidRPr="00501DCB">
                        <w:rPr>
                          <w:rFonts w:ascii="Book Antiqua" w:hAnsi="Book Antiqua" w:cs="Arial"/>
                          <w:color w:val="000000" w:themeColor="text1"/>
                          <w:kern w:val="24"/>
                        </w:rPr>
                        <w:t xml:space="preserve"> = 11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5D008386" w14:textId="0DA4A865" w:rsidR="00176C4B" w:rsidRPr="002D199A" w:rsidRDefault="00176C4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43B59A7" w14:textId="4084D881" w:rsidR="00501DCB" w:rsidRPr="002D199A" w:rsidRDefault="00501DCB" w:rsidP="00501DCB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/>
          <w:b/>
          <w:sz w:val="24"/>
          <w:szCs w:val="24"/>
        </w:rPr>
        <w:t>Figure</w:t>
      </w:r>
      <w:r>
        <w:rPr>
          <w:rFonts w:ascii="Book Antiqua" w:hAnsi="Book Antiqua"/>
          <w:b/>
          <w:sz w:val="24"/>
          <w:szCs w:val="24"/>
        </w:rPr>
        <w:t xml:space="preserve"> </w:t>
      </w:r>
      <w:r w:rsidRPr="002D199A">
        <w:rPr>
          <w:rFonts w:ascii="Book Antiqua" w:hAnsi="Book Antiqua"/>
          <w:b/>
          <w:sz w:val="24"/>
          <w:szCs w:val="24"/>
        </w:rPr>
        <w:t xml:space="preserve">1 </w:t>
      </w:r>
      <w:proofErr w:type="gramStart"/>
      <w:r w:rsidRPr="002D199A">
        <w:rPr>
          <w:rFonts w:ascii="Book Antiqua" w:hAnsi="Book Antiqua"/>
          <w:b/>
          <w:sz w:val="24"/>
          <w:szCs w:val="24"/>
        </w:rPr>
        <w:t>The</w:t>
      </w:r>
      <w:proofErr w:type="gramEnd"/>
      <w:r w:rsidRPr="002D199A">
        <w:rPr>
          <w:rFonts w:ascii="Book Antiqua" w:hAnsi="Book Antiqua"/>
          <w:b/>
          <w:sz w:val="24"/>
          <w:szCs w:val="24"/>
        </w:rPr>
        <w:t xml:space="preserve"> flowchart of the article selection process</w:t>
      </w:r>
      <w:r>
        <w:rPr>
          <w:rFonts w:ascii="Book Antiqua" w:hAnsi="Book Antiqua"/>
          <w:b/>
          <w:sz w:val="24"/>
          <w:szCs w:val="24"/>
        </w:rPr>
        <w:t>.</w:t>
      </w:r>
    </w:p>
    <w:p w14:paraId="074B5E08" w14:textId="77777777" w:rsidR="00176C4B" w:rsidRPr="00501DCB" w:rsidRDefault="00176C4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5588682F" w14:textId="77777777" w:rsidR="00176C4B" w:rsidRPr="002D199A" w:rsidRDefault="00176C4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40D0BA4C" w14:textId="77777777" w:rsidR="00176C4B" w:rsidRPr="002D199A" w:rsidRDefault="00176C4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5ABA994E" w14:textId="77777777" w:rsidR="006D53C8" w:rsidRDefault="006D53C8" w:rsidP="006D53C8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41BC674F" w14:textId="77777777" w:rsidR="006D53C8" w:rsidRDefault="006D53C8" w:rsidP="006D53C8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959E404" w14:textId="77777777" w:rsidR="006D53C8" w:rsidRDefault="006D53C8" w:rsidP="006D53C8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5CB5F3C8" w14:textId="77777777" w:rsidR="006D53C8" w:rsidRDefault="006D53C8" w:rsidP="006D53C8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43DA4F41" w14:textId="77777777" w:rsidR="006D53C8" w:rsidRDefault="006D53C8" w:rsidP="006D53C8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F30648F" w14:textId="77777777" w:rsidR="006D53C8" w:rsidRDefault="006D53C8" w:rsidP="006D53C8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6B9498C0" w14:textId="77777777" w:rsidR="006D53C8" w:rsidRDefault="006D53C8" w:rsidP="006D53C8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3B5506E1" w14:textId="77777777" w:rsidR="006D53C8" w:rsidRDefault="006D53C8" w:rsidP="006D53C8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375F1DFC" w14:textId="77777777" w:rsidR="006D53C8" w:rsidRDefault="006D53C8" w:rsidP="006D53C8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5422DE4D" w14:textId="77777777" w:rsidR="006D53C8" w:rsidRDefault="006D53C8" w:rsidP="006D53C8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021155F4" w14:textId="07D61F51" w:rsidR="006D53C8" w:rsidRPr="00AE171B" w:rsidRDefault="00D25F90" w:rsidP="006D53C8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/>
          <w:b/>
          <w:noProof/>
          <w:sz w:val="24"/>
          <w:szCs w:val="24"/>
          <w:lang w:eastAsia="zh-CN"/>
        </w:rPr>
        <w:lastRenderedPageBreak/>
        <mc:AlternateContent>
          <mc:Choice Requires="wps">
            <w:drawing>
              <wp:anchor distT="0" distB="0" distL="114300" distR="114300" simplePos="0" relativeHeight="251509760" behindDoc="0" locked="0" layoutInCell="1" allowOverlap="1" wp14:anchorId="5D45EE94" wp14:editId="38D2F32F">
                <wp:simplePos x="0" y="0"/>
                <wp:positionH relativeFrom="column">
                  <wp:posOffset>3169920</wp:posOffset>
                </wp:positionH>
                <wp:positionV relativeFrom="paragraph">
                  <wp:posOffset>955675</wp:posOffset>
                </wp:positionV>
                <wp:extent cx="570230" cy="147320"/>
                <wp:effectExtent l="0" t="0" r="1270" b="0"/>
                <wp:wrapSquare wrapText="bothSides"/>
                <wp:docPr id="496" name="Rectangle 49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6294130A-8940-4FA7-8BCA-BBE9F0C4618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70230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8DBC6F5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Odds Ratio</w:t>
                            </w:r>
                          </w:p>
                        </w:txbxContent>
                      </wps:txbx>
                      <wps:bodyPr vert="horz" wrap="squar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id="Rectangle 498" o:spid="_x0000_s1030" style="position:absolute;left:0;text-align:left;margin-left:249.6pt;margin-top:75.25pt;width:44.9pt;height:11.6pt;z-index:2515097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" filled="f" stroked="f">
                <v:textbox style="mso-fit-shape-to-text:t" inset="0,0,0,0">
                  <w:txbxContent>
                    <w:p w14:paraId="38DBC6F5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Odds Ratio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94400" behindDoc="0" locked="0" layoutInCell="1" allowOverlap="1" wp14:anchorId="01C051F2" wp14:editId="3CE1B55E">
                <wp:simplePos x="0" y="0"/>
                <wp:positionH relativeFrom="column">
                  <wp:posOffset>2277110</wp:posOffset>
                </wp:positionH>
                <wp:positionV relativeFrom="paragraph">
                  <wp:posOffset>831215</wp:posOffset>
                </wp:positionV>
                <wp:extent cx="526415" cy="147320"/>
                <wp:effectExtent l="0" t="0" r="6985" b="0"/>
                <wp:wrapSquare wrapText="bothSides"/>
                <wp:docPr id="481" name="Rectangle 48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FCD1592-7778-4457-9047-3ADBFCE4BE6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26415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DCD88E0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Control</w:t>
                            </w:r>
                          </w:p>
                        </w:txbxContent>
                      </wps:txbx>
                      <wps:bodyPr vert="horz" wrap="squar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id="Rectangle 483" o:spid="_x0000_s1031" style="position:absolute;left:0;text-align:left;margin-left:179.3pt;margin-top:65.45pt;width:41.45pt;height:11.6pt;z-index:25149440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" filled="f" stroked="f">
                <v:textbox style="mso-fit-shape-to-text:t" inset="0,0,0,0">
                  <w:txbxContent>
                    <w:p w14:paraId="7DCD88E0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Control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32960" behindDoc="0" locked="0" layoutInCell="1" allowOverlap="1" wp14:anchorId="4C237C1B" wp14:editId="04A93656">
                <wp:simplePos x="0" y="0"/>
                <wp:positionH relativeFrom="column">
                  <wp:posOffset>236220</wp:posOffset>
                </wp:positionH>
                <wp:positionV relativeFrom="paragraph">
                  <wp:posOffset>1452880</wp:posOffset>
                </wp:positionV>
                <wp:extent cx="791210" cy="140970"/>
                <wp:effectExtent l="0" t="0" r="8890" b="0"/>
                <wp:wrapSquare wrapText="bothSides"/>
                <wp:docPr id="421" name="Rectangle 42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8B72E97-F81D-465C-9969-AF94CF1F493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79121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F722127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Fazel </w:t>
                            </w:r>
                            <w:r w:rsidRPr="00D25F90">
                              <w:rPr>
                                <w:rFonts w:ascii="Arial" w:hAnsi="Arial"/>
                                <w:i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t al</w:t>
                            </w: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, 2003</w:t>
                            </w:r>
                          </w:p>
                        </w:txbxContent>
                      </wps:txbx>
                      <wps:bodyPr vert="horz" wrap="squar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id="Rectangle 423" o:spid="_x0000_s1032" style="position:absolute;left:0;text-align:left;margin-left:18.6pt;margin-top:114.4pt;width:62.3pt;height:11.1pt;z-index:2514329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" filled="f" stroked="f">
                <v:textbox style="mso-fit-shape-to-text:t" inset="0,0,0,0">
                  <w:txbxContent>
                    <w:p w14:paraId="2F722127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Fazel </w:t>
                      </w:r>
                      <w:r w:rsidRPr="00D25F90">
                        <w:rPr>
                          <w:rFonts w:ascii="Arial" w:hAnsi="Arial"/>
                          <w:i/>
                          <w:color w:val="000000"/>
                          <w:kern w:val="24"/>
                          <w:sz w:val="16"/>
                          <w:szCs w:val="16"/>
                        </w:rPr>
                        <w:t>et al</w:t>
                      </w: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, 2003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30912" behindDoc="0" locked="0" layoutInCell="1" allowOverlap="1" wp14:anchorId="66DE3C55" wp14:editId="7D489929">
                <wp:simplePos x="0" y="0"/>
                <wp:positionH relativeFrom="column">
                  <wp:posOffset>236220</wp:posOffset>
                </wp:positionH>
                <wp:positionV relativeFrom="paragraph">
                  <wp:posOffset>1204595</wp:posOffset>
                </wp:positionV>
                <wp:extent cx="1002030" cy="140970"/>
                <wp:effectExtent l="0" t="0" r="7620" b="0"/>
                <wp:wrapSquare wrapText="bothSides"/>
                <wp:docPr id="419" name="Rectangle 42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D210494-5F74-4BA3-93A1-92A24493E96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00203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E38AE78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proofErr w:type="spellStart"/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Smithline</w:t>
                            </w:r>
                            <w:proofErr w:type="spellEnd"/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D25F90">
                              <w:rPr>
                                <w:rFonts w:ascii="Arial" w:hAnsi="Arial"/>
                                <w:i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t al</w:t>
                            </w: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, 1993</w:t>
                            </w:r>
                          </w:p>
                        </w:txbxContent>
                      </wps:txbx>
                      <wps:bodyPr vert="horz" wrap="squar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id="Rectangle 421" o:spid="_x0000_s1033" style="position:absolute;left:0;text-align:left;margin-left:18.6pt;margin-top:94.85pt;width:78.9pt;height:11.1pt;z-index:25143091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" filled="f" stroked="f">
                <v:textbox style="mso-fit-shape-to-text:t" inset="0,0,0,0">
                  <w:txbxContent>
                    <w:p w14:paraId="5E38AE78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proofErr w:type="spellStart"/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Smithline</w:t>
                      </w:r>
                      <w:proofErr w:type="spellEnd"/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</w:t>
                      </w:r>
                      <w:r w:rsidRPr="00D25F90">
                        <w:rPr>
                          <w:rFonts w:ascii="Arial" w:hAnsi="Arial"/>
                          <w:i/>
                          <w:color w:val="000000"/>
                          <w:kern w:val="24"/>
                          <w:sz w:val="16"/>
                          <w:szCs w:val="16"/>
                        </w:rPr>
                        <w:t>et al</w:t>
                      </w: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, 1993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31936" behindDoc="0" locked="0" layoutInCell="1" allowOverlap="1" wp14:anchorId="5AAC1C93" wp14:editId="77B093B4">
                <wp:simplePos x="0" y="0"/>
                <wp:positionH relativeFrom="column">
                  <wp:posOffset>236220</wp:posOffset>
                </wp:positionH>
                <wp:positionV relativeFrom="paragraph">
                  <wp:posOffset>1336040</wp:posOffset>
                </wp:positionV>
                <wp:extent cx="1002030" cy="140970"/>
                <wp:effectExtent l="0" t="0" r="7620" b="0"/>
                <wp:wrapSquare wrapText="bothSides"/>
                <wp:docPr id="420" name="Rectangle 42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CF93DB8-87AC-4E67-BEC5-AC411D9D581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00203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F8A15C6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proofErr w:type="spellStart"/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Tarnasky</w:t>
                            </w:r>
                            <w:proofErr w:type="spellEnd"/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et al, 1998</w:t>
                            </w:r>
                          </w:p>
                        </w:txbxContent>
                      </wps:txbx>
                      <wps:bodyPr vert="horz" wrap="squar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id="Rectangle 422" o:spid="_x0000_s1034" style="position:absolute;left:0;text-align:left;margin-left:18.6pt;margin-top:105.2pt;width:78.9pt;height:11.1pt;z-index:25143193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" filled="f" stroked="f">
                <v:textbox style="mso-fit-shape-to-text:t" inset="0,0,0,0">
                  <w:txbxContent>
                    <w:p w14:paraId="3F8A15C6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proofErr w:type="spellStart"/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Tarnasky</w:t>
                      </w:r>
                      <w:proofErr w:type="spellEnd"/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et al, 1998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</w:p>
    <w:p w14:paraId="5B2CC639" w14:textId="70B5C1BB" w:rsidR="00176C4B" w:rsidRPr="002D199A" w:rsidRDefault="00D25F90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39104" behindDoc="0" locked="0" layoutInCell="1" allowOverlap="1" wp14:anchorId="1F4EBC41" wp14:editId="5F385483">
                <wp:simplePos x="0" y="0"/>
                <wp:positionH relativeFrom="column">
                  <wp:posOffset>236220</wp:posOffset>
                </wp:positionH>
                <wp:positionV relativeFrom="paragraph">
                  <wp:posOffset>1849120</wp:posOffset>
                </wp:positionV>
                <wp:extent cx="1082040" cy="140970"/>
                <wp:effectExtent l="0" t="0" r="3810" b="0"/>
                <wp:wrapSquare wrapText="bothSides"/>
                <wp:docPr id="427" name="Rectangle 42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3B97FE5-60D8-4D73-A011-D9230C5684EF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08204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EBD95E7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Kawaguchi </w:t>
                            </w:r>
                            <w:r w:rsidRPr="00D25F90">
                              <w:rPr>
                                <w:rFonts w:ascii="Arial" w:hAnsi="Arial"/>
                                <w:i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t al</w:t>
                            </w: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, 2012</w:t>
                            </w:r>
                          </w:p>
                        </w:txbxContent>
                      </wps:txbx>
                      <wps:bodyPr vert="horz" wrap="squar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id="Rectangle 429" o:spid="_x0000_s1035" style="position:absolute;left:0;text-align:left;margin-left:18.6pt;margin-top:145.6pt;width:85.2pt;height:11.1pt;z-index:2514391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" filled="f" stroked="f">
                <v:textbox style="mso-fit-shape-to-text:t" inset="0,0,0,0">
                  <w:txbxContent>
                    <w:p w14:paraId="1EBD95E7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Kawaguchi </w:t>
                      </w:r>
                      <w:r w:rsidRPr="00D25F90">
                        <w:rPr>
                          <w:rFonts w:ascii="Arial" w:hAnsi="Arial"/>
                          <w:i/>
                          <w:color w:val="000000"/>
                          <w:kern w:val="24"/>
                          <w:sz w:val="16"/>
                          <w:szCs w:val="16"/>
                        </w:rPr>
                        <w:t>et al</w:t>
                      </w: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, 2012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41152" behindDoc="0" locked="0" layoutInCell="1" allowOverlap="1" wp14:anchorId="2492C72C" wp14:editId="66711675">
                <wp:simplePos x="0" y="0"/>
                <wp:positionH relativeFrom="column">
                  <wp:posOffset>236220</wp:posOffset>
                </wp:positionH>
                <wp:positionV relativeFrom="paragraph">
                  <wp:posOffset>2090420</wp:posOffset>
                </wp:positionV>
                <wp:extent cx="737870" cy="140970"/>
                <wp:effectExtent l="0" t="0" r="5080" b="0"/>
                <wp:wrapSquare wrapText="bothSides"/>
                <wp:docPr id="429" name="Rectangle 43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AAF301D-E715-4176-904D-14D8A920060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7378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7D10B7B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Yin </w:t>
                            </w:r>
                            <w:r w:rsidRPr="00D25F90">
                              <w:rPr>
                                <w:rFonts w:ascii="Arial" w:hAnsi="Arial"/>
                                <w:i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t al</w:t>
                            </w: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, 2016</w:t>
                            </w:r>
                          </w:p>
                        </w:txbxContent>
                      </wps:txbx>
                      <wps:bodyPr vert="horz" wrap="squar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id="Rectangle 431" o:spid="_x0000_s1036" style="position:absolute;left:0;text-align:left;margin-left:18.6pt;margin-top:164.6pt;width:58.1pt;height:11.1pt;z-index:25144115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" filled="f" stroked="f">
                <v:textbox style="mso-fit-shape-to-text:t" inset="0,0,0,0">
                  <w:txbxContent>
                    <w:p w14:paraId="47D10B7B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Yin </w:t>
                      </w:r>
                      <w:r w:rsidRPr="00D25F90">
                        <w:rPr>
                          <w:rFonts w:ascii="Arial" w:hAnsi="Arial"/>
                          <w:i/>
                          <w:color w:val="000000"/>
                          <w:kern w:val="24"/>
                          <w:sz w:val="16"/>
                          <w:szCs w:val="16"/>
                        </w:rPr>
                        <w:t>et al</w:t>
                      </w: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, 2016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19648" behindDoc="0" locked="0" layoutInCell="1" allowOverlap="1" wp14:anchorId="7FB9A989" wp14:editId="020EEE19">
                <wp:simplePos x="0" y="0"/>
                <wp:positionH relativeFrom="column">
                  <wp:posOffset>-635</wp:posOffset>
                </wp:positionH>
                <wp:positionV relativeFrom="paragraph">
                  <wp:posOffset>0</wp:posOffset>
                </wp:positionV>
                <wp:extent cx="6335713" cy="3133725"/>
                <wp:effectExtent l="0" t="0" r="0" b="9525"/>
                <wp:wrapSquare wrapText="bothSides"/>
                <wp:docPr id="404" name="AutoShape 40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67F0267D-8E2A-40CD-98A0-5775888D0536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 noTextEdit="1"/>
                      </wps:cNvSpPr>
                      <wps:spPr bwMode="auto">
                        <a:xfrm>
                          <a:off x="0" y="0"/>
                          <a:ext cx="6335713" cy="31337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6010007" id="AutoShape 405" o:spid="_x0000_s1026" style="position:absolute;margin-left:-.05pt;margin-top:0;width:498.9pt;height:246.75pt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" filled="f" stroked="f">
                <o:lock v:ext="edit" aspectratio="t" text="t"/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20672" behindDoc="0" locked="0" layoutInCell="1" allowOverlap="1" wp14:anchorId="631FD0C1" wp14:editId="11D0EF4E">
                <wp:simplePos x="0" y="0"/>
                <wp:positionH relativeFrom="column">
                  <wp:posOffset>234315</wp:posOffset>
                </wp:positionH>
                <wp:positionV relativeFrom="paragraph">
                  <wp:posOffset>609600</wp:posOffset>
                </wp:positionV>
                <wp:extent cx="333375" cy="147320"/>
                <wp:effectExtent l="0" t="0" r="3175" b="0"/>
                <wp:wrapSquare wrapText="bothSides"/>
                <wp:docPr id="405" name="Rectangle 40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9D71E67-0FE9-4E74-ACDA-2CC4D480E8BB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33375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8DC4812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Study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31FD0C1" id="Rectangle 407" o:spid="_x0000_s1030" style="position:absolute;left:0;text-align:left;margin-left:18.45pt;margin-top:48pt;width:26.25pt;height:11.6pt;z-index:25166848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" filled="f" stroked="f">
                <v:textbox style="mso-fit-shape-to-text:t" inset="0,0,0,0">
                  <w:txbxContent>
                    <w:p w14:paraId="18DC4812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Study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21696" behindDoc="0" locked="0" layoutInCell="1" allowOverlap="1" wp14:anchorId="2D236371" wp14:editId="17793BFD">
                <wp:simplePos x="0" y="0"/>
                <wp:positionH relativeFrom="column">
                  <wp:posOffset>234315</wp:posOffset>
                </wp:positionH>
                <wp:positionV relativeFrom="paragraph">
                  <wp:posOffset>2330450</wp:posOffset>
                </wp:positionV>
                <wp:extent cx="949325" cy="147320"/>
                <wp:effectExtent l="0" t="0" r="3175" b="0"/>
                <wp:wrapSquare wrapText="bothSides"/>
                <wp:docPr id="406" name="Rectangle 40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99617A6-0C69-459E-8B42-39F4E1B4F33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49325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5C58FBD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Fixed effect model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D236371" id="Rectangle 408" o:spid="_x0000_s1031" style="position:absolute;left:0;text-align:left;margin-left:18.45pt;margin-top:183.5pt;width:74.75pt;height:11.6pt;z-index:25166950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" filled="f" stroked="f">
                <v:textbox style="mso-fit-shape-to-text:t" inset="0,0,0,0">
                  <w:txbxContent>
                    <w:p w14:paraId="55C58FBD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Fixed effect model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22720" behindDoc="0" locked="0" layoutInCell="1" allowOverlap="1" wp14:anchorId="4F1D392A" wp14:editId="20FF0951">
                <wp:simplePos x="0" y="0"/>
                <wp:positionH relativeFrom="column">
                  <wp:posOffset>234315</wp:posOffset>
                </wp:positionH>
                <wp:positionV relativeFrom="paragraph">
                  <wp:posOffset>2451100</wp:posOffset>
                </wp:positionV>
                <wp:extent cx="1141095" cy="147320"/>
                <wp:effectExtent l="0" t="0" r="15240" b="0"/>
                <wp:wrapSquare wrapText="bothSides"/>
                <wp:docPr id="407" name="Rectangle 40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C6EA3E7-4791-4FA9-8309-B4120952518F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41095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7281E27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Random effects model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F1D392A" id="Rectangle 409" o:spid="_x0000_s1032" style="position:absolute;left:0;text-align:left;margin-left:18.45pt;margin-top:193pt;width:89.85pt;height:11.6pt;z-index:2516705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" filled="f" stroked="f">
                <v:textbox style="mso-fit-shape-to-text:t" inset="0,0,0,0">
                  <w:txbxContent>
                    <w:p w14:paraId="17281E27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Random effects model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23744" behindDoc="0" locked="0" layoutInCell="1" allowOverlap="1" wp14:anchorId="7EF474FC" wp14:editId="731528F0">
                <wp:simplePos x="0" y="0"/>
                <wp:positionH relativeFrom="column">
                  <wp:posOffset>234315</wp:posOffset>
                </wp:positionH>
                <wp:positionV relativeFrom="paragraph">
                  <wp:posOffset>2590800</wp:posOffset>
                </wp:positionV>
                <wp:extent cx="700405" cy="122555"/>
                <wp:effectExtent l="0" t="0" r="5715" b="0"/>
                <wp:wrapSquare wrapText="bothSides"/>
                <wp:docPr id="408" name="Rectangle 41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686B7158-2B1F-4E14-BF83-6568DC819E1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700405" cy="12255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919857F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Heterogeneity: 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EF474FC" id="Rectangle 410" o:spid="_x0000_s1033" style="position:absolute;left:0;text-align:left;margin-left:18.45pt;margin-top:204pt;width:55.15pt;height:9.65pt;z-index:25167155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" filled="f" stroked="f">
                <v:textbox style="mso-fit-shape-to-text:t" inset="0,0,0,0">
                  <w:txbxContent>
                    <w:p w14:paraId="7919857F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Heterogeneity: 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24768" behindDoc="0" locked="0" layoutInCell="1" allowOverlap="1" wp14:anchorId="39E5D980" wp14:editId="0DD06817">
                <wp:simplePos x="0" y="0"/>
                <wp:positionH relativeFrom="column">
                  <wp:posOffset>945515</wp:posOffset>
                </wp:positionH>
                <wp:positionV relativeFrom="paragraph">
                  <wp:posOffset>2590800</wp:posOffset>
                </wp:positionV>
                <wp:extent cx="69850" cy="134620"/>
                <wp:effectExtent l="0" t="0" r="9525" b="0"/>
                <wp:wrapSquare wrapText="bothSides"/>
                <wp:docPr id="409" name="Rectangle 41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F434697-1DCD-4959-847C-76163A64953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9850" cy="1346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3235657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i/>
                                <w:i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I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9E5D980" id="Rectangle 411" o:spid="_x0000_s1034" style="position:absolute;left:0;text-align:left;margin-left:74.45pt;margin-top:204pt;width:5.5pt;height:10.6pt;z-index:25167257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" filled="f" stroked="f">
                <v:textbox style="mso-fit-shape-to-text:t" inset="0,0,0,0">
                  <w:txbxContent>
                    <w:p w14:paraId="63235657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i/>
                          <w:iCs/>
                          <w:color w:val="000000"/>
                          <w:kern w:val="24"/>
                          <w:sz w:val="16"/>
                          <w:szCs w:val="16"/>
                        </w:rPr>
                        <w:t>I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25792" behindDoc="0" locked="0" layoutInCell="1" allowOverlap="1" wp14:anchorId="42297758" wp14:editId="0F35F939">
                <wp:simplePos x="0" y="0"/>
                <wp:positionH relativeFrom="column">
                  <wp:posOffset>983615</wp:posOffset>
                </wp:positionH>
                <wp:positionV relativeFrom="paragraph">
                  <wp:posOffset>2552700</wp:posOffset>
                </wp:positionV>
                <wp:extent cx="76200" cy="107950"/>
                <wp:effectExtent l="0" t="0" r="14605" b="0"/>
                <wp:wrapSquare wrapText="bothSides"/>
                <wp:docPr id="410" name="Rectangle 41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6EEAEBC-9D57-43ED-95D3-C7F393C84A4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76200" cy="1079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DB43586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t>2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2297758" id="Rectangle 412" o:spid="_x0000_s1035" style="position:absolute;left:0;text-align:left;margin-left:77.45pt;margin-top:201pt;width:6pt;height:8.5pt;z-index:25167360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" filled="f" stroked="f">
                <v:textbox style="mso-fit-shape-to-text:t" inset="0,0,0,0">
                  <w:txbxContent>
                    <w:p w14:paraId="5DB43586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2"/>
                          <w:szCs w:val="12"/>
                        </w:rPr>
                        <w:t>2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26816" behindDoc="0" locked="0" layoutInCell="1" allowOverlap="1" wp14:anchorId="29BC86BC" wp14:editId="24A6C265">
                <wp:simplePos x="0" y="0"/>
                <wp:positionH relativeFrom="column">
                  <wp:posOffset>1021715</wp:posOffset>
                </wp:positionH>
                <wp:positionV relativeFrom="paragraph">
                  <wp:posOffset>2590800</wp:posOffset>
                </wp:positionV>
                <wp:extent cx="365125" cy="140970"/>
                <wp:effectExtent l="0" t="0" r="635" b="0"/>
                <wp:wrapSquare wrapText="bothSides"/>
                <wp:docPr id="411" name="Rectangle 41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F4E6016-9B0C-4EAD-8847-2953290E974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6512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576416D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= 31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9BC86BC" id="Rectangle 413" o:spid="_x0000_s1036" style="position:absolute;left:0;text-align:left;margin-left:80.45pt;margin-top:204pt;width:28.75pt;height:11.1pt;z-index:25167462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" filled="f" stroked="f">
                <v:textbox style="mso-fit-shape-to-text:t" inset="0,0,0,0">
                  <w:txbxContent>
                    <w:p w14:paraId="6576416D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= 31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27840" behindDoc="0" locked="0" layoutInCell="1" allowOverlap="1" wp14:anchorId="7B3B5221" wp14:editId="2C7C697F">
                <wp:simplePos x="0" y="0"/>
                <wp:positionH relativeFrom="column">
                  <wp:posOffset>1364615</wp:posOffset>
                </wp:positionH>
                <wp:positionV relativeFrom="paragraph">
                  <wp:posOffset>2590800</wp:posOffset>
                </wp:positionV>
                <wp:extent cx="102870" cy="140970"/>
                <wp:effectExtent l="0" t="0" r="9525" b="0"/>
                <wp:wrapSquare wrapText="bothSides"/>
                <wp:docPr id="416" name="Rectangle 41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45AC7CA-0698-4E11-9AF7-6A14B7DB4FD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028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4B8D415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, 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B3B5221" id="Rectangle 418" o:spid="_x0000_s1037" style="position:absolute;left:0;text-align:left;margin-left:107.45pt;margin-top:204pt;width:8.1pt;height:11.1pt;z-index:25167564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" filled="f" stroked="f">
                <v:textbox style="mso-fit-shape-to-text:t" inset="0,0,0,0">
                  <w:txbxContent>
                    <w:p w14:paraId="04B8D415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, 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28864" behindDoc="0" locked="0" layoutInCell="1" allowOverlap="1" wp14:anchorId="53E209B9" wp14:editId="3BE7E795">
                <wp:simplePos x="0" y="0"/>
                <wp:positionH relativeFrom="column">
                  <wp:posOffset>1415415</wp:posOffset>
                </wp:positionH>
                <wp:positionV relativeFrom="paragraph">
                  <wp:posOffset>2590800</wp:posOffset>
                </wp:positionV>
                <wp:extent cx="102870" cy="134620"/>
                <wp:effectExtent l="0" t="0" r="635" b="0"/>
                <wp:wrapSquare wrapText="bothSides"/>
                <wp:docPr id="417" name="Rectangle 41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3A01305-7012-4886-A61A-CC277EA7A5A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02870" cy="1346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1ACE92B" w14:textId="6684CC97" w:rsidR="00A27580" w:rsidRDefault="00D25F9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i/>
                                <w:i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P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419" o:spid="_x0000_s1045" style="position:absolute;left:0;text-align:left;margin-left:111.45pt;margin-top:204pt;width:8.1pt;height:10.6pt;z-index:2514288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" filled="f" stroked="f">
                <v:textbox style="mso-fit-shape-to-text:t" inset="0,0,0,0">
                  <w:txbxContent>
                    <w:p w14:paraId="41ACE92B" w14:textId="6684CC97" w:rsidR="00A27580" w:rsidRDefault="00D25F9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i/>
                          <w:iCs/>
                          <w:color w:val="000000"/>
                          <w:kern w:val="24"/>
                          <w:sz w:val="16"/>
                          <w:szCs w:val="16"/>
                        </w:rPr>
                        <w:t>P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29888" behindDoc="0" locked="0" layoutInCell="1" allowOverlap="1" wp14:anchorId="7251BAD0" wp14:editId="3128F3BB">
                <wp:simplePos x="0" y="0"/>
                <wp:positionH relativeFrom="column">
                  <wp:posOffset>1472565</wp:posOffset>
                </wp:positionH>
                <wp:positionV relativeFrom="paragraph">
                  <wp:posOffset>2590800</wp:posOffset>
                </wp:positionV>
                <wp:extent cx="358775" cy="140970"/>
                <wp:effectExtent l="0" t="0" r="6350" b="0"/>
                <wp:wrapSquare wrapText="bothSides"/>
                <wp:docPr id="418" name="Rectangle 42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52D1326-4E66-4F12-9CA3-A779B12EEA6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5877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179F1A9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= 0.15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420" o:spid="_x0000_s1046" style="position:absolute;left:0;text-align:left;margin-left:115.95pt;margin-top:204pt;width:28.25pt;height:11.1pt;z-index:25142988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" filled="f" stroked="f">
                <v:textbox style="mso-fit-shape-to-text:t" inset="0,0,0,0">
                  <w:txbxContent>
                    <w:p w14:paraId="2179F1A9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= 0.15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33984" behindDoc="0" locked="0" layoutInCell="1" allowOverlap="1" wp14:anchorId="7189B525" wp14:editId="70D680A6">
                <wp:simplePos x="0" y="0"/>
                <wp:positionH relativeFrom="column">
                  <wp:posOffset>234315</wp:posOffset>
                </wp:positionH>
                <wp:positionV relativeFrom="paragraph">
                  <wp:posOffset>1231900</wp:posOffset>
                </wp:positionV>
                <wp:extent cx="839470" cy="140970"/>
                <wp:effectExtent l="0" t="0" r="8890" b="0"/>
                <wp:wrapSquare wrapText="bothSides"/>
                <wp:docPr id="422" name="Rectangle 42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5CDE3D2-F58A-4C55-A6A0-2B0C4D73ABD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394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86E8EF0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proofErr w:type="spellStart"/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Sofuni</w:t>
                            </w:r>
                            <w:proofErr w:type="spellEnd"/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D25F90">
                              <w:rPr>
                                <w:rFonts w:ascii="Arial" w:hAnsi="Arial"/>
                                <w:i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t al</w:t>
                            </w: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, 2007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424" o:spid="_x0000_s1047" style="position:absolute;left:0;text-align:left;margin-left:18.45pt;margin-top:97pt;width:66.1pt;height:11.1pt;z-index:25143398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" filled="f" stroked="f">
                <v:textbox style="mso-fit-shape-to-text:t" inset="0,0,0,0">
                  <w:txbxContent>
                    <w:p w14:paraId="486E8EF0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proofErr w:type="spellStart"/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Sofuni</w:t>
                      </w:r>
                      <w:proofErr w:type="spellEnd"/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</w:t>
                      </w:r>
                      <w:r w:rsidRPr="00D25F90">
                        <w:rPr>
                          <w:rFonts w:ascii="Arial" w:hAnsi="Arial"/>
                          <w:i/>
                          <w:color w:val="000000"/>
                          <w:kern w:val="24"/>
                          <w:sz w:val="16"/>
                          <w:szCs w:val="16"/>
                        </w:rPr>
                        <w:t>et al</w:t>
                      </w: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, 2007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35008" behindDoc="0" locked="0" layoutInCell="1" allowOverlap="1" wp14:anchorId="0B417355" wp14:editId="701255F1">
                <wp:simplePos x="0" y="0"/>
                <wp:positionH relativeFrom="column">
                  <wp:posOffset>234315</wp:posOffset>
                </wp:positionH>
                <wp:positionV relativeFrom="paragraph">
                  <wp:posOffset>1352550</wp:posOffset>
                </wp:positionV>
                <wp:extent cx="962025" cy="140970"/>
                <wp:effectExtent l="0" t="0" r="5080" b="0"/>
                <wp:wrapSquare wrapText="bothSides"/>
                <wp:docPr id="423" name="Rectangle 42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1B8FE19-1BDC-42FE-9D67-A3B58EEE5C2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6202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46E68C0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Tsuchiya </w:t>
                            </w:r>
                            <w:r w:rsidRPr="00D25F90">
                              <w:rPr>
                                <w:rFonts w:ascii="Arial" w:hAnsi="Arial"/>
                                <w:i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t al</w:t>
                            </w: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, 2007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425" o:spid="_x0000_s1048" style="position:absolute;left:0;text-align:left;margin-left:18.45pt;margin-top:106.5pt;width:75.75pt;height:11.1pt;z-index:25143500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" filled="f" stroked="f">
                <v:textbox style="mso-fit-shape-to-text:t" inset="0,0,0,0">
                  <w:txbxContent>
                    <w:p w14:paraId="546E68C0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Tsuchiya </w:t>
                      </w:r>
                      <w:r w:rsidRPr="00D25F90">
                        <w:rPr>
                          <w:rFonts w:ascii="Arial" w:hAnsi="Arial"/>
                          <w:i/>
                          <w:color w:val="000000"/>
                          <w:kern w:val="24"/>
                          <w:sz w:val="16"/>
                          <w:szCs w:val="16"/>
                        </w:rPr>
                        <w:t>et al</w:t>
                      </w: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, 2007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36032" behindDoc="0" locked="0" layoutInCell="1" allowOverlap="1" wp14:anchorId="2E53DA77" wp14:editId="0A77DF49">
                <wp:simplePos x="0" y="0"/>
                <wp:positionH relativeFrom="column">
                  <wp:posOffset>234315</wp:posOffset>
                </wp:positionH>
                <wp:positionV relativeFrom="paragraph">
                  <wp:posOffset>1473200</wp:posOffset>
                </wp:positionV>
                <wp:extent cx="666750" cy="140970"/>
                <wp:effectExtent l="0" t="0" r="12700" b="0"/>
                <wp:wrapSquare wrapText="bothSides"/>
                <wp:docPr id="424" name="Rectangle 42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36E2851-DE95-466C-8305-2D09B95F09E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6675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AB5663E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Ito </w:t>
                            </w:r>
                            <w:r w:rsidRPr="00D25F90">
                              <w:rPr>
                                <w:rFonts w:ascii="Arial" w:hAnsi="Arial"/>
                                <w:i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t al</w:t>
                            </w: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, 201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426" o:spid="_x0000_s1049" style="position:absolute;left:0;text-align:left;margin-left:18.45pt;margin-top:116pt;width:52.5pt;height:11.1pt;z-index:25143603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" filled="f" stroked="f">
                <v:textbox style="mso-fit-shape-to-text:t" inset="0,0,0,0">
                  <w:txbxContent>
                    <w:p w14:paraId="2AB5663E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Ito </w:t>
                      </w:r>
                      <w:r w:rsidRPr="00D25F90">
                        <w:rPr>
                          <w:rFonts w:ascii="Arial" w:hAnsi="Arial"/>
                          <w:i/>
                          <w:color w:val="000000"/>
                          <w:kern w:val="24"/>
                          <w:sz w:val="16"/>
                          <w:szCs w:val="16"/>
                        </w:rPr>
                        <w:t>et al</w:t>
                      </w: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, 201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37056" behindDoc="0" locked="0" layoutInCell="1" allowOverlap="1" wp14:anchorId="706A678C" wp14:editId="33BDBA2E">
                <wp:simplePos x="0" y="0"/>
                <wp:positionH relativeFrom="column">
                  <wp:posOffset>234315</wp:posOffset>
                </wp:positionH>
                <wp:positionV relativeFrom="paragraph">
                  <wp:posOffset>1600200</wp:posOffset>
                </wp:positionV>
                <wp:extent cx="839470" cy="140970"/>
                <wp:effectExtent l="0" t="0" r="8890" b="0"/>
                <wp:wrapSquare wrapText="bothSides"/>
                <wp:docPr id="425" name="Rectangle 42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5F386F6-92EE-4D24-8C90-1F37D9E54B4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394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C201FDC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proofErr w:type="spellStart"/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Sofuni</w:t>
                            </w:r>
                            <w:proofErr w:type="spellEnd"/>
                            <w:r w:rsidRPr="00D25F90">
                              <w:rPr>
                                <w:rFonts w:ascii="Arial" w:hAnsi="Arial"/>
                                <w:i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et al</w:t>
                            </w: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, 201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427" o:spid="_x0000_s1050" style="position:absolute;left:0;text-align:left;margin-left:18.45pt;margin-top:126pt;width:66.1pt;height:11.1pt;z-index:25143705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" filled="f" stroked="f">
                <v:textbox style="mso-fit-shape-to-text:t" inset="0,0,0,0">
                  <w:txbxContent>
                    <w:p w14:paraId="0C201FDC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proofErr w:type="spellStart"/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Sofuni</w:t>
                      </w:r>
                      <w:proofErr w:type="spellEnd"/>
                      <w:r w:rsidRPr="00D25F90">
                        <w:rPr>
                          <w:rFonts w:ascii="Arial" w:hAnsi="Arial"/>
                          <w:i/>
                          <w:color w:val="000000"/>
                          <w:kern w:val="24"/>
                          <w:sz w:val="16"/>
                          <w:szCs w:val="16"/>
                        </w:rPr>
                        <w:t xml:space="preserve"> et al</w:t>
                      </w: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, 201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38080" behindDoc="0" locked="0" layoutInCell="1" allowOverlap="1" wp14:anchorId="27F25705" wp14:editId="425362C8">
                <wp:simplePos x="0" y="0"/>
                <wp:positionH relativeFrom="column">
                  <wp:posOffset>234315</wp:posOffset>
                </wp:positionH>
                <wp:positionV relativeFrom="paragraph">
                  <wp:posOffset>1727200</wp:posOffset>
                </wp:positionV>
                <wp:extent cx="737870" cy="140970"/>
                <wp:effectExtent l="0" t="0" r="1905" b="0"/>
                <wp:wrapSquare wrapText="bothSides"/>
                <wp:docPr id="426" name="Rectangle 42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68412F2-DC03-4C9B-87CA-6302664AA9D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7378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772EB66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Pan </w:t>
                            </w:r>
                            <w:r w:rsidRPr="00D25F90">
                              <w:rPr>
                                <w:rFonts w:ascii="Arial" w:hAnsi="Arial"/>
                                <w:i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t al</w:t>
                            </w: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, 201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428" o:spid="_x0000_s1051" style="position:absolute;left:0;text-align:left;margin-left:18.45pt;margin-top:136pt;width:58.1pt;height:11.1pt;z-index:25143808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" filled="f" stroked="f">
                <v:textbox style="mso-fit-shape-to-text:t" inset="0,0,0,0">
                  <w:txbxContent>
                    <w:p w14:paraId="4772EB66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Pan </w:t>
                      </w:r>
                      <w:r w:rsidRPr="00D25F90">
                        <w:rPr>
                          <w:rFonts w:ascii="Arial" w:hAnsi="Arial"/>
                          <w:i/>
                          <w:color w:val="000000"/>
                          <w:kern w:val="24"/>
                          <w:sz w:val="16"/>
                          <w:szCs w:val="16"/>
                        </w:rPr>
                        <w:t>et al</w:t>
                      </w: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, 201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40128" behindDoc="0" locked="0" layoutInCell="1" allowOverlap="1" wp14:anchorId="452718A6" wp14:editId="7F0E1DC3">
                <wp:simplePos x="0" y="0"/>
                <wp:positionH relativeFrom="column">
                  <wp:posOffset>234315</wp:posOffset>
                </wp:positionH>
                <wp:positionV relativeFrom="paragraph">
                  <wp:posOffset>1968500</wp:posOffset>
                </wp:positionV>
                <wp:extent cx="725170" cy="140970"/>
                <wp:effectExtent l="0" t="0" r="13335" b="0"/>
                <wp:wrapSquare wrapText="bothSides"/>
                <wp:docPr id="428" name="Rectangle 43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8BEEC97-4B00-4077-9E74-94667A8CB7A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7251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A2C7D55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Lee </w:t>
                            </w:r>
                            <w:r w:rsidRPr="00D25F90">
                              <w:rPr>
                                <w:rFonts w:ascii="Arial" w:hAnsi="Arial"/>
                                <w:i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t al</w:t>
                            </w: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, 2012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430" o:spid="_x0000_s1052" style="position:absolute;left:0;text-align:left;margin-left:18.45pt;margin-top:155pt;width:57.1pt;height:11.1pt;z-index:2514401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" filled="f" stroked="f">
                <v:textbox style="mso-fit-shape-to-text:t" inset="0,0,0,0">
                  <w:txbxContent>
                    <w:p w14:paraId="6A2C7D55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Lee </w:t>
                      </w:r>
                      <w:r w:rsidRPr="00D25F90">
                        <w:rPr>
                          <w:rFonts w:ascii="Arial" w:hAnsi="Arial"/>
                          <w:i/>
                          <w:color w:val="000000"/>
                          <w:kern w:val="24"/>
                          <w:sz w:val="16"/>
                          <w:szCs w:val="16"/>
                        </w:rPr>
                        <w:t>et al</w:t>
                      </w: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, 2012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42176" behindDoc="0" locked="0" layoutInCell="1" allowOverlap="1" wp14:anchorId="5E09C068" wp14:editId="3127BB21">
                <wp:simplePos x="0" y="0"/>
                <wp:positionH relativeFrom="column">
                  <wp:posOffset>1339215</wp:posOffset>
                </wp:positionH>
                <wp:positionV relativeFrom="paragraph">
                  <wp:posOffset>609600</wp:posOffset>
                </wp:positionV>
                <wp:extent cx="384175" cy="147320"/>
                <wp:effectExtent l="0" t="0" r="9525" b="0"/>
                <wp:wrapSquare wrapText="bothSides"/>
                <wp:docPr id="430" name="Rectangle 43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7C6D19B-B832-4D4A-9F49-86770EB4E1F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84175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9B25336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vents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E09C068" id="Rectangle 432" o:spid="_x0000_s1051" style="position:absolute;left:0;text-align:left;margin-left:105.45pt;margin-top:48pt;width:30.25pt;height:11.6pt;z-index:25168998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" filled="f" stroked="f">
                <v:textbox style="mso-fit-shape-to-text:t" inset="0,0,0,0">
                  <w:txbxContent>
                    <w:p w14:paraId="39B25336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Events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43200" behindDoc="0" locked="0" layoutInCell="1" allowOverlap="1" wp14:anchorId="751E5B26" wp14:editId="5C42AEB0">
                <wp:simplePos x="0" y="0"/>
                <wp:positionH relativeFrom="column">
                  <wp:posOffset>1593215</wp:posOffset>
                </wp:positionH>
                <wp:positionV relativeFrom="paragraph">
                  <wp:posOffset>863600</wp:posOffset>
                </wp:positionV>
                <wp:extent cx="128270" cy="140970"/>
                <wp:effectExtent l="0" t="0" r="6985" b="0"/>
                <wp:wrapSquare wrapText="bothSides"/>
                <wp:docPr id="431" name="Rectangle 43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9D5D737-D054-4E9A-B9DB-3E23C063E37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82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92F1D2E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6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51E5B26" id="Rectangle 433" o:spid="_x0000_s1052" style="position:absolute;left:0;text-align:left;margin-left:125.45pt;margin-top:68pt;width:10.1pt;height:11.1pt;z-index:25169100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" filled="f" stroked="f">
                <v:textbox style="mso-fit-shape-to-text:t" inset="0,0,0,0">
                  <w:txbxContent>
                    <w:p w14:paraId="092F1D2E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6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44224" behindDoc="0" locked="0" layoutInCell="1" allowOverlap="1" wp14:anchorId="75EFCD72" wp14:editId="05347DA4">
                <wp:simplePos x="0" y="0"/>
                <wp:positionH relativeFrom="column">
                  <wp:posOffset>1593215</wp:posOffset>
                </wp:positionH>
                <wp:positionV relativeFrom="paragraph">
                  <wp:posOffset>990600</wp:posOffset>
                </wp:positionV>
                <wp:extent cx="128270" cy="140970"/>
                <wp:effectExtent l="0" t="0" r="6985" b="0"/>
                <wp:wrapSquare wrapText="bothSides"/>
                <wp:docPr id="432" name="Rectangle 43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4202169-0039-4B09-91CA-5AB2B92B3DB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82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F7F2A07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5EFCD72" id="Rectangle 434" o:spid="_x0000_s1053" style="position:absolute;left:0;text-align:left;margin-left:125.45pt;margin-top:78pt;width:10.1pt;height:11.1pt;z-index:25169203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" filled="f" stroked="f">
                <v:textbox style="mso-fit-shape-to-text:t" inset="0,0,0,0">
                  <w:txbxContent>
                    <w:p w14:paraId="6F7F2A07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45248" behindDoc="0" locked="0" layoutInCell="1" allowOverlap="1" wp14:anchorId="004A5253" wp14:editId="49C4BF0A">
                <wp:simplePos x="0" y="0"/>
                <wp:positionH relativeFrom="column">
                  <wp:posOffset>1593215</wp:posOffset>
                </wp:positionH>
                <wp:positionV relativeFrom="paragraph">
                  <wp:posOffset>1111250</wp:posOffset>
                </wp:positionV>
                <wp:extent cx="128270" cy="140970"/>
                <wp:effectExtent l="0" t="0" r="6985" b="0"/>
                <wp:wrapSquare wrapText="bothSides"/>
                <wp:docPr id="433" name="Rectangle 43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0DCBCF0-3188-4BAF-ABA4-2CEC45CB7BA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82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C7C30D8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2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04A5253" id="Rectangle 435" o:spid="_x0000_s1054" style="position:absolute;left:0;text-align:left;margin-left:125.45pt;margin-top:87.5pt;width:10.1pt;height:11.1pt;z-index:25169305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" filled="f" stroked="f">
                <v:textbox style="mso-fit-shape-to-text:t" inset="0,0,0,0">
                  <w:txbxContent>
                    <w:p w14:paraId="7C7C30D8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2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46272" behindDoc="0" locked="0" layoutInCell="1" allowOverlap="1" wp14:anchorId="729CCAD8" wp14:editId="1BE1C0E5">
                <wp:simplePos x="0" y="0"/>
                <wp:positionH relativeFrom="column">
                  <wp:posOffset>1593215</wp:posOffset>
                </wp:positionH>
                <wp:positionV relativeFrom="paragraph">
                  <wp:posOffset>1231900</wp:posOffset>
                </wp:positionV>
                <wp:extent cx="128270" cy="140970"/>
                <wp:effectExtent l="0" t="0" r="6985" b="0"/>
                <wp:wrapSquare wrapText="bothSides"/>
                <wp:docPr id="434" name="Rectangle 43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9E44A52-4182-4F6D-A35A-9A53099CD01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82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36ADAA9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3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29CCAD8" id="Rectangle 436" o:spid="_x0000_s1055" style="position:absolute;left:0;text-align:left;margin-left:125.45pt;margin-top:97pt;width:10.1pt;height:11.1pt;z-index:25169408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" filled="f" stroked="f">
                <v:textbox style="mso-fit-shape-to-text:t" inset="0,0,0,0">
                  <w:txbxContent>
                    <w:p w14:paraId="436ADAA9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3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47296" behindDoc="0" locked="0" layoutInCell="1" allowOverlap="1" wp14:anchorId="28FDCD3D" wp14:editId="3EB1D800">
                <wp:simplePos x="0" y="0"/>
                <wp:positionH relativeFrom="column">
                  <wp:posOffset>1593215</wp:posOffset>
                </wp:positionH>
                <wp:positionV relativeFrom="paragraph">
                  <wp:posOffset>1352550</wp:posOffset>
                </wp:positionV>
                <wp:extent cx="128270" cy="140970"/>
                <wp:effectExtent l="0" t="0" r="6985" b="0"/>
                <wp:wrapSquare wrapText="bothSides"/>
                <wp:docPr id="435" name="Rectangle 43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9176900-8505-4C76-A8BA-B56D682E271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82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5535989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8FDCD3D" id="Rectangle 437" o:spid="_x0000_s1056" style="position:absolute;left:0;text-align:left;margin-left:125.45pt;margin-top:106.5pt;width:10.1pt;height:11.1pt;z-index:25169510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" filled="f" stroked="f">
                <v:textbox style="mso-fit-shape-to-text:t" inset="0,0,0,0">
                  <w:txbxContent>
                    <w:p w14:paraId="75535989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48320" behindDoc="0" locked="0" layoutInCell="1" allowOverlap="1" wp14:anchorId="357A4DE9" wp14:editId="47B8446D">
                <wp:simplePos x="0" y="0"/>
                <wp:positionH relativeFrom="column">
                  <wp:posOffset>1593215</wp:posOffset>
                </wp:positionH>
                <wp:positionV relativeFrom="paragraph">
                  <wp:posOffset>1473200</wp:posOffset>
                </wp:positionV>
                <wp:extent cx="128270" cy="140970"/>
                <wp:effectExtent l="0" t="0" r="6985" b="0"/>
                <wp:wrapSquare wrapText="bothSides"/>
                <wp:docPr id="436" name="Rectangle 43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B269208-E74D-449A-AAAD-535AEE3F605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82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99EDC4D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57A4DE9" id="Rectangle 438" o:spid="_x0000_s1057" style="position:absolute;left:0;text-align:left;margin-left:125.45pt;margin-top:116pt;width:10.1pt;height:11.1pt;z-index:2516961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" filled="f" stroked="f">
                <v:textbox style="mso-fit-shape-to-text:t" inset="0,0,0,0">
                  <w:txbxContent>
                    <w:p w14:paraId="199EDC4D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49344" behindDoc="0" locked="0" layoutInCell="1" allowOverlap="1" wp14:anchorId="4B1E0A7D" wp14:editId="0325EDEE">
                <wp:simplePos x="0" y="0"/>
                <wp:positionH relativeFrom="column">
                  <wp:posOffset>1561465</wp:posOffset>
                </wp:positionH>
                <wp:positionV relativeFrom="paragraph">
                  <wp:posOffset>1600200</wp:posOffset>
                </wp:positionV>
                <wp:extent cx="160020" cy="140970"/>
                <wp:effectExtent l="0" t="0" r="1270" b="0"/>
                <wp:wrapSquare wrapText="bothSides"/>
                <wp:docPr id="437" name="Rectangle 43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C0268FC-6979-4BF7-BC7A-2960691F19D2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00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E762F70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2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B1E0A7D" id="Rectangle 439" o:spid="_x0000_s1058" style="position:absolute;left:0;text-align:left;margin-left:122.95pt;margin-top:126pt;width:12.6pt;height:11.1pt;z-index:25169715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" filled="f" stroked="f">
                <v:textbox style="mso-fit-shape-to-text:t" inset="0,0,0,0">
                  <w:txbxContent>
                    <w:p w14:paraId="7E762F70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2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50368" behindDoc="0" locked="0" layoutInCell="1" allowOverlap="1" wp14:anchorId="44EFF50D" wp14:editId="61257F41">
                <wp:simplePos x="0" y="0"/>
                <wp:positionH relativeFrom="column">
                  <wp:posOffset>1593215</wp:posOffset>
                </wp:positionH>
                <wp:positionV relativeFrom="paragraph">
                  <wp:posOffset>1727200</wp:posOffset>
                </wp:positionV>
                <wp:extent cx="128270" cy="140970"/>
                <wp:effectExtent l="0" t="0" r="6985" b="0"/>
                <wp:wrapSquare wrapText="bothSides"/>
                <wp:docPr id="438" name="Rectangle 44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495DF80-02F0-4EFD-B030-2E2BA9A675B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82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706E81B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4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4EFF50D" id="Rectangle 440" o:spid="_x0000_s1059" style="position:absolute;left:0;text-align:left;margin-left:125.45pt;margin-top:136pt;width:10.1pt;height:11.1pt;z-index:25169817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" filled="f" stroked="f">
                <v:textbox style="mso-fit-shape-to-text:t" inset="0,0,0,0">
                  <w:txbxContent>
                    <w:p w14:paraId="1706E81B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4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51392" behindDoc="0" locked="0" layoutInCell="1" allowOverlap="1" wp14:anchorId="32F9572B" wp14:editId="768FB881">
                <wp:simplePos x="0" y="0"/>
                <wp:positionH relativeFrom="column">
                  <wp:posOffset>1593215</wp:posOffset>
                </wp:positionH>
                <wp:positionV relativeFrom="paragraph">
                  <wp:posOffset>1847850</wp:posOffset>
                </wp:positionV>
                <wp:extent cx="128270" cy="140970"/>
                <wp:effectExtent l="0" t="0" r="6985" b="0"/>
                <wp:wrapSquare wrapText="bothSides"/>
                <wp:docPr id="439" name="Rectangle 44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A75A73D-5EAB-42DB-9E4C-7FBB395F3F42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82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F031691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2F9572B" id="Rectangle 441" o:spid="_x0000_s1060" style="position:absolute;left:0;text-align:left;margin-left:125.45pt;margin-top:145.5pt;width:10.1pt;height:11.1pt;z-index:25169920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" filled="f" stroked="f">
                <v:textbox style="mso-fit-shape-to-text:t" inset="0,0,0,0">
                  <w:txbxContent>
                    <w:p w14:paraId="7F031691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52416" behindDoc="0" locked="0" layoutInCell="1" allowOverlap="1" wp14:anchorId="52B3297F" wp14:editId="02A6202F">
                <wp:simplePos x="0" y="0"/>
                <wp:positionH relativeFrom="column">
                  <wp:posOffset>1593215</wp:posOffset>
                </wp:positionH>
                <wp:positionV relativeFrom="paragraph">
                  <wp:posOffset>1968500</wp:posOffset>
                </wp:positionV>
                <wp:extent cx="128270" cy="140970"/>
                <wp:effectExtent l="0" t="0" r="6985" b="0"/>
                <wp:wrapSquare wrapText="bothSides"/>
                <wp:docPr id="440" name="Rectangle 44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A0B6749-0E0F-4001-9565-CAAE39619DE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82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485B2CF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6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2B3297F" id="Rectangle 442" o:spid="_x0000_s1061" style="position:absolute;left:0;text-align:left;margin-left:125.45pt;margin-top:155pt;width:10.1pt;height:11.1pt;z-index:25170022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" filled="f" stroked="f">
                <v:textbox style="mso-fit-shape-to-text:t" inset="0,0,0,0">
                  <w:txbxContent>
                    <w:p w14:paraId="3485B2CF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6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53440" behindDoc="0" locked="0" layoutInCell="1" allowOverlap="1" wp14:anchorId="7AF523CF" wp14:editId="3A2D4D2B">
                <wp:simplePos x="0" y="0"/>
                <wp:positionH relativeFrom="column">
                  <wp:posOffset>1593215</wp:posOffset>
                </wp:positionH>
                <wp:positionV relativeFrom="paragraph">
                  <wp:posOffset>2089150</wp:posOffset>
                </wp:positionV>
                <wp:extent cx="128270" cy="140970"/>
                <wp:effectExtent l="0" t="0" r="6985" b="0"/>
                <wp:wrapSquare wrapText="bothSides"/>
                <wp:docPr id="441" name="Rectangle 44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BF1615A-5D8F-4BE4-9ABC-A4B8F613BF9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82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8298C0A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8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AF523CF" id="Rectangle 443" o:spid="_x0000_s1062" style="position:absolute;left:0;text-align:left;margin-left:125.45pt;margin-top:164.5pt;width:10.1pt;height:11.1pt;z-index:25170124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" filled="f" stroked="f">
                <v:textbox style="mso-fit-shape-to-text:t" inset="0,0,0,0">
                  <w:txbxContent>
                    <w:p w14:paraId="08298C0A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8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54464" behindDoc="0" locked="0" layoutInCell="1" allowOverlap="1" wp14:anchorId="257529C0" wp14:editId="76F636E6">
                <wp:simplePos x="0" y="0"/>
                <wp:positionH relativeFrom="column">
                  <wp:posOffset>1713865</wp:posOffset>
                </wp:positionH>
                <wp:positionV relativeFrom="paragraph">
                  <wp:posOffset>609600</wp:posOffset>
                </wp:positionV>
                <wp:extent cx="295275" cy="147320"/>
                <wp:effectExtent l="0" t="0" r="4445" b="0"/>
                <wp:wrapSquare wrapText="bothSides"/>
                <wp:docPr id="442" name="Rectangle 44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6DF490E-8070-401F-A29E-70EB54C4384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95275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CEE1122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Total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57529C0" id="Rectangle 444" o:spid="_x0000_s1063" style="position:absolute;left:0;text-align:left;margin-left:134.95pt;margin-top:48pt;width:23.25pt;height:11.6pt;z-index:25170227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" filled="f" stroked="f">
                <v:textbox style="mso-fit-shape-to-text:t" inset="0,0,0,0">
                  <w:txbxContent>
                    <w:p w14:paraId="3CEE1122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Total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55488" behindDoc="0" locked="0" layoutInCell="1" allowOverlap="1" wp14:anchorId="22F6AADF" wp14:editId="5EA502F3">
                <wp:simplePos x="0" y="0"/>
                <wp:positionH relativeFrom="column">
                  <wp:posOffset>1783715</wp:posOffset>
                </wp:positionH>
                <wp:positionV relativeFrom="paragraph">
                  <wp:posOffset>2330450</wp:posOffset>
                </wp:positionV>
                <wp:extent cx="223520" cy="147320"/>
                <wp:effectExtent l="0" t="0" r="1905" b="0"/>
                <wp:wrapSquare wrapText="bothSides"/>
                <wp:docPr id="443" name="Rectangle 44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6DBF6388-12E0-43B2-8347-9B8DD170D84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23520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414135B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734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2F6AADF" id="Rectangle 445" o:spid="_x0000_s1064" style="position:absolute;left:0;text-align:left;margin-left:140.45pt;margin-top:183.5pt;width:17.6pt;height:11.6pt;z-index:25170329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" filled="f" stroked="f">
                <v:textbox style="mso-fit-shape-to-text:t" inset="0,0,0,0">
                  <w:txbxContent>
                    <w:p w14:paraId="1414135B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734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56512" behindDoc="0" locked="0" layoutInCell="1" allowOverlap="1" wp14:anchorId="3981C193" wp14:editId="7B6F059B">
                <wp:simplePos x="0" y="0"/>
                <wp:positionH relativeFrom="column">
                  <wp:posOffset>1821815</wp:posOffset>
                </wp:positionH>
                <wp:positionV relativeFrom="paragraph">
                  <wp:posOffset>863600</wp:posOffset>
                </wp:positionV>
                <wp:extent cx="185420" cy="140970"/>
                <wp:effectExtent l="0" t="0" r="7620" b="0"/>
                <wp:wrapSquare wrapText="bothSides"/>
                <wp:docPr id="444" name="Rectangle 44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6CDB2E64-38F6-4B77-9642-A4F8E3582BF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854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13740E8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43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981C193" id="Rectangle 446" o:spid="_x0000_s1065" style="position:absolute;left:0;text-align:left;margin-left:143.45pt;margin-top:68pt;width:14.6pt;height:11.1pt;z-index:25170432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" filled="f" stroked="f">
                <v:textbox style="mso-fit-shape-to-text:t" inset="0,0,0,0">
                  <w:txbxContent>
                    <w:p w14:paraId="613740E8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43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57536" behindDoc="0" locked="0" layoutInCell="1" allowOverlap="1" wp14:anchorId="123E07F6" wp14:editId="6D3709A3">
                <wp:simplePos x="0" y="0"/>
                <wp:positionH relativeFrom="column">
                  <wp:posOffset>1821815</wp:posOffset>
                </wp:positionH>
                <wp:positionV relativeFrom="paragraph">
                  <wp:posOffset>990600</wp:posOffset>
                </wp:positionV>
                <wp:extent cx="185420" cy="140970"/>
                <wp:effectExtent l="0" t="0" r="7620" b="0"/>
                <wp:wrapSquare wrapText="bothSides"/>
                <wp:docPr id="445" name="Rectangle 44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8E89233-1B5F-4D97-85C8-EE256CA1729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854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FC1DCA0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4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23E07F6" id="Rectangle 447" o:spid="_x0000_s1066" style="position:absolute;left:0;text-align:left;margin-left:143.45pt;margin-top:78pt;width:14.6pt;height:11.1pt;z-index:25170534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" filled="f" stroked="f">
                <v:textbox style="mso-fit-shape-to-text:t" inset="0,0,0,0">
                  <w:txbxContent>
                    <w:p w14:paraId="1FC1DCA0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4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58560" behindDoc="0" locked="0" layoutInCell="1" allowOverlap="1" wp14:anchorId="3078279B" wp14:editId="737995A4">
                <wp:simplePos x="0" y="0"/>
                <wp:positionH relativeFrom="column">
                  <wp:posOffset>1821815</wp:posOffset>
                </wp:positionH>
                <wp:positionV relativeFrom="paragraph">
                  <wp:posOffset>1111250</wp:posOffset>
                </wp:positionV>
                <wp:extent cx="185420" cy="140970"/>
                <wp:effectExtent l="0" t="0" r="7620" b="0"/>
                <wp:wrapSquare wrapText="bothSides"/>
                <wp:docPr id="446" name="Rectangle 44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2B552B9-7FCF-4B22-B06E-9FF42ACA885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854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B399F85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38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078279B" id="Rectangle 448" o:spid="_x0000_s1067" style="position:absolute;left:0;text-align:left;margin-left:143.45pt;margin-top:87.5pt;width:14.6pt;height:11.1pt;z-index:25170636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" filled="f" stroked="f">
                <v:textbox style="mso-fit-shape-to-text:t" inset="0,0,0,0">
                  <w:txbxContent>
                    <w:p w14:paraId="6B399F85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38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59584" behindDoc="0" locked="0" layoutInCell="1" allowOverlap="1" wp14:anchorId="2B0B8BB9" wp14:editId="1A6EB648">
                <wp:simplePos x="0" y="0"/>
                <wp:positionH relativeFrom="column">
                  <wp:posOffset>1821815</wp:posOffset>
                </wp:positionH>
                <wp:positionV relativeFrom="paragraph">
                  <wp:posOffset>1231900</wp:posOffset>
                </wp:positionV>
                <wp:extent cx="185420" cy="140970"/>
                <wp:effectExtent l="0" t="0" r="7620" b="0"/>
                <wp:wrapSquare wrapText="bothSides"/>
                <wp:docPr id="447" name="Rectangle 44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754930E-D953-456E-9EE2-71C9E80AA32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854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CA99067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98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B0B8BB9" id="Rectangle 449" o:spid="_x0000_s1068" style="position:absolute;left:0;text-align:left;margin-left:143.45pt;margin-top:97pt;width:14.6pt;height:11.1pt;z-index:25170739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" filled="f" stroked="f">
                <v:textbox style="mso-fit-shape-to-text:t" inset="0,0,0,0">
                  <w:txbxContent>
                    <w:p w14:paraId="1CA99067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98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60608" behindDoc="0" locked="0" layoutInCell="1" allowOverlap="1" wp14:anchorId="04DFECF3" wp14:editId="2453ABD2">
                <wp:simplePos x="0" y="0"/>
                <wp:positionH relativeFrom="column">
                  <wp:posOffset>1821815</wp:posOffset>
                </wp:positionH>
                <wp:positionV relativeFrom="paragraph">
                  <wp:posOffset>1352550</wp:posOffset>
                </wp:positionV>
                <wp:extent cx="185420" cy="140970"/>
                <wp:effectExtent l="0" t="0" r="7620" b="0"/>
                <wp:wrapSquare wrapText="bothSides"/>
                <wp:docPr id="448" name="Rectangle 45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3963DE7-D48F-4919-8097-9FB0B805904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854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015863A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32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4DFECF3" id="Rectangle 450" o:spid="_x0000_s1069" style="position:absolute;left:0;text-align:left;margin-left:143.45pt;margin-top:106.5pt;width:14.6pt;height:11.1pt;z-index:25170841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" filled="f" stroked="f">
                <v:textbox style="mso-fit-shape-to-text:t" inset="0,0,0,0">
                  <w:txbxContent>
                    <w:p w14:paraId="3015863A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32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61632" behindDoc="0" locked="0" layoutInCell="1" allowOverlap="1" wp14:anchorId="7FC30E20" wp14:editId="38F34B97">
                <wp:simplePos x="0" y="0"/>
                <wp:positionH relativeFrom="column">
                  <wp:posOffset>1821815</wp:posOffset>
                </wp:positionH>
                <wp:positionV relativeFrom="paragraph">
                  <wp:posOffset>1473200</wp:posOffset>
                </wp:positionV>
                <wp:extent cx="185420" cy="140970"/>
                <wp:effectExtent l="0" t="0" r="7620" b="0"/>
                <wp:wrapSquare wrapText="bothSides"/>
                <wp:docPr id="449" name="Rectangle 45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EA0C86A-9E93-4093-99FD-32C90771A6D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854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4CB2B7F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35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FC30E20" id="Rectangle 451" o:spid="_x0000_s1070" style="position:absolute;left:0;text-align:left;margin-left:143.45pt;margin-top:116pt;width:14.6pt;height:11.1pt;z-index:25170944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" filled="f" stroked="f">
                <v:textbox style="mso-fit-shape-to-text:t" inset="0,0,0,0">
                  <w:txbxContent>
                    <w:p w14:paraId="44CB2B7F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35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62656" behindDoc="0" locked="0" layoutInCell="1" allowOverlap="1" wp14:anchorId="58F38BBE" wp14:editId="68A7B173">
                <wp:simplePos x="0" y="0"/>
                <wp:positionH relativeFrom="column">
                  <wp:posOffset>1790065</wp:posOffset>
                </wp:positionH>
                <wp:positionV relativeFrom="paragraph">
                  <wp:posOffset>1600200</wp:posOffset>
                </wp:positionV>
                <wp:extent cx="217170" cy="140970"/>
                <wp:effectExtent l="0" t="0" r="1905" b="0"/>
                <wp:wrapSquare wrapText="bothSides"/>
                <wp:docPr id="450" name="Rectangle 45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01B1B70-EDB3-489B-843E-DCDD0CA31F1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71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1508B77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213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8F38BBE" id="Rectangle 452" o:spid="_x0000_s1071" style="position:absolute;left:0;text-align:left;margin-left:140.95pt;margin-top:126pt;width:17.1pt;height:11.1pt;z-index:2517104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" filled="f" stroked="f">
                <v:textbox style="mso-fit-shape-to-text:t" inset="0,0,0,0">
                  <w:txbxContent>
                    <w:p w14:paraId="41508B77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213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63680" behindDoc="0" locked="0" layoutInCell="1" allowOverlap="1" wp14:anchorId="7824FB12" wp14:editId="044F8191">
                <wp:simplePos x="0" y="0"/>
                <wp:positionH relativeFrom="column">
                  <wp:posOffset>1821815</wp:posOffset>
                </wp:positionH>
                <wp:positionV relativeFrom="paragraph">
                  <wp:posOffset>1727200</wp:posOffset>
                </wp:positionV>
                <wp:extent cx="185420" cy="140970"/>
                <wp:effectExtent l="0" t="0" r="7620" b="0"/>
                <wp:wrapSquare wrapText="bothSides"/>
                <wp:docPr id="451" name="Rectangle 45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0081469-4062-4FDA-ADE9-FC487439A80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854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A033663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2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824FB12" id="Rectangle 453" o:spid="_x0000_s1072" style="position:absolute;left:0;text-align:left;margin-left:143.45pt;margin-top:136pt;width:14.6pt;height:11.1pt;z-index:25171148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" filled="f" stroked="f">
                <v:textbox style="mso-fit-shape-to-text:t" inset="0,0,0,0">
                  <w:txbxContent>
                    <w:p w14:paraId="4A033663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2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64704" behindDoc="0" locked="0" layoutInCell="1" allowOverlap="1" wp14:anchorId="2ABB121E" wp14:editId="792A43A8">
                <wp:simplePos x="0" y="0"/>
                <wp:positionH relativeFrom="column">
                  <wp:posOffset>1821815</wp:posOffset>
                </wp:positionH>
                <wp:positionV relativeFrom="paragraph">
                  <wp:posOffset>1847850</wp:posOffset>
                </wp:positionV>
                <wp:extent cx="185420" cy="140970"/>
                <wp:effectExtent l="0" t="0" r="7620" b="0"/>
                <wp:wrapSquare wrapText="bothSides"/>
                <wp:docPr id="452" name="Rectangle 45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7BBB91A-8ABC-4C41-A1AE-F647C873CE2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854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84A4BDA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6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ABB121E" id="Rectangle 454" o:spid="_x0000_s1073" style="position:absolute;left:0;text-align:left;margin-left:143.45pt;margin-top:145.5pt;width:14.6pt;height:11.1pt;z-index:25171251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" filled="f" stroked="f">
                <v:textbox style="mso-fit-shape-to-text:t" inset="0,0,0,0">
                  <w:txbxContent>
                    <w:p w14:paraId="784A4BDA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6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65728" behindDoc="0" locked="0" layoutInCell="1" allowOverlap="1" wp14:anchorId="19556DFC" wp14:editId="657275C5">
                <wp:simplePos x="0" y="0"/>
                <wp:positionH relativeFrom="column">
                  <wp:posOffset>1821815</wp:posOffset>
                </wp:positionH>
                <wp:positionV relativeFrom="paragraph">
                  <wp:posOffset>1968500</wp:posOffset>
                </wp:positionV>
                <wp:extent cx="185420" cy="140970"/>
                <wp:effectExtent l="0" t="0" r="7620" b="0"/>
                <wp:wrapSquare wrapText="bothSides"/>
                <wp:docPr id="453" name="Rectangle 45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E57AD38-BC86-4D20-9AA5-0BADAB20AC3B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854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54CECDF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5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9556DFC" id="Rectangle 455" o:spid="_x0000_s1074" style="position:absolute;left:0;text-align:left;margin-left:143.45pt;margin-top:155pt;width:14.6pt;height:11.1pt;z-index:25171353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" filled="f" stroked="f">
                <v:textbox style="mso-fit-shape-to-text:t" inset="0,0,0,0">
                  <w:txbxContent>
                    <w:p w14:paraId="554CECDF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5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66752" behindDoc="0" locked="0" layoutInCell="1" allowOverlap="1" wp14:anchorId="428468C2" wp14:editId="731CFC93">
                <wp:simplePos x="0" y="0"/>
                <wp:positionH relativeFrom="column">
                  <wp:posOffset>1790065</wp:posOffset>
                </wp:positionH>
                <wp:positionV relativeFrom="paragraph">
                  <wp:posOffset>2089150</wp:posOffset>
                </wp:positionV>
                <wp:extent cx="217170" cy="140970"/>
                <wp:effectExtent l="0" t="0" r="1905" b="0"/>
                <wp:wrapSquare wrapText="bothSides"/>
                <wp:docPr id="454" name="Rectangle 45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115E4B7-31C7-4AA1-9302-2158D2760DC2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71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327F876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04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28468C2" id="Rectangle 456" o:spid="_x0000_s1075" style="position:absolute;left:0;text-align:left;margin-left:140.95pt;margin-top:164.5pt;width:17.1pt;height:11.1pt;z-index:25171456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" filled="f" stroked="f">
                <v:textbox style="mso-fit-shape-to-text:t" inset="0,0,0,0">
                  <w:txbxContent>
                    <w:p w14:paraId="0327F876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04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67776" behindDoc="0" locked="0" layoutInCell="1" allowOverlap="1" wp14:anchorId="439DEA2B" wp14:editId="3A1296D4">
                <wp:simplePos x="0" y="0"/>
                <wp:positionH relativeFrom="column">
                  <wp:posOffset>1320165</wp:posOffset>
                </wp:positionH>
                <wp:positionV relativeFrom="paragraph">
                  <wp:posOffset>488950</wp:posOffset>
                </wp:positionV>
                <wp:extent cx="692150" cy="147320"/>
                <wp:effectExtent l="0" t="0" r="9525" b="0"/>
                <wp:wrapSquare wrapText="bothSides"/>
                <wp:docPr id="455" name="Rectangle 45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5358156-E8A1-4E30-A92D-D1D042EBD2A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92150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F738B5A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xperimental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39DEA2B" id="Rectangle 457" o:spid="_x0000_s1076" style="position:absolute;left:0;text-align:left;margin-left:103.95pt;margin-top:38.5pt;width:54.5pt;height:11.6pt;z-index:25171558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" filled="f" stroked="f">
                <v:textbox style="mso-fit-shape-to-text:t" inset="0,0,0,0">
                  <w:txbxContent>
                    <w:p w14:paraId="2F738B5A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Experimental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68800" behindDoc="0" locked="0" layoutInCell="1" allowOverlap="1" wp14:anchorId="11FE6E29" wp14:editId="76310D91">
                <wp:simplePos x="0" y="0"/>
                <wp:positionH relativeFrom="column">
                  <wp:posOffset>2018665</wp:posOffset>
                </wp:positionH>
                <wp:positionV relativeFrom="paragraph">
                  <wp:posOffset>609600</wp:posOffset>
                </wp:positionV>
                <wp:extent cx="384175" cy="147320"/>
                <wp:effectExtent l="0" t="0" r="9525" b="0"/>
                <wp:wrapSquare wrapText="bothSides"/>
                <wp:docPr id="456" name="Rectangle 45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ACE7601-725C-4BED-BDFE-C76E939099E2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84175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EB5D648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vents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1FE6E29" id="Rectangle 458" o:spid="_x0000_s1077" style="position:absolute;left:0;text-align:left;margin-left:158.95pt;margin-top:48pt;width:30.25pt;height:11.6pt;z-index:25171660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" filled="f" stroked="f">
                <v:textbox style="mso-fit-shape-to-text:t" inset="0,0,0,0">
                  <w:txbxContent>
                    <w:p w14:paraId="7EB5D648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Events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69824" behindDoc="0" locked="0" layoutInCell="1" allowOverlap="1" wp14:anchorId="4A1180BF" wp14:editId="52E2699D">
                <wp:simplePos x="0" y="0"/>
                <wp:positionH relativeFrom="column">
                  <wp:posOffset>2272665</wp:posOffset>
                </wp:positionH>
                <wp:positionV relativeFrom="paragraph">
                  <wp:posOffset>863600</wp:posOffset>
                </wp:positionV>
                <wp:extent cx="128270" cy="140970"/>
                <wp:effectExtent l="0" t="0" r="6985" b="0"/>
                <wp:wrapSquare wrapText="bothSides"/>
                <wp:docPr id="457" name="Rectangle 45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FE47806-66AC-4A3D-A7FE-4E5AD9E9A02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82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0EA9027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9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A1180BF" id="Rectangle 459" o:spid="_x0000_s1078" style="position:absolute;left:0;text-align:left;margin-left:178.95pt;margin-top:68pt;width:10.1pt;height:11.1pt;z-index:25171763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" filled="f" stroked="f">
                <v:textbox style="mso-fit-shape-to-text:t" inset="0,0,0,0">
                  <w:txbxContent>
                    <w:p w14:paraId="20EA9027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9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70848" behindDoc="0" locked="0" layoutInCell="1" allowOverlap="1" wp14:anchorId="378A5304" wp14:editId="52FA8247">
                <wp:simplePos x="0" y="0"/>
                <wp:positionH relativeFrom="column">
                  <wp:posOffset>2240915</wp:posOffset>
                </wp:positionH>
                <wp:positionV relativeFrom="paragraph">
                  <wp:posOffset>990600</wp:posOffset>
                </wp:positionV>
                <wp:extent cx="160020" cy="140970"/>
                <wp:effectExtent l="0" t="0" r="1270" b="0"/>
                <wp:wrapSquare wrapText="bothSides"/>
                <wp:docPr id="458" name="Rectangle 46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0DB2C7E-FCA1-4341-BC64-D7C35471642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00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1A8F5B8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78A5304" id="Rectangle 460" o:spid="_x0000_s1079" style="position:absolute;left:0;text-align:left;margin-left:176.45pt;margin-top:78pt;width:12.6pt;height:11.1pt;z-index:25171865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" filled="f" stroked="f">
                <v:textbox style="mso-fit-shape-to-text:t" inset="0,0,0,0">
                  <w:txbxContent>
                    <w:p w14:paraId="61A8F5B8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71872" behindDoc="0" locked="0" layoutInCell="1" allowOverlap="1" wp14:anchorId="12F26352" wp14:editId="6F64BA40">
                <wp:simplePos x="0" y="0"/>
                <wp:positionH relativeFrom="column">
                  <wp:posOffset>2240915</wp:posOffset>
                </wp:positionH>
                <wp:positionV relativeFrom="paragraph">
                  <wp:posOffset>1111250</wp:posOffset>
                </wp:positionV>
                <wp:extent cx="160020" cy="140970"/>
                <wp:effectExtent l="0" t="0" r="1270" b="0"/>
                <wp:wrapSquare wrapText="bothSides"/>
                <wp:docPr id="459" name="Rectangle 46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62DA73F9-DD1F-49C8-9941-F97B7F79896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00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9E76D9C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2F26352" id="Rectangle 461" o:spid="_x0000_s1080" style="position:absolute;left:0;text-align:left;margin-left:176.45pt;margin-top:87.5pt;width:12.6pt;height:11.1pt;z-index:25171968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" filled="f" stroked="f">
                <v:textbox style="mso-fit-shape-to-text:t" inset="0,0,0,0">
                  <w:txbxContent>
                    <w:p w14:paraId="29E76D9C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72896" behindDoc="0" locked="0" layoutInCell="1" allowOverlap="1" wp14:anchorId="5C5B8121" wp14:editId="064A2F00">
                <wp:simplePos x="0" y="0"/>
                <wp:positionH relativeFrom="column">
                  <wp:posOffset>2240915</wp:posOffset>
                </wp:positionH>
                <wp:positionV relativeFrom="paragraph">
                  <wp:posOffset>1231900</wp:posOffset>
                </wp:positionV>
                <wp:extent cx="160020" cy="140970"/>
                <wp:effectExtent l="0" t="0" r="1270" b="0"/>
                <wp:wrapSquare wrapText="bothSides"/>
                <wp:docPr id="460" name="Rectangle 46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4D26400-53D6-45B0-8EE5-5E137F69140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00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E64C460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4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C5B8121" id="Rectangle 462" o:spid="_x0000_s1081" style="position:absolute;left:0;text-align:left;margin-left:176.45pt;margin-top:97pt;width:12.6pt;height:11.1pt;z-index:25172070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" filled="f" stroked="f">
                <v:textbox style="mso-fit-shape-to-text:t" inset="0,0,0,0">
                  <w:txbxContent>
                    <w:p w14:paraId="2E64C460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4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73920" behindDoc="0" locked="0" layoutInCell="1" allowOverlap="1" wp14:anchorId="662B1B10" wp14:editId="66F9CF51">
                <wp:simplePos x="0" y="0"/>
                <wp:positionH relativeFrom="column">
                  <wp:posOffset>2272665</wp:posOffset>
                </wp:positionH>
                <wp:positionV relativeFrom="paragraph">
                  <wp:posOffset>1352550</wp:posOffset>
                </wp:positionV>
                <wp:extent cx="128270" cy="140970"/>
                <wp:effectExtent l="0" t="0" r="6985" b="0"/>
                <wp:wrapSquare wrapText="bothSides"/>
                <wp:docPr id="461" name="Rectangle 46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AF28199-21B0-4014-945C-9FADBC76A98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82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ACE7462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4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62B1B10" id="Rectangle 463" o:spid="_x0000_s1082" style="position:absolute;left:0;text-align:left;margin-left:178.95pt;margin-top:106.5pt;width:10.1pt;height:11.1pt;z-index:2517217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" filled="f" stroked="f">
                <v:textbox style="mso-fit-shape-to-text:t" inset="0,0,0,0">
                  <w:txbxContent>
                    <w:p w14:paraId="6ACE7462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4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74944" behindDoc="0" locked="0" layoutInCell="1" allowOverlap="1" wp14:anchorId="6873ED6B" wp14:editId="189338BC">
                <wp:simplePos x="0" y="0"/>
                <wp:positionH relativeFrom="column">
                  <wp:posOffset>2272665</wp:posOffset>
                </wp:positionH>
                <wp:positionV relativeFrom="paragraph">
                  <wp:posOffset>1473200</wp:posOffset>
                </wp:positionV>
                <wp:extent cx="128270" cy="140970"/>
                <wp:effectExtent l="0" t="0" r="6985" b="0"/>
                <wp:wrapSquare wrapText="bothSides"/>
                <wp:docPr id="462" name="Rectangle 46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6E07A48-0B98-4005-8377-451ED4EB96B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82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D53C7D2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8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873ED6B" id="Rectangle 464" o:spid="_x0000_s1083" style="position:absolute;left:0;text-align:left;margin-left:178.95pt;margin-top:116pt;width:10.1pt;height:11.1pt;z-index:25172275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" filled="f" stroked="f">
                <v:textbox style="mso-fit-shape-to-text:t" inset="0,0,0,0">
                  <w:txbxContent>
                    <w:p w14:paraId="0D53C7D2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8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75968" behindDoc="0" locked="0" layoutInCell="1" allowOverlap="1" wp14:anchorId="2A8C42A7" wp14:editId="62F443C2">
                <wp:simplePos x="0" y="0"/>
                <wp:positionH relativeFrom="column">
                  <wp:posOffset>2240915</wp:posOffset>
                </wp:positionH>
                <wp:positionV relativeFrom="paragraph">
                  <wp:posOffset>1600200</wp:posOffset>
                </wp:positionV>
                <wp:extent cx="160020" cy="140970"/>
                <wp:effectExtent l="0" t="0" r="1270" b="0"/>
                <wp:wrapSquare wrapText="bothSides"/>
                <wp:docPr id="463" name="Rectangle 46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36CD172-3550-453E-9EEB-2D9EA72ED29F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00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2256C46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3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A8C42A7" id="Rectangle 465" o:spid="_x0000_s1084" style="position:absolute;left:0;text-align:left;margin-left:176.45pt;margin-top:126pt;width:12.6pt;height:11.1pt;z-index:25172377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" filled="f" stroked="f">
                <v:textbox style="mso-fit-shape-to-text:t" inset="0,0,0,0">
                  <w:txbxContent>
                    <w:p w14:paraId="62256C46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3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76992" behindDoc="0" locked="0" layoutInCell="1" allowOverlap="1" wp14:anchorId="47675CA5" wp14:editId="4FD863E9">
                <wp:simplePos x="0" y="0"/>
                <wp:positionH relativeFrom="column">
                  <wp:posOffset>2240915</wp:posOffset>
                </wp:positionH>
                <wp:positionV relativeFrom="paragraph">
                  <wp:posOffset>1727200</wp:posOffset>
                </wp:positionV>
                <wp:extent cx="160020" cy="140970"/>
                <wp:effectExtent l="0" t="0" r="1270" b="0"/>
                <wp:wrapSquare wrapText="bothSides"/>
                <wp:docPr id="464" name="Rectangle 46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1416E9B-A1B6-4A0B-B595-1FB8D2DE2A6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00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0B7A0FB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4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7675CA5" id="Rectangle 466" o:spid="_x0000_s1085" style="position:absolute;left:0;text-align:left;margin-left:176.45pt;margin-top:136pt;width:12.6pt;height:11.1pt;z-index:25172480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" filled="f" stroked="f">
                <v:textbox style="mso-fit-shape-to-text:t" inset="0,0,0,0">
                  <w:txbxContent>
                    <w:p w14:paraId="50B7A0FB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4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78016" behindDoc="0" locked="0" layoutInCell="1" allowOverlap="1" wp14:anchorId="0CF60182" wp14:editId="3B7DB3D7">
                <wp:simplePos x="0" y="0"/>
                <wp:positionH relativeFrom="column">
                  <wp:posOffset>2272665</wp:posOffset>
                </wp:positionH>
                <wp:positionV relativeFrom="paragraph">
                  <wp:posOffset>1847850</wp:posOffset>
                </wp:positionV>
                <wp:extent cx="128270" cy="140970"/>
                <wp:effectExtent l="0" t="0" r="6985" b="0"/>
                <wp:wrapSquare wrapText="bothSides"/>
                <wp:docPr id="465" name="Rectangle 46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166B25C-9C14-4062-B75F-7833F177052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82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FA79813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8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CF60182" id="Rectangle 467" o:spid="_x0000_s1086" style="position:absolute;left:0;text-align:left;margin-left:178.95pt;margin-top:145.5pt;width:10.1pt;height:11.1pt;z-index:25172582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" filled="f" stroked="f">
                <v:textbox style="mso-fit-shape-to-text:t" inset="0,0,0,0">
                  <w:txbxContent>
                    <w:p w14:paraId="2FA79813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8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79040" behindDoc="0" locked="0" layoutInCell="1" allowOverlap="1" wp14:anchorId="461A9AE0" wp14:editId="606922E9">
                <wp:simplePos x="0" y="0"/>
                <wp:positionH relativeFrom="column">
                  <wp:posOffset>2240915</wp:posOffset>
                </wp:positionH>
                <wp:positionV relativeFrom="paragraph">
                  <wp:posOffset>1968500</wp:posOffset>
                </wp:positionV>
                <wp:extent cx="160020" cy="140970"/>
                <wp:effectExtent l="0" t="0" r="1270" b="0"/>
                <wp:wrapSquare wrapText="bothSides"/>
                <wp:docPr id="466" name="Rectangle 46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C56404A-BBE9-46D7-AC4D-D6C9A7C2493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00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B81D10A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5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61A9AE0" id="Rectangle 468" o:spid="_x0000_s1087" style="position:absolute;left:0;text-align:left;margin-left:176.45pt;margin-top:155pt;width:12.6pt;height:11.1pt;z-index:25172684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" filled="f" stroked="f">
                <v:textbox style="mso-fit-shape-to-text:t" inset="0,0,0,0">
                  <w:txbxContent>
                    <w:p w14:paraId="4B81D10A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5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80064" behindDoc="0" locked="0" layoutInCell="1" allowOverlap="1" wp14:anchorId="7323DBC1" wp14:editId="3C6D1C63">
                <wp:simplePos x="0" y="0"/>
                <wp:positionH relativeFrom="column">
                  <wp:posOffset>2240915</wp:posOffset>
                </wp:positionH>
                <wp:positionV relativeFrom="paragraph">
                  <wp:posOffset>2089150</wp:posOffset>
                </wp:positionV>
                <wp:extent cx="160020" cy="140970"/>
                <wp:effectExtent l="0" t="0" r="1270" b="0"/>
                <wp:wrapSquare wrapText="bothSides"/>
                <wp:docPr id="467" name="Rectangle 46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62058770-FE3B-4358-8E10-A144FB53B1C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00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E3D590E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8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323DBC1" id="Rectangle 469" o:spid="_x0000_s1088" style="position:absolute;left:0;text-align:left;margin-left:176.45pt;margin-top:164.5pt;width:12.6pt;height:11.1pt;z-index:25172787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" filled="f" stroked="f">
                <v:textbox style="mso-fit-shape-to-text:t" inset="0,0,0,0">
                  <w:txbxContent>
                    <w:p w14:paraId="4E3D590E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8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81088" behindDoc="0" locked="0" layoutInCell="1" allowOverlap="1" wp14:anchorId="74B380E1" wp14:editId="40E6D057">
                <wp:simplePos x="0" y="0"/>
                <wp:positionH relativeFrom="column">
                  <wp:posOffset>2393315</wp:posOffset>
                </wp:positionH>
                <wp:positionV relativeFrom="paragraph">
                  <wp:posOffset>609600</wp:posOffset>
                </wp:positionV>
                <wp:extent cx="295275" cy="147320"/>
                <wp:effectExtent l="0" t="0" r="4445" b="0"/>
                <wp:wrapSquare wrapText="bothSides"/>
                <wp:docPr id="468" name="Rectangle 47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65A4B8A-E780-4C53-B90F-4386D8B4226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95275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28E418F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Total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4B380E1" id="Rectangle 470" o:spid="_x0000_s1089" style="position:absolute;left:0;text-align:left;margin-left:188.45pt;margin-top:48pt;width:23.25pt;height:11.6pt;z-index:25172889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" filled="f" stroked="f">
                <v:textbox style="mso-fit-shape-to-text:t" inset="0,0,0,0">
                  <w:txbxContent>
                    <w:p w14:paraId="228E418F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Total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82112" behindDoc="0" locked="0" layoutInCell="1" allowOverlap="1" wp14:anchorId="10DCC910" wp14:editId="71D3734B">
                <wp:simplePos x="0" y="0"/>
                <wp:positionH relativeFrom="column">
                  <wp:posOffset>2463165</wp:posOffset>
                </wp:positionH>
                <wp:positionV relativeFrom="paragraph">
                  <wp:posOffset>2330450</wp:posOffset>
                </wp:positionV>
                <wp:extent cx="223520" cy="147320"/>
                <wp:effectExtent l="0" t="0" r="1905" b="0"/>
                <wp:wrapSquare wrapText="bothSides"/>
                <wp:docPr id="469" name="Rectangle 47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B82A2EB-D900-48E4-8934-C538522335A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23520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675CBC3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74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0DCC910" id="Rectangle 471" o:spid="_x0000_s1090" style="position:absolute;left:0;text-align:left;margin-left:193.95pt;margin-top:183.5pt;width:17.6pt;height:11.6pt;z-index:25172992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" filled="f" stroked="f">
                <v:textbox style="mso-fit-shape-to-text:t" inset="0,0,0,0">
                  <w:txbxContent>
                    <w:p w14:paraId="4675CBC3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74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83136" behindDoc="0" locked="0" layoutInCell="1" allowOverlap="1" wp14:anchorId="62286D21" wp14:editId="57FAEE58">
                <wp:simplePos x="0" y="0"/>
                <wp:positionH relativeFrom="column">
                  <wp:posOffset>2501265</wp:posOffset>
                </wp:positionH>
                <wp:positionV relativeFrom="paragraph">
                  <wp:posOffset>863600</wp:posOffset>
                </wp:positionV>
                <wp:extent cx="185420" cy="140970"/>
                <wp:effectExtent l="0" t="0" r="7620" b="0"/>
                <wp:wrapSquare wrapText="bothSides"/>
                <wp:docPr id="470" name="Rectangle 47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431C87E-659E-4476-8C5E-BA910513663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854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016D640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5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2286D21" id="Rectangle 472" o:spid="_x0000_s1091" style="position:absolute;left:0;text-align:left;margin-left:196.95pt;margin-top:68pt;width:14.6pt;height:11.1pt;z-index:25173094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" filled="f" stroked="f">
                <v:textbox style="mso-fit-shape-to-text:t" inset="0,0,0,0">
                  <w:txbxContent>
                    <w:p w14:paraId="3016D640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5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84160" behindDoc="0" locked="0" layoutInCell="1" allowOverlap="1" wp14:anchorId="569F20BD" wp14:editId="5096879A">
                <wp:simplePos x="0" y="0"/>
                <wp:positionH relativeFrom="column">
                  <wp:posOffset>2501265</wp:posOffset>
                </wp:positionH>
                <wp:positionV relativeFrom="paragraph">
                  <wp:posOffset>990600</wp:posOffset>
                </wp:positionV>
                <wp:extent cx="185420" cy="140970"/>
                <wp:effectExtent l="0" t="0" r="7620" b="0"/>
                <wp:wrapSquare wrapText="bothSides"/>
                <wp:docPr id="471" name="Rectangle 47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AF8E487-2D8A-4812-8CEE-CEE36B5D44EF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854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72629FE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39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69F20BD" id="Rectangle 473" o:spid="_x0000_s1092" style="position:absolute;left:0;text-align:left;margin-left:196.95pt;margin-top:78pt;width:14.6pt;height:11.1pt;z-index:25173196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" filled="f" stroked="f">
                <v:textbox style="mso-fit-shape-to-text:t" inset="0,0,0,0">
                  <w:txbxContent>
                    <w:p w14:paraId="772629FE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39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85184" behindDoc="0" locked="0" layoutInCell="1" allowOverlap="1" wp14:anchorId="758E80C0" wp14:editId="39DCEC6C">
                <wp:simplePos x="0" y="0"/>
                <wp:positionH relativeFrom="column">
                  <wp:posOffset>2501265</wp:posOffset>
                </wp:positionH>
                <wp:positionV relativeFrom="paragraph">
                  <wp:posOffset>1111250</wp:posOffset>
                </wp:positionV>
                <wp:extent cx="185420" cy="140970"/>
                <wp:effectExtent l="0" t="0" r="7620" b="0"/>
                <wp:wrapSquare wrapText="bothSides"/>
                <wp:docPr id="472" name="Rectangle 47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B369D7A-6401-4EE7-AFFD-B3AC319B504B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854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E25DFD3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36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58E80C0" id="Rectangle 474" o:spid="_x0000_s1093" style="position:absolute;left:0;text-align:left;margin-left:196.95pt;margin-top:87.5pt;width:14.6pt;height:11.1pt;z-index:25173299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" filled="f" stroked="f">
                <v:textbox style="mso-fit-shape-to-text:t" inset="0,0,0,0">
                  <w:txbxContent>
                    <w:p w14:paraId="0E25DFD3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36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86208" behindDoc="0" locked="0" layoutInCell="1" allowOverlap="1" wp14:anchorId="2F3AA52A" wp14:editId="6B66BE07">
                <wp:simplePos x="0" y="0"/>
                <wp:positionH relativeFrom="column">
                  <wp:posOffset>2469515</wp:posOffset>
                </wp:positionH>
                <wp:positionV relativeFrom="paragraph">
                  <wp:posOffset>1231900</wp:posOffset>
                </wp:positionV>
                <wp:extent cx="217170" cy="140970"/>
                <wp:effectExtent l="0" t="0" r="1905" b="0"/>
                <wp:wrapSquare wrapText="bothSides"/>
                <wp:docPr id="473" name="Rectangle 47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114BA0C-92A2-4CAC-90C5-20455EA788F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71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E086084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03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F3AA52A" id="Rectangle 475" o:spid="_x0000_s1094" style="position:absolute;left:0;text-align:left;margin-left:194.45pt;margin-top:97pt;width:17.1pt;height:11.1pt;z-index:25173401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" filled="f" stroked="f">
                <v:textbox style="mso-fit-shape-to-text:t" inset="0,0,0,0">
                  <w:txbxContent>
                    <w:p w14:paraId="5E086084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03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87232" behindDoc="0" locked="0" layoutInCell="1" allowOverlap="1" wp14:anchorId="40AAF96F" wp14:editId="5F9507BB">
                <wp:simplePos x="0" y="0"/>
                <wp:positionH relativeFrom="column">
                  <wp:posOffset>2501265</wp:posOffset>
                </wp:positionH>
                <wp:positionV relativeFrom="paragraph">
                  <wp:posOffset>1352550</wp:posOffset>
                </wp:positionV>
                <wp:extent cx="185420" cy="140970"/>
                <wp:effectExtent l="0" t="0" r="7620" b="0"/>
                <wp:wrapSquare wrapText="bothSides"/>
                <wp:docPr id="474" name="Rectangle 47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A3129CA-C84E-4AC1-AF32-6ABEB5C01D7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854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26B9102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32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0AAF96F" id="Rectangle 476" o:spid="_x0000_s1095" style="position:absolute;left:0;text-align:left;margin-left:196.95pt;margin-top:106.5pt;width:14.6pt;height:11.1pt;z-index:25173504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" filled="f" stroked="f">
                <v:textbox style="mso-fit-shape-to-text:t" inset="0,0,0,0">
                  <w:txbxContent>
                    <w:p w14:paraId="026B9102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32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88256" behindDoc="0" locked="0" layoutInCell="1" allowOverlap="1" wp14:anchorId="1907CF2E" wp14:editId="73566E11">
                <wp:simplePos x="0" y="0"/>
                <wp:positionH relativeFrom="column">
                  <wp:posOffset>2501265</wp:posOffset>
                </wp:positionH>
                <wp:positionV relativeFrom="paragraph">
                  <wp:posOffset>1473200</wp:posOffset>
                </wp:positionV>
                <wp:extent cx="185420" cy="140970"/>
                <wp:effectExtent l="0" t="0" r="7620" b="0"/>
                <wp:wrapSquare wrapText="bothSides"/>
                <wp:docPr id="475" name="Rectangle 47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5DB5994-B700-4373-9A97-DA44BB736BFF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854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3A6A029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35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907CF2E" id="Rectangle 477" o:spid="_x0000_s1096" style="position:absolute;left:0;text-align:left;margin-left:196.95pt;margin-top:116pt;width:14.6pt;height:11.1pt;z-index:2517360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" filled="f" stroked="f">
                <v:textbox style="mso-fit-shape-to-text:t" inset="0,0,0,0">
                  <w:txbxContent>
                    <w:p w14:paraId="73A6A029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35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89280" behindDoc="0" locked="0" layoutInCell="1" allowOverlap="1" wp14:anchorId="354F46C4" wp14:editId="55C979E9">
                <wp:simplePos x="0" y="0"/>
                <wp:positionH relativeFrom="column">
                  <wp:posOffset>2469515</wp:posOffset>
                </wp:positionH>
                <wp:positionV relativeFrom="paragraph">
                  <wp:posOffset>1600200</wp:posOffset>
                </wp:positionV>
                <wp:extent cx="217170" cy="140970"/>
                <wp:effectExtent l="0" t="0" r="1905" b="0"/>
                <wp:wrapSquare wrapText="bothSides"/>
                <wp:docPr id="476" name="Rectangle 47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80FC8F4-150C-4E72-9132-2F0B4928D4D2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71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A5B4C11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213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54F46C4" id="Rectangle 478" o:spid="_x0000_s1097" style="position:absolute;left:0;text-align:left;margin-left:194.45pt;margin-top:126pt;width:17.1pt;height:11.1pt;z-index:25173708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" filled="f" stroked="f">
                <v:textbox style="mso-fit-shape-to-text:t" inset="0,0,0,0">
                  <w:txbxContent>
                    <w:p w14:paraId="5A5B4C11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213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90304" behindDoc="0" locked="0" layoutInCell="1" allowOverlap="1" wp14:anchorId="58F26C3D" wp14:editId="2D56C3AD">
                <wp:simplePos x="0" y="0"/>
                <wp:positionH relativeFrom="column">
                  <wp:posOffset>2501265</wp:posOffset>
                </wp:positionH>
                <wp:positionV relativeFrom="paragraph">
                  <wp:posOffset>1727200</wp:posOffset>
                </wp:positionV>
                <wp:extent cx="185420" cy="140970"/>
                <wp:effectExtent l="0" t="0" r="7620" b="0"/>
                <wp:wrapSquare wrapText="bothSides"/>
                <wp:docPr id="477" name="Rectangle 47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BAD8359-120F-4B00-BB3B-9FC7C66BDBA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854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B820CCD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2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8F26C3D" id="Rectangle 479" o:spid="_x0000_s1098" style="position:absolute;left:0;text-align:left;margin-left:196.95pt;margin-top:136pt;width:14.6pt;height:11.1pt;z-index:25173811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" filled="f" stroked="f">
                <v:textbox style="mso-fit-shape-to-text:t" inset="0,0,0,0">
                  <w:txbxContent>
                    <w:p w14:paraId="7B820CCD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2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91328" behindDoc="0" locked="0" layoutInCell="1" allowOverlap="1" wp14:anchorId="1974E7D0" wp14:editId="749D8A21">
                <wp:simplePos x="0" y="0"/>
                <wp:positionH relativeFrom="column">
                  <wp:posOffset>2501265</wp:posOffset>
                </wp:positionH>
                <wp:positionV relativeFrom="paragraph">
                  <wp:posOffset>1847850</wp:posOffset>
                </wp:positionV>
                <wp:extent cx="185420" cy="140970"/>
                <wp:effectExtent l="0" t="0" r="7620" b="0"/>
                <wp:wrapSquare wrapText="bothSides"/>
                <wp:docPr id="478" name="Rectangle 48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479A83A-5D0F-493E-B58D-2DA29EC41202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854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7321280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6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974E7D0" id="Rectangle 480" o:spid="_x0000_s1099" style="position:absolute;left:0;text-align:left;margin-left:196.95pt;margin-top:145.5pt;width:14.6pt;height:11.1pt;z-index:25173913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" filled="f" stroked="f">
                <v:textbox style="mso-fit-shape-to-text:t" inset="0,0,0,0">
                  <w:txbxContent>
                    <w:p w14:paraId="47321280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6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92352" behindDoc="0" locked="0" layoutInCell="1" allowOverlap="1" wp14:anchorId="23DF571D" wp14:editId="5AC8FC5D">
                <wp:simplePos x="0" y="0"/>
                <wp:positionH relativeFrom="column">
                  <wp:posOffset>2501265</wp:posOffset>
                </wp:positionH>
                <wp:positionV relativeFrom="paragraph">
                  <wp:posOffset>1968500</wp:posOffset>
                </wp:positionV>
                <wp:extent cx="185420" cy="140970"/>
                <wp:effectExtent l="0" t="0" r="7620" b="0"/>
                <wp:wrapSquare wrapText="bothSides"/>
                <wp:docPr id="479" name="Rectangle 48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A52EFF0-A6B8-4838-A13B-80178A36A29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8542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6FCA66B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5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3DF571D" id="Rectangle 481" o:spid="_x0000_s1100" style="position:absolute;left:0;text-align:left;margin-left:196.95pt;margin-top:155pt;width:14.6pt;height:11.1pt;z-index:25174016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" filled="f" stroked="f">
                <v:textbox style="mso-fit-shape-to-text:t" inset="0,0,0,0">
                  <w:txbxContent>
                    <w:p w14:paraId="66FCA66B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5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93376" behindDoc="0" locked="0" layoutInCell="1" allowOverlap="1" wp14:anchorId="71E449FF" wp14:editId="09C18E87">
                <wp:simplePos x="0" y="0"/>
                <wp:positionH relativeFrom="column">
                  <wp:posOffset>2469515</wp:posOffset>
                </wp:positionH>
                <wp:positionV relativeFrom="paragraph">
                  <wp:posOffset>2089150</wp:posOffset>
                </wp:positionV>
                <wp:extent cx="217170" cy="140970"/>
                <wp:effectExtent l="0" t="0" r="1905" b="0"/>
                <wp:wrapSquare wrapText="bothSides"/>
                <wp:docPr id="480" name="Rectangle 48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FC405AF-BCBD-42BC-8BEB-C48A06A77592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717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589429F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02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482" o:spid="_x0000_s1103" style="position:absolute;left:0;text-align:left;margin-left:194.45pt;margin-top:164.5pt;width:17.1pt;height:11.1pt;z-index:25149337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" filled="f" stroked="f">
                <v:textbox style="mso-fit-shape-to-text:t" inset="0,0,0,0">
                  <w:txbxContent>
                    <w:p w14:paraId="0589429F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02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95424" behindDoc="0" locked="0" layoutInCell="1" allowOverlap="1" wp14:anchorId="0B6A815C" wp14:editId="79BEB1F7">
                <wp:simplePos x="0" y="0"/>
                <wp:positionH relativeFrom="column">
                  <wp:posOffset>3466465</wp:posOffset>
                </wp:positionH>
                <wp:positionV relativeFrom="paragraph">
                  <wp:posOffset>717550</wp:posOffset>
                </wp:positionV>
                <wp:extent cx="0" cy="1841500"/>
                <wp:effectExtent l="0" t="0" r="38100" b="25400"/>
                <wp:wrapSquare wrapText="bothSides"/>
                <wp:docPr id="482" name="Line 48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EC4868B-260C-4855-963D-5637D6645A10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V="1">
                          <a:off x="0" y="0"/>
                          <a:ext cx="0" cy="184150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5BAF2785" id="Line 484" o:spid="_x0000_s1026" style="position:absolute;flip:y;z-index:2517432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72.95pt,56.5pt" to="272.95pt,201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96448" behindDoc="0" locked="0" layoutInCell="1" allowOverlap="1" wp14:anchorId="395D5ADD" wp14:editId="23BE4A91">
                <wp:simplePos x="0" y="0"/>
                <wp:positionH relativeFrom="column">
                  <wp:posOffset>3295015</wp:posOffset>
                </wp:positionH>
                <wp:positionV relativeFrom="paragraph">
                  <wp:posOffset>844550</wp:posOffset>
                </wp:positionV>
                <wp:extent cx="0" cy="1508125"/>
                <wp:effectExtent l="0" t="0" r="38100" b="0"/>
                <wp:wrapSquare wrapText="bothSides"/>
                <wp:docPr id="483" name="Freeform 48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548FC3F-3B51-4DEB-BF31-C7912190AAC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EditPoints="1"/>
                      </wps:cNvSpPr>
                      <wps:spPr bwMode="auto">
                        <a:xfrm>
                          <a:off x="0" y="0"/>
                          <a:ext cx="0" cy="1508125"/>
                        </a:xfrm>
                        <a:custGeom>
                          <a:avLst/>
                          <a:gdLst>
                            <a:gd name="T0" fmla="*/ 236 h 236"/>
                            <a:gd name="T1" fmla="*/ 232 h 236"/>
                            <a:gd name="T2" fmla="*/ 228 h 236"/>
                            <a:gd name="T3" fmla="*/ 224 h 236"/>
                            <a:gd name="T4" fmla="*/ 220 h 236"/>
                            <a:gd name="T5" fmla="*/ 216 h 236"/>
                            <a:gd name="T6" fmla="*/ 212 h 236"/>
                            <a:gd name="T7" fmla="*/ 208 h 236"/>
                            <a:gd name="T8" fmla="*/ 204 h 236"/>
                            <a:gd name="T9" fmla="*/ 200 h 236"/>
                            <a:gd name="T10" fmla="*/ 196 h 236"/>
                            <a:gd name="T11" fmla="*/ 192 h 236"/>
                            <a:gd name="T12" fmla="*/ 188 h 236"/>
                            <a:gd name="T13" fmla="*/ 184 h 236"/>
                            <a:gd name="T14" fmla="*/ 180 h 236"/>
                            <a:gd name="T15" fmla="*/ 176 h 236"/>
                            <a:gd name="T16" fmla="*/ 172 h 236"/>
                            <a:gd name="T17" fmla="*/ 168 h 236"/>
                            <a:gd name="T18" fmla="*/ 164 h 236"/>
                            <a:gd name="T19" fmla="*/ 160 h 236"/>
                            <a:gd name="T20" fmla="*/ 156 h 236"/>
                            <a:gd name="T21" fmla="*/ 152 h 236"/>
                            <a:gd name="T22" fmla="*/ 148 h 236"/>
                            <a:gd name="T23" fmla="*/ 144 h 236"/>
                            <a:gd name="T24" fmla="*/ 140 h 236"/>
                            <a:gd name="T25" fmla="*/ 136 h 236"/>
                            <a:gd name="T26" fmla="*/ 132 h 236"/>
                            <a:gd name="T27" fmla="*/ 128 h 236"/>
                            <a:gd name="T28" fmla="*/ 124 h 236"/>
                            <a:gd name="T29" fmla="*/ 120 h 236"/>
                            <a:gd name="T30" fmla="*/ 116 h 236"/>
                            <a:gd name="T31" fmla="*/ 112 h 236"/>
                            <a:gd name="T32" fmla="*/ 108 h 236"/>
                            <a:gd name="T33" fmla="*/ 104 h 236"/>
                            <a:gd name="T34" fmla="*/ 100 h 236"/>
                            <a:gd name="T35" fmla="*/ 96 h 236"/>
                            <a:gd name="T36" fmla="*/ 92 h 236"/>
                            <a:gd name="T37" fmla="*/ 88 h 236"/>
                            <a:gd name="T38" fmla="*/ 84 h 236"/>
                            <a:gd name="T39" fmla="*/ 80 h 236"/>
                            <a:gd name="T40" fmla="*/ 76 h 236"/>
                            <a:gd name="T41" fmla="*/ 72 h 236"/>
                            <a:gd name="T42" fmla="*/ 68 h 236"/>
                            <a:gd name="T43" fmla="*/ 64 h 236"/>
                            <a:gd name="T44" fmla="*/ 60 h 236"/>
                            <a:gd name="T45" fmla="*/ 56 h 236"/>
                            <a:gd name="T46" fmla="*/ 52 h 236"/>
                            <a:gd name="T47" fmla="*/ 48 h 236"/>
                            <a:gd name="T48" fmla="*/ 44 h 236"/>
                            <a:gd name="T49" fmla="*/ 40 h 236"/>
                            <a:gd name="T50" fmla="*/ 36 h 236"/>
                            <a:gd name="T51" fmla="*/ 32 h 236"/>
                            <a:gd name="T52" fmla="*/ 28 h 236"/>
                            <a:gd name="T53" fmla="*/ 24 h 236"/>
                            <a:gd name="T54" fmla="*/ 20 h 236"/>
                            <a:gd name="T55" fmla="*/ 16 h 236"/>
                            <a:gd name="T56" fmla="*/ 12 h 236"/>
                            <a:gd name="T57" fmla="*/ 8 h 236"/>
                            <a:gd name="T58" fmla="*/ 4 h 236"/>
                          </a:gdLst>
                          <a:ahLst/>
                          <a:cxnLst>
                            <a:cxn ang="0">
                              <a:pos x="0" y="T0"/>
                            </a:cxn>
                            <a:cxn ang="0">
                              <a:pos x="0" y="T1"/>
                            </a:cxn>
                            <a:cxn ang="0">
                              <a:pos x="0" y="T2"/>
                            </a:cxn>
                            <a:cxn ang="0">
                              <a:pos x="0" y="T3"/>
                            </a:cxn>
                            <a:cxn ang="0">
                              <a:pos x="0" y="T4"/>
                            </a:cxn>
                            <a:cxn ang="0">
                              <a:pos x="0" y="T5"/>
                            </a:cxn>
                            <a:cxn ang="0">
                              <a:pos x="0" y="T6"/>
                            </a:cxn>
                            <a:cxn ang="0">
                              <a:pos x="0" y="T7"/>
                            </a:cxn>
                            <a:cxn ang="0">
                              <a:pos x="0" y="T8"/>
                            </a:cxn>
                            <a:cxn ang="0">
                              <a:pos x="0" y="T9"/>
                            </a:cxn>
                            <a:cxn ang="0">
                              <a:pos x="0" y="T10"/>
                            </a:cxn>
                            <a:cxn ang="0">
                              <a:pos x="0" y="T11"/>
                            </a:cxn>
                            <a:cxn ang="0">
                              <a:pos x="0" y="T12"/>
                            </a:cxn>
                            <a:cxn ang="0">
                              <a:pos x="0" y="T13"/>
                            </a:cxn>
                            <a:cxn ang="0">
                              <a:pos x="0" y="T14"/>
                            </a:cxn>
                            <a:cxn ang="0">
                              <a:pos x="0" y="T15"/>
                            </a:cxn>
                            <a:cxn ang="0">
                              <a:pos x="0" y="T16"/>
                            </a:cxn>
                            <a:cxn ang="0">
                              <a:pos x="0" y="T17"/>
                            </a:cxn>
                            <a:cxn ang="0">
                              <a:pos x="0" y="T18"/>
                            </a:cxn>
                            <a:cxn ang="0">
                              <a:pos x="0" y="T19"/>
                            </a:cxn>
                            <a:cxn ang="0">
                              <a:pos x="0" y="T20"/>
                            </a:cxn>
                            <a:cxn ang="0">
                              <a:pos x="0" y="T21"/>
                            </a:cxn>
                            <a:cxn ang="0">
                              <a:pos x="0" y="T22"/>
                            </a:cxn>
                            <a:cxn ang="0">
                              <a:pos x="0" y="T23"/>
                            </a:cxn>
                            <a:cxn ang="0">
                              <a:pos x="0" y="T24"/>
                            </a:cxn>
                            <a:cxn ang="0">
                              <a:pos x="0" y="T25"/>
                            </a:cxn>
                            <a:cxn ang="0">
                              <a:pos x="0" y="T26"/>
                            </a:cxn>
                            <a:cxn ang="0">
                              <a:pos x="0" y="T27"/>
                            </a:cxn>
                            <a:cxn ang="0">
                              <a:pos x="0" y="T28"/>
                            </a:cxn>
                            <a:cxn ang="0">
                              <a:pos x="0" y="T29"/>
                            </a:cxn>
                            <a:cxn ang="0">
                              <a:pos x="0" y="T30"/>
                            </a:cxn>
                            <a:cxn ang="0">
                              <a:pos x="0" y="T31"/>
                            </a:cxn>
                            <a:cxn ang="0">
                              <a:pos x="0" y="T32"/>
                            </a:cxn>
                            <a:cxn ang="0">
                              <a:pos x="0" y="T33"/>
                            </a:cxn>
                            <a:cxn ang="0">
                              <a:pos x="0" y="T34"/>
                            </a:cxn>
                            <a:cxn ang="0">
                              <a:pos x="0" y="T35"/>
                            </a:cxn>
                            <a:cxn ang="0">
                              <a:pos x="0" y="T36"/>
                            </a:cxn>
                            <a:cxn ang="0">
                              <a:pos x="0" y="T37"/>
                            </a:cxn>
                            <a:cxn ang="0">
                              <a:pos x="0" y="T38"/>
                            </a:cxn>
                            <a:cxn ang="0">
                              <a:pos x="0" y="T39"/>
                            </a:cxn>
                            <a:cxn ang="0">
                              <a:pos x="0" y="T40"/>
                            </a:cxn>
                            <a:cxn ang="0">
                              <a:pos x="0" y="T41"/>
                            </a:cxn>
                            <a:cxn ang="0">
                              <a:pos x="0" y="T42"/>
                            </a:cxn>
                            <a:cxn ang="0">
                              <a:pos x="0" y="T43"/>
                            </a:cxn>
                            <a:cxn ang="0">
                              <a:pos x="0" y="T44"/>
                            </a:cxn>
                            <a:cxn ang="0">
                              <a:pos x="0" y="T45"/>
                            </a:cxn>
                            <a:cxn ang="0">
                              <a:pos x="0" y="T46"/>
                            </a:cxn>
                            <a:cxn ang="0">
                              <a:pos x="0" y="T47"/>
                            </a:cxn>
                            <a:cxn ang="0">
                              <a:pos x="0" y="T48"/>
                            </a:cxn>
                            <a:cxn ang="0">
                              <a:pos x="0" y="T49"/>
                            </a:cxn>
                            <a:cxn ang="0">
                              <a:pos x="0" y="T50"/>
                            </a:cxn>
                            <a:cxn ang="0">
                              <a:pos x="0" y="T51"/>
                            </a:cxn>
                            <a:cxn ang="0">
                              <a:pos x="0" y="T52"/>
                            </a:cxn>
                            <a:cxn ang="0">
                              <a:pos x="0" y="T53"/>
                            </a:cxn>
                            <a:cxn ang="0">
                              <a:pos x="0" y="T54"/>
                            </a:cxn>
                            <a:cxn ang="0">
                              <a:pos x="0" y="T55"/>
                            </a:cxn>
                            <a:cxn ang="0">
                              <a:pos x="0" y="T56"/>
                            </a:cxn>
                            <a:cxn ang="0">
                              <a:pos x="0" y="T57"/>
                            </a:cxn>
                            <a:cxn ang="0">
                              <a:pos x="0" y="T58"/>
                            </a:cxn>
                          </a:cxnLst>
                          <a:rect l="0" t="0" r="r" b="b"/>
                          <a:pathLst>
                            <a:path h="236">
                              <a:moveTo>
                                <a:pt x="0" y="232"/>
                              </a:moveTo>
                              <a:lnTo>
                                <a:pt x="0" y="228"/>
                              </a:lnTo>
                              <a:moveTo>
                                <a:pt x="0" y="224"/>
                              </a:moveTo>
                              <a:lnTo>
                                <a:pt x="0" y="220"/>
                              </a:lnTo>
                              <a:moveTo>
                                <a:pt x="0" y="216"/>
                              </a:moveTo>
                              <a:lnTo>
                                <a:pt x="0" y="212"/>
                              </a:lnTo>
                              <a:moveTo>
                                <a:pt x="0" y="208"/>
                              </a:moveTo>
                              <a:lnTo>
                                <a:pt x="0" y="204"/>
                              </a:lnTo>
                              <a:moveTo>
                                <a:pt x="0" y="200"/>
                              </a:moveTo>
                              <a:lnTo>
                                <a:pt x="0" y="196"/>
                              </a:lnTo>
                              <a:moveTo>
                                <a:pt x="0" y="192"/>
                              </a:moveTo>
                              <a:lnTo>
                                <a:pt x="0" y="188"/>
                              </a:lnTo>
                              <a:moveTo>
                                <a:pt x="0" y="184"/>
                              </a:moveTo>
                              <a:lnTo>
                                <a:pt x="0" y="180"/>
                              </a:lnTo>
                              <a:moveTo>
                                <a:pt x="0" y="176"/>
                              </a:moveTo>
                              <a:lnTo>
                                <a:pt x="0" y="172"/>
                              </a:lnTo>
                              <a:moveTo>
                                <a:pt x="0" y="168"/>
                              </a:moveTo>
                              <a:lnTo>
                                <a:pt x="0" y="164"/>
                              </a:lnTo>
                              <a:moveTo>
                                <a:pt x="0" y="160"/>
                              </a:moveTo>
                              <a:lnTo>
                                <a:pt x="0" y="156"/>
                              </a:lnTo>
                              <a:moveTo>
                                <a:pt x="0" y="152"/>
                              </a:moveTo>
                              <a:lnTo>
                                <a:pt x="0" y="148"/>
                              </a:lnTo>
                              <a:moveTo>
                                <a:pt x="0" y="144"/>
                              </a:moveTo>
                              <a:lnTo>
                                <a:pt x="0" y="140"/>
                              </a:lnTo>
                              <a:moveTo>
                                <a:pt x="0" y="136"/>
                              </a:moveTo>
                              <a:lnTo>
                                <a:pt x="0" y="132"/>
                              </a:lnTo>
                              <a:moveTo>
                                <a:pt x="0" y="128"/>
                              </a:moveTo>
                              <a:lnTo>
                                <a:pt x="0" y="124"/>
                              </a:lnTo>
                              <a:moveTo>
                                <a:pt x="0" y="120"/>
                              </a:moveTo>
                              <a:lnTo>
                                <a:pt x="0" y="116"/>
                              </a:lnTo>
                              <a:moveTo>
                                <a:pt x="0" y="112"/>
                              </a:moveTo>
                              <a:lnTo>
                                <a:pt x="0" y="108"/>
                              </a:lnTo>
                              <a:moveTo>
                                <a:pt x="0" y="104"/>
                              </a:moveTo>
                              <a:lnTo>
                                <a:pt x="0" y="100"/>
                              </a:lnTo>
                              <a:moveTo>
                                <a:pt x="0" y="96"/>
                              </a:moveTo>
                              <a:lnTo>
                                <a:pt x="0" y="92"/>
                              </a:lnTo>
                              <a:moveTo>
                                <a:pt x="0" y="88"/>
                              </a:moveTo>
                              <a:lnTo>
                                <a:pt x="0" y="84"/>
                              </a:lnTo>
                              <a:moveTo>
                                <a:pt x="0" y="80"/>
                              </a:moveTo>
                              <a:lnTo>
                                <a:pt x="0" y="76"/>
                              </a:lnTo>
                              <a:moveTo>
                                <a:pt x="0" y="72"/>
                              </a:moveTo>
                              <a:lnTo>
                                <a:pt x="0" y="68"/>
                              </a:lnTo>
                              <a:moveTo>
                                <a:pt x="0" y="64"/>
                              </a:moveTo>
                              <a:lnTo>
                                <a:pt x="0" y="60"/>
                              </a:lnTo>
                              <a:moveTo>
                                <a:pt x="0" y="56"/>
                              </a:moveTo>
                              <a:lnTo>
                                <a:pt x="0" y="52"/>
                              </a:lnTo>
                              <a:moveTo>
                                <a:pt x="0" y="48"/>
                              </a:moveTo>
                              <a:lnTo>
                                <a:pt x="0" y="44"/>
                              </a:lnTo>
                              <a:moveTo>
                                <a:pt x="0" y="40"/>
                              </a:moveTo>
                              <a:lnTo>
                                <a:pt x="0" y="36"/>
                              </a:lnTo>
                              <a:moveTo>
                                <a:pt x="0" y="32"/>
                              </a:moveTo>
                              <a:lnTo>
                                <a:pt x="0" y="28"/>
                              </a:lnTo>
                              <a:moveTo>
                                <a:pt x="0" y="24"/>
                              </a:moveTo>
                              <a:lnTo>
                                <a:pt x="0" y="20"/>
                              </a:lnTo>
                              <a:moveTo>
                                <a:pt x="0" y="16"/>
                              </a:moveTo>
                              <a:lnTo>
                                <a:pt x="0" y="12"/>
                              </a:lnTo>
                              <a:moveTo>
                                <a:pt x="0" y="8"/>
                              </a:moveTo>
                              <a:lnTo>
                                <a:pt x="0" y="4"/>
                              </a:lnTo>
                            </a:path>
                          </a:pathLst>
                        </a:cu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34ABDD80" id="Freeform 485" o:spid="_x0000_s1026" style="position:absolute;margin-left:259.45pt;margin-top:66.5pt;width:0;height:118.75pt;z-index:2517442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coordsize="0,23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" path="m,232r,-4m,224r,-4m,216r,-4m,208r,-4m,200r,-4m,192r,-4m,184r,-4m,176r,-4m,168r,-4m,160r,-4m,152r,-4m,144r,-4m,136r,-4m,128r,-4m,120r,-4m,112r,-4m,104r,-4m,96l,92m,88l,84m,80l,76m,72l,68m,64l,60m,56l,52m,48l,44m,40l,36m,32l,28m,24l,20m,16l,12m,8l,4e" filled="f" strokeweight=".5pt">
                <v:stroke endcap="round"/>
                <v:path arrowok="t" o:connecttype="custom" o:connectlocs="0,1508125;0,1482564;0,1457002;0,1431441;0,1405879;0,1380318;0,1354756;0,1329195;0,1303633;0,1278072;0,1252511;0,1226949;0,1201388;0,1175826;0,1150265;0,1124703;0,1099142;0,1073581;0,1048019;0,1022458;0,996896;0,971335;0,945773;0,920212;0,894650;0,869089;0,843528;0,817966;0,792405;0,766843;0,741282;0,715720;0,690159;0,664597;0,639036;0,613475;0,587913;0,562352;0,536790;0,511229;0,485667;0,460106;0,434544;0,408983;0,383422;0,357860;0,332299;0,306737;0,281176;0,255614;0,230053;0,204492;0,178930;0,153369;0,127807;0,102246;0,76684;0,51123;0,25561" o:connectangles="0,0,0,0,0,0,0,0,0,0,0,0,0,0,0,0,0,0,0,0,0,0,0,0,0,0,0,0,0,0,0,0,0,0,0,0,0,0,0,0,0,0,0,0,0,0,0,0,0,0,0,0,0,0,0,0,0,0,0"/>
                <o:lock v:ext="edit" verticies="t"/>
                <w10:wrap type="square"/>
              </v:shap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97472" behindDoc="0" locked="0" layoutInCell="1" allowOverlap="1" wp14:anchorId="6A71D25D" wp14:editId="563F5DA3">
                <wp:simplePos x="0" y="0"/>
                <wp:positionH relativeFrom="column">
                  <wp:posOffset>3282315</wp:posOffset>
                </wp:positionH>
                <wp:positionV relativeFrom="paragraph">
                  <wp:posOffset>844550</wp:posOffset>
                </wp:positionV>
                <wp:extent cx="0" cy="1649095"/>
                <wp:effectExtent l="0" t="0" r="38100" b="8255"/>
                <wp:wrapSquare wrapText="bothSides"/>
                <wp:docPr id="484" name="Freeform 48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BFA2CB1-493B-43EA-9850-C13615883FA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EditPoints="1"/>
                      </wps:cNvSpPr>
                      <wps:spPr bwMode="auto">
                        <a:xfrm>
                          <a:off x="0" y="0"/>
                          <a:ext cx="0" cy="1649095"/>
                        </a:xfrm>
                        <a:custGeom>
                          <a:avLst/>
                          <a:gdLst>
                            <a:gd name="T0" fmla="*/ 254 h 258"/>
                            <a:gd name="T1" fmla="*/ 247 h 258"/>
                            <a:gd name="T2" fmla="*/ 242 h 258"/>
                            <a:gd name="T3" fmla="*/ 235 h 258"/>
                            <a:gd name="T4" fmla="*/ 230 h 258"/>
                            <a:gd name="T5" fmla="*/ 223 h 258"/>
                            <a:gd name="T6" fmla="*/ 218 h 258"/>
                            <a:gd name="T7" fmla="*/ 211 h 258"/>
                            <a:gd name="T8" fmla="*/ 206 h 258"/>
                            <a:gd name="T9" fmla="*/ 199 h 258"/>
                            <a:gd name="T10" fmla="*/ 194 h 258"/>
                            <a:gd name="T11" fmla="*/ 187 h 258"/>
                            <a:gd name="T12" fmla="*/ 182 h 258"/>
                            <a:gd name="T13" fmla="*/ 175 h 258"/>
                            <a:gd name="T14" fmla="*/ 170 h 258"/>
                            <a:gd name="T15" fmla="*/ 163 h 258"/>
                            <a:gd name="T16" fmla="*/ 158 h 258"/>
                            <a:gd name="T17" fmla="*/ 151 h 258"/>
                            <a:gd name="T18" fmla="*/ 146 h 258"/>
                            <a:gd name="T19" fmla="*/ 139 h 258"/>
                            <a:gd name="T20" fmla="*/ 134 h 258"/>
                            <a:gd name="T21" fmla="*/ 127 h 258"/>
                            <a:gd name="T22" fmla="*/ 122 h 258"/>
                            <a:gd name="T23" fmla="*/ 115 h 258"/>
                            <a:gd name="T24" fmla="*/ 110 h 258"/>
                            <a:gd name="T25" fmla="*/ 103 h 258"/>
                            <a:gd name="T26" fmla="*/ 98 h 258"/>
                            <a:gd name="T27" fmla="*/ 91 h 258"/>
                            <a:gd name="T28" fmla="*/ 86 h 258"/>
                            <a:gd name="T29" fmla="*/ 79 h 258"/>
                            <a:gd name="T30" fmla="*/ 74 h 258"/>
                            <a:gd name="T31" fmla="*/ 67 h 258"/>
                            <a:gd name="T32" fmla="*/ 62 h 258"/>
                            <a:gd name="T33" fmla="*/ 55 h 258"/>
                            <a:gd name="T34" fmla="*/ 50 h 258"/>
                            <a:gd name="T35" fmla="*/ 43 h 258"/>
                            <a:gd name="T36" fmla="*/ 38 h 258"/>
                            <a:gd name="T37" fmla="*/ 31 h 258"/>
                            <a:gd name="T38" fmla="*/ 26 h 258"/>
                            <a:gd name="T39" fmla="*/ 19 h 258"/>
                            <a:gd name="T40" fmla="*/ 14 h 258"/>
                            <a:gd name="T41" fmla="*/ 7 h 258"/>
                            <a:gd name="T42" fmla="*/ 2 h 258"/>
                          </a:gdLst>
                          <a:ahLst/>
                          <a:cxnLst>
                            <a:cxn ang="0">
                              <a:pos x="0" y="T0"/>
                            </a:cxn>
                            <a:cxn ang="0">
                              <a:pos x="0" y="T1"/>
                            </a:cxn>
                            <a:cxn ang="0">
                              <a:pos x="0" y="T2"/>
                            </a:cxn>
                            <a:cxn ang="0">
                              <a:pos x="0" y="T3"/>
                            </a:cxn>
                            <a:cxn ang="0">
                              <a:pos x="0" y="T4"/>
                            </a:cxn>
                            <a:cxn ang="0">
                              <a:pos x="0" y="T5"/>
                            </a:cxn>
                            <a:cxn ang="0">
                              <a:pos x="0" y="T6"/>
                            </a:cxn>
                            <a:cxn ang="0">
                              <a:pos x="0" y="T7"/>
                            </a:cxn>
                            <a:cxn ang="0">
                              <a:pos x="0" y="T8"/>
                            </a:cxn>
                            <a:cxn ang="0">
                              <a:pos x="0" y="T9"/>
                            </a:cxn>
                            <a:cxn ang="0">
                              <a:pos x="0" y="T10"/>
                            </a:cxn>
                            <a:cxn ang="0">
                              <a:pos x="0" y="T11"/>
                            </a:cxn>
                            <a:cxn ang="0">
                              <a:pos x="0" y="T12"/>
                            </a:cxn>
                            <a:cxn ang="0">
                              <a:pos x="0" y="T13"/>
                            </a:cxn>
                            <a:cxn ang="0">
                              <a:pos x="0" y="T14"/>
                            </a:cxn>
                            <a:cxn ang="0">
                              <a:pos x="0" y="T15"/>
                            </a:cxn>
                            <a:cxn ang="0">
                              <a:pos x="0" y="T16"/>
                            </a:cxn>
                            <a:cxn ang="0">
                              <a:pos x="0" y="T17"/>
                            </a:cxn>
                            <a:cxn ang="0">
                              <a:pos x="0" y="T18"/>
                            </a:cxn>
                            <a:cxn ang="0">
                              <a:pos x="0" y="T19"/>
                            </a:cxn>
                            <a:cxn ang="0">
                              <a:pos x="0" y="T20"/>
                            </a:cxn>
                            <a:cxn ang="0">
                              <a:pos x="0" y="T21"/>
                            </a:cxn>
                            <a:cxn ang="0">
                              <a:pos x="0" y="T22"/>
                            </a:cxn>
                            <a:cxn ang="0">
                              <a:pos x="0" y="T23"/>
                            </a:cxn>
                            <a:cxn ang="0">
                              <a:pos x="0" y="T24"/>
                            </a:cxn>
                            <a:cxn ang="0">
                              <a:pos x="0" y="T25"/>
                            </a:cxn>
                            <a:cxn ang="0">
                              <a:pos x="0" y="T26"/>
                            </a:cxn>
                            <a:cxn ang="0">
                              <a:pos x="0" y="T27"/>
                            </a:cxn>
                            <a:cxn ang="0">
                              <a:pos x="0" y="T28"/>
                            </a:cxn>
                            <a:cxn ang="0">
                              <a:pos x="0" y="T29"/>
                            </a:cxn>
                            <a:cxn ang="0">
                              <a:pos x="0" y="T30"/>
                            </a:cxn>
                            <a:cxn ang="0">
                              <a:pos x="0" y="T31"/>
                            </a:cxn>
                            <a:cxn ang="0">
                              <a:pos x="0" y="T32"/>
                            </a:cxn>
                            <a:cxn ang="0">
                              <a:pos x="0" y="T33"/>
                            </a:cxn>
                            <a:cxn ang="0">
                              <a:pos x="0" y="T34"/>
                            </a:cxn>
                            <a:cxn ang="0">
                              <a:pos x="0" y="T35"/>
                            </a:cxn>
                            <a:cxn ang="0">
                              <a:pos x="0" y="T36"/>
                            </a:cxn>
                            <a:cxn ang="0">
                              <a:pos x="0" y="T37"/>
                            </a:cxn>
                            <a:cxn ang="0">
                              <a:pos x="0" y="T38"/>
                            </a:cxn>
                            <a:cxn ang="0">
                              <a:pos x="0" y="T39"/>
                            </a:cxn>
                            <a:cxn ang="0">
                              <a:pos x="0" y="T40"/>
                            </a:cxn>
                            <a:cxn ang="0">
                              <a:pos x="0" y="T41"/>
                            </a:cxn>
                            <a:cxn ang="0">
                              <a:pos x="0" y="T42"/>
                            </a:cxn>
                          </a:cxnLst>
                          <a:rect l="0" t="0" r="r" b="b"/>
                          <a:pathLst>
                            <a:path h="258">
                              <a:moveTo>
                                <a:pt x="0" y="255"/>
                              </a:moveTo>
                              <a:lnTo>
                                <a:pt x="0" y="254"/>
                              </a:lnTo>
                              <a:moveTo>
                                <a:pt x="0" y="251"/>
                              </a:moveTo>
                              <a:lnTo>
                                <a:pt x="0" y="250"/>
                              </a:lnTo>
                              <a:moveTo>
                                <a:pt x="0" y="247"/>
                              </a:moveTo>
                              <a:lnTo>
                                <a:pt x="0" y="246"/>
                              </a:lnTo>
                              <a:moveTo>
                                <a:pt x="0" y="243"/>
                              </a:moveTo>
                              <a:lnTo>
                                <a:pt x="0" y="242"/>
                              </a:lnTo>
                              <a:moveTo>
                                <a:pt x="0" y="239"/>
                              </a:moveTo>
                              <a:lnTo>
                                <a:pt x="0" y="238"/>
                              </a:lnTo>
                              <a:moveTo>
                                <a:pt x="0" y="235"/>
                              </a:moveTo>
                              <a:lnTo>
                                <a:pt x="0" y="234"/>
                              </a:lnTo>
                              <a:moveTo>
                                <a:pt x="0" y="231"/>
                              </a:moveTo>
                              <a:lnTo>
                                <a:pt x="0" y="230"/>
                              </a:lnTo>
                              <a:moveTo>
                                <a:pt x="0" y="227"/>
                              </a:moveTo>
                              <a:lnTo>
                                <a:pt x="0" y="226"/>
                              </a:lnTo>
                              <a:moveTo>
                                <a:pt x="0" y="223"/>
                              </a:moveTo>
                              <a:lnTo>
                                <a:pt x="0" y="222"/>
                              </a:lnTo>
                              <a:moveTo>
                                <a:pt x="0" y="219"/>
                              </a:moveTo>
                              <a:lnTo>
                                <a:pt x="0" y="218"/>
                              </a:lnTo>
                              <a:moveTo>
                                <a:pt x="0" y="215"/>
                              </a:moveTo>
                              <a:lnTo>
                                <a:pt x="0" y="214"/>
                              </a:lnTo>
                              <a:moveTo>
                                <a:pt x="0" y="211"/>
                              </a:moveTo>
                              <a:lnTo>
                                <a:pt x="0" y="210"/>
                              </a:lnTo>
                              <a:moveTo>
                                <a:pt x="0" y="207"/>
                              </a:moveTo>
                              <a:lnTo>
                                <a:pt x="0" y="206"/>
                              </a:lnTo>
                              <a:moveTo>
                                <a:pt x="0" y="203"/>
                              </a:moveTo>
                              <a:lnTo>
                                <a:pt x="0" y="202"/>
                              </a:lnTo>
                              <a:moveTo>
                                <a:pt x="0" y="199"/>
                              </a:moveTo>
                              <a:lnTo>
                                <a:pt x="0" y="198"/>
                              </a:lnTo>
                              <a:moveTo>
                                <a:pt x="0" y="195"/>
                              </a:moveTo>
                              <a:lnTo>
                                <a:pt x="0" y="194"/>
                              </a:lnTo>
                              <a:moveTo>
                                <a:pt x="0" y="191"/>
                              </a:moveTo>
                              <a:lnTo>
                                <a:pt x="0" y="190"/>
                              </a:lnTo>
                              <a:moveTo>
                                <a:pt x="0" y="187"/>
                              </a:moveTo>
                              <a:lnTo>
                                <a:pt x="0" y="186"/>
                              </a:lnTo>
                              <a:moveTo>
                                <a:pt x="0" y="183"/>
                              </a:moveTo>
                              <a:lnTo>
                                <a:pt x="0" y="182"/>
                              </a:lnTo>
                              <a:moveTo>
                                <a:pt x="0" y="179"/>
                              </a:moveTo>
                              <a:lnTo>
                                <a:pt x="0" y="178"/>
                              </a:lnTo>
                              <a:moveTo>
                                <a:pt x="0" y="175"/>
                              </a:moveTo>
                              <a:lnTo>
                                <a:pt x="0" y="174"/>
                              </a:lnTo>
                              <a:moveTo>
                                <a:pt x="0" y="171"/>
                              </a:moveTo>
                              <a:lnTo>
                                <a:pt x="0" y="170"/>
                              </a:lnTo>
                              <a:moveTo>
                                <a:pt x="0" y="167"/>
                              </a:moveTo>
                              <a:lnTo>
                                <a:pt x="0" y="166"/>
                              </a:lnTo>
                              <a:moveTo>
                                <a:pt x="0" y="163"/>
                              </a:moveTo>
                              <a:lnTo>
                                <a:pt x="0" y="162"/>
                              </a:lnTo>
                              <a:moveTo>
                                <a:pt x="0" y="159"/>
                              </a:moveTo>
                              <a:lnTo>
                                <a:pt x="0" y="158"/>
                              </a:lnTo>
                              <a:moveTo>
                                <a:pt x="0" y="155"/>
                              </a:moveTo>
                              <a:lnTo>
                                <a:pt x="0" y="154"/>
                              </a:lnTo>
                              <a:moveTo>
                                <a:pt x="0" y="151"/>
                              </a:moveTo>
                              <a:lnTo>
                                <a:pt x="0" y="150"/>
                              </a:lnTo>
                              <a:moveTo>
                                <a:pt x="0" y="147"/>
                              </a:moveTo>
                              <a:lnTo>
                                <a:pt x="0" y="146"/>
                              </a:lnTo>
                              <a:moveTo>
                                <a:pt x="0" y="143"/>
                              </a:moveTo>
                              <a:lnTo>
                                <a:pt x="0" y="142"/>
                              </a:lnTo>
                              <a:moveTo>
                                <a:pt x="0" y="139"/>
                              </a:moveTo>
                              <a:lnTo>
                                <a:pt x="0" y="138"/>
                              </a:lnTo>
                              <a:moveTo>
                                <a:pt x="0" y="135"/>
                              </a:moveTo>
                              <a:lnTo>
                                <a:pt x="0" y="134"/>
                              </a:lnTo>
                              <a:moveTo>
                                <a:pt x="0" y="131"/>
                              </a:moveTo>
                              <a:lnTo>
                                <a:pt x="0" y="130"/>
                              </a:lnTo>
                              <a:moveTo>
                                <a:pt x="0" y="127"/>
                              </a:moveTo>
                              <a:lnTo>
                                <a:pt x="0" y="126"/>
                              </a:lnTo>
                              <a:moveTo>
                                <a:pt x="0" y="123"/>
                              </a:moveTo>
                              <a:lnTo>
                                <a:pt x="0" y="122"/>
                              </a:lnTo>
                              <a:moveTo>
                                <a:pt x="0" y="119"/>
                              </a:moveTo>
                              <a:lnTo>
                                <a:pt x="0" y="118"/>
                              </a:lnTo>
                              <a:moveTo>
                                <a:pt x="0" y="115"/>
                              </a:moveTo>
                              <a:lnTo>
                                <a:pt x="0" y="114"/>
                              </a:lnTo>
                              <a:moveTo>
                                <a:pt x="0" y="111"/>
                              </a:moveTo>
                              <a:lnTo>
                                <a:pt x="0" y="110"/>
                              </a:lnTo>
                              <a:moveTo>
                                <a:pt x="0" y="107"/>
                              </a:moveTo>
                              <a:lnTo>
                                <a:pt x="0" y="106"/>
                              </a:lnTo>
                              <a:moveTo>
                                <a:pt x="0" y="103"/>
                              </a:moveTo>
                              <a:lnTo>
                                <a:pt x="0" y="102"/>
                              </a:lnTo>
                              <a:moveTo>
                                <a:pt x="0" y="99"/>
                              </a:moveTo>
                              <a:lnTo>
                                <a:pt x="0" y="98"/>
                              </a:lnTo>
                              <a:moveTo>
                                <a:pt x="0" y="95"/>
                              </a:moveTo>
                              <a:lnTo>
                                <a:pt x="0" y="94"/>
                              </a:lnTo>
                              <a:moveTo>
                                <a:pt x="0" y="91"/>
                              </a:moveTo>
                              <a:lnTo>
                                <a:pt x="0" y="90"/>
                              </a:lnTo>
                              <a:moveTo>
                                <a:pt x="0" y="87"/>
                              </a:moveTo>
                              <a:lnTo>
                                <a:pt x="0" y="86"/>
                              </a:lnTo>
                              <a:moveTo>
                                <a:pt x="0" y="83"/>
                              </a:moveTo>
                              <a:lnTo>
                                <a:pt x="0" y="82"/>
                              </a:lnTo>
                              <a:moveTo>
                                <a:pt x="0" y="79"/>
                              </a:moveTo>
                              <a:lnTo>
                                <a:pt x="0" y="78"/>
                              </a:lnTo>
                              <a:moveTo>
                                <a:pt x="0" y="75"/>
                              </a:moveTo>
                              <a:lnTo>
                                <a:pt x="0" y="74"/>
                              </a:lnTo>
                              <a:moveTo>
                                <a:pt x="0" y="71"/>
                              </a:moveTo>
                              <a:lnTo>
                                <a:pt x="0" y="70"/>
                              </a:lnTo>
                              <a:moveTo>
                                <a:pt x="0" y="67"/>
                              </a:moveTo>
                              <a:lnTo>
                                <a:pt x="0" y="66"/>
                              </a:lnTo>
                              <a:moveTo>
                                <a:pt x="0" y="63"/>
                              </a:moveTo>
                              <a:lnTo>
                                <a:pt x="0" y="62"/>
                              </a:lnTo>
                              <a:moveTo>
                                <a:pt x="0" y="59"/>
                              </a:moveTo>
                              <a:lnTo>
                                <a:pt x="0" y="58"/>
                              </a:lnTo>
                              <a:moveTo>
                                <a:pt x="0" y="55"/>
                              </a:moveTo>
                              <a:lnTo>
                                <a:pt x="0" y="54"/>
                              </a:lnTo>
                              <a:moveTo>
                                <a:pt x="0" y="51"/>
                              </a:moveTo>
                              <a:lnTo>
                                <a:pt x="0" y="50"/>
                              </a:lnTo>
                              <a:moveTo>
                                <a:pt x="0" y="47"/>
                              </a:moveTo>
                              <a:lnTo>
                                <a:pt x="0" y="46"/>
                              </a:lnTo>
                              <a:moveTo>
                                <a:pt x="0" y="43"/>
                              </a:moveTo>
                              <a:lnTo>
                                <a:pt x="0" y="42"/>
                              </a:lnTo>
                              <a:moveTo>
                                <a:pt x="0" y="39"/>
                              </a:moveTo>
                              <a:lnTo>
                                <a:pt x="0" y="38"/>
                              </a:lnTo>
                              <a:moveTo>
                                <a:pt x="0" y="35"/>
                              </a:moveTo>
                              <a:lnTo>
                                <a:pt x="0" y="34"/>
                              </a:lnTo>
                              <a:moveTo>
                                <a:pt x="0" y="31"/>
                              </a:moveTo>
                              <a:lnTo>
                                <a:pt x="0" y="30"/>
                              </a:lnTo>
                              <a:moveTo>
                                <a:pt x="0" y="27"/>
                              </a:moveTo>
                              <a:lnTo>
                                <a:pt x="0" y="26"/>
                              </a:lnTo>
                              <a:moveTo>
                                <a:pt x="0" y="23"/>
                              </a:moveTo>
                              <a:lnTo>
                                <a:pt x="0" y="22"/>
                              </a:lnTo>
                              <a:moveTo>
                                <a:pt x="0" y="19"/>
                              </a:moveTo>
                              <a:lnTo>
                                <a:pt x="0" y="18"/>
                              </a:lnTo>
                              <a:moveTo>
                                <a:pt x="0" y="15"/>
                              </a:moveTo>
                              <a:lnTo>
                                <a:pt x="0" y="14"/>
                              </a:lnTo>
                              <a:moveTo>
                                <a:pt x="0" y="11"/>
                              </a:moveTo>
                              <a:lnTo>
                                <a:pt x="0" y="10"/>
                              </a:lnTo>
                              <a:moveTo>
                                <a:pt x="0" y="7"/>
                              </a:moveTo>
                              <a:lnTo>
                                <a:pt x="0" y="6"/>
                              </a:lnTo>
                              <a:moveTo>
                                <a:pt x="0" y="3"/>
                              </a:moveTo>
                              <a:lnTo>
                                <a:pt x="0" y="2"/>
                              </a:lnTo>
                            </a:path>
                          </a:pathLst>
                        </a:cu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13738EBF" id="Freeform 486" o:spid="_x0000_s1026" style="position:absolute;margin-left:258.45pt;margin-top:66.5pt;width:0;height:129.85pt;z-index:2517452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coordsize="0,25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" path="m,255r,-1m,251r,-1m,247r,-1m,243r,-1m,239r,-1m,235r,-1m,231r,-1m,227r,-1m,223r,-1m,219r,-1m,215r,-1m,211r,-1m,207r,-1m,203r,-1m,199r,-1m,195r,-1m,191r,-1m,187r,-1m,183r,-1m,179r,-1m,175r,-1m,171r,-1m,167r,-1m,163r,-1m,159r,-1m,155r,-1m,151r,-1m,147r,-1m,143r,-1m,139r,-1m,135r,-1m,131r,-1m,127r,-1m,123r,-1m,119r,-1m,115r,-1m,111r,-1m,107r,-1m,103r,-1m,99l,98m,95l,94m,91l,90m,87l,86m,83l,82m,79l,78m,75l,74m,71l,70m,67l,66m,63l,62m,59l,58m,55l,54m,51l,50m,47l,46m,43l,42m,39l,38m,35l,34m,31l,30m,27l,26m,23l,22m,19l,18m,15l,14m,11l,10m,7l,6m,3l,2e" filled="f" strokeweight=".5pt">
                <v:stroke endcap="round"/>
                <v:path arrowok="t" o:connecttype="custom" o:connectlocs="0,1623528;0,1578785;0,1546826;0,1502083;0,1470123;0,1425381;0,1393421;0,1348678;0,1316719;0,1271976;0,1240017;0,1195274;0,1163315;0,1118572;0,1086613;0,1041870;0,1009911;0,965168;0,933209;0,888466;0,856507;0,811764;0,779805;0,735062;0,703103;0,658360;0,626400;0,581658;0,549698;0,504955;0,472996;0,428253;0,396294;0,351551;0,319592;0,274849;0,242890;0,198147;0,166188;0,121445;0,89486;0,44743;0,12784" o:connectangles="0,0,0,0,0,0,0,0,0,0,0,0,0,0,0,0,0,0,0,0,0,0,0,0,0,0,0,0,0,0,0,0,0,0,0,0,0,0,0,0,0,0,0"/>
                <o:lock v:ext="edit" verticies="t"/>
                <w10:wrap type="square"/>
              </v:shap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98496" behindDoc="0" locked="0" layoutInCell="1" allowOverlap="1" wp14:anchorId="3887E281" wp14:editId="57F8228F">
                <wp:simplePos x="0" y="0"/>
                <wp:positionH relativeFrom="column">
                  <wp:posOffset>2761615</wp:posOffset>
                </wp:positionH>
                <wp:positionV relativeFrom="paragraph">
                  <wp:posOffset>2559050</wp:posOffset>
                </wp:positionV>
                <wp:extent cx="1417320" cy="0"/>
                <wp:effectExtent l="0" t="0" r="0" b="0"/>
                <wp:wrapSquare wrapText="bothSides"/>
                <wp:docPr id="485" name="Line 48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4FD87E4-7521-4DBD-8E69-B54F36F5E041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1417320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48BA679F" id="Line 487" o:spid="_x0000_s1026" style="position:absolute;z-index:2517463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17.45pt,201.5pt" to="329.05pt,201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499520" behindDoc="0" locked="0" layoutInCell="1" allowOverlap="1" wp14:anchorId="0C121747" wp14:editId="6552BAD0">
                <wp:simplePos x="0" y="0"/>
                <wp:positionH relativeFrom="column">
                  <wp:posOffset>2761615</wp:posOffset>
                </wp:positionH>
                <wp:positionV relativeFrom="paragraph">
                  <wp:posOffset>2559050</wp:posOffset>
                </wp:positionV>
                <wp:extent cx="0" cy="63500"/>
                <wp:effectExtent l="0" t="0" r="38100" b="31750"/>
                <wp:wrapSquare wrapText="bothSides"/>
                <wp:docPr id="486" name="Line 48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079B392-8EA8-4A71-B6DB-D021AB405B4A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0" cy="6350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3BF0E390" id="Line 488" o:spid="_x0000_s1026" style="position:absolute;z-index:2517473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17.45pt,201.5pt" to="217.45pt,206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00544" behindDoc="0" locked="0" layoutInCell="1" allowOverlap="1" wp14:anchorId="680C8E57" wp14:editId="31D5A8DC">
                <wp:simplePos x="0" y="0"/>
                <wp:positionH relativeFrom="column">
                  <wp:posOffset>3110865</wp:posOffset>
                </wp:positionH>
                <wp:positionV relativeFrom="paragraph">
                  <wp:posOffset>2559050</wp:posOffset>
                </wp:positionV>
                <wp:extent cx="0" cy="63500"/>
                <wp:effectExtent l="0" t="0" r="38100" b="31750"/>
                <wp:wrapSquare wrapText="bothSides"/>
                <wp:docPr id="487" name="Line 48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D930331-B732-446C-A281-2B5416029311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0" cy="6350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469363A9" id="Line 489" o:spid="_x0000_s1026" style="position:absolute;z-index:2517483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44.95pt,201.5pt" to="244.95pt,206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01568" behindDoc="0" locked="0" layoutInCell="1" allowOverlap="1" wp14:anchorId="35D745D8" wp14:editId="6CBBDDF4">
                <wp:simplePos x="0" y="0"/>
                <wp:positionH relativeFrom="column">
                  <wp:posOffset>3466465</wp:posOffset>
                </wp:positionH>
                <wp:positionV relativeFrom="paragraph">
                  <wp:posOffset>2559050</wp:posOffset>
                </wp:positionV>
                <wp:extent cx="0" cy="63500"/>
                <wp:effectExtent l="0" t="0" r="38100" b="31750"/>
                <wp:wrapSquare wrapText="bothSides"/>
                <wp:docPr id="488" name="Line 49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D28D0F3-ABF4-4D78-A258-E69E0595170C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0" cy="6350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34853AB3" id="Line 490" o:spid="_x0000_s1026" style="position:absolute;z-index:2517493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72.95pt,201.5pt" to="272.95pt,206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02592" behindDoc="0" locked="0" layoutInCell="1" allowOverlap="1" wp14:anchorId="5CFD8DB3" wp14:editId="7E3ED844">
                <wp:simplePos x="0" y="0"/>
                <wp:positionH relativeFrom="column">
                  <wp:posOffset>3815715</wp:posOffset>
                </wp:positionH>
                <wp:positionV relativeFrom="paragraph">
                  <wp:posOffset>2559050</wp:posOffset>
                </wp:positionV>
                <wp:extent cx="0" cy="63500"/>
                <wp:effectExtent l="0" t="0" r="38100" b="31750"/>
                <wp:wrapSquare wrapText="bothSides"/>
                <wp:docPr id="489" name="Line 49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7114491-69A5-4053-9F52-BA001AF630B9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0" cy="6350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23E8A9F7" id="Line 491" o:spid="_x0000_s1026" style="position:absolute;z-index:2517504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00.45pt,201.5pt" to="300.45pt,206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03616" behindDoc="0" locked="0" layoutInCell="1" allowOverlap="1" wp14:anchorId="48260F74" wp14:editId="4BFBA802">
                <wp:simplePos x="0" y="0"/>
                <wp:positionH relativeFrom="column">
                  <wp:posOffset>4177665</wp:posOffset>
                </wp:positionH>
                <wp:positionV relativeFrom="paragraph">
                  <wp:posOffset>2559050</wp:posOffset>
                </wp:positionV>
                <wp:extent cx="0" cy="63500"/>
                <wp:effectExtent l="0" t="0" r="38100" b="31750"/>
                <wp:wrapSquare wrapText="bothSides"/>
                <wp:docPr id="490" name="Line 49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1EB4E76-3A46-405D-A7B7-44F91F2075A9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0" cy="6350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7A6FF154" id="Line 492" o:spid="_x0000_s1026" style="position:absolute;z-index:2517514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28.95pt,201.5pt" to="328.95pt,206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04640" behindDoc="0" locked="0" layoutInCell="1" allowOverlap="1" wp14:anchorId="5F7D8088" wp14:editId="10691F95">
                <wp:simplePos x="0" y="0"/>
                <wp:positionH relativeFrom="column">
                  <wp:posOffset>2640965</wp:posOffset>
                </wp:positionH>
                <wp:positionV relativeFrom="paragraph">
                  <wp:posOffset>2705100</wp:posOffset>
                </wp:positionV>
                <wp:extent cx="244475" cy="140970"/>
                <wp:effectExtent l="0" t="0" r="11430" b="0"/>
                <wp:wrapSquare wrapText="bothSides"/>
                <wp:docPr id="491" name="Rectangle 49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724523D-FA8F-4A79-B812-0F9FCA6C2D7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447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10905A4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0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F7D8088" id="Rectangle 493" o:spid="_x0000_s1103" style="position:absolute;left:0;text-align:left;margin-left:207.95pt;margin-top:213pt;width:19.25pt;height:11.1pt;z-index:25175244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" filled="f" stroked="f">
                <v:textbox style="mso-fit-shape-to-text:t" inset="0,0,0,0">
                  <w:txbxContent>
                    <w:p w14:paraId="510905A4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0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05664" behindDoc="0" locked="0" layoutInCell="1" allowOverlap="1" wp14:anchorId="05D1B31D" wp14:editId="2BED5C37">
                <wp:simplePos x="0" y="0"/>
                <wp:positionH relativeFrom="column">
                  <wp:posOffset>3021965</wp:posOffset>
                </wp:positionH>
                <wp:positionV relativeFrom="paragraph">
                  <wp:posOffset>2705100</wp:posOffset>
                </wp:positionV>
                <wp:extent cx="184150" cy="140970"/>
                <wp:effectExtent l="0" t="0" r="10795" b="0"/>
                <wp:wrapSquare wrapText="bothSides"/>
                <wp:docPr id="492" name="Rectangle 49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D160C2A-E7B8-4C48-BBC7-82CB11D9E5F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8415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22A3F9D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5D1B31D" id="Rectangle 494" o:spid="_x0000_s1104" style="position:absolute;left:0;text-align:left;margin-left:237.95pt;margin-top:213pt;width:14.5pt;height:11.1pt;z-index:25175347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" filled="f" stroked="f">
                <v:textbox style="mso-fit-shape-to-text:t" inset="0,0,0,0">
                  <w:txbxContent>
                    <w:p w14:paraId="622A3F9D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06688" behindDoc="0" locked="0" layoutInCell="1" allowOverlap="1" wp14:anchorId="69711923" wp14:editId="4BF76F97">
                <wp:simplePos x="0" y="0"/>
                <wp:positionH relativeFrom="column">
                  <wp:posOffset>3415665</wp:posOffset>
                </wp:positionH>
                <wp:positionV relativeFrom="paragraph">
                  <wp:posOffset>2705100</wp:posOffset>
                </wp:positionV>
                <wp:extent cx="101600" cy="140970"/>
                <wp:effectExtent l="0" t="0" r="635" b="0"/>
                <wp:wrapSquare wrapText="bothSides"/>
                <wp:docPr id="493" name="Rectangle 49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57E51B7-EEC8-4482-B69F-FFCE7162B8A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0160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9D75E7A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9711923" id="Rectangle 495" o:spid="_x0000_s1105" style="position:absolute;left:0;text-align:left;margin-left:268.95pt;margin-top:213pt;width:8pt;height:11.1pt;z-index:25175449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" filled="f" stroked="f">
                <v:textbox style="mso-fit-shape-to-text:t" inset="0,0,0,0">
                  <w:txbxContent>
                    <w:p w14:paraId="09D75E7A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07712" behindDoc="0" locked="0" layoutInCell="1" allowOverlap="1" wp14:anchorId="13830FDC" wp14:editId="6E80C3E0">
                <wp:simplePos x="0" y="0"/>
                <wp:positionH relativeFrom="column">
                  <wp:posOffset>3739515</wp:posOffset>
                </wp:positionH>
                <wp:positionV relativeFrom="paragraph">
                  <wp:posOffset>2705100</wp:posOffset>
                </wp:positionV>
                <wp:extent cx="158750" cy="140970"/>
                <wp:effectExtent l="0" t="0" r="1270" b="0"/>
                <wp:wrapSquare wrapText="bothSides"/>
                <wp:docPr id="494" name="Rectangle 49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92A1AA3-D85C-49FD-8576-41C57F2F63A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5875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6502C23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3830FDC" id="Rectangle 496" o:spid="_x0000_s1106" style="position:absolute;left:0;text-align:left;margin-left:294.45pt;margin-top:213pt;width:12.5pt;height:11.1pt;z-index:25175552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" filled="f" stroked="f">
                <v:textbox style="mso-fit-shape-to-text:t" inset="0,0,0,0">
                  <w:txbxContent>
                    <w:p w14:paraId="26502C23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08736" behindDoc="0" locked="0" layoutInCell="1" allowOverlap="1" wp14:anchorId="09706550" wp14:editId="3C7C2DFC">
                <wp:simplePos x="0" y="0"/>
                <wp:positionH relativeFrom="column">
                  <wp:posOffset>4069715</wp:posOffset>
                </wp:positionH>
                <wp:positionV relativeFrom="paragraph">
                  <wp:posOffset>2705100</wp:posOffset>
                </wp:positionV>
                <wp:extent cx="215900" cy="140970"/>
                <wp:effectExtent l="0" t="0" r="1905" b="0"/>
                <wp:wrapSquare wrapText="bothSides"/>
                <wp:docPr id="495" name="Rectangle 49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93A0751-BF4C-4C7A-988E-11C6CABC703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590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CBA0EEF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0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497" o:spid="_x0000_s1108" style="position:absolute;left:0;text-align:left;margin-left:320.45pt;margin-top:213pt;width:17pt;height:11.1pt;z-index:25150873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" filled="f" stroked="f">
                <v:textbox style="mso-fit-shape-to-text:t" inset="0,0,0,0">
                  <w:txbxContent>
                    <w:p w14:paraId="6CBA0EEF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0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10784" behindDoc="0" locked="0" layoutInCell="1" allowOverlap="1" wp14:anchorId="1982699A" wp14:editId="51102562">
                <wp:simplePos x="0" y="0"/>
                <wp:positionH relativeFrom="column">
                  <wp:posOffset>3244215</wp:posOffset>
                </wp:positionH>
                <wp:positionV relativeFrom="paragraph">
                  <wp:posOffset>2349500</wp:posOffset>
                </wp:positionV>
                <wp:extent cx="101600" cy="57150"/>
                <wp:effectExtent l="0" t="0" r="0" b="0"/>
                <wp:wrapSquare wrapText="bothSides"/>
                <wp:docPr id="497" name="Freeform 49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6E5CE177-7071-4B9B-AE6C-B739F03A20B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101600" cy="57150"/>
                        </a:xfrm>
                        <a:custGeom>
                          <a:avLst/>
                          <a:gdLst>
                            <a:gd name="T0" fmla="*/ 0 w 64"/>
                            <a:gd name="T1" fmla="*/ 16 h 36"/>
                            <a:gd name="T2" fmla="*/ 32 w 64"/>
                            <a:gd name="T3" fmla="*/ 0 h 36"/>
                            <a:gd name="T4" fmla="*/ 64 w 64"/>
                            <a:gd name="T5" fmla="*/ 16 h 36"/>
                            <a:gd name="T6" fmla="*/ 32 w 64"/>
                            <a:gd name="T7" fmla="*/ 36 h 36"/>
                            <a:gd name="T8" fmla="*/ 0 w 64"/>
                            <a:gd name="T9" fmla="*/ 16 h 36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</a:cxnLst>
                          <a:rect l="0" t="0" r="r" b="b"/>
                          <a:pathLst>
                            <a:path w="64" h="36">
                              <a:moveTo>
                                <a:pt x="0" y="16"/>
                              </a:moveTo>
                              <a:lnTo>
                                <a:pt x="32" y="0"/>
                              </a:lnTo>
                              <a:lnTo>
                                <a:pt x="64" y="16"/>
                              </a:lnTo>
                              <a:lnTo>
                                <a:pt x="32" y="36"/>
                              </a:lnTo>
                              <a:lnTo>
                                <a:pt x="0" y="16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BEBEBE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48E5DD97" id="Freeform 499" o:spid="_x0000_s1026" style="position:absolute;margin-left:255.45pt;margin-top:185pt;width:8pt;height:4.5pt;z-index:2517585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coordsize="64,3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" path="m,16l32,,64,16,32,36,,16xe" fillcolor="#bebebe" stroked="f">
                <v:path arrowok="t" o:connecttype="custom" o:connectlocs="0,25400;50800,0;101600,25400;50800,57150;0,25400" o:connectangles="0,0,0,0,0"/>
                <w10:wrap type="square"/>
              </v:shap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11808" behindDoc="0" locked="0" layoutInCell="1" allowOverlap="1" wp14:anchorId="6FA35978" wp14:editId="73770F91">
                <wp:simplePos x="0" y="0"/>
                <wp:positionH relativeFrom="column">
                  <wp:posOffset>3396615</wp:posOffset>
                </wp:positionH>
                <wp:positionV relativeFrom="paragraph">
                  <wp:posOffset>2501900</wp:posOffset>
                </wp:positionV>
                <wp:extent cx="101600" cy="57150"/>
                <wp:effectExtent l="0" t="0" r="12700" b="19050"/>
                <wp:wrapSquare wrapText="bothSides"/>
                <wp:docPr id="498" name="Freeform 50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FBC0280-D024-436D-B89F-BD0C1245E96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101600" cy="57150"/>
                        </a:xfrm>
                        <a:custGeom>
                          <a:avLst/>
                          <a:gdLst>
                            <a:gd name="T0" fmla="*/ 0 w 16"/>
                            <a:gd name="T1" fmla="*/ 4 h 9"/>
                            <a:gd name="T2" fmla="*/ 8 w 16"/>
                            <a:gd name="T3" fmla="*/ 0 h 9"/>
                            <a:gd name="T4" fmla="*/ 16 w 16"/>
                            <a:gd name="T5" fmla="*/ 4 h 9"/>
                            <a:gd name="T6" fmla="*/ 8 w 16"/>
                            <a:gd name="T7" fmla="*/ 9 h 9"/>
                            <a:gd name="T8" fmla="*/ 0 w 16"/>
                            <a:gd name="T9" fmla="*/ 4 h 9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</a:cxnLst>
                          <a:rect l="0" t="0" r="r" b="b"/>
                          <a:pathLst>
                            <a:path w="16" h="9">
                              <a:moveTo>
                                <a:pt x="0" y="4"/>
                              </a:moveTo>
                              <a:lnTo>
                                <a:pt x="8" y="0"/>
                              </a:lnTo>
                              <a:lnTo>
                                <a:pt x="16" y="4"/>
                              </a:lnTo>
                              <a:lnTo>
                                <a:pt x="8" y="9"/>
                              </a:lnTo>
                              <a:lnTo>
                                <a:pt x="0" y="4"/>
                              </a:lnTo>
                            </a:path>
                          </a:pathLst>
                        </a:cu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1A0A4F77" id="Freeform 500" o:spid="_x0000_s1026" style="position:absolute;margin-left:267.45pt;margin-top:197pt;width:8pt;height:4.5pt;z-index:2517596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coordsize="16,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" path="m,4l8,r8,4l8,9,,4e" filled="f" strokeweight=".5pt">
                <v:stroke endcap="round"/>
                <v:path arrowok="t" o:connecttype="custom" o:connectlocs="0,25400;50800,0;101600,25400;50800,57150;0,25400" o:connectangles="0,0,0,0,0"/>
                <w10:wrap type="square"/>
              </v:shap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12832" behindDoc="0" locked="0" layoutInCell="1" allowOverlap="1" wp14:anchorId="33151158" wp14:editId="399D2E41">
                <wp:simplePos x="0" y="0"/>
                <wp:positionH relativeFrom="column">
                  <wp:posOffset>3212465</wp:posOffset>
                </wp:positionH>
                <wp:positionV relativeFrom="paragraph">
                  <wp:posOffset>2470150</wp:posOffset>
                </wp:positionV>
                <wp:extent cx="139700" cy="58420"/>
                <wp:effectExtent l="0" t="0" r="0" b="0"/>
                <wp:wrapSquare wrapText="bothSides"/>
                <wp:docPr id="499" name="Freeform 50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0750FFA-2C71-468E-A12C-76662F375D6B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139700" cy="58420"/>
                        </a:xfrm>
                        <a:custGeom>
                          <a:avLst/>
                          <a:gdLst>
                            <a:gd name="T0" fmla="*/ 0 w 88"/>
                            <a:gd name="T1" fmla="*/ 17 h 37"/>
                            <a:gd name="T2" fmla="*/ 44 w 88"/>
                            <a:gd name="T3" fmla="*/ 0 h 37"/>
                            <a:gd name="T4" fmla="*/ 88 w 88"/>
                            <a:gd name="T5" fmla="*/ 17 h 37"/>
                            <a:gd name="T6" fmla="*/ 44 w 88"/>
                            <a:gd name="T7" fmla="*/ 37 h 37"/>
                            <a:gd name="T8" fmla="*/ 0 w 88"/>
                            <a:gd name="T9" fmla="*/ 17 h 37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</a:cxnLst>
                          <a:rect l="0" t="0" r="r" b="b"/>
                          <a:pathLst>
                            <a:path w="88" h="37">
                              <a:moveTo>
                                <a:pt x="0" y="17"/>
                              </a:moveTo>
                              <a:lnTo>
                                <a:pt x="44" y="0"/>
                              </a:lnTo>
                              <a:lnTo>
                                <a:pt x="88" y="17"/>
                              </a:lnTo>
                              <a:lnTo>
                                <a:pt x="44" y="37"/>
                              </a:lnTo>
                              <a:lnTo>
                                <a:pt x="0" y="17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BEBEBE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780114DA" id="Freeform 501" o:spid="_x0000_s1026" style="position:absolute;margin-left:252.95pt;margin-top:194.5pt;width:11pt;height:4.6pt;z-index:2517606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coordsize="88,3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" path="m,17l44,,88,17,44,37,,17xe" fillcolor="#bebebe" stroked="f">
                <v:path arrowok="t" o:connecttype="custom" o:connectlocs="0,26842;69850,0;139700,26842;69850,58420;0,26842" o:connectangles="0,0,0,0,0"/>
                <w10:wrap type="square"/>
              </v:shap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13856" behindDoc="0" locked="0" layoutInCell="1" allowOverlap="1" wp14:anchorId="271D2B3F" wp14:editId="5E0441C3">
                <wp:simplePos x="0" y="0"/>
                <wp:positionH relativeFrom="column">
                  <wp:posOffset>3364865</wp:posOffset>
                </wp:positionH>
                <wp:positionV relativeFrom="paragraph">
                  <wp:posOffset>2622550</wp:posOffset>
                </wp:positionV>
                <wp:extent cx="139700" cy="58420"/>
                <wp:effectExtent l="0" t="0" r="12700" b="17780"/>
                <wp:wrapSquare wrapText="bothSides"/>
                <wp:docPr id="500" name="Freeform 50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5C5E764-37B8-4B99-955F-E52B615EB39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139700" cy="58420"/>
                        </a:xfrm>
                        <a:custGeom>
                          <a:avLst/>
                          <a:gdLst>
                            <a:gd name="T0" fmla="*/ 0 w 22"/>
                            <a:gd name="T1" fmla="*/ 4 h 9"/>
                            <a:gd name="T2" fmla="*/ 11 w 22"/>
                            <a:gd name="T3" fmla="*/ 0 h 9"/>
                            <a:gd name="T4" fmla="*/ 22 w 22"/>
                            <a:gd name="T5" fmla="*/ 4 h 9"/>
                            <a:gd name="T6" fmla="*/ 11 w 22"/>
                            <a:gd name="T7" fmla="*/ 9 h 9"/>
                            <a:gd name="T8" fmla="*/ 0 w 22"/>
                            <a:gd name="T9" fmla="*/ 4 h 9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</a:cxnLst>
                          <a:rect l="0" t="0" r="r" b="b"/>
                          <a:pathLst>
                            <a:path w="22" h="9">
                              <a:moveTo>
                                <a:pt x="0" y="4"/>
                              </a:moveTo>
                              <a:lnTo>
                                <a:pt x="11" y="0"/>
                              </a:lnTo>
                              <a:lnTo>
                                <a:pt x="22" y="4"/>
                              </a:lnTo>
                              <a:lnTo>
                                <a:pt x="11" y="9"/>
                              </a:lnTo>
                              <a:lnTo>
                                <a:pt x="0" y="4"/>
                              </a:lnTo>
                            </a:path>
                          </a:pathLst>
                        </a:cu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17C464B9" id="Freeform 502" o:spid="_x0000_s1026" style="position:absolute;margin-left:264.95pt;margin-top:206.5pt;width:11pt;height:4.6pt;z-index:2517616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coordsize="22,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" path="m,4l11,,22,4,11,9,,4e" filled="f" strokeweight=".5pt">
                <v:stroke endcap="round"/>
                <v:path arrowok="t" o:connecttype="custom" o:connectlocs="0,25964;69850,0;139700,25964;69850,58420;0,25964" o:connectangles="0,0,0,0,0"/>
                <w10:wrap type="square"/>
              </v:shap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14880" behindDoc="0" locked="0" layoutInCell="1" allowOverlap="1" wp14:anchorId="126DD291" wp14:editId="645BC0FC">
                <wp:simplePos x="0" y="0"/>
                <wp:positionH relativeFrom="column">
                  <wp:posOffset>3396615</wp:posOffset>
                </wp:positionH>
                <wp:positionV relativeFrom="paragraph">
                  <wp:posOffset>882650</wp:posOffset>
                </wp:positionV>
                <wp:extent cx="50800" cy="50800"/>
                <wp:effectExtent l="0" t="0" r="6350" b="6350"/>
                <wp:wrapSquare wrapText="bothSides"/>
                <wp:docPr id="501" name="Rectangle 50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1DA2157-7657-49E3-B2E6-78850400B562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0800" cy="50800"/>
                        </a:xfrm>
                        <a:prstGeom prst="rect">
                          <a:avLst/>
                        </a:prstGeom>
                        <a:solidFill>
                          <a:srgbClr val="BEBEBE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DA61ACE" id="Rectangle 503" o:spid="_x0000_s1026" style="position:absolute;margin-left:267.45pt;margin-top:69.5pt;width:4pt;height:4pt;z-index:2517626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" fillcolor="#bebebe" stroked="f"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15904" behindDoc="0" locked="0" layoutInCell="1" allowOverlap="1" wp14:anchorId="50207FD4" wp14:editId="2F077A03">
                <wp:simplePos x="0" y="0"/>
                <wp:positionH relativeFrom="column">
                  <wp:posOffset>3549015</wp:posOffset>
                </wp:positionH>
                <wp:positionV relativeFrom="paragraph">
                  <wp:posOffset>1035050</wp:posOffset>
                </wp:positionV>
                <wp:extent cx="50800" cy="50800"/>
                <wp:effectExtent l="0" t="0" r="25400" b="25400"/>
                <wp:wrapSquare wrapText="bothSides"/>
                <wp:docPr id="502" name="Rectangle 50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2861A1C-32DC-4663-AA9A-018BEA14491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0800" cy="50800"/>
                        </a:xfrm>
                        <a:prstGeom prst="rect">
                          <a:avLst/>
                        </a:prstGeom>
                        <a:noFill/>
                        <a:ln w="6350" cap="rnd">
                          <a:solidFill>
                            <a:srgbClr val="BEBEBE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4105909" id="Rectangle 504" o:spid="_x0000_s1026" style="position:absolute;margin-left:279.45pt;margin-top:81.5pt;width:4pt;height:4pt;z-index:2517637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" filled="f" strokecolor="#bebebe" strokeweight=".5pt">
                <v:stroke joinstyle="round" endcap="round"/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16928" behindDoc="0" locked="0" layoutInCell="1" allowOverlap="1" wp14:anchorId="4099B1B1" wp14:editId="4CE07F3C">
                <wp:simplePos x="0" y="0"/>
                <wp:positionH relativeFrom="column">
                  <wp:posOffset>3422015</wp:posOffset>
                </wp:positionH>
                <wp:positionV relativeFrom="paragraph">
                  <wp:posOffset>895350</wp:posOffset>
                </wp:positionV>
                <wp:extent cx="0" cy="25400"/>
                <wp:effectExtent l="0" t="0" r="38100" b="31750"/>
                <wp:wrapSquare wrapText="bothSides"/>
                <wp:docPr id="503" name="Line 50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4AF31E2-BA0D-4191-9FD1-FC717096F7FE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V="1">
                          <a:off x="0" y="0"/>
                          <a:ext cx="0" cy="2540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5E8EE936" id="Line 505" o:spid="_x0000_s1026" style="position:absolute;flip:y;z-index:2517647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69.45pt,70.5pt" to="269.45pt,72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17952" behindDoc="0" locked="0" layoutInCell="1" allowOverlap="1" wp14:anchorId="0D0AD182" wp14:editId="5B7DF8D6">
                <wp:simplePos x="0" y="0"/>
                <wp:positionH relativeFrom="column">
                  <wp:posOffset>3250565</wp:posOffset>
                </wp:positionH>
                <wp:positionV relativeFrom="paragraph">
                  <wp:posOffset>908050</wp:posOffset>
                </wp:positionV>
                <wp:extent cx="346075" cy="0"/>
                <wp:effectExtent l="0" t="0" r="0" b="0"/>
                <wp:wrapSquare wrapText="bothSides"/>
                <wp:docPr id="504" name="Line 50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4E03814-EFC8-4D1C-A8F8-8C2F5133E829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346075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1FB22BE2" id="Line 506" o:spid="_x0000_s1026" style="position:absolute;z-index:2517657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55.95pt,71.5pt" to="283.2pt,71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18976" behindDoc="0" locked="0" layoutInCell="1" allowOverlap="1" wp14:anchorId="659CF861" wp14:editId="0AC013FE">
                <wp:simplePos x="0" y="0"/>
                <wp:positionH relativeFrom="column">
                  <wp:posOffset>3034665</wp:posOffset>
                </wp:positionH>
                <wp:positionV relativeFrom="paragraph">
                  <wp:posOffset>1003300</wp:posOffset>
                </wp:positionV>
                <wp:extent cx="57150" cy="57150"/>
                <wp:effectExtent l="0" t="0" r="0" b="0"/>
                <wp:wrapSquare wrapText="bothSides"/>
                <wp:docPr id="505" name="Rectangle 50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2F6A17E-7914-455E-B11E-5992E814788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7150" cy="57150"/>
                        </a:xfrm>
                        <a:prstGeom prst="rect">
                          <a:avLst/>
                        </a:prstGeom>
                        <a:solidFill>
                          <a:srgbClr val="BEBEBE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FDE30F6" id="Rectangle 507" o:spid="_x0000_s1026" style="position:absolute;margin-left:238.95pt;margin-top:79pt;width:4.5pt;height:4.5pt;z-index:2517667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" fillcolor="#bebebe" stroked="f"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20000" behindDoc="0" locked="0" layoutInCell="1" allowOverlap="1" wp14:anchorId="3B75589F" wp14:editId="05CBC07B">
                <wp:simplePos x="0" y="0"/>
                <wp:positionH relativeFrom="column">
                  <wp:posOffset>3187065</wp:posOffset>
                </wp:positionH>
                <wp:positionV relativeFrom="paragraph">
                  <wp:posOffset>1155700</wp:posOffset>
                </wp:positionV>
                <wp:extent cx="57150" cy="57150"/>
                <wp:effectExtent l="0" t="0" r="19050" b="19050"/>
                <wp:wrapSquare wrapText="bothSides"/>
                <wp:docPr id="506" name="Rectangle 50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8C1BCDB-F2F4-47D5-8409-92CB2231B28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7150" cy="57150"/>
                        </a:xfrm>
                        <a:prstGeom prst="rect">
                          <a:avLst/>
                        </a:prstGeom>
                        <a:noFill/>
                        <a:ln w="6350" cap="rnd">
                          <a:solidFill>
                            <a:srgbClr val="BEBEBE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EE27BAF" id="Rectangle 508" o:spid="_x0000_s1026" style="position:absolute;margin-left:250.95pt;margin-top:91pt;width:4.5pt;height:4.5pt;z-index:2517678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" filled="f" strokecolor="#bebebe" strokeweight=".5pt">
                <v:stroke joinstyle="round" endcap="round"/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21024" behindDoc="0" locked="0" layoutInCell="1" allowOverlap="1" wp14:anchorId="642780A1" wp14:editId="74A3F3EA">
                <wp:simplePos x="0" y="0"/>
                <wp:positionH relativeFrom="column">
                  <wp:posOffset>3060065</wp:posOffset>
                </wp:positionH>
                <wp:positionV relativeFrom="paragraph">
                  <wp:posOffset>1016000</wp:posOffset>
                </wp:positionV>
                <wp:extent cx="0" cy="25400"/>
                <wp:effectExtent l="0" t="0" r="38100" b="31750"/>
                <wp:wrapSquare wrapText="bothSides"/>
                <wp:docPr id="507" name="Line 50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DECEBCA-76D9-4C26-82F2-367E8E2DE6B9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V="1">
                          <a:off x="0" y="0"/>
                          <a:ext cx="0" cy="2540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2F5B58FD" id="Line 509" o:spid="_x0000_s1026" style="position:absolute;flip:y;z-index:2517688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40.95pt,80pt" to="240.95pt,8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22048" behindDoc="0" locked="0" layoutInCell="1" allowOverlap="1" wp14:anchorId="45550A14" wp14:editId="50D151EA">
                <wp:simplePos x="0" y="0"/>
                <wp:positionH relativeFrom="column">
                  <wp:posOffset>2742565</wp:posOffset>
                </wp:positionH>
                <wp:positionV relativeFrom="paragraph">
                  <wp:posOffset>1028700</wp:posOffset>
                </wp:positionV>
                <wp:extent cx="647700" cy="0"/>
                <wp:effectExtent l="0" t="0" r="0" b="0"/>
                <wp:wrapSquare wrapText="bothSides"/>
                <wp:docPr id="508" name="Line 51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1E7E950-A433-4BCC-89A2-6162DF45319E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647700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70F766D9" id="Line 510" o:spid="_x0000_s1026" style="position:absolute;z-index:2517698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15.95pt,81pt" to="266.95pt,8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23072" behindDoc="0" locked="0" layoutInCell="1" allowOverlap="1" wp14:anchorId="7857CAAB" wp14:editId="09406C3B">
                <wp:simplePos x="0" y="0"/>
                <wp:positionH relativeFrom="column">
                  <wp:posOffset>3136265</wp:posOffset>
                </wp:positionH>
                <wp:positionV relativeFrom="paragraph">
                  <wp:posOffset>1123950</wp:posOffset>
                </wp:positionV>
                <wp:extent cx="58420" cy="57150"/>
                <wp:effectExtent l="0" t="0" r="0" b="0"/>
                <wp:wrapSquare wrapText="bothSides"/>
                <wp:docPr id="509" name="Rectangle 51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E9C8632-29D0-440F-BFD4-04F091B292F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8420" cy="57150"/>
                        </a:xfrm>
                        <a:prstGeom prst="rect">
                          <a:avLst/>
                        </a:prstGeom>
                        <a:solidFill>
                          <a:srgbClr val="BEBEBE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FD31EA9" id="Rectangle 511" o:spid="_x0000_s1026" style="position:absolute;margin-left:246.95pt;margin-top:88.5pt;width:4.6pt;height:4.5pt;z-index:2517708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" fillcolor="#bebebe" stroked="f"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24096" behindDoc="0" locked="0" layoutInCell="1" allowOverlap="1" wp14:anchorId="33FA1E0B" wp14:editId="0784CE55">
                <wp:simplePos x="0" y="0"/>
                <wp:positionH relativeFrom="column">
                  <wp:posOffset>3288665</wp:posOffset>
                </wp:positionH>
                <wp:positionV relativeFrom="paragraph">
                  <wp:posOffset>1276350</wp:posOffset>
                </wp:positionV>
                <wp:extent cx="58420" cy="57150"/>
                <wp:effectExtent l="0" t="0" r="17780" b="19050"/>
                <wp:wrapSquare wrapText="bothSides"/>
                <wp:docPr id="510" name="Rectangle 51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A0D7A3F-9C78-42A1-9980-470CBE345FD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8420" cy="57150"/>
                        </a:xfrm>
                        <a:prstGeom prst="rect">
                          <a:avLst/>
                        </a:prstGeom>
                        <a:noFill/>
                        <a:ln w="6350" cap="rnd">
                          <a:solidFill>
                            <a:srgbClr val="BEBEBE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4C2A689" id="Rectangle 512" o:spid="_x0000_s1026" style="position:absolute;margin-left:258.95pt;margin-top:100.5pt;width:4.6pt;height:4.5pt;z-index:2517719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" filled="f" strokecolor="#bebebe" strokeweight=".5pt">
                <v:stroke joinstyle="round" endcap="round"/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25120" behindDoc="0" locked="0" layoutInCell="1" allowOverlap="1" wp14:anchorId="6D1DD394" wp14:editId="0CEC3D84">
                <wp:simplePos x="0" y="0"/>
                <wp:positionH relativeFrom="column">
                  <wp:posOffset>3168015</wp:posOffset>
                </wp:positionH>
                <wp:positionV relativeFrom="paragraph">
                  <wp:posOffset>1136650</wp:posOffset>
                </wp:positionV>
                <wp:extent cx="0" cy="25400"/>
                <wp:effectExtent l="0" t="0" r="38100" b="31750"/>
                <wp:wrapSquare wrapText="bothSides"/>
                <wp:docPr id="511" name="Line 51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1FCFFBD-78BB-447B-8FCE-5953EE4E4776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V="1">
                          <a:off x="0" y="0"/>
                          <a:ext cx="0" cy="2540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0F403C30" id="Line 513" o:spid="_x0000_s1026" style="position:absolute;flip:y;z-index:2517729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49.45pt,89.5pt" to="249.45pt,91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26144" behindDoc="0" locked="0" layoutInCell="1" allowOverlap="1" wp14:anchorId="4D23E7EA" wp14:editId="5E00B1FD">
                <wp:simplePos x="0" y="0"/>
                <wp:positionH relativeFrom="column">
                  <wp:posOffset>2926715</wp:posOffset>
                </wp:positionH>
                <wp:positionV relativeFrom="paragraph">
                  <wp:posOffset>1149350</wp:posOffset>
                </wp:positionV>
                <wp:extent cx="487045" cy="0"/>
                <wp:effectExtent l="0" t="0" r="0" b="0"/>
                <wp:wrapSquare wrapText="bothSides"/>
                <wp:docPr id="512" name="Line 51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CE9F28E-EBB2-424C-BFB2-631177633565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487045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103D35AE" id="Line 514" o:spid="_x0000_s1026" style="position:absolute;z-index:2517739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30.45pt,90.5pt" to="268.8pt,90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27168" behindDoc="0" locked="0" layoutInCell="1" allowOverlap="1" wp14:anchorId="02A567AC" wp14:editId="5BB92A39">
                <wp:simplePos x="0" y="0"/>
                <wp:positionH relativeFrom="column">
                  <wp:posOffset>3187065</wp:posOffset>
                </wp:positionH>
                <wp:positionV relativeFrom="paragraph">
                  <wp:posOffset>1238250</wp:posOffset>
                </wp:positionV>
                <wp:extent cx="64770" cy="71120"/>
                <wp:effectExtent l="0" t="0" r="0" b="5080"/>
                <wp:wrapSquare wrapText="bothSides"/>
                <wp:docPr id="513" name="Rectangle 51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6189FEC8-CEF4-43DE-BCAD-C9BCC35FFE9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4770" cy="71120"/>
                        </a:xfrm>
                        <a:prstGeom prst="rect">
                          <a:avLst/>
                        </a:prstGeom>
                        <a:solidFill>
                          <a:srgbClr val="BEBEBE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042A040" id="Rectangle 515" o:spid="_x0000_s1026" style="position:absolute;margin-left:250.95pt;margin-top:97.5pt;width:5.1pt;height:5.6pt;z-index:2517749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" fillcolor="#bebebe" stroked="f"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28192" behindDoc="0" locked="0" layoutInCell="1" allowOverlap="1" wp14:anchorId="3A71A75E" wp14:editId="6995BB73">
                <wp:simplePos x="0" y="0"/>
                <wp:positionH relativeFrom="column">
                  <wp:posOffset>3339465</wp:posOffset>
                </wp:positionH>
                <wp:positionV relativeFrom="paragraph">
                  <wp:posOffset>1390650</wp:posOffset>
                </wp:positionV>
                <wp:extent cx="64770" cy="71120"/>
                <wp:effectExtent l="0" t="0" r="11430" b="24130"/>
                <wp:wrapSquare wrapText="bothSides"/>
                <wp:docPr id="514" name="Rectangle 51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63C67E54-F6F9-4624-9049-5915A917DB3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4770" cy="71120"/>
                        </a:xfrm>
                        <a:prstGeom prst="rect">
                          <a:avLst/>
                        </a:prstGeom>
                        <a:noFill/>
                        <a:ln w="6350" cap="rnd">
                          <a:solidFill>
                            <a:srgbClr val="BEBEBE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4E5164F" id="Rectangle 516" o:spid="_x0000_s1026" style="position:absolute;margin-left:262.95pt;margin-top:109.5pt;width:5.1pt;height:5.6pt;z-index:2517760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" filled="f" strokecolor="#bebebe" strokeweight=".5pt">
                <v:stroke joinstyle="round" endcap="round"/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29216" behindDoc="0" locked="0" layoutInCell="1" allowOverlap="1" wp14:anchorId="55AF6818" wp14:editId="30451673">
                <wp:simplePos x="0" y="0"/>
                <wp:positionH relativeFrom="column">
                  <wp:posOffset>3225165</wp:posOffset>
                </wp:positionH>
                <wp:positionV relativeFrom="paragraph">
                  <wp:posOffset>1263650</wp:posOffset>
                </wp:positionV>
                <wp:extent cx="0" cy="19050"/>
                <wp:effectExtent l="0" t="0" r="38100" b="19050"/>
                <wp:wrapSquare wrapText="bothSides"/>
                <wp:docPr id="515" name="Line 51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8178B8C-DF5E-40C3-9125-B0461997D201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V="1">
                          <a:off x="0" y="0"/>
                          <a:ext cx="0" cy="1905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5CA8B1BA" id="Line 517" o:spid="_x0000_s1026" style="position:absolute;flip:y;z-index:2517770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53.95pt,99.5pt" to="253.95pt,10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30240" behindDoc="0" locked="0" layoutInCell="1" allowOverlap="1" wp14:anchorId="3F96B0FA" wp14:editId="657B144A">
                <wp:simplePos x="0" y="0"/>
                <wp:positionH relativeFrom="column">
                  <wp:posOffset>3021965</wp:posOffset>
                </wp:positionH>
                <wp:positionV relativeFrom="paragraph">
                  <wp:posOffset>1270000</wp:posOffset>
                </wp:positionV>
                <wp:extent cx="391795" cy="0"/>
                <wp:effectExtent l="0" t="0" r="0" b="0"/>
                <wp:wrapSquare wrapText="bothSides"/>
                <wp:docPr id="516" name="Line 51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3317B8E-F7C6-4FD0-B0A8-A677F9B81FC0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391795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647D5D75" id="Line 518" o:spid="_x0000_s1026" style="position:absolute;z-index:2517780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37.95pt,100pt" to="268.8pt,100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31264" behindDoc="0" locked="0" layoutInCell="1" allowOverlap="1" wp14:anchorId="6E65A968" wp14:editId="3DC644E8">
                <wp:simplePos x="0" y="0"/>
                <wp:positionH relativeFrom="column">
                  <wp:posOffset>3225165</wp:posOffset>
                </wp:positionH>
                <wp:positionV relativeFrom="paragraph">
                  <wp:posOffset>1377950</wp:posOffset>
                </wp:positionV>
                <wp:extent cx="31750" cy="38100"/>
                <wp:effectExtent l="0" t="0" r="6350" b="0"/>
                <wp:wrapSquare wrapText="bothSides"/>
                <wp:docPr id="517" name="Rectangle 51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F35DABF-F83E-4C12-B346-222E931DEAB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1750" cy="38100"/>
                        </a:xfrm>
                        <a:prstGeom prst="rect">
                          <a:avLst/>
                        </a:prstGeom>
                        <a:solidFill>
                          <a:srgbClr val="BEBEBE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A4E0B49" id="Rectangle 519" o:spid="_x0000_s1026" style="position:absolute;margin-left:253.95pt;margin-top:108.5pt;width:2.5pt;height:3pt;z-index:2517790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" fillcolor="#bebebe" stroked="f"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32288" behindDoc="0" locked="0" layoutInCell="1" allowOverlap="1" wp14:anchorId="00897DEE" wp14:editId="7A4E52F1">
                <wp:simplePos x="0" y="0"/>
                <wp:positionH relativeFrom="column">
                  <wp:posOffset>3377565</wp:posOffset>
                </wp:positionH>
                <wp:positionV relativeFrom="paragraph">
                  <wp:posOffset>1530350</wp:posOffset>
                </wp:positionV>
                <wp:extent cx="31750" cy="38100"/>
                <wp:effectExtent l="0" t="0" r="25400" b="19050"/>
                <wp:wrapSquare wrapText="bothSides"/>
                <wp:docPr id="518" name="Rectangle 52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F002AF7-06FD-404D-9F85-5617DD77E67F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1750" cy="38100"/>
                        </a:xfrm>
                        <a:prstGeom prst="rect">
                          <a:avLst/>
                        </a:prstGeom>
                        <a:noFill/>
                        <a:ln w="6350" cap="rnd">
                          <a:solidFill>
                            <a:srgbClr val="BEBEBE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1F44ADD" id="Rectangle 520" o:spid="_x0000_s1026" style="position:absolute;margin-left:265.95pt;margin-top:120.5pt;width:2.5pt;height:3pt;z-index:2517800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" filled="f" strokecolor="#bebebe" strokeweight=".5pt">
                <v:stroke joinstyle="round" endcap="round"/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33312" behindDoc="0" locked="0" layoutInCell="1" allowOverlap="1" wp14:anchorId="56827CC0" wp14:editId="29D0DF83">
                <wp:simplePos x="0" y="0"/>
                <wp:positionH relativeFrom="column">
                  <wp:posOffset>3244215</wp:posOffset>
                </wp:positionH>
                <wp:positionV relativeFrom="paragraph">
                  <wp:posOffset>1384300</wp:posOffset>
                </wp:positionV>
                <wp:extent cx="0" cy="25400"/>
                <wp:effectExtent l="0" t="0" r="38100" b="31750"/>
                <wp:wrapSquare wrapText="bothSides"/>
                <wp:docPr id="519" name="Line 52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6E6E3C22-D0C3-4D25-92BA-4DDA509F0DE9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V="1">
                          <a:off x="0" y="0"/>
                          <a:ext cx="0" cy="2540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53CD76B4" id="Line 521" o:spid="_x0000_s1026" style="position:absolute;flip:y;z-index:2517811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55.45pt,109pt" to="255.45pt,11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34336" behindDoc="0" locked="0" layoutInCell="1" allowOverlap="1" wp14:anchorId="713C9F16" wp14:editId="4D1B7716">
                <wp:simplePos x="0" y="0"/>
                <wp:positionH relativeFrom="column">
                  <wp:posOffset>2894965</wp:posOffset>
                </wp:positionH>
                <wp:positionV relativeFrom="paragraph">
                  <wp:posOffset>1397000</wp:posOffset>
                </wp:positionV>
                <wp:extent cx="692150" cy="0"/>
                <wp:effectExtent l="0" t="0" r="0" b="0"/>
                <wp:wrapSquare wrapText="bothSides"/>
                <wp:docPr id="520" name="Line 52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8C73C07-B19B-49B1-BC57-233B3A37C183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692150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48296816" id="Line 522" o:spid="_x0000_s1026" style="position:absolute;z-index:2517821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27.95pt,110pt" to="282.45pt,110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35360" behindDoc="0" locked="0" layoutInCell="1" allowOverlap="1" wp14:anchorId="26CDBCB4" wp14:editId="31B4604F">
                <wp:simplePos x="0" y="0"/>
                <wp:positionH relativeFrom="column">
                  <wp:posOffset>3085465</wp:posOffset>
                </wp:positionH>
                <wp:positionV relativeFrom="paragraph">
                  <wp:posOffset>1492250</wp:posOffset>
                </wp:positionV>
                <wp:extent cx="50800" cy="52070"/>
                <wp:effectExtent l="0" t="0" r="6350" b="5080"/>
                <wp:wrapSquare wrapText="bothSides"/>
                <wp:docPr id="521" name="Rectangle 52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B75FBB1-1E35-4631-A030-6C072A9BAD2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0800" cy="52070"/>
                        </a:xfrm>
                        <a:prstGeom prst="rect">
                          <a:avLst/>
                        </a:prstGeom>
                        <a:solidFill>
                          <a:srgbClr val="BEBEBE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5B6F08B" id="Rectangle 523" o:spid="_x0000_s1026" style="position:absolute;margin-left:242.95pt;margin-top:117.5pt;width:4pt;height:4.1pt;z-index:2517831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" fillcolor="#bebebe" stroked="f"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36384" behindDoc="0" locked="0" layoutInCell="1" allowOverlap="1" wp14:anchorId="01480B34" wp14:editId="6FDF7DF4">
                <wp:simplePos x="0" y="0"/>
                <wp:positionH relativeFrom="column">
                  <wp:posOffset>3237865</wp:posOffset>
                </wp:positionH>
                <wp:positionV relativeFrom="paragraph">
                  <wp:posOffset>1644650</wp:posOffset>
                </wp:positionV>
                <wp:extent cx="50800" cy="52070"/>
                <wp:effectExtent l="0" t="0" r="25400" b="24130"/>
                <wp:wrapSquare wrapText="bothSides"/>
                <wp:docPr id="522" name="Rectangle 52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AF074D6-2A5A-48F5-825B-095FD0AD738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0800" cy="52070"/>
                        </a:xfrm>
                        <a:prstGeom prst="rect">
                          <a:avLst/>
                        </a:prstGeom>
                        <a:noFill/>
                        <a:ln w="6350" cap="rnd">
                          <a:solidFill>
                            <a:srgbClr val="BEBEBE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1B7DCD6" id="Rectangle 524" o:spid="_x0000_s1026" style="position:absolute;margin-left:254.95pt;margin-top:129.5pt;width:4pt;height:4.1pt;z-index:2517841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" filled="f" strokecolor="#bebebe" strokeweight=".5pt">
                <v:stroke joinstyle="round" endcap="round"/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37408" behindDoc="0" locked="0" layoutInCell="1" allowOverlap="1" wp14:anchorId="644C212C" wp14:editId="6BEFEFE0">
                <wp:simplePos x="0" y="0"/>
                <wp:positionH relativeFrom="column">
                  <wp:posOffset>3110865</wp:posOffset>
                </wp:positionH>
                <wp:positionV relativeFrom="paragraph">
                  <wp:posOffset>1504950</wp:posOffset>
                </wp:positionV>
                <wp:extent cx="0" cy="25400"/>
                <wp:effectExtent l="0" t="0" r="38100" b="31750"/>
                <wp:wrapSquare wrapText="bothSides"/>
                <wp:docPr id="523" name="Line 52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ADA59DF-8D13-43CB-85E7-074894BE19A5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V="1">
                          <a:off x="0" y="0"/>
                          <a:ext cx="0" cy="2540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523E85E8" id="Line 525" o:spid="_x0000_s1026" style="position:absolute;flip:y;z-index:2517852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44.95pt,118.5pt" to="244.95pt,120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38432" behindDoc="0" locked="0" layoutInCell="1" allowOverlap="1" wp14:anchorId="68CED32F" wp14:editId="6ED2567D">
                <wp:simplePos x="0" y="0"/>
                <wp:positionH relativeFrom="column">
                  <wp:posOffset>2787015</wp:posOffset>
                </wp:positionH>
                <wp:positionV relativeFrom="paragraph">
                  <wp:posOffset>1517650</wp:posOffset>
                </wp:positionV>
                <wp:extent cx="654050" cy="0"/>
                <wp:effectExtent l="0" t="0" r="0" b="0"/>
                <wp:wrapSquare wrapText="bothSides"/>
                <wp:docPr id="524" name="Line 52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F152E27-B7BF-4D74-9996-4BB18F819A8D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654050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72E775A4" id="Line 526" o:spid="_x0000_s1026" style="position:absolute;z-index:2517862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19.45pt,119.5pt" to="270.95pt,119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39456" behindDoc="0" locked="0" layoutInCell="1" allowOverlap="1" wp14:anchorId="4EF09BBB" wp14:editId="164CEBD4">
                <wp:simplePos x="0" y="0"/>
                <wp:positionH relativeFrom="column">
                  <wp:posOffset>3345815</wp:posOffset>
                </wp:positionH>
                <wp:positionV relativeFrom="paragraph">
                  <wp:posOffset>1587500</wp:posOffset>
                </wp:positionV>
                <wp:extent cx="96520" cy="101600"/>
                <wp:effectExtent l="0" t="0" r="0" b="0"/>
                <wp:wrapSquare wrapText="bothSides"/>
                <wp:docPr id="525" name="Rectangle 52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A16CEB9-C684-44F2-AEF4-65D75A75DAF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6520" cy="101600"/>
                        </a:xfrm>
                        <a:prstGeom prst="rect">
                          <a:avLst/>
                        </a:prstGeom>
                        <a:solidFill>
                          <a:srgbClr val="BEBEBE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97D422E" id="Rectangle 527" o:spid="_x0000_s1026" style="position:absolute;margin-left:263.45pt;margin-top:125pt;width:7.6pt;height:8pt;z-index:251787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" fillcolor="#bebebe" stroked="f"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40480" behindDoc="0" locked="0" layoutInCell="1" allowOverlap="1" wp14:anchorId="4CBB307F" wp14:editId="1FFFE595">
                <wp:simplePos x="0" y="0"/>
                <wp:positionH relativeFrom="column">
                  <wp:posOffset>3498215</wp:posOffset>
                </wp:positionH>
                <wp:positionV relativeFrom="paragraph">
                  <wp:posOffset>1739900</wp:posOffset>
                </wp:positionV>
                <wp:extent cx="96520" cy="101600"/>
                <wp:effectExtent l="0" t="0" r="17780" b="12700"/>
                <wp:wrapSquare wrapText="bothSides"/>
                <wp:docPr id="526" name="Rectangle 52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5BBC0F9-FF5A-4918-8BF5-0B1D022A836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6520" cy="101600"/>
                        </a:xfrm>
                        <a:prstGeom prst="rect">
                          <a:avLst/>
                        </a:prstGeom>
                        <a:noFill/>
                        <a:ln w="6350" cap="rnd">
                          <a:solidFill>
                            <a:srgbClr val="BEBEBE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FD9BFC0" id="Rectangle 528" o:spid="_x0000_s1026" style="position:absolute;margin-left:275.45pt;margin-top:137pt;width:7.6pt;height:8pt;z-index:251788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" filled="f" strokecolor="#bebebe" strokeweight=".5pt">
                <v:stroke joinstyle="round" endcap="round"/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41504" behindDoc="0" locked="0" layoutInCell="1" allowOverlap="1" wp14:anchorId="74F71A12" wp14:editId="37173622">
                <wp:simplePos x="0" y="0"/>
                <wp:positionH relativeFrom="column">
                  <wp:posOffset>3390265</wp:posOffset>
                </wp:positionH>
                <wp:positionV relativeFrom="paragraph">
                  <wp:posOffset>1625600</wp:posOffset>
                </wp:positionV>
                <wp:extent cx="0" cy="25400"/>
                <wp:effectExtent l="0" t="0" r="38100" b="31750"/>
                <wp:wrapSquare wrapText="bothSides"/>
                <wp:docPr id="527" name="Line 52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200F16C-6F28-4829-BD02-82C384F87A39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V="1">
                          <a:off x="0" y="0"/>
                          <a:ext cx="0" cy="2540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5234798B" id="Line 529" o:spid="_x0000_s1026" style="position:absolute;flip:y;z-index:251789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66.95pt,128pt" to="266.95pt,130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42528" behindDoc="0" locked="0" layoutInCell="1" allowOverlap="1" wp14:anchorId="6FBA908B" wp14:editId="10848840">
                <wp:simplePos x="0" y="0"/>
                <wp:positionH relativeFrom="column">
                  <wp:posOffset>3301365</wp:posOffset>
                </wp:positionH>
                <wp:positionV relativeFrom="paragraph">
                  <wp:posOffset>1638300</wp:posOffset>
                </wp:positionV>
                <wp:extent cx="185420" cy="0"/>
                <wp:effectExtent l="0" t="0" r="0" b="0"/>
                <wp:wrapSquare wrapText="bothSides"/>
                <wp:docPr id="528" name="Line 53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CA28501-7DA8-42E0-83AF-648670B915B9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185420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40B7041B" id="Line 530" o:spid="_x0000_s1026" style="position:absolute;z-index:251790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59.95pt,129pt" to="274.55pt,12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43552" behindDoc="0" locked="0" layoutInCell="1" allowOverlap="1" wp14:anchorId="5DFD4381" wp14:editId="476BC72E">
                <wp:simplePos x="0" y="0"/>
                <wp:positionH relativeFrom="column">
                  <wp:posOffset>3091815</wp:posOffset>
                </wp:positionH>
                <wp:positionV relativeFrom="paragraph">
                  <wp:posOffset>1727200</wp:posOffset>
                </wp:positionV>
                <wp:extent cx="63500" cy="64770"/>
                <wp:effectExtent l="0" t="0" r="0" b="0"/>
                <wp:wrapSquare wrapText="bothSides"/>
                <wp:docPr id="529" name="Rectangle 53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BBE4239-BBF0-4DB2-B730-75DD05A6804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3500" cy="64770"/>
                        </a:xfrm>
                        <a:prstGeom prst="rect">
                          <a:avLst/>
                        </a:prstGeom>
                        <a:solidFill>
                          <a:srgbClr val="BEBEBE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041E95B" id="Rectangle 531" o:spid="_x0000_s1026" style="position:absolute;margin-left:243.45pt;margin-top:136pt;width:5pt;height:5.1pt;z-index:251791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" fillcolor="#bebebe" stroked="f"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44576" behindDoc="0" locked="0" layoutInCell="1" allowOverlap="1" wp14:anchorId="031F17FC" wp14:editId="0CC517F1">
                <wp:simplePos x="0" y="0"/>
                <wp:positionH relativeFrom="column">
                  <wp:posOffset>3244215</wp:posOffset>
                </wp:positionH>
                <wp:positionV relativeFrom="paragraph">
                  <wp:posOffset>1879600</wp:posOffset>
                </wp:positionV>
                <wp:extent cx="63500" cy="64770"/>
                <wp:effectExtent l="0" t="0" r="12700" b="11430"/>
                <wp:wrapSquare wrapText="bothSides"/>
                <wp:docPr id="530" name="Rectangle 53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54B67BA-EF38-4360-889F-1D7A68C0A7E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3500" cy="64770"/>
                        </a:xfrm>
                        <a:prstGeom prst="rect">
                          <a:avLst/>
                        </a:prstGeom>
                        <a:noFill/>
                        <a:ln w="6350" cap="rnd">
                          <a:solidFill>
                            <a:srgbClr val="BEBEBE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AB3CEC5" id="Rectangle 532" o:spid="_x0000_s1026" style="position:absolute;margin-left:255.45pt;margin-top:148pt;width:5pt;height:5.1pt;z-index:251792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" filled="f" strokecolor="#bebebe" strokeweight=".5pt">
                <v:stroke joinstyle="round" endcap="round"/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45600" behindDoc="0" locked="0" layoutInCell="1" allowOverlap="1" wp14:anchorId="0A8AE0B2" wp14:editId="00341F11">
                <wp:simplePos x="0" y="0"/>
                <wp:positionH relativeFrom="column">
                  <wp:posOffset>3123565</wp:posOffset>
                </wp:positionH>
                <wp:positionV relativeFrom="paragraph">
                  <wp:posOffset>1746250</wp:posOffset>
                </wp:positionV>
                <wp:extent cx="0" cy="26670"/>
                <wp:effectExtent l="0" t="0" r="38100" b="30480"/>
                <wp:wrapSquare wrapText="bothSides"/>
                <wp:docPr id="531" name="Line 53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B1B98B9-6604-4FA8-9D7F-015827B235F6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V="1">
                          <a:off x="0" y="0"/>
                          <a:ext cx="0" cy="2667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3A982E3F" id="Line 533" o:spid="_x0000_s1026" style="position:absolute;flip:y;z-index:251793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45.95pt,137.5pt" to="245.95pt,139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46624" behindDoc="0" locked="0" layoutInCell="1" allowOverlap="1" wp14:anchorId="3CDC4FD7" wp14:editId="6A989096">
                <wp:simplePos x="0" y="0"/>
                <wp:positionH relativeFrom="column">
                  <wp:posOffset>2901315</wp:posOffset>
                </wp:positionH>
                <wp:positionV relativeFrom="paragraph">
                  <wp:posOffset>1758950</wp:posOffset>
                </wp:positionV>
                <wp:extent cx="447675" cy="0"/>
                <wp:effectExtent l="0" t="0" r="0" b="0"/>
                <wp:wrapSquare wrapText="bothSides"/>
                <wp:docPr id="532" name="Line 53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2C5F22C-D4F6-4CE9-9E18-03ED7588F972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447675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747F6E92" id="Line 534" o:spid="_x0000_s1026" style="position:absolute;z-index:251794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28.45pt,138.5pt" to="263.7pt,138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47648" behindDoc="0" locked="0" layoutInCell="1" allowOverlap="1" wp14:anchorId="0A6654F8" wp14:editId="79EFBA49">
                <wp:simplePos x="0" y="0"/>
                <wp:positionH relativeFrom="column">
                  <wp:posOffset>3098165</wp:posOffset>
                </wp:positionH>
                <wp:positionV relativeFrom="paragraph">
                  <wp:posOffset>1860550</wp:posOffset>
                </wp:positionV>
                <wp:extent cx="57150" cy="57150"/>
                <wp:effectExtent l="0" t="0" r="0" b="0"/>
                <wp:wrapSquare wrapText="bothSides"/>
                <wp:docPr id="533" name="Rectangle 53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9F42221-501B-44E4-8C69-38902BA30D4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7150" cy="57150"/>
                        </a:xfrm>
                        <a:prstGeom prst="rect">
                          <a:avLst/>
                        </a:prstGeom>
                        <a:solidFill>
                          <a:srgbClr val="BEBEBE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E16B2E3" id="Rectangle 535" o:spid="_x0000_s1026" style="position:absolute;margin-left:243.95pt;margin-top:146.5pt;width:4.5pt;height:4.5pt;z-index:251795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" fillcolor="#bebebe" stroked="f"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48672" behindDoc="0" locked="0" layoutInCell="1" allowOverlap="1" wp14:anchorId="47F95239" wp14:editId="7CCA6B0B">
                <wp:simplePos x="0" y="0"/>
                <wp:positionH relativeFrom="column">
                  <wp:posOffset>3250565</wp:posOffset>
                </wp:positionH>
                <wp:positionV relativeFrom="paragraph">
                  <wp:posOffset>2012950</wp:posOffset>
                </wp:positionV>
                <wp:extent cx="57150" cy="57150"/>
                <wp:effectExtent l="0" t="0" r="19050" b="19050"/>
                <wp:wrapSquare wrapText="bothSides"/>
                <wp:docPr id="534" name="Rectangle 53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73723A5-9531-4100-80AB-0BE6CB9A3B9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7150" cy="57150"/>
                        </a:xfrm>
                        <a:prstGeom prst="rect">
                          <a:avLst/>
                        </a:prstGeom>
                        <a:noFill/>
                        <a:ln w="6350" cap="rnd">
                          <a:solidFill>
                            <a:srgbClr val="BEBEBE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00B2AC8" id="Rectangle 536" o:spid="_x0000_s1026" style="position:absolute;margin-left:255.95pt;margin-top:158.5pt;width:4.5pt;height:4.5pt;z-index:251796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" filled="f" strokecolor="#bebebe" strokeweight=".5pt">
                <v:stroke joinstyle="round" endcap="round"/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49696" behindDoc="0" locked="0" layoutInCell="1" allowOverlap="1" wp14:anchorId="63E4A1AE" wp14:editId="7C796DD1">
                <wp:simplePos x="0" y="0"/>
                <wp:positionH relativeFrom="column">
                  <wp:posOffset>3123565</wp:posOffset>
                </wp:positionH>
                <wp:positionV relativeFrom="paragraph">
                  <wp:posOffset>1879600</wp:posOffset>
                </wp:positionV>
                <wp:extent cx="0" cy="19050"/>
                <wp:effectExtent l="0" t="0" r="38100" b="19050"/>
                <wp:wrapSquare wrapText="bothSides"/>
                <wp:docPr id="535" name="Line 53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FCB22F5-F7DA-48A9-A8D4-3E8BEFC637F3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V="1">
                          <a:off x="0" y="0"/>
                          <a:ext cx="0" cy="1905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7343CD1A" id="Line 537" o:spid="_x0000_s1026" style="position:absolute;flip:y;z-index:251797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45.95pt,148pt" to="245.95pt,149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50720" behindDoc="0" locked="0" layoutInCell="1" allowOverlap="1" wp14:anchorId="1BCB17D7" wp14:editId="5976EF9F">
                <wp:simplePos x="0" y="0"/>
                <wp:positionH relativeFrom="column">
                  <wp:posOffset>2806065</wp:posOffset>
                </wp:positionH>
                <wp:positionV relativeFrom="paragraph">
                  <wp:posOffset>1885950</wp:posOffset>
                </wp:positionV>
                <wp:extent cx="647700" cy="0"/>
                <wp:effectExtent l="0" t="0" r="0" b="0"/>
                <wp:wrapSquare wrapText="bothSides"/>
                <wp:docPr id="536" name="Line 53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3F72875-A2CB-4471-ADC7-F63EF825B5AF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647700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011993B5" id="Line 538" o:spid="_x0000_s1026" style="position:absolute;z-index:251798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20.95pt,148.5pt" to="271.95pt,148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51744" behindDoc="0" locked="0" layoutInCell="1" allowOverlap="1" wp14:anchorId="12983EDA" wp14:editId="42D39AFA">
                <wp:simplePos x="0" y="0"/>
                <wp:positionH relativeFrom="column">
                  <wp:posOffset>3263265</wp:posOffset>
                </wp:positionH>
                <wp:positionV relativeFrom="paragraph">
                  <wp:posOffset>1974850</wp:posOffset>
                </wp:positionV>
                <wp:extent cx="69850" cy="71120"/>
                <wp:effectExtent l="0" t="0" r="6350" b="5080"/>
                <wp:wrapSquare wrapText="bothSides"/>
                <wp:docPr id="537" name="Rectangle 53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6017B29-F047-4B7B-9D54-1BA780ABCF7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9850" cy="71120"/>
                        </a:xfrm>
                        <a:prstGeom prst="rect">
                          <a:avLst/>
                        </a:prstGeom>
                        <a:solidFill>
                          <a:srgbClr val="BEBEBE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06B1B27" id="Rectangle 539" o:spid="_x0000_s1026" style="position:absolute;margin-left:256.95pt;margin-top:155.5pt;width:5.5pt;height:5.6pt;z-index:251799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" fillcolor="#bebebe" stroked="f"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52768" behindDoc="0" locked="0" layoutInCell="1" allowOverlap="1" wp14:anchorId="7B42C55B" wp14:editId="4AED3818">
                <wp:simplePos x="0" y="0"/>
                <wp:positionH relativeFrom="column">
                  <wp:posOffset>3415665</wp:posOffset>
                </wp:positionH>
                <wp:positionV relativeFrom="paragraph">
                  <wp:posOffset>2127250</wp:posOffset>
                </wp:positionV>
                <wp:extent cx="69850" cy="71120"/>
                <wp:effectExtent l="0" t="0" r="25400" b="24130"/>
                <wp:wrapSquare wrapText="bothSides"/>
                <wp:docPr id="538" name="Rectangle 54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6B4D5C9-68D5-4E76-8733-6591B248DAF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9850" cy="71120"/>
                        </a:xfrm>
                        <a:prstGeom prst="rect">
                          <a:avLst/>
                        </a:prstGeom>
                        <a:noFill/>
                        <a:ln w="6350" cap="rnd">
                          <a:solidFill>
                            <a:srgbClr val="BEBEBE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7A31475" id="Rectangle 540" o:spid="_x0000_s1026" style="position:absolute;margin-left:268.95pt;margin-top:167.5pt;width:5.5pt;height:5.6pt;z-index:251800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" filled="f" strokecolor="#bebebe" strokeweight=".5pt">
                <v:stroke joinstyle="round" endcap="round"/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53792" behindDoc="0" locked="0" layoutInCell="1" allowOverlap="1" wp14:anchorId="747ACF9A" wp14:editId="098DD14E">
                <wp:simplePos x="0" y="0"/>
                <wp:positionH relativeFrom="column">
                  <wp:posOffset>3301365</wp:posOffset>
                </wp:positionH>
                <wp:positionV relativeFrom="paragraph">
                  <wp:posOffset>2000250</wp:posOffset>
                </wp:positionV>
                <wp:extent cx="0" cy="26670"/>
                <wp:effectExtent l="0" t="0" r="38100" b="30480"/>
                <wp:wrapSquare wrapText="bothSides"/>
                <wp:docPr id="539" name="Line 54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DF6BBDD-6D6B-4B4D-B9E9-6CBE5D7B9BA3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V="1">
                          <a:off x="0" y="0"/>
                          <a:ext cx="0" cy="2667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4DA8F7CF" id="Line 541" o:spid="_x0000_s1026" style="position:absolute;flip:y;z-index:251801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59.95pt,157.5pt" to="259.95pt,159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54816" behindDoc="0" locked="0" layoutInCell="1" allowOverlap="1" wp14:anchorId="62BE6A9E" wp14:editId="20A355FC">
                <wp:simplePos x="0" y="0"/>
                <wp:positionH relativeFrom="column">
                  <wp:posOffset>3136265</wp:posOffset>
                </wp:positionH>
                <wp:positionV relativeFrom="paragraph">
                  <wp:posOffset>2012950</wp:posOffset>
                </wp:positionV>
                <wp:extent cx="320675" cy="0"/>
                <wp:effectExtent l="0" t="0" r="0" b="0"/>
                <wp:wrapSquare wrapText="bothSides"/>
                <wp:docPr id="540" name="Line 54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55E9158-DAEB-45C7-ABE5-488A2E622923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320675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11334DFF" id="Line 542" o:spid="_x0000_s1026" style="position:absolute;z-index:251802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46.95pt,158.5pt" to="272.2pt,158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55840" behindDoc="0" locked="0" layoutInCell="1" allowOverlap="1" wp14:anchorId="1547D96A" wp14:editId="35266450">
                <wp:simplePos x="0" y="0"/>
                <wp:positionH relativeFrom="column">
                  <wp:posOffset>3288665</wp:posOffset>
                </wp:positionH>
                <wp:positionV relativeFrom="paragraph">
                  <wp:posOffset>2095500</wp:posOffset>
                </wp:positionV>
                <wp:extent cx="77470" cy="76200"/>
                <wp:effectExtent l="0" t="0" r="0" b="0"/>
                <wp:wrapSquare wrapText="bothSides"/>
                <wp:docPr id="541" name="Rectangle 54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30784B1-6D11-4272-B5F4-2BDC55E6AC1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77470" cy="76200"/>
                        </a:xfrm>
                        <a:prstGeom prst="rect">
                          <a:avLst/>
                        </a:prstGeom>
                        <a:solidFill>
                          <a:srgbClr val="BEBEBE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C91AAC1" id="Rectangle 543" o:spid="_x0000_s1026" style="position:absolute;margin-left:258.95pt;margin-top:165pt;width:6.1pt;height:6pt;z-index:251803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" fillcolor="#bebebe" stroked="f"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56864" behindDoc="0" locked="0" layoutInCell="1" allowOverlap="1" wp14:anchorId="59348405" wp14:editId="1CE31AA5">
                <wp:simplePos x="0" y="0"/>
                <wp:positionH relativeFrom="column">
                  <wp:posOffset>3441065</wp:posOffset>
                </wp:positionH>
                <wp:positionV relativeFrom="paragraph">
                  <wp:posOffset>2247900</wp:posOffset>
                </wp:positionV>
                <wp:extent cx="77470" cy="76200"/>
                <wp:effectExtent l="0" t="0" r="17780" b="19050"/>
                <wp:wrapSquare wrapText="bothSides"/>
                <wp:docPr id="542" name="Rectangle 54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62C0EA1-8134-4C34-B8AF-7379677FBDFF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77470" cy="76200"/>
                        </a:xfrm>
                        <a:prstGeom prst="rect">
                          <a:avLst/>
                        </a:prstGeom>
                        <a:noFill/>
                        <a:ln w="6350" cap="rnd">
                          <a:solidFill>
                            <a:srgbClr val="BEBEBE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6244EF5" id="Rectangle 544" o:spid="_x0000_s1026" style="position:absolute;margin-left:270.95pt;margin-top:177pt;width:6.1pt;height:6pt;z-index:251804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" filled="f" strokecolor="#bebebe" strokeweight=".5pt">
                <v:stroke joinstyle="round" endcap="round"/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57888" behindDoc="0" locked="0" layoutInCell="1" allowOverlap="1" wp14:anchorId="431139EA" wp14:editId="4F81EDA7">
                <wp:simplePos x="0" y="0"/>
                <wp:positionH relativeFrom="column">
                  <wp:posOffset>3326765</wp:posOffset>
                </wp:positionH>
                <wp:positionV relativeFrom="paragraph">
                  <wp:posOffset>2120900</wp:posOffset>
                </wp:positionV>
                <wp:extent cx="0" cy="25400"/>
                <wp:effectExtent l="0" t="0" r="38100" b="31750"/>
                <wp:wrapSquare wrapText="bothSides"/>
                <wp:docPr id="543" name="Line 54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CA17E44-8A4F-4D24-AA55-A586F934588B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V="1">
                          <a:off x="0" y="0"/>
                          <a:ext cx="0" cy="2540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139B4557" id="Line 545" o:spid="_x0000_s1026" style="position:absolute;flip:y;z-index:251805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61.95pt,167pt" to="261.95pt,16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58912" behindDoc="0" locked="0" layoutInCell="1" allowOverlap="1" wp14:anchorId="7C1D79D5" wp14:editId="468704F9">
                <wp:simplePos x="0" y="0"/>
                <wp:positionH relativeFrom="column">
                  <wp:posOffset>3187065</wp:posOffset>
                </wp:positionH>
                <wp:positionV relativeFrom="paragraph">
                  <wp:posOffset>2133600</wp:posOffset>
                </wp:positionV>
                <wp:extent cx="269875" cy="0"/>
                <wp:effectExtent l="0" t="0" r="0" b="0"/>
                <wp:wrapSquare wrapText="bothSides"/>
                <wp:docPr id="544" name="Line 54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9EBE69A-B58E-4C50-AFBE-4C6CC1CEB4A5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269875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300A8FE7" id="Line 546" o:spid="_x0000_s1026" style="position:absolute;z-index:251806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50.95pt,168pt" to="272.2pt,16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" strokeweight=".5pt">
                <v:stroke endcap="round"/>
                <w10:wrap type="square"/>
              </v:line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59936" behindDoc="0" locked="0" layoutInCell="1" allowOverlap="1" wp14:anchorId="20E99039" wp14:editId="44D68E1D">
                <wp:simplePos x="0" y="0"/>
                <wp:positionH relativeFrom="column">
                  <wp:posOffset>4234815</wp:posOffset>
                </wp:positionH>
                <wp:positionV relativeFrom="paragraph">
                  <wp:posOffset>609600</wp:posOffset>
                </wp:positionV>
                <wp:extent cx="204470" cy="147320"/>
                <wp:effectExtent l="0" t="0" r="18415" b="0"/>
                <wp:wrapSquare wrapText="bothSides"/>
                <wp:docPr id="545" name="Rectangle 54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B549A22-7DFF-46BE-BE59-1AAC36488D1F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04470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26C80A4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OR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0E99039" id="Rectangle 547" o:spid="_x0000_s1109" style="position:absolute;left:0;text-align:left;margin-left:333.45pt;margin-top:48pt;width:16.1pt;height:11.6pt;z-index:25180774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" filled="f" stroked="f">
                <v:textbox style="mso-fit-shape-to-text:t" inset="0,0,0,0">
                  <w:txbxContent>
                    <w:p w14:paraId="626C80A4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OR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60960" behindDoc="0" locked="0" layoutInCell="1" allowOverlap="1" wp14:anchorId="5415602E" wp14:editId="7616B736">
                <wp:simplePos x="0" y="0"/>
                <wp:positionH relativeFrom="column">
                  <wp:posOffset>4190365</wp:posOffset>
                </wp:positionH>
                <wp:positionV relativeFrom="paragraph">
                  <wp:posOffset>2330450</wp:posOffset>
                </wp:positionV>
                <wp:extent cx="250825" cy="147320"/>
                <wp:effectExtent l="0" t="0" r="11430" b="0"/>
                <wp:wrapSquare wrapText="bothSides"/>
                <wp:docPr id="546" name="Rectangle 54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C4BA86C-F2AD-46F4-A278-85B3A9A7DF9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50825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78FF309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32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415602E" id="Rectangle 548" o:spid="_x0000_s1110" style="position:absolute;left:0;text-align:left;margin-left:329.95pt;margin-top:183.5pt;width:19.75pt;height:11.6pt;z-index:25180876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" filled="f" stroked="f">
                <v:textbox style="mso-fit-shape-to-text:t" inset="0,0,0,0">
                  <w:txbxContent>
                    <w:p w14:paraId="778FF309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0.32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61984" behindDoc="0" locked="0" layoutInCell="1" allowOverlap="1" wp14:anchorId="4C1639CD" wp14:editId="607F9A29">
                <wp:simplePos x="0" y="0"/>
                <wp:positionH relativeFrom="column">
                  <wp:posOffset>4190365</wp:posOffset>
                </wp:positionH>
                <wp:positionV relativeFrom="paragraph">
                  <wp:posOffset>2451100</wp:posOffset>
                </wp:positionV>
                <wp:extent cx="250825" cy="147320"/>
                <wp:effectExtent l="0" t="0" r="11430" b="0"/>
                <wp:wrapSquare wrapText="bothSides"/>
                <wp:docPr id="547" name="Rectangle 54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D1082CE-24BB-4500-9861-A2D6A6ADFCF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50825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86B89D7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29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C1639CD" id="Rectangle 549" o:spid="_x0000_s1111" style="position:absolute;left:0;text-align:left;margin-left:329.95pt;margin-top:193pt;width:19.75pt;height:11.6pt;z-index:25180979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" filled="f" stroked="f">
                <v:textbox style="mso-fit-shape-to-text:t" inset="0,0,0,0">
                  <w:txbxContent>
                    <w:p w14:paraId="686B89D7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0.29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63008" behindDoc="0" locked="0" layoutInCell="1" allowOverlap="1" wp14:anchorId="1CA24AF0" wp14:editId="1A4A075D">
                <wp:simplePos x="0" y="0"/>
                <wp:positionH relativeFrom="column">
                  <wp:posOffset>4196715</wp:posOffset>
                </wp:positionH>
                <wp:positionV relativeFrom="paragraph">
                  <wp:posOffset>863600</wp:posOffset>
                </wp:positionV>
                <wp:extent cx="244475" cy="140970"/>
                <wp:effectExtent l="0" t="0" r="11430" b="0"/>
                <wp:wrapSquare wrapText="bothSides"/>
                <wp:docPr id="548" name="Rectangle 55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059A07F-9325-49C5-A89A-AB07A8A34E3F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447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093FAC4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74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CA24AF0" id="Rectangle 550" o:spid="_x0000_s1112" style="position:absolute;left:0;text-align:left;margin-left:330.45pt;margin-top:68pt;width:19.25pt;height:11.1pt;z-index:25181081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" filled="f" stroked="f">
                <v:textbox style="mso-fit-shape-to-text:t" inset="0,0,0,0">
                  <w:txbxContent>
                    <w:p w14:paraId="0093FAC4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74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64032" behindDoc="0" locked="0" layoutInCell="1" allowOverlap="1" wp14:anchorId="38B37532" wp14:editId="250946EA">
                <wp:simplePos x="0" y="0"/>
                <wp:positionH relativeFrom="column">
                  <wp:posOffset>4196715</wp:posOffset>
                </wp:positionH>
                <wp:positionV relativeFrom="paragraph">
                  <wp:posOffset>990600</wp:posOffset>
                </wp:positionV>
                <wp:extent cx="244475" cy="140970"/>
                <wp:effectExtent l="0" t="0" r="11430" b="0"/>
                <wp:wrapSquare wrapText="bothSides"/>
                <wp:docPr id="549" name="Rectangle 55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9939BDF-415D-4FB9-982C-EAA3C28BC97B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447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807D5C5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07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8B37532" id="Rectangle 551" o:spid="_x0000_s1113" style="position:absolute;left:0;text-align:left;margin-left:330.45pt;margin-top:78pt;width:19.25pt;height:11.1pt;z-index:25181184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" filled="f" stroked="f">
                <v:textbox style="mso-fit-shape-to-text:t" inset="0,0,0,0">
                  <w:txbxContent>
                    <w:p w14:paraId="4807D5C5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07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65056" behindDoc="0" locked="0" layoutInCell="1" allowOverlap="1" wp14:anchorId="42DFF783" wp14:editId="6FF24776">
                <wp:simplePos x="0" y="0"/>
                <wp:positionH relativeFrom="column">
                  <wp:posOffset>4196715</wp:posOffset>
                </wp:positionH>
                <wp:positionV relativeFrom="paragraph">
                  <wp:posOffset>1111250</wp:posOffset>
                </wp:positionV>
                <wp:extent cx="244475" cy="140970"/>
                <wp:effectExtent l="0" t="0" r="11430" b="0"/>
                <wp:wrapSquare wrapText="bothSides"/>
                <wp:docPr id="550" name="Rectangle 55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2F8C6D2-D519-44D5-A777-4DEB748C479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447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FA0B29E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14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2DFF783" id="Rectangle 552" o:spid="_x0000_s1114" style="position:absolute;left:0;text-align:left;margin-left:330.45pt;margin-top:87.5pt;width:19.25pt;height:11.1pt;z-index:2518128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" filled="f" stroked="f">
                <v:textbox style="mso-fit-shape-to-text:t" inset="0,0,0,0">
                  <w:txbxContent>
                    <w:p w14:paraId="6FA0B29E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14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66080" behindDoc="0" locked="0" layoutInCell="1" allowOverlap="1" wp14:anchorId="6A96E031" wp14:editId="3CAC6C82">
                <wp:simplePos x="0" y="0"/>
                <wp:positionH relativeFrom="column">
                  <wp:posOffset>4196715</wp:posOffset>
                </wp:positionH>
                <wp:positionV relativeFrom="paragraph">
                  <wp:posOffset>1231900</wp:posOffset>
                </wp:positionV>
                <wp:extent cx="244475" cy="140970"/>
                <wp:effectExtent l="0" t="0" r="11430" b="0"/>
                <wp:wrapSquare wrapText="bothSides"/>
                <wp:docPr id="551" name="Rectangle 55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3074EC4-9403-4720-A3C0-DD803927853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447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2F14AB8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2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A96E031" id="Rectangle 553" o:spid="_x0000_s1115" style="position:absolute;left:0;text-align:left;margin-left:330.45pt;margin-top:97pt;width:19.25pt;height:11.1pt;z-index:25181388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" filled="f" stroked="f">
                <v:textbox style="mso-fit-shape-to-text:t" inset="0,0,0,0">
                  <w:txbxContent>
                    <w:p w14:paraId="02F14AB8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2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67104" behindDoc="0" locked="0" layoutInCell="1" allowOverlap="1" wp14:anchorId="2ABB6B83" wp14:editId="3DCB8DC5">
                <wp:simplePos x="0" y="0"/>
                <wp:positionH relativeFrom="column">
                  <wp:posOffset>4196715</wp:posOffset>
                </wp:positionH>
                <wp:positionV relativeFrom="paragraph">
                  <wp:posOffset>1352550</wp:posOffset>
                </wp:positionV>
                <wp:extent cx="244475" cy="140970"/>
                <wp:effectExtent l="0" t="0" r="11430" b="0"/>
                <wp:wrapSquare wrapText="bothSides"/>
                <wp:docPr id="552" name="Rectangle 55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8A1200C-4689-49BF-9594-E3EA9E04BDE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447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DCC16EF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23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ABB6B83" id="Rectangle 554" o:spid="_x0000_s1116" style="position:absolute;left:0;text-align:left;margin-left:330.45pt;margin-top:106.5pt;width:19.25pt;height:11.1pt;z-index:25181491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" filled="f" stroked="f">
                <v:textbox style="mso-fit-shape-to-text:t" inset="0,0,0,0">
                  <w:txbxContent>
                    <w:p w14:paraId="7DCC16EF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23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68128" behindDoc="0" locked="0" layoutInCell="1" allowOverlap="1" wp14:anchorId="03E292B8" wp14:editId="450A908A">
                <wp:simplePos x="0" y="0"/>
                <wp:positionH relativeFrom="column">
                  <wp:posOffset>4196715</wp:posOffset>
                </wp:positionH>
                <wp:positionV relativeFrom="paragraph">
                  <wp:posOffset>1473200</wp:posOffset>
                </wp:positionV>
                <wp:extent cx="244475" cy="140970"/>
                <wp:effectExtent l="0" t="0" r="11430" b="0"/>
                <wp:wrapSquare wrapText="bothSides"/>
                <wp:docPr id="553" name="Rectangle 55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ED15665-E930-4844-A96C-1B145A28677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447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998C178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1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3E292B8" id="Rectangle 555" o:spid="_x0000_s1117" style="position:absolute;left:0;text-align:left;margin-left:330.45pt;margin-top:116pt;width:19.25pt;height:11.1pt;z-index:25181593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" filled="f" stroked="f">
                <v:textbox style="mso-fit-shape-to-text:t" inset="0,0,0,0">
                  <w:txbxContent>
                    <w:p w14:paraId="1998C178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1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69152" behindDoc="0" locked="0" layoutInCell="1" allowOverlap="1" wp14:anchorId="363A0F87" wp14:editId="4157CD08">
                <wp:simplePos x="0" y="0"/>
                <wp:positionH relativeFrom="column">
                  <wp:posOffset>4196715</wp:posOffset>
                </wp:positionH>
                <wp:positionV relativeFrom="paragraph">
                  <wp:posOffset>1600200</wp:posOffset>
                </wp:positionV>
                <wp:extent cx="244475" cy="140970"/>
                <wp:effectExtent l="0" t="0" r="11430" b="0"/>
                <wp:wrapSquare wrapText="bothSides"/>
                <wp:docPr id="554" name="Rectangle 55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43BEE66-FD0B-4341-B04A-6E7B418EDD4F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447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442DFB4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6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63A0F87" id="Rectangle 556" o:spid="_x0000_s1118" style="position:absolute;left:0;text-align:left;margin-left:330.45pt;margin-top:126pt;width:19.25pt;height:11.1pt;z-index:25181696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" filled="f" stroked="f">
                <v:textbox style="mso-fit-shape-to-text:t" inset="0,0,0,0">
                  <w:txbxContent>
                    <w:p w14:paraId="1442DFB4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6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70176" behindDoc="0" locked="0" layoutInCell="1" allowOverlap="1" wp14:anchorId="7F9788FF" wp14:editId="60619002">
                <wp:simplePos x="0" y="0"/>
                <wp:positionH relativeFrom="column">
                  <wp:posOffset>4196715</wp:posOffset>
                </wp:positionH>
                <wp:positionV relativeFrom="paragraph">
                  <wp:posOffset>1727200</wp:posOffset>
                </wp:positionV>
                <wp:extent cx="244475" cy="140970"/>
                <wp:effectExtent l="0" t="0" r="11430" b="0"/>
                <wp:wrapSquare wrapText="bothSides"/>
                <wp:docPr id="555" name="Rectangle 55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3A5DB4F-C592-462C-B1ED-1D6E864E5FA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447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48CBE53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1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F9788FF" id="Rectangle 557" o:spid="_x0000_s1119" style="position:absolute;left:0;text-align:left;margin-left:330.45pt;margin-top:136pt;width:19.25pt;height:11.1pt;z-index:25181798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" filled="f" stroked="f">
                <v:textbox style="mso-fit-shape-to-text:t" inset="0,0,0,0">
                  <w:txbxContent>
                    <w:p w14:paraId="648CBE53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1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71200" behindDoc="0" locked="0" layoutInCell="1" allowOverlap="1" wp14:anchorId="1B0DFCCA" wp14:editId="19DE9058">
                <wp:simplePos x="0" y="0"/>
                <wp:positionH relativeFrom="column">
                  <wp:posOffset>4196715</wp:posOffset>
                </wp:positionH>
                <wp:positionV relativeFrom="paragraph">
                  <wp:posOffset>1847850</wp:posOffset>
                </wp:positionV>
                <wp:extent cx="244475" cy="140970"/>
                <wp:effectExtent l="0" t="0" r="11430" b="0"/>
                <wp:wrapSquare wrapText="bothSides"/>
                <wp:docPr id="556" name="Rectangle 55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61947DC-C3FF-4905-AC4B-48D2237944F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447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66E705D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1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B0DFCCA" id="Rectangle 558" o:spid="_x0000_s1120" style="position:absolute;left:0;text-align:left;margin-left:330.45pt;margin-top:145.5pt;width:19.25pt;height:11.1pt;z-index:25181900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" filled="f" stroked="f">
                <v:textbox style="mso-fit-shape-to-text:t" inset="0,0,0,0">
                  <w:txbxContent>
                    <w:p w14:paraId="066E705D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1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72224" behindDoc="0" locked="0" layoutInCell="1" allowOverlap="1" wp14:anchorId="6F224348" wp14:editId="0A543DDD">
                <wp:simplePos x="0" y="0"/>
                <wp:positionH relativeFrom="column">
                  <wp:posOffset>4196715</wp:posOffset>
                </wp:positionH>
                <wp:positionV relativeFrom="paragraph">
                  <wp:posOffset>1968500</wp:posOffset>
                </wp:positionV>
                <wp:extent cx="244475" cy="140970"/>
                <wp:effectExtent l="0" t="0" r="11430" b="0"/>
                <wp:wrapSquare wrapText="bothSides"/>
                <wp:docPr id="557" name="Rectangle 55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4184B78-E9EB-44EA-B4F6-9224F49BA74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447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5D95D13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33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F224348" id="Rectangle 559" o:spid="_x0000_s1121" style="position:absolute;left:0;text-align:left;margin-left:330.45pt;margin-top:155pt;width:19.25pt;height:11.1pt;z-index:25182003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" filled="f" stroked="f">
                <v:textbox style="mso-fit-shape-to-text:t" inset="0,0,0,0">
                  <w:txbxContent>
                    <w:p w14:paraId="55D95D13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33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73248" behindDoc="0" locked="0" layoutInCell="1" allowOverlap="1" wp14:anchorId="037501FB" wp14:editId="5CD5FC1C">
                <wp:simplePos x="0" y="0"/>
                <wp:positionH relativeFrom="column">
                  <wp:posOffset>4196715</wp:posOffset>
                </wp:positionH>
                <wp:positionV relativeFrom="paragraph">
                  <wp:posOffset>2089150</wp:posOffset>
                </wp:positionV>
                <wp:extent cx="244475" cy="140970"/>
                <wp:effectExtent l="0" t="0" r="11430" b="0"/>
                <wp:wrapSquare wrapText="bothSides"/>
                <wp:docPr id="558" name="Rectangle 56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F932EE8-F0E4-4CD7-9D8B-FDBA95C9252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447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ED49213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39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37501FB" id="Rectangle 560" o:spid="_x0000_s1122" style="position:absolute;left:0;text-align:left;margin-left:330.45pt;margin-top:164.5pt;width:19.25pt;height:11.1pt;z-index:25182105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" filled="f" stroked="f">
                <v:textbox style="mso-fit-shape-to-text:t" inset="0,0,0,0">
                  <w:txbxContent>
                    <w:p w14:paraId="0ED49213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39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74272" behindDoc="0" locked="0" layoutInCell="1" allowOverlap="1" wp14:anchorId="4E69013A" wp14:editId="18359A30">
                <wp:simplePos x="0" y="0"/>
                <wp:positionH relativeFrom="column">
                  <wp:posOffset>4628515</wp:posOffset>
                </wp:positionH>
                <wp:positionV relativeFrom="paragraph">
                  <wp:posOffset>609600</wp:posOffset>
                </wp:positionV>
                <wp:extent cx="390525" cy="147320"/>
                <wp:effectExtent l="0" t="0" r="3810" b="0"/>
                <wp:wrapSquare wrapText="bothSides"/>
                <wp:docPr id="559" name="Rectangle 56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87D3A33-3C3C-460E-9D90-DD28E467DF1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90525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BF49329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95%-CI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E69013A" id="Rectangle 561" o:spid="_x0000_s1123" style="position:absolute;left:0;text-align:left;margin-left:364.45pt;margin-top:48pt;width:30.75pt;height:11.6pt;z-index:25182208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" filled="f" stroked="f">
                <v:textbox style="mso-fit-shape-to-text:t" inset="0,0,0,0">
                  <w:txbxContent>
                    <w:p w14:paraId="0BF49329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95%-CI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75296" behindDoc="0" locked="0" layoutInCell="1" allowOverlap="1" wp14:anchorId="79DE851D" wp14:editId="5B68D903">
                <wp:simplePos x="0" y="0"/>
                <wp:positionH relativeFrom="column">
                  <wp:posOffset>4438015</wp:posOffset>
                </wp:positionH>
                <wp:positionV relativeFrom="paragraph">
                  <wp:posOffset>2330450</wp:posOffset>
                </wp:positionV>
                <wp:extent cx="577850" cy="147320"/>
                <wp:effectExtent l="0" t="0" r="7620" b="0"/>
                <wp:wrapSquare wrapText="bothSides"/>
                <wp:docPr id="560" name="Rectangle 56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B4C3811-D853-47F7-98BA-6B34A76050C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77850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0BE3E79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[0.23; 0.45]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9DE851D" id="Rectangle 562" o:spid="_x0000_s1124" style="position:absolute;left:0;text-align:left;margin-left:349.45pt;margin-top:183.5pt;width:45.5pt;height:11.6pt;z-index:25182310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" filled="f" stroked="f">
                <v:textbox style="mso-fit-shape-to-text:t" inset="0,0,0,0">
                  <w:txbxContent>
                    <w:p w14:paraId="40BE3E79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[0.23; 0.45]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76320" behindDoc="0" locked="0" layoutInCell="1" allowOverlap="1" wp14:anchorId="375C1EC0" wp14:editId="605A1D0F">
                <wp:simplePos x="0" y="0"/>
                <wp:positionH relativeFrom="column">
                  <wp:posOffset>4438015</wp:posOffset>
                </wp:positionH>
                <wp:positionV relativeFrom="paragraph">
                  <wp:posOffset>2451100</wp:posOffset>
                </wp:positionV>
                <wp:extent cx="577850" cy="147320"/>
                <wp:effectExtent l="0" t="0" r="7620" b="0"/>
                <wp:wrapSquare wrapText="bothSides"/>
                <wp:docPr id="561" name="Rectangle 56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357D7AD-6047-410B-BD3C-9E864405802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77850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D6F72BC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[0.18; 0.47]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75C1EC0" id="Rectangle 563" o:spid="_x0000_s1125" style="position:absolute;left:0;text-align:left;margin-left:349.45pt;margin-top:193pt;width:45.5pt;height:11.6pt;z-index:2518241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" filled="f" stroked="f">
                <v:textbox style="mso-fit-shape-to-text:t" inset="0,0,0,0">
                  <w:txbxContent>
                    <w:p w14:paraId="5D6F72BC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[0.18; 0.47]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77344" behindDoc="0" locked="0" layoutInCell="1" allowOverlap="1" wp14:anchorId="7F1708E6" wp14:editId="7C19A189">
                <wp:simplePos x="0" y="0"/>
                <wp:positionH relativeFrom="column">
                  <wp:posOffset>4457065</wp:posOffset>
                </wp:positionH>
                <wp:positionV relativeFrom="paragraph">
                  <wp:posOffset>863600</wp:posOffset>
                </wp:positionV>
                <wp:extent cx="558800" cy="140970"/>
                <wp:effectExtent l="0" t="0" r="5715" b="0"/>
                <wp:wrapSquare wrapText="bothSides"/>
                <wp:docPr id="562" name="Rectangle 56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5699725-BC90-42B9-8293-72C230C9FA4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5880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7917AC7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[0.24; 2.27]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F1708E6" id="Rectangle 564" o:spid="_x0000_s1126" style="position:absolute;left:0;text-align:left;margin-left:350.95pt;margin-top:68pt;width:44pt;height:11.1pt;z-index:25182515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" filled="f" stroked="f">
                <v:textbox style="mso-fit-shape-to-text:t" inset="0,0,0,0">
                  <w:txbxContent>
                    <w:p w14:paraId="17917AC7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[0.24; 2.27]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78368" behindDoc="0" locked="0" layoutInCell="1" allowOverlap="1" wp14:anchorId="494044F3" wp14:editId="7E5703D8">
                <wp:simplePos x="0" y="0"/>
                <wp:positionH relativeFrom="column">
                  <wp:posOffset>4457065</wp:posOffset>
                </wp:positionH>
                <wp:positionV relativeFrom="paragraph">
                  <wp:posOffset>990600</wp:posOffset>
                </wp:positionV>
                <wp:extent cx="558800" cy="140970"/>
                <wp:effectExtent l="0" t="0" r="5715" b="0"/>
                <wp:wrapSquare wrapText="bothSides"/>
                <wp:docPr id="563" name="Rectangle 56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5F3D7ED-B2CF-4473-8BE4-9257EA00359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5880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31FEE06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[0.01; 0.60]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94044F3" id="Rectangle 565" o:spid="_x0000_s1127" style="position:absolute;left:0;text-align:left;margin-left:350.95pt;margin-top:78pt;width:44pt;height:11.1pt;z-index:25182617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" filled="f" stroked="f">
                <v:textbox style="mso-fit-shape-to-text:t" inset="0,0,0,0">
                  <w:txbxContent>
                    <w:p w14:paraId="431FEE06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[0.01; 0.60]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79392" behindDoc="0" locked="0" layoutInCell="1" allowOverlap="1" wp14:anchorId="7EA6FDD5" wp14:editId="6B3B7811">
                <wp:simplePos x="0" y="0"/>
                <wp:positionH relativeFrom="column">
                  <wp:posOffset>4457065</wp:posOffset>
                </wp:positionH>
                <wp:positionV relativeFrom="paragraph">
                  <wp:posOffset>1111250</wp:posOffset>
                </wp:positionV>
                <wp:extent cx="558800" cy="140970"/>
                <wp:effectExtent l="0" t="0" r="5715" b="0"/>
                <wp:wrapSquare wrapText="bothSides"/>
                <wp:docPr id="564" name="Rectangle 56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43E264D-9A84-4EB9-8350-3CD60928007B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5880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AFB2BD4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[0.03; 0.72]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EA6FDD5" id="Rectangle 566" o:spid="_x0000_s1128" style="position:absolute;left:0;text-align:left;margin-left:350.95pt;margin-top:87.5pt;width:44pt;height:11.1pt;z-index:25182720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" filled="f" stroked="f">
                <v:textbox style="mso-fit-shape-to-text:t" inset="0,0,0,0">
                  <w:txbxContent>
                    <w:p w14:paraId="3AFB2BD4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[0.03; 0.72]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80416" behindDoc="0" locked="0" layoutInCell="1" allowOverlap="1" wp14:anchorId="22A68505" wp14:editId="637A1517">
                <wp:simplePos x="0" y="0"/>
                <wp:positionH relativeFrom="column">
                  <wp:posOffset>4457065</wp:posOffset>
                </wp:positionH>
                <wp:positionV relativeFrom="paragraph">
                  <wp:posOffset>1231900</wp:posOffset>
                </wp:positionV>
                <wp:extent cx="558800" cy="140970"/>
                <wp:effectExtent l="0" t="0" r="5715" b="0"/>
                <wp:wrapSquare wrapText="bothSides"/>
                <wp:docPr id="565" name="Rectangle 56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C4EF25D-1815-4A98-8862-C79BE66BB0C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5880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0CD4113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[0.06; 0.72]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2A68505" id="Rectangle 567" o:spid="_x0000_s1129" style="position:absolute;left:0;text-align:left;margin-left:350.95pt;margin-top:97pt;width:44pt;height:11.1pt;z-index:25182822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" filled="f" stroked="f">
                <v:textbox style="mso-fit-shape-to-text:t" inset="0,0,0,0">
                  <w:txbxContent>
                    <w:p w14:paraId="50CD4113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[0.06; 0.72]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81440" behindDoc="0" locked="0" layoutInCell="1" allowOverlap="1" wp14:anchorId="4E106203" wp14:editId="5D88095E">
                <wp:simplePos x="0" y="0"/>
                <wp:positionH relativeFrom="column">
                  <wp:posOffset>4457065</wp:posOffset>
                </wp:positionH>
                <wp:positionV relativeFrom="paragraph">
                  <wp:posOffset>1352550</wp:posOffset>
                </wp:positionV>
                <wp:extent cx="558800" cy="140970"/>
                <wp:effectExtent l="0" t="0" r="5715" b="0"/>
                <wp:wrapSquare wrapText="bothSides"/>
                <wp:docPr id="566" name="Rectangle 56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C1A2E84-1EC5-4098-9F62-D46E3D83B93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5880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D4666AB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[0.02; 2.14]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E106203" id="Rectangle 568" o:spid="_x0000_s1130" style="position:absolute;left:0;text-align:left;margin-left:350.95pt;margin-top:106.5pt;width:44pt;height:11.1pt;z-index:25182924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" filled="f" stroked="f">
                <v:textbox style="mso-fit-shape-to-text:t" inset="0,0,0,0">
                  <w:txbxContent>
                    <w:p w14:paraId="6D4666AB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[0.02; 2.14]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82464" behindDoc="0" locked="0" layoutInCell="1" allowOverlap="1" wp14:anchorId="6ADFDA7B" wp14:editId="46DC3836">
                <wp:simplePos x="0" y="0"/>
                <wp:positionH relativeFrom="column">
                  <wp:posOffset>4457065</wp:posOffset>
                </wp:positionH>
                <wp:positionV relativeFrom="paragraph">
                  <wp:posOffset>1473200</wp:posOffset>
                </wp:positionV>
                <wp:extent cx="558800" cy="140970"/>
                <wp:effectExtent l="0" t="0" r="5715" b="0"/>
                <wp:wrapSquare wrapText="bothSides"/>
                <wp:docPr id="567" name="Rectangle 56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0499C36-663A-407B-81B7-187BA78396D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5880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0DD961F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[0.01; 0.84]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ADFDA7B" id="Rectangle 569" o:spid="_x0000_s1131" style="position:absolute;left:0;text-align:left;margin-left:350.95pt;margin-top:116pt;width:44pt;height:11.1pt;z-index:25183027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" filled="f" stroked="f">
                <v:textbox style="mso-fit-shape-to-text:t" inset="0,0,0,0">
                  <w:txbxContent>
                    <w:p w14:paraId="40DD961F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[0.01; 0.84]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83488" behindDoc="0" locked="0" layoutInCell="1" allowOverlap="1" wp14:anchorId="739396EE" wp14:editId="09653A06">
                <wp:simplePos x="0" y="0"/>
                <wp:positionH relativeFrom="column">
                  <wp:posOffset>4457065</wp:posOffset>
                </wp:positionH>
                <wp:positionV relativeFrom="paragraph">
                  <wp:posOffset>1600200</wp:posOffset>
                </wp:positionV>
                <wp:extent cx="558800" cy="140970"/>
                <wp:effectExtent l="0" t="0" r="5715" b="0"/>
                <wp:wrapSquare wrapText="bothSides"/>
                <wp:docPr id="568" name="Rectangle 57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5307FDC-48CD-400A-8803-595D4086E63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5880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FD5019A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[0.33; 1.11]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39396EE" id="Rectangle 570" o:spid="_x0000_s1132" style="position:absolute;left:0;text-align:left;margin-left:350.95pt;margin-top:126pt;width:44pt;height:11.1pt;z-index:25183129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" filled="f" stroked="f">
                <v:textbox style="mso-fit-shape-to-text:t" inset="0,0,0,0">
                  <w:txbxContent>
                    <w:p w14:paraId="0FD5019A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[0.33; 1.11]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84512" behindDoc="0" locked="0" layoutInCell="1" allowOverlap="1" wp14:anchorId="530AFAF3" wp14:editId="0B6FB9D2">
                <wp:simplePos x="0" y="0"/>
                <wp:positionH relativeFrom="column">
                  <wp:posOffset>4457065</wp:posOffset>
                </wp:positionH>
                <wp:positionV relativeFrom="paragraph">
                  <wp:posOffset>1727200</wp:posOffset>
                </wp:positionV>
                <wp:extent cx="558800" cy="140970"/>
                <wp:effectExtent l="0" t="0" r="5715" b="0"/>
                <wp:wrapSquare wrapText="bothSides"/>
                <wp:docPr id="569" name="Rectangle 57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27533EC-E8CB-4C79-905B-2B6FD75ED73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5880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9AB185B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[0.03; 0.46]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30AFAF3" id="Rectangle 571" o:spid="_x0000_s1133" style="position:absolute;left:0;text-align:left;margin-left:350.95pt;margin-top:136pt;width:44pt;height:11.1pt;z-index:25183232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" filled="f" stroked="f">
                <v:textbox style="mso-fit-shape-to-text:t" inset="0,0,0,0">
                  <w:txbxContent>
                    <w:p w14:paraId="79AB185B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[0.03; 0.46]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85536" behindDoc="0" locked="0" layoutInCell="1" allowOverlap="1" wp14:anchorId="22F9DCC8" wp14:editId="58386542">
                <wp:simplePos x="0" y="0"/>
                <wp:positionH relativeFrom="column">
                  <wp:posOffset>4457065</wp:posOffset>
                </wp:positionH>
                <wp:positionV relativeFrom="paragraph">
                  <wp:posOffset>1847850</wp:posOffset>
                </wp:positionV>
                <wp:extent cx="558800" cy="140970"/>
                <wp:effectExtent l="0" t="0" r="5715" b="0"/>
                <wp:wrapSquare wrapText="bothSides"/>
                <wp:docPr id="570" name="Rectangle 57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662D11F0-506C-441C-8476-DD0D154F6D6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5880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3D249BB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[0.01; 0.91]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2F9DCC8" id="Rectangle 572" o:spid="_x0000_s1134" style="position:absolute;left:0;text-align:left;margin-left:350.95pt;margin-top:145.5pt;width:44pt;height:11.1pt;z-index:25183334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" filled="f" stroked="f">
                <v:textbox style="mso-fit-shape-to-text:t" inset="0,0,0,0">
                  <w:txbxContent>
                    <w:p w14:paraId="33D249BB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[0.01; 0.91]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86560" behindDoc="0" locked="0" layoutInCell="1" allowOverlap="1" wp14:anchorId="6620838F" wp14:editId="0691891F">
                <wp:simplePos x="0" y="0"/>
                <wp:positionH relativeFrom="column">
                  <wp:posOffset>4457065</wp:posOffset>
                </wp:positionH>
                <wp:positionV relativeFrom="paragraph">
                  <wp:posOffset>1968500</wp:posOffset>
                </wp:positionV>
                <wp:extent cx="558800" cy="140970"/>
                <wp:effectExtent l="0" t="0" r="5715" b="0"/>
                <wp:wrapSquare wrapText="bothSides"/>
                <wp:docPr id="571" name="Rectangle 57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D9E6A6D-3E71-4989-9042-7EE50EABAB0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5880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563495A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[0.12; 0.93]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620838F" id="Rectangle 573" o:spid="_x0000_s1135" style="position:absolute;left:0;text-align:left;margin-left:350.95pt;margin-top:155pt;width:44pt;height:11.1pt;z-index:25183436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" filled="f" stroked="f">
                <v:textbox style="mso-fit-shape-to-text:t" inset="0,0,0,0">
                  <w:txbxContent>
                    <w:p w14:paraId="2563495A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[0.12; 0.93]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87584" behindDoc="0" locked="0" layoutInCell="1" allowOverlap="1" wp14:anchorId="7AFF1632" wp14:editId="18460C35">
                <wp:simplePos x="0" y="0"/>
                <wp:positionH relativeFrom="column">
                  <wp:posOffset>4457065</wp:posOffset>
                </wp:positionH>
                <wp:positionV relativeFrom="paragraph">
                  <wp:posOffset>2089150</wp:posOffset>
                </wp:positionV>
                <wp:extent cx="558800" cy="140970"/>
                <wp:effectExtent l="0" t="0" r="5715" b="0"/>
                <wp:wrapSquare wrapText="bothSides"/>
                <wp:docPr id="572" name="Rectangle 57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7A42686-F760-4EC0-8BEC-18495C606DE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58800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D01C0EF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[0.16; 0.94]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AFF1632" id="Rectangle 574" o:spid="_x0000_s1136" style="position:absolute;left:0;text-align:left;margin-left:350.95pt;margin-top:164.5pt;width:44pt;height:11.1pt;z-index:25183539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" filled="f" stroked="f">
                <v:textbox style="mso-fit-shape-to-text:t" inset="0,0,0,0">
                  <w:txbxContent>
                    <w:p w14:paraId="6D01C0EF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[0.16; 0.94]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88608" behindDoc="0" locked="0" layoutInCell="1" allowOverlap="1" wp14:anchorId="4D790071" wp14:editId="524F0B98">
                <wp:simplePos x="0" y="0"/>
                <wp:positionH relativeFrom="column">
                  <wp:posOffset>5066665</wp:posOffset>
                </wp:positionH>
                <wp:positionV relativeFrom="paragraph">
                  <wp:posOffset>609600</wp:posOffset>
                </wp:positionV>
                <wp:extent cx="358775" cy="147320"/>
                <wp:effectExtent l="0" t="0" r="18415" b="0"/>
                <wp:wrapSquare wrapText="bothSides"/>
                <wp:docPr id="573" name="Rectangle 57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24E1C02-2861-488E-869E-63094D802B4B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58775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7537659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(fixed)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D790071" id="Rectangle 575" o:spid="_x0000_s1137" style="position:absolute;left:0;text-align:left;margin-left:398.95pt;margin-top:48pt;width:28.25pt;height:11.6pt;z-index:25183641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" filled="f" stroked="f">
                <v:textbox style="mso-fit-shape-to-text:t" inset="0,0,0,0">
                  <w:txbxContent>
                    <w:p w14:paraId="77537659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(fixed)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89632" behindDoc="0" locked="0" layoutInCell="1" allowOverlap="1" wp14:anchorId="0A723BD7" wp14:editId="3D7CA4DB">
                <wp:simplePos x="0" y="0"/>
                <wp:positionH relativeFrom="column">
                  <wp:posOffset>5028565</wp:posOffset>
                </wp:positionH>
                <wp:positionV relativeFrom="paragraph">
                  <wp:posOffset>2330450</wp:posOffset>
                </wp:positionV>
                <wp:extent cx="396875" cy="147320"/>
                <wp:effectExtent l="0" t="0" r="17145" b="0"/>
                <wp:wrapSquare wrapText="bothSides"/>
                <wp:docPr id="574" name="Rectangle 57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B4C3BB7-A7D6-47DA-8959-C65258530E6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96875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7F03954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00.0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A723BD7" id="Rectangle 576" o:spid="_x0000_s1138" style="position:absolute;left:0;text-align:left;margin-left:395.95pt;margin-top:183.5pt;width:31.25pt;height:11.6pt;z-index:25183744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" filled="f" stroked="f">
                <v:textbox style="mso-fit-shape-to-text:t" inset="0,0,0,0">
                  <w:txbxContent>
                    <w:p w14:paraId="57F03954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100.0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90656" behindDoc="0" locked="0" layoutInCell="1" allowOverlap="1" wp14:anchorId="326245A4" wp14:editId="71CD28D7">
                <wp:simplePos x="0" y="0"/>
                <wp:positionH relativeFrom="column">
                  <wp:posOffset>5307965</wp:posOffset>
                </wp:positionH>
                <wp:positionV relativeFrom="paragraph">
                  <wp:posOffset>2451100</wp:posOffset>
                </wp:positionV>
                <wp:extent cx="115570" cy="147320"/>
                <wp:effectExtent l="0" t="0" r="8255" b="0"/>
                <wp:wrapSquare wrapText="bothSides"/>
                <wp:docPr id="575" name="Rectangle 57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DC8EB2F-B3F0-4CCF-9ED6-7C31F22C3AB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5D4353E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--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26245A4" id="Rectangle 577" o:spid="_x0000_s1139" style="position:absolute;left:0;text-align:left;margin-left:417.95pt;margin-top:193pt;width:9.1pt;height:11.6pt;z-index:2518384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" filled="f" stroked="f">
                <v:textbox style="mso-fit-shape-to-text:t" inset="0,0,0,0">
                  <w:txbxContent>
                    <w:p w14:paraId="35D4353E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--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91680" behindDoc="0" locked="0" layoutInCell="1" allowOverlap="1" wp14:anchorId="1A02E2D1" wp14:editId="66A4C4A7">
                <wp:simplePos x="0" y="0"/>
                <wp:positionH relativeFrom="column">
                  <wp:posOffset>5149215</wp:posOffset>
                </wp:positionH>
                <wp:positionV relativeFrom="paragraph">
                  <wp:posOffset>863600</wp:posOffset>
                </wp:positionV>
                <wp:extent cx="276225" cy="140970"/>
                <wp:effectExtent l="0" t="0" r="15875" b="0"/>
                <wp:wrapSquare wrapText="bothSides"/>
                <wp:docPr id="576" name="Rectangle 57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DA895D0-C605-48ED-B3D9-F2CE70D49CF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622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90B4A51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5.6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A02E2D1" id="Rectangle 578" o:spid="_x0000_s1140" style="position:absolute;left:0;text-align:left;margin-left:405.45pt;margin-top:68pt;width:21.75pt;height:11.1pt;z-index:25183948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" filled="f" stroked="f">
                <v:textbox style="mso-fit-shape-to-text:t" inset="0,0,0,0">
                  <w:txbxContent>
                    <w:p w14:paraId="290B4A51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5.6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92704" behindDoc="0" locked="0" layoutInCell="1" allowOverlap="1" wp14:anchorId="309625D4" wp14:editId="5A1920F2">
                <wp:simplePos x="0" y="0"/>
                <wp:positionH relativeFrom="column">
                  <wp:posOffset>5149215</wp:posOffset>
                </wp:positionH>
                <wp:positionV relativeFrom="paragraph">
                  <wp:posOffset>990600</wp:posOffset>
                </wp:positionV>
                <wp:extent cx="276225" cy="140970"/>
                <wp:effectExtent l="0" t="0" r="15875" b="0"/>
                <wp:wrapSquare wrapText="bothSides"/>
                <wp:docPr id="577" name="Rectangle 57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0D385E5-D620-4C7B-897E-6FF6A367A38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622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12EC125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7.8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09625D4" id="Rectangle 579" o:spid="_x0000_s1141" style="position:absolute;left:0;text-align:left;margin-left:405.45pt;margin-top:78pt;width:21.75pt;height:11.1pt;z-index:25184051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" filled="f" stroked="f">
                <v:textbox style="mso-fit-shape-to-text:t" inset="0,0,0,0">
                  <w:txbxContent>
                    <w:p w14:paraId="312EC125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7.8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93728" behindDoc="0" locked="0" layoutInCell="1" allowOverlap="1" wp14:anchorId="3330A00F" wp14:editId="1111BB6F">
                <wp:simplePos x="0" y="0"/>
                <wp:positionH relativeFrom="column">
                  <wp:posOffset>5149215</wp:posOffset>
                </wp:positionH>
                <wp:positionV relativeFrom="paragraph">
                  <wp:posOffset>1111250</wp:posOffset>
                </wp:positionV>
                <wp:extent cx="276225" cy="140970"/>
                <wp:effectExtent l="0" t="0" r="15875" b="0"/>
                <wp:wrapSquare wrapText="bothSides"/>
                <wp:docPr id="578" name="Rectangle 58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B9ED41F-49A2-4298-9D66-1732DB20C76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622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9B4795D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7.6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330A00F" id="Rectangle 580" o:spid="_x0000_s1142" style="position:absolute;left:0;text-align:left;margin-left:405.45pt;margin-top:87.5pt;width:21.75pt;height:11.1pt;z-index:25184153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" filled="f" stroked="f">
                <v:textbox style="mso-fit-shape-to-text:t" inset="0,0,0,0">
                  <w:txbxContent>
                    <w:p w14:paraId="69B4795D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7.6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94752" behindDoc="0" locked="0" layoutInCell="1" allowOverlap="1" wp14:anchorId="2577D378" wp14:editId="70504ACB">
                <wp:simplePos x="0" y="0"/>
                <wp:positionH relativeFrom="column">
                  <wp:posOffset>5092065</wp:posOffset>
                </wp:positionH>
                <wp:positionV relativeFrom="paragraph">
                  <wp:posOffset>1231900</wp:posOffset>
                </wp:positionV>
                <wp:extent cx="333375" cy="140970"/>
                <wp:effectExtent l="0" t="0" r="16510" b="0"/>
                <wp:wrapSquare wrapText="bothSides"/>
                <wp:docPr id="579" name="Rectangle 58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213F48A-AD92-4CF6-8EBB-A45EA17483A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3337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BA0C538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0.3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577D378" id="Rectangle 581" o:spid="_x0000_s1143" style="position:absolute;left:0;text-align:left;margin-left:400.95pt;margin-top:97pt;width:26.25pt;height:11.1pt;z-index:25184256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" filled="f" stroked="f">
                <v:textbox style="mso-fit-shape-to-text:t" inset="0,0,0,0">
                  <w:txbxContent>
                    <w:p w14:paraId="4BA0C538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0.3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95776" behindDoc="0" locked="0" layoutInCell="1" allowOverlap="1" wp14:anchorId="558B99DC" wp14:editId="535233CC">
                <wp:simplePos x="0" y="0"/>
                <wp:positionH relativeFrom="column">
                  <wp:posOffset>5149215</wp:posOffset>
                </wp:positionH>
                <wp:positionV relativeFrom="paragraph">
                  <wp:posOffset>1352550</wp:posOffset>
                </wp:positionV>
                <wp:extent cx="276225" cy="140970"/>
                <wp:effectExtent l="0" t="0" r="15875" b="0"/>
                <wp:wrapSquare wrapText="bothSides"/>
                <wp:docPr id="580" name="Rectangle 58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8C200D8-CB71-4965-B1D9-2B4F668A949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622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1BAC66A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3.0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58B99DC" id="Rectangle 582" o:spid="_x0000_s1144" style="position:absolute;left:0;text-align:left;margin-left:405.45pt;margin-top:106.5pt;width:21.75pt;height:11.1pt;z-index:25184358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" filled="f" stroked="f">
                <v:textbox style="mso-fit-shape-to-text:t" inset="0,0,0,0">
                  <w:txbxContent>
                    <w:p w14:paraId="71BAC66A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3.0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96800" behindDoc="0" locked="0" layoutInCell="1" allowOverlap="1" wp14:anchorId="2C1CC4AE" wp14:editId="139A023D">
                <wp:simplePos x="0" y="0"/>
                <wp:positionH relativeFrom="column">
                  <wp:posOffset>5149215</wp:posOffset>
                </wp:positionH>
                <wp:positionV relativeFrom="paragraph">
                  <wp:posOffset>1473200</wp:posOffset>
                </wp:positionV>
                <wp:extent cx="276225" cy="140970"/>
                <wp:effectExtent l="0" t="0" r="15875" b="0"/>
                <wp:wrapSquare wrapText="bothSides"/>
                <wp:docPr id="581" name="Rectangle 58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B016011-DDB3-4438-8BC1-AC90C52C2A0B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622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55ABEE1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6.0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C1CC4AE" id="Rectangle 583" o:spid="_x0000_s1145" style="position:absolute;left:0;text-align:left;margin-left:405.45pt;margin-top:116pt;width:21.75pt;height:11.1pt;z-index:25184460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" filled="f" stroked="f">
                <v:textbox style="mso-fit-shape-to-text:t" inset="0,0,0,0">
                  <w:txbxContent>
                    <w:p w14:paraId="255ABEE1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6.0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97824" behindDoc="0" locked="0" layoutInCell="1" allowOverlap="1" wp14:anchorId="596BAFC0" wp14:editId="16548B92">
                <wp:simplePos x="0" y="0"/>
                <wp:positionH relativeFrom="column">
                  <wp:posOffset>5092065</wp:posOffset>
                </wp:positionH>
                <wp:positionV relativeFrom="paragraph">
                  <wp:posOffset>1600200</wp:posOffset>
                </wp:positionV>
                <wp:extent cx="333375" cy="140970"/>
                <wp:effectExtent l="0" t="0" r="16510" b="0"/>
                <wp:wrapSquare wrapText="bothSides"/>
                <wp:docPr id="582" name="Rectangle 58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08BD31E-92C5-4437-879A-4E218F0239B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3337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55986A5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21.8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96BAFC0" id="Rectangle 584" o:spid="_x0000_s1146" style="position:absolute;left:0;text-align:left;margin-left:400.95pt;margin-top:126pt;width:26.25pt;height:11.1pt;z-index:25184563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" filled="f" stroked="f">
                <v:textbox style="mso-fit-shape-to-text:t" inset="0,0,0,0">
                  <w:txbxContent>
                    <w:p w14:paraId="255986A5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21.8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98848" behindDoc="0" locked="0" layoutInCell="1" allowOverlap="1" wp14:anchorId="6D1A4258" wp14:editId="447B165D">
                <wp:simplePos x="0" y="0"/>
                <wp:positionH relativeFrom="column">
                  <wp:posOffset>5149215</wp:posOffset>
                </wp:positionH>
                <wp:positionV relativeFrom="paragraph">
                  <wp:posOffset>1727200</wp:posOffset>
                </wp:positionV>
                <wp:extent cx="276225" cy="140970"/>
                <wp:effectExtent l="0" t="0" r="15875" b="0"/>
                <wp:wrapSquare wrapText="bothSides"/>
                <wp:docPr id="583" name="Rectangle 58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79649D5-8A5C-47BF-9A45-28AD03F860A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622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68F37A9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8.7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D1A4258" id="Rectangle 585" o:spid="_x0000_s1147" style="position:absolute;left:0;text-align:left;margin-left:405.45pt;margin-top:136pt;width:21.75pt;height:11.1pt;z-index:25184665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" filled="f" stroked="f">
                <v:textbox style="mso-fit-shape-to-text:t" inset="0,0,0,0">
                  <w:txbxContent>
                    <w:p w14:paraId="768F37A9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8.7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599872" behindDoc="0" locked="0" layoutInCell="1" allowOverlap="1" wp14:anchorId="2009176D" wp14:editId="4115BBB6">
                <wp:simplePos x="0" y="0"/>
                <wp:positionH relativeFrom="column">
                  <wp:posOffset>5149215</wp:posOffset>
                </wp:positionH>
                <wp:positionV relativeFrom="paragraph">
                  <wp:posOffset>1847850</wp:posOffset>
                </wp:positionV>
                <wp:extent cx="276225" cy="140970"/>
                <wp:effectExtent l="0" t="0" r="15875" b="0"/>
                <wp:wrapSquare wrapText="bothSides"/>
                <wp:docPr id="584" name="Rectangle 58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6FFB6E0-A6B2-42DA-9ECB-E1CB3A9C7B1F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622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F5758C9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6.1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009176D" id="Rectangle 586" o:spid="_x0000_s1148" style="position:absolute;left:0;text-align:left;margin-left:405.45pt;margin-top:145.5pt;width:21.75pt;height:11.1pt;z-index:25184768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" filled="f" stroked="f">
                <v:textbox style="mso-fit-shape-to-text:t" inset="0,0,0,0">
                  <w:txbxContent>
                    <w:p w14:paraId="6F5758C9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6.1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00896" behindDoc="0" locked="0" layoutInCell="1" allowOverlap="1" wp14:anchorId="4E73EC02" wp14:editId="79CF0B5B">
                <wp:simplePos x="0" y="0"/>
                <wp:positionH relativeFrom="column">
                  <wp:posOffset>5092065</wp:posOffset>
                </wp:positionH>
                <wp:positionV relativeFrom="paragraph">
                  <wp:posOffset>1968500</wp:posOffset>
                </wp:positionV>
                <wp:extent cx="333375" cy="140970"/>
                <wp:effectExtent l="0" t="0" r="16510" b="0"/>
                <wp:wrapSquare wrapText="bothSides"/>
                <wp:docPr id="585" name="Rectangle 58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D49C3AF-10E0-4730-8FD5-3D35FBEE284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3337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4F603BF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0.1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E73EC02" id="Rectangle 587" o:spid="_x0000_s1149" style="position:absolute;left:0;text-align:left;margin-left:400.95pt;margin-top:155pt;width:26.25pt;height:11.1pt;z-index:25184870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" filled="f" stroked="f">
                <v:textbox style="mso-fit-shape-to-text:t" inset="0,0,0,0">
                  <w:txbxContent>
                    <w:p w14:paraId="04F603BF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0.1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01920" behindDoc="0" locked="0" layoutInCell="1" allowOverlap="1" wp14:anchorId="24B98741" wp14:editId="16F3A4E3">
                <wp:simplePos x="0" y="0"/>
                <wp:positionH relativeFrom="column">
                  <wp:posOffset>5092065</wp:posOffset>
                </wp:positionH>
                <wp:positionV relativeFrom="paragraph">
                  <wp:posOffset>2089150</wp:posOffset>
                </wp:positionV>
                <wp:extent cx="333375" cy="140970"/>
                <wp:effectExtent l="0" t="0" r="16510" b="0"/>
                <wp:wrapSquare wrapText="bothSides"/>
                <wp:docPr id="586" name="Rectangle 58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4C19FBE-F256-41B5-8211-5E8F7620FEF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3337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CFA5913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3.0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4B98741" id="Rectangle 588" o:spid="_x0000_s1150" style="position:absolute;left:0;text-align:left;margin-left:400.95pt;margin-top:164.5pt;width:26.25pt;height:11.1pt;z-index:2518497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" filled="f" stroked="f">
                <v:textbox style="mso-fit-shape-to-text:t" inset="0,0,0,0">
                  <w:txbxContent>
                    <w:p w14:paraId="6CFA5913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3.0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02944" behindDoc="0" locked="0" layoutInCell="1" allowOverlap="1" wp14:anchorId="5294BF03" wp14:editId="1C0951A3">
                <wp:simplePos x="0" y="0"/>
                <wp:positionH relativeFrom="column">
                  <wp:posOffset>5034915</wp:posOffset>
                </wp:positionH>
                <wp:positionV relativeFrom="paragraph">
                  <wp:posOffset>488950</wp:posOffset>
                </wp:positionV>
                <wp:extent cx="390525" cy="147320"/>
                <wp:effectExtent l="0" t="0" r="3810" b="0"/>
                <wp:wrapSquare wrapText="bothSides"/>
                <wp:docPr id="587" name="Rectangle 58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4EA32BC-B178-493E-8319-6501D1EA783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90525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B3831ED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Weight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294BF03" id="Rectangle 589" o:spid="_x0000_s1151" style="position:absolute;left:0;text-align:left;margin-left:396.45pt;margin-top:38.5pt;width:30.75pt;height:11.6pt;z-index:25185075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" filled="f" stroked="f">
                <v:textbox style="mso-fit-shape-to-text:t" inset="0,0,0,0">
                  <w:txbxContent>
                    <w:p w14:paraId="5B3831ED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Weight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03968" behindDoc="0" locked="0" layoutInCell="1" allowOverlap="1" wp14:anchorId="12B23CC6" wp14:editId="2C8DA465">
                <wp:simplePos x="0" y="0"/>
                <wp:positionH relativeFrom="column">
                  <wp:posOffset>5422265</wp:posOffset>
                </wp:positionH>
                <wp:positionV relativeFrom="paragraph">
                  <wp:posOffset>609600</wp:posOffset>
                </wp:positionV>
                <wp:extent cx="493395" cy="147320"/>
                <wp:effectExtent l="0" t="0" r="16510" b="0"/>
                <wp:wrapSquare wrapText="bothSides"/>
                <wp:docPr id="588" name="Rectangle 59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D3CE4B9-8E8B-48DB-B050-44B6A07366B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93395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5E02D0A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(random)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2B23CC6" id="Rectangle 590" o:spid="_x0000_s1152" style="position:absolute;left:0;text-align:left;margin-left:426.95pt;margin-top:48pt;width:38.85pt;height:11.6pt;z-index:25185177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" filled="f" stroked="f">
                <v:textbox style="mso-fit-shape-to-text:t" inset="0,0,0,0">
                  <w:txbxContent>
                    <w:p w14:paraId="15E02D0A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(random)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04992" behindDoc="0" locked="0" layoutInCell="1" allowOverlap="1" wp14:anchorId="4A51180B" wp14:editId="50E889C9">
                <wp:simplePos x="0" y="0"/>
                <wp:positionH relativeFrom="column">
                  <wp:posOffset>5803265</wp:posOffset>
                </wp:positionH>
                <wp:positionV relativeFrom="paragraph">
                  <wp:posOffset>2330450</wp:posOffset>
                </wp:positionV>
                <wp:extent cx="115570" cy="147320"/>
                <wp:effectExtent l="0" t="0" r="8255" b="0"/>
                <wp:wrapSquare wrapText="bothSides"/>
                <wp:docPr id="589" name="Rectangle 59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5BDA523-1E35-4EDF-9355-B130BE3258C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42C873D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--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A51180B" id="Rectangle 591" o:spid="_x0000_s1153" style="position:absolute;left:0;text-align:left;margin-left:456.95pt;margin-top:183.5pt;width:9.1pt;height:11.6pt;z-index:25185280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" filled="f" stroked="f">
                <v:textbox style="mso-fit-shape-to-text:t" inset="0,0,0,0">
                  <w:txbxContent>
                    <w:p w14:paraId="542C873D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--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06016" behindDoc="0" locked="0" layoutInCell="1" allowOverlap="1" wp14:anchorId="345EB90E" wp14:editId="03FACEB9">
                <wp:simplePos x="0" y="0"/>
                <wp:positionH relativeFrom="column">
                  <wp:posOffset>5517515</wp:posOffset>
                </wp:positionH>
                <wp:positionV relativeFrom="paragraph">
                  <wp:posOffset>2451100</wp:posOffset>
                </wp:positionV>
                <wp:extent cx="396875" cy="147320"/>
                <wp:effectExtent l="0" t="0" r="17145" b="0"/>
                <wp:wrapSquare wrapText="bothSides"/>
                <wp:docPr id="590" name="Rectangle 59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D78E25A-B40E-4485-B358-145EB3421D8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96875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B4D0840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00.0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45EB90E" id="Rectangle 592" o:spid="_x0000_s1154" style="position:absolute;left:0;text-align:left;margin-left:434.45pt;margin-top:193pt;width:31.25pt;height:11.6pt;z-index:25185382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" filled="f" stroked="f">
                <v:textbox style="mso-fit-shape-to-text:t" inset="0,0,0,0">
                  <w:txbxContent>
                    <w:p w14:paraId="4B4D0840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100.0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07040" behindDoc="0" locked="0" layoutInCell="1" allowOverlap="1" wp14:anchorId="3C2AF903" wp14:editId="47D9357F">
                <wp:simplePos x="0" y="0"/>
                <wp:positionH relativeFrom="column">
                  <wp:posOffset>5581015</wp:posOffset>
                </wp:positionH>
                <wp:positionV relativeFrom="paragraph">
                  <wp:posOffset>863600</wp:posOffset>
                </wp:positionV>
                <wp:extent cx="333375" cy="140970"/>
                <wp:effectExtent l="0" t="0" r="16510" b="0"/>
                <wp:wrapSquare wrapText="bothSides"/>
                <wp:docPr id="591" name="Rectangle 59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D730838-DBA4-44C8-8C8B-A37B344FAE3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3337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54257F7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1.2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C2AF903" id="Rectangle 593" o:spid="_x0000_s1155" style="position:absolute;left:0;text-align:left;margin-left:439.45pt;margin-top:68pt;width:26.25pt;height:11.1pt;z-index:25185484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" filled="f" stroked="f">
                <v:textbox style="mso-fit-shape-to-text:t" inset="0,0,0,0">
                  <w:txbxContent>
                    <w:p w14:paraId="654257F7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1.2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08064" behindDoc="0" locked="0" layoutInCell="1" allowOverlap="1" wp14:anchorId="243EF766" wp14:editId="72E61C01">
                <wp:simplePos x="0" y="0"/>
                <wp:positionH relativeFrom="column">
                  <wp:posOffset>5638165</wp:posOffset>
                </wp:positionH>
                <wp:positionV relativeFrom="paragraph">
                  <wp:posOffset>990600</wp:posOffset>
                </wp:positionV>
                <wp:extent cx="276225" cy="140970"/>
                <wp:effectExtent l="0" t="0" r="15875" b="0"/>
                <wp:wrapSquare wrapText="bothSides"/>
                <wp:docPr id="592" name="Rectangle 59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1E27B12-B9B0-4A94-8D12-472D96841EF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622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D357AF8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4.2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43EF766" id="Rectangle 594" o:spid="_x0000_s1156" style="position:absolute;left:0;text-align:left;margin-left:443.95pt;margin-top:78pt;width:21.75pt;height:11.1pt;z-index:25185587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" filled="f" stroked="f">
                <v:textbox style="mso-fit-shape-to-text:t" inset="0,0,0,0">
                  <w:txbxContent>
                    <w:p w14:paraId="3D357AF8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4.2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09088" behindDoc="0" locked="0" layoutInCell="1" allowOverlap="1" wp14:anchorId="5736A5CD" wp14:editId="00CD4E86">
                <wp:simplePos x="0" y="0"/>
                <wp:positionH relativeFrom="column">
                  <wp:posOffset>5638165</wp:posOffset>
                </wp:positionH>
                <wp:positionV relativeFrom="paragraph">
                  <wp:posOffset>1111250</wp:posOffset>
                </wp:positionV>
                <wp:extent cx="276225" cy="140970"/>
                <wp:effectExtent l="0" t="0" r="15875" b="0"/>
                <wp:wrapSquare wrapText="bothSides"/>
                <wp:docPr id="593" name="Rectangle 59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4D6DBF8-FB9A-4FC2-B580-FE38ADBA4F8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622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7BB4693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6.7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736A5CD" id="Rectangle 595" o:spid="_x0000_s1157" style="position:absolute;left:0;text-align:left;margin-left:443.95pt;margin-top:87.5pt;width:21.75pt;height:11.1pt;z-index:25185689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" filled="f" stroked="f">
                <v:textbox style="mso-fit-shape-to-text:t" inset="0,0,0,0">
                  <w:txbxContent>
                    <w:p w14:paraId="47BB4693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6.7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10112" behindDoc="0" locked="0" layoutInCell="1" allowOverlap="1" wp14:anchorId="5EF81E3B" wp14:editId="5F4A1D68">
                <wp:simplePos x="0" y="0"/>
                <wp:positionH relativeFrom="column">
                  <wp:posOffset>5638165</wp:posOffset>
                </wp:positionH>
                <wp:positionV relativeFrom="paragraph">
                  <wp:posOffset>1231900</wp:posOffset>
                </wp:positionV>
                <wp:extent cx="276225" cy="140970"/>
                <wp:effectExtent l="0" t="0" r="15875" b="0"/>
                <wp:wrapSquare wrapText="bothSides"/>
                <wp:docPr id="594" name="Rectangle 59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289FBF3-B21E-40E1-BB56-65146C66620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622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68F3E01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9.4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EF81E3B" id="Rectangle 596" o:spid="_x0000_s1158" style="position:absolute;left:0;text-align:left;margin-left:443.95pt;margin-top:97pt;width:21.75pt;height:11.1pt;z-index:25185792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" filled="f" stroked="f">
                <v:textbox style="mso-fit-shape-to-text:t" inset="0,0,0,0">
                  <w:txbxContent>
                    <w:p w14:paraId="768F3E01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9.4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11136" behindDoc="0" locked="0" layoutInCell="1" allowOverlap="1" wp14:anchorId="4F8F77EC" wp14:editId="3956F780">
                <wp:simplePos x="0" y="0"/>
                <wp:positionH relativeFrom="column">
                  <wp:posOffset>5638165</wp:posOffset>
                </wp:positionH>
                <wp:positionV relativeFrom="paragraph">
                  <wp:posOffset>1352550</wp:posOffset>
                </wp:positionV>
                <wp:extent cx="276225" cy="140970"/>
                <wp:effectExtent l="0" t="0" r="15875" b="0"/>
                <wp:wrapSquare wrapText="bothSides"/>
                <wp:docPr id="595" name="Rectangle 59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6F94C6C-7BE9-4FE7-86E7-72FF9E56914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622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04AACF0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3.8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F8F77EC" id="Rectangle 597" o:spid="_x0000_s1159" style="position:absolute;left:0;text-align:left;margin-left:443.95pt;margin-top:106.5pt;width:21.75pt;height:11.1pt;z-index:25185894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" filled="f" stroked="f">
                <v:textbox style="mso-fit-shape-to-text:t" inset="0,0,0,0">
                  <w:txbxContent>
                    <w:p w14:paraId="704AACF0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3.8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12160" behindDoc="0" locked="0" layoutInCell="1" allowOverlap="1" wp14:anchorId="511C2E62" wp14:editId="5861AAD6">
                <wp:simplePos x="0" y="0"/>
                <wp:positionH relativeFrom="column">
                  <wp:posOffset>5638165</wp:posOffset>
                </wp:positionH>
                <wp:positionV relativeFrom="paragraph">
                  <wp:posOffset>1473200</wp:posOffset>
                </wp:positionV>
                <wp:extent cx="276225" cy="140970"/>
                <wp:effectExtent l="0" t="0" r="15875" b="0"/>
                <wp:wrapSquare wrapText="bothSides"/>
                <wp:docPr id="596" name="Rectangle 59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D4F86A9-E1FB-423D-AB8A-24143E5F369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622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BD967B3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4.1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11C2E62" id="Rectangle 598" o:spid="_x0000_s1160" style="position:absolute;left:0;text-align:left;margin-left:443.95pt;margin-top:116pt;width:21.75pt;height:11.1pt;z-index:25185996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" filled="f" stroked="f">
                <v:textbox style="mso-fit-shape-to-text:t" inset="0,0,0,0">
                  <w:txbxContent>
                    <w:p w14:paraId="7BD967B3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4.1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13184" behindDoc="0" locked="0" layoutInCell="1" allowOverlap="1" wp14:anchorId="586570EA" wp14:editId="35E3BC91">
                <wp:simplePos x="0" y="0"/>
                <wp:positionH relativeFrom="column">
                  <wp:posOffset>5581015</wp:posOffset>
                </wp:positionH>
                <wp:positionV relativeFrom="paragraph">
                  <wp:posOffset>1600200</wp:posOffset>
                </wp:positionV>
                <wp:extent cx="333375" cy="140970"/>
                <wp:effectExtent l="0" t="0" r="16510" b="0"/>
                <wp:wrapSquare wrapText="bothSides"/>
                <wp:docPr id="597" name="Rectangle 59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482C1A9-D66D-4974-9AFD-8580262A628B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3337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E6C2940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21.2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86570EA" id="Rectangle 599" o:spid="_x0000_s1161" style="position:absolute;left:0;text-align:left;margin-left:439.45pt;margin-top:126pt;width:26.25pt;height:11.1pt;z-index:25186099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" filled="f" stroked="f">
                <v:textbox style="mso-fit-shape-to-text:t" inset="0,0,0,0">
                  <w:txbxContent>
                    <w:p w14:paraId="5E6C2940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21.2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14208" behindDoc="0" locked="0" layoutInCell="1" allowOverlap="1" wp14:anchorId="7355CC1F" wp14:editId="7CC5E4EF">
                <wp:simplePos x="0" y="0"/>
                <wp:positionH relativeFrom="column">
                  <wp:posOffset>5638165</wp:posOffset>
                </wp:positionH>
                <wp:positionV relativeFrom="paragraph">
                  <wp:posOffset>1727200</wp:posOffset>
                </wp:positionV>
                <wp:extent cx="276225" cy="140970"/>
                <wp:effectExtent l="0" t="0" r="15875" b="0"/>
                <wp:wrapSquare wrapText="bothSides"/>
                <wp:docPr id="598" name="Rectangle 60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25ED205-01C9-4E77-9837-A2CAAAA6D30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622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6775363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7.8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355CC1F" id="Rectangle 600" o:spid="_x0000_s1162" style="position:absolute;left:0;text-align:left;margin-left:443.95pt;margin-top:136pt;width:21.75pt;height:11.1pt;z-index:25186201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" filled="f" stroked="f">
                <v:textbox style="mso-fit-shape-to-text:t" inset="0,0,0,0">
                  <w:txbxContent>
                    <w:p w14:paraId="76775363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7.8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15232" behindDoc="0" locked="0" layoutInCell="1" allowOverlap="1" wp14:anchorId="28F9043D" wp14:editId="4EEC91FF">
                <wp:simplePos x="0" y="0"/>
                <wp:positionH relativeFrom="column">
                  <wp:posOffset>5638165</wp:posOffset>
                </wp:positionH>
                <wp:positionV relativeFrom="paragraph">
                  <wp:posOffset>1847850</wp:posOffset>
                </wp:positionV>
                <wp:extent cx="276225" cy="140970"/>
                <wp:effectExtent l="0" t="0" r="15875" b="0"/>
                <wp:wrapSquare wrapText="bothSides"/>
                <wp:docPr id="599" name="Rectangle 60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FAE6DD9-52E5-4354-A526-4DF513FF73F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622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AC706AF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4.2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8F9043D" id="Rectangle 601" o:spid="_x0000_s1163" style="position:absolute;left:0;text-align:left;margin-left:443.95pt;margin-top:145.5pt;width:21.75pt;height:11.1pt;z-index:25186304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" filled="f" stroked="f">
                <v:textbox style="mso-fit-shape-to-text:t" inset="0,0,0,0">
                  <w:txbxContent>
                    <w:p w14:paraId="5AC706AF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4.2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16256" behindDoc="0" locked="0" layoutInCell="1" allowOverlap="1" wp14:anchorId="31ACC469" wp14:editId="64A9B023">
                <wp:simplePos x="0" y="0"/>
                <wp:positionH relativeFrom="column">
                  <wp:posOffset>5581015</wp:posOffset>
                </wp:positionH>
                <wp:positionV relativeFrom="paragraph">
                  <wp:posOffset>1968500</wp:posOffset>
                </wp:positionV>
                <wp:extent cx="333375" cy="140970"/>
                <wp:effectExtent l="0" t="0" r="16510" b="0"/>
                <wp:wrapSquare wrapText="bothSides"/>
                <wp:docPr id="600" name="Rectangle 60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D1ABF8D-0B58-4627-B12A-BF66C71DC83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3337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0583C05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2.3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1ACC469" id="Rectangle 602" o:spid="_x0000_s1164" style="position:absolute;left:0;text-align:left;margin-left:439.45pt;margin-top:155pt;width:26.25pt;height:11.1pt;z-index:2518640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" filled="f" stroked="f">
                <v:textbox style="mso-fit-shape-to-text:t" inset="0,0,0,0">
                  <w:txbxContent>
                    <w:p w14:paraId="20583C05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2.3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17280" behindDoc="0" locked="0" layoutInCell="1" allowOverlap="1" wp14:anchorId="7B0FA599" wp14:editId="5CD71A03">
                <wp:simplePos x="0" y="0"/>
                <wp:positionH relativeFrom="column">
                  <wp:posOffset>5581015</wp:posOffset>
                </wp:positionH>
                <wp:positionV relativeFrom="paragraph">
                  <wp:posOffset>2089150</wp:posOffset>
                </wp:positionV>
                <wp:extent cx="333375" cy="140970"/>
                <wp:effectExtent l="0" t="0" r="16510" b="0"/>
                <wp:wrapSquare wrapText="bothSides"/>
                <wp:docPr id="601" name="Rectangle 60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2AB0A89-2F1E-43B6-A89A-D38B34D7355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33375" cy="1409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4035A7D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5.0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B0FA599" id="Rectangle 603" o:spid="_x0000_s1165" style="position:absolute;left:0;text-align:left;margin-left:439.45pt;margin-top:164.5pt;width:26.25pt;height:11.1pt;z-index:25186508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" filled="f" stroked="f">
                <v:textbox style="mso-fit-shape-to-text:t" inset="0,0,0,0">
                  <w:txbxContent>
                    <w:p w14:paraId="74035A7D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5.0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F72190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18304" behindDoc="0" locked="0" layoutInCell="1" allowOverlap="1" wp14:anchorId="10497BC2" wp14:editId="430DC320">
                <wp:simplePos x="0" y="0"/>
                <wp:positionH relativeFrom="column">
                  <wp:posOffset>5523865</wp:posOffset>
                </wp:positionH>
                <wp:positionV relativeFrom="paragraph">
                  <wp:posOffset>488950</wp:posOffset>
                </wp:positionV>
                <wp:extent cx="390525" cy="147320"/>
                <wp:effectExtent l="0" t="0" r="3810" b="0"/>
                <wp:wrapSquare wrapText="bothSides"/>
                <wp:docPr id="602" name="Rectangle 60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8329CCC-3882-47EC-81DC-151C5364F8DB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90525" cy="1473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FB362F9" w14:textId="77777777" w:rsidR="00A27580" w:rsidRDefault="00A27580" w:rsidP="00F72190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Weight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0497BC2" id="Rectangle 604" o:spid="_x0000_s1166" style="position:absolute;left:0;text-align:left;margin-left:434.95pt;margin-top:38.5pt;width:30.75pt;height:11.6pt;z-index:25186611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" filled="f" stroked="f">
                <v:textbox style="mso-fit-shape-to-text:t" inset="0,0,0,0">
                  <w:txbxContent>
                    <w:p w14:paraId="3FB362F9" w14:textId="77777777" w:rsidR="00A27580" w:rsidRDefault="00A27580" w:rsidP="00F72190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Weight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</w:p>
    <w:p w14:paraId="212CAFEE" w14:textId="7DF4FA64" w:rsidR="006D53C8" w:rsidRPr="006D53C8" w:rsidRDefault="006D53C8" w:rsidP="006D53C8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6D53C8">
        <w:rPr>
          <w:rFonts w:ascii="Book Antiqua" w:hAnsi="Book Antiqua"/>
          <w:b/>
          <w:sz w:val="24"/>
          <w:szCs w:val="24"/>
        </w:rPr>
        <w:t>Figure 2 Forest plot of post-</w:t>
      </w:r>
      <w:r w:rsidRPr="006D53C8">
        <w:rPr>
          <w:rFonts w:ascii="Book Antiqua" w:hAnsi="Book Antiqua" w:cs="Times New Roman"/>
          <w:b/>
          <w:sz w:val="24"/>
          <w:szCs w:val="24"/>
        </w:rPr>
        <w:t xml:space="preserve">endoscopic retrograde cholangiopancreatography </w:t>
      </w:r>
      <w:r w:rsidRPr="006D53C8">
        <w:rPr>
          <w:rFonts w:ascii="Book Antiqua" w:hAnsi="Book Antiqua"/>
          <w:b/>
          <w:sz w:val="24"/>
          <w:szCs w:val="24"/>
        </w:rPr>
        <w:t>pancreatitis.</w:t>
      </w:r>
    </w:p>
    <w:p w14:paraId="0FBED490" w14:textId="3C24E9B2" w:rsidR="00EC3FDF" w:rsidRPr="006D53C8" w:rsidRDefault="00EC3FDF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9A9A108" w14:textId="34083EB1" w:rsidR="00EC3FDF" w:rsidRPr="002D199A" w:rsidRDefault="00EC3FDF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/>
          <w:b/>
          <w:sz w:val="24"/>
          <w:szCs w:val="24"/>
        </w:rPr>
        <w:br w:type="page"/>
      </w:r>
    </w:p>
    <w:p w14:paraId="3568524E" w14:textId="122D8C94" w:rsidR="00EC3FDF" w:rsidRPr="002D199A" w:rsidRDefault="0048383F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/>
          <w:b/>
          <w:noProof/>
          <w:sz w:val="24"/>
          <w:szCs w:val="24"/>
          <w:lang w:eastAsia="zh-CN"/>
        </w:rPr>
        <w:lastRenderedPageBreak/>
        <mc:AlternateContent>
          <mc:Choice Requires="wps">
            <w:drawing>
              <wp:anchor distT="0" distB="0" distL="114300" distR="114300" simplePos="0" relativeHeight="251630592" behindDoc="0" locked="0" layoutInCell="1" allowOverlap="1" wp14:anchorId="6F003290" wp14:editId="42D2D17D">
                <wp:simplePos x="0" y="0"/>
                <wp:positionH relativeFrom="column">
                  <wp:posOffset>338455</wp:posOffset>
                </wp:positionH>
                <wp:positionV relativeFrom="paragraph">
                  <wp:posOffset>765810</wp:posOffset>
                </wp:positionV>
                <wp:extent cx="1000125" cy="153670"/>
                <wp:effectExtent l="0" t="0" r="9525" b="0"/>
                <wp:wrapSquare wrapText="bothSides"/>
                <wp:docPr id="169" name="Rectangle 17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CA8304D-F174-41D3-9F95-2E451618DDD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00012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81B3D06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proofErr w:type="spellStart"/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Smithline</w:t>
                            </w:r>
                            <w:proofErr w:type="spellEnd"/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ED3591">
                              <w:rPr>
                                <w:rFonts w:ascii="Arial" w:hAnsi="Arial"/>
                                <w:i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t al</w:t>
                            </w: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, 1993</w:t>
                            </w:r>
                          </w:p>
                        </w:txbxContent>
                      </wps:txbx>
                      <wps:bodyPr vert="horz" wrap="squar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170" o:spid="_x0000_s1167" style="position:absolute;left:0;text-align:left;margin-left:26.65pt;margin-top:60.3pt;width:78.75pt;height:12.1pt;z-index:2516305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" filled="f" stroked="f">
                <v:textbox style="mso-fit-shape-to-text:t" inset="0,0,0,0">
                  <w:txbxContent>
                    <w:p w14:paraId="081B3D06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proofErr w:type="spellStart"/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Smithline</w:t>
                      </w:r>
                      <w:proofErr w:type="spellEnd"/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</w:t>
                      </w:r>
                      <w:r w:rsidRPr="00ED3591">
                        <w:rPr>
                          <w:rFonts w:ascii="Arial" w:hAnsi="Arial"/>
                          <w:i/>
                          <w:color w:val="000000"/>
                          <w:kern w:val="24"/>
                          <w:sz w:val="16"/>
                          <w:szCs w:val="16"/>
                        </w:rPr>
                        <w:t>et al</w:t>
                      </w: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, 1993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29568" behindDoc="0" locked="0" layoutInCell="1" allowOverlap="1" wp14:anchorId="25139F54" wp14:editId="2577A3ED">
                <wp:simplePos x="0" y="0"/>
                <wp:positionH relativeFrom="column">
                  <wp:posOffset>1545590</wp:posOffset>
                </wp:positionH>
                <wp:positionV relativeFrom="paragraph">
                  <wp:posOffset>2308860</wp:posOffset>
                </wp:positionV>
                <wp:extent cx="409575" cy="133350"/>
                <wp:effectExtent l="0" t="0" r="9525" b="0"/>
                <wp:wrapSquare wrapText="bothSides"/>
                <wp:docPr id="168" name="Rectangle 16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589D848-58C7-4D75-8E6A-10BF0A8D8F0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09575" cy="1333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171717A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= 0.99</w:t>
                            </w:r>
                          </w:p>
                        </w:txbxContent>
                      </wps:txbx>
                      <wps:bodyPr vert="horz" wrap="squar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id="Rectangle 169" o:spid="_x0000_s1168" style="position:absolute;left:0;text-align:left;margin-left:121.7pt;margin-top:181.8pt;width:32.25pt;height:10.5pt;z-index:25162956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" filled="f" stroked="f">
                <v:textbox style="mso-fit-shape-to-text:t" inset="0,0,0,0">
                  <w:txbxContent>
                    <w:p w14:paraId="5171717A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= 0.99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19328" behindDoc="0" locked="0" layoutInCell="1" allowOverlap="1" wp14:anchorId="5A1125D1" wp14:editId="26BAACD5">
                <wp:simplePos x="0" y="0"/>
                <wp:positionH relativeFrom="column">
                  <wp:posOffset>-213995</wp:posOffset>
                </wp:positionH>
                <wp:positionV relativeFrom="paragraph">
                  <wp:posOffset>-3175</wp:posOffset>
                </wp:positionV>
                <wp:extent cx="6694487" cy="2768600"/>
                <wp:effectExtent l="0" t="0" r="0" b="0"/>
                <wp:wrapSquare wrapText="bothSides"/>
                <wp:docPr id="154" name="AutoShape 15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DBDDFC9-EDA1-4D56-B5FC-1D3819CA9615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 noTextEdit="1"/>
                      </wps:cNvSpPr>
                      <wps:spPr bwMode="auto">
                        <a:xfrm>
                          <a:off x="0" y="0"/>
                          <a:ext cx="6694487" cy="27686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6C700F3" id="AutoShape 154" o:spid="_x0000_s1026" style="position:absolute;margin-left:-16.85pt;margin-top:-.25pt;width:527.1pt;height:218pt;z-index:2518681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" filled="f" stroked="f">
                <o:lock v:ext="edit" aspectratio="t" text="t"/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20352" behindDoc="0" locked="0" layoutInCell="1" allowOverlap="1" wp14:anchorId="046A30DA" wp14:editId="62853899">
                <wp:simplePos x="0" y="0"/>
                <wp:positionH relativeFrom="column">
                  <wp:posOffset>342265</wp:posOffset>
                </wp:positionH>
                <wp:positionV relativeFrom="paragraph">
                  <wp:posOffset>498475</wp:posOffset>
                </wp:positionV>
                <wp:extent cx="368300" cy="160020"/>
                <wp:effectExtent l="0" t="0" r="3175" b="0"/>
                <wp:wrapSquare wrapText="bothSides"/>
                <wp:docPr id="155" name="Rectangle 15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1949218-8B92-44DF-B84B-EE37EF2E826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68300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7883AC7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Study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46A30DA" id="Rectangle 156" o:spid="_x0000_s1167" style="position:absolute;left:0;text-align:left;margin-left:26.95pt;margin-top:39.25pt;width:29pt;height:12.6pt;z-index:25186918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" filled="f" stroked="f">
                <v:textbox style="mso-fit-shape-to-text:t" inset="0,0,0,0">
                  <w:txbxContent>
                    <w:p w14:paraId="17883AC7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Study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21376" behindDoc="0" locked="0" layoutInCell="1" allowOverlap="1" wp14:anchorId="63628E49" wp14:editId="2BD941E4">
                <wp:simplePos x="0" y="0"/>
                <wp:positionH relativeFrom="column">
                  <wp:posOffset>342265</wp:posOffset>
                </wp:positionH>
                <wp:positionV relativeFrom="paragraph">
                  <wp:posOffset>2041525</wp:posOffset>
                </wp:positionV>
                <wp:extent cx="1058545" cy="160020"/>
                <wp:effectExtent l="0" t="0" r="3175" b="0"/>
                <wp:wrapSquare wrapText="bothSides"/>
                <wp:docPr id="156" name="Rectangle 15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5B8CE7E-1F56-4181-AD96-6951A87716D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058545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0439598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Fixed effect model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3628E49" id="Rectangle 157" o:spid="_x0000_s1168" style="position:absolute;left:0;text-align:left;margin-left:26.95pt;margin-top:160.75pt;width:83.35pt;height:12.6pt;z-index:25187020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" filled="f" stroked="f">
                <v:textbox style="mso-fit-shape-to-text:t" inset="0,0,0,0">
                  <w:txbxContent>
                    <w:p w14:paraId="60439598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Fixed effect model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22400" behindDoc="0" locked="0" layoutInCell="1" allowOverlap="1" wp14:anchorId="388234A1" wp14:editId="48C1886B">
                <wp:simplePos x="0" y="0"/>
                <wp:positionH relativeFrom="column">
                  <wp:posOffset>342265</wp:posOffset>
                </wp:positionH>
                <wp:positionV relativeFrom="paragraph">
                  <wp:posOffset>2168525</wp:posOffset>
                </wp:positionV>
                <wp:extent cx="1280795" cy="160020"/>
                <wp:effectExtent l="0" t="0" r="15240" b="0"/>
                <wp:wrapSquare wrapText="bothSides"/>
                <wp:docPr id="157" name="Rectangle 15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1BDA0DC-DAC1-4CAF-97C3-CD48DB47E7C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80795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BCED5FE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Random effects model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88234A1" id="Rectangle 158" o:spid="_x0000_s1169" style="position:absolute;left:0;text-align:left;margin-left:26.95pt;margin-top:170.75pt;width:100.85pt;height:12.6pt;z-index:25187123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" filled="f" stroked="f">
                <v:textbox style="mso-fit-shape-to-text:t" inset="0,0,0,0">
                  <w:txbxContent>
                    <w:p w14:paraId="1BCED5FE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Random effects model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23424" behindDoc="0" locked="0" layoutInCell="1" allowOverlap="1" wp14:anchorId="3D0FA789" wp14:editId="439B3A60">
                <wp:simplePos x="0" y="0"/>
                <wp:positionH relativeFrom="column">
                  <wp:posOffset>342265</wp:posOffset>
                </wp:positionH>
                <wp:positionV relativeFrom="paragraph">
                  <wp:posOffset>2308225</wp:posOffset>
                </wp:positionV>
                <wp:extent cx="723900" cy="133350"/>
                <wp:effectExtent l="0" t="0" r="5715" b="0"/>
                <wp:wrapSquare wrapText="bothSides"/>
                <wp:docPr id="158" name="Rectangle 15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434CA78-FF01-4343-9E71-77A634F5695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723900" cy="1333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8F428B8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Heterogeneity: 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D0FA789" id="Rectangle 159" o:spid="_x0000_s1170" style="position:absolute;left:0;text-align:left;margin-left:26.95pt;margin-top:181.75pt;width:57pt;height:10.5pt;z-index:25187225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" filled="f" stroked="f">
                <v:textbox style="mso-fit-shape-to-text:t" inset="0,0,0,0">
                  <w:txbxContent>
                    <w:p w14:paraId="68F428B8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Heterogeneity: 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24448" behindDoc="0" locked="0" layoutInCell="1" allowOverlap="1" wp14:anchorId="03848B3E" wp14:editId="351B55FC">
                <wp:simplePos x="0" y="0"/>
                <wp:positionH relativeFrom="column">
                  <wp:posOffset>1072515</wp:posOffset>
                </wp:positionH>
                <wp:positionV relativeFrom="paragraph">
                  <wp:posOffset>2314575</wp:posOffset>
                </wp:positionV>
                <wp:extent cx="73025" cy="139700"/>
                <wp:effectExtent l="0" t="0" r="9525" b="0"/>
                <wp:wrapSquare wrapText="bothSides"/>
                <wp:docPr id="159" name="Rectangle 16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4891AD8-87D1-4756-8667-FB3997B22E8B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73025" cy="139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9CB0490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i/>
                                <w:i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I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3848B3E" id="Rectangle 160" o:spid="_x0000_s1171" style="position:absolute;left:0;text-align:left;margin-left:84.45pt;margin-top:182.25pt;width:5.75pt;height:11pt;z-index:25187328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" filled="f" stroked="f">
                <v:textbox style="mso-fit-shape-to-text:t" inset="0,0,0,0">
                  <w:txbxContent>
                    <w:p w14:paraId="79CB0490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i/>
                          <w:iCs/>
                          <w:color w:val="000000"/>
                          <w:kern w:val="24"/>
                          <w:sz w:val="16"/>
                          <w:szCs w:val="16"/>
                        </w:rPr>
                        <w:t>I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25472" behindDoc="0" locked="0" layoutInCell="1" allowOverlap="1" wp14:anchorId="0AC9DF84" wp14:editId="74BE679B">
                <wp:simplePos x="0" y="0"/>
                <wp:positionH relativeFrom="column">
                  <wp:posOffset>1110615</wp:posOffset>
                </wp:positionH>
                <wp:positionV relativeFrom="paragraph">
                  <wp:posOffset>2276475</wp:posOffset>
                </wp:positionV>
                <wp:extent cx="73025" cy="93345"/>
                <wp:effectExtent l="0" t="0" r="14605" b="0"/>
                <wp:wrapSquare wrapText="bothSides"/>
                <wp:docPr id="160" name="Rectangle 16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640C44E-461F-4C0F-983C-2D985CA77FF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73025" cy="9334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C7B13D3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2"/>
                                <w:szCs w:val="12"/>
                              </w:rPr>
                              <w:t>2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AC9DF84" id="Rectangle 161" o:spid="_x0000_s1172" style="position:absolute;left:0;text-align:left;margin-left:87.45pt;margin-top:179.25pt;width:5.75pt;height:7.35pt;z-index:25187430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" filled="f" stroked="f">
                <v:textbox style="mso-fit-shape-to-text:t" inset="0,0,0,0">
                  <w:txbxContent>
                    <w:p w14:paraId="7C7B13D3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2"/>
                          <w:szCs w:val="12"/>
                        </w:rPr>
                        <w:t>2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26496" behindDoc="0" locked="0" layoutInCell="1" allowOverlap="1" wp14:anchorId="2DC7772F" wp14:editId="479994F4">
                <wp:simplePos x="0" y="0"/>
                <wp:positionH relativeFrom="column">
                  <wp:posOffset>1155065</wp:posOffset>
                </wp:positionH>
                <wp:positionV relativeFrom="paragraph">
                  <wp:posOffset>2308225</wp:posOffset>
                </wp:positionV>
                <wp:extent cx="307975" cy="133350"/>
                <wp:effectExtent l="0" t="0" r="0" b="0"/>
                <wp:wrapSquare wrapText="bothSides"/>
                <wp:docPr id="161" name="Rectangle 16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9393DD5-3C36-47BA-A6A6-F32DE3C3110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07975" cy="1333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8B48E40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= 0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DC7772F" id="Rectangle 162" o:spid="_x0000_s1173" style="position:absolute;left:0;text-align:left;margin-left:90.95pt;margin-top:181.75pt;width:24.25pt;height:10.5pt;z-index:2518753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" filled="f" stroked="f">
                <v:textbox style="mso-fit-shape-to-text:t" inset="0,0,0,0">
                  <w:txbxContent>
                    <w:p w14:paraId="18B48E40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= 0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27520" behindDoc="0" locked="0" layoutInCell="1" allowOverlap="1" wp14:anchorId="5F0A5019" wp14:editId="69F420FE">
                <wp:simplePos x="0" y="0"/>
                <wp:positionH relativeFrom="column">
                  <wp:posOffset>1428115</wp:posOffset>
                </wp:positionH>
                <wp:positionV relativeFrom="paragraph">
                  <wp:posOffset>2308225</wp:posOffset>
                </wp:positionV>
                <wp:extent cx="107950" cy="133350"/>
                <wp:effectExtent l="0" t="0" r="9525" b="0"/>
                <wp:wrapSquare wrapText="bothSides"/>
                <wp:docPr id="166" name="Rectangle 16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C022B6B-2EF2-4FD7-A0CC-F03AC362A30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07950" cy="1333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1C1E5D2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, 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F0A5019" id="Rectangle 167" o:spid="_x0000_s1174" style="position:absolute;left:0;text-align:left;margin-left:112.45pt;margin-top:181.75pt;width:8.5pt;height:10.5pt;z-index:25187635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" filled="f" stroked="f">
                <v:textbox style="mso-fit-shape-to-text:t" inset="0,0,0,0">
                  <w:txbxContent>
                    <w:p w14:paraId="61C1E5D2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, 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28544" behindDoc="0" locked="0" layoutInCell="1" allowOverlap="1" wp14:anchorId="5437E8AA" wp14:editId="7876C302">
                <wp:simplePos x="0" y="0"/>
                <wp:positionH relativeFrom="column">
                  <wp:posOffset>1485265</wp:posOffset>
                </wp:positionH>
                <wp:positionV relativeFrom="paragraph">
                  <wp:posOffset>2314575</wp:posOffset>
                </wp:positionV>
                <wp:extent cx="99695" cy="139700"/>
                <wp:effectExtent l="0" t="0" r="635" b="0"/>
                <wp:wrapSquare wrapText="bothSides"/>
                <wp:docPr id="167" name="Rectangle 16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11E19C2-21AF-478E-91C5-AC24F7A0B472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9695" cy="139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69A8872" w14:textId="38190D57" w:rsidR="00A27580" w:rsidRDefault="00D25F9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i/>
                                <w:i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P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168" o:spid="_x0000_s1177" style="position:absolute;left:0;text-align:left;margin-left:116.95pt;margin-top:182.25pt;width:7.85pt;height:11pt;z-index:25162854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" filled="f" stroked="f">
                <v:textbox style="mso-fit-shape-to-text:t" inset="0,0,0,0">
                  <w:txbxContent>
                    <w:p w14:paraId="669A8872" w14:textId="38190D57" w:rsidR="00A27580" w:rsidRDefault="00D25F9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i/>
                          <w:iCs/>
                          <w:color w:val="000000"/>
                          <w:kern w:val="24"/>
                          <w:sz w:val="16"/>
                          <w:szCs w:val="16"/>
                        </w:rPr>
                        <w:t>P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31616" behindDoc="0" locked="0" layoutInCell="1" allowOverlap="1" wp14:anchorId="30133E39" wp14:editId="4B2A4FB2">
                <wp:simplePos x="0" y="0"/>
                <wp:positionH relativeFrom="column">
                  <wp:posOffset>342265</wp:posOffset>
                </wp:positionH>
                <wp:positionV relativeFrom="paragraph">
                  <wp:posOffset>892175</wp:posOffset>
                </wp:positionV>
                <wp:extent cx="1085850" cy="153670"/>
                <wp:effectExtent l="0" t="0" r="12700" b="0"/>
                <wp:wrapSquare wrapText="bothSides"/>
                <wp:docPr id="170" name="Rectangle 17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A4E4A54-589B-4C40-97FD-69A8E38B93C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08585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800D1A5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proofErr w:type="spellStart"/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Tarnasky</w:t>
                            </w:r>
                            <w:proofErr w:type="spellEnd"/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D25F90">
                              <w:rPr>
                                <w:rFonts w:ascii="Arial" w:hAnsi="Arial"/>
                                <w:i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t al</w:t>
                            </w: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, 1998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171" o:spid="_x0000_s1178" style="position:absolute;left:0;text-align:left;margin-left:26.95pt;margin-top:70.25pt;width:85.5pt;height:12.1pt;z-index:25163161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" filled="f" stroked="f">
                <v:textbox style="mso-fit-shape-to-text:t" inset="0,0,0,0">
                  <w:txbxContent>
                    <w:p w14:paraId="1800D1A5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proofErr w:type="spellStart"/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Tarnasky</w:t>
                      </w:r>
                      <w:proofErr w:type="spellEnd"/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</w:t>
                      </w:r>
                      <w:r w:rsidRPr="00D25F90">
                        <w:rPr>
                          <w:rFonts w:ascii="Arial" w:hAnsi="Arial"/>
                          <w:i/>
                          <w:color w:val="000000"/>
                          <w:kern w:val="24"/>
                          <w:sz w:val="16"/>
                          <w:szCs w:val="16"/>
                        </w:rPr>
                        <w:t>et al</w:t>
                      </w: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, 1998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32640" behindDoc="0" locked="0" layoutInCell="1" allowOverlap="1" wp14:anchorId="51E36E16" wp14:editId="314045CB">
                <wp:simplePos x="0" y="0"/>
                <wp:positionH relativeFrom="column">
                  <wp:posOffset>342265</wp:posOffset>
                </wp:positionH>
                <wp:positionV relativeFrom="paragraph">
                  <wp:posOffset>1019175</wp:posOffset>
                </wp:positionV>
                <wp:extent cx="898525" cy="153670"/>
                <wp:effectExtent l="0" t="0" r="10795" b="0"/>
                <wp:wrapSquare wrapText="bothSides"/>
                <wp:docPr id="171" name="Rectangle 17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6F77A5E-1881-4F93-B2F8-F62D14F236C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9852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2775ED6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proofErr w:type="spellStart"/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Fazel</w:t>
                            </w:r>
                            <w:proofErr w:type="spellEnd"/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48383F">
                              <w:rPr>
                                <w:rFonts w:ascii="Arial" w:hAnsi="Arial"/>
                                <w:i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t al</w:t>
                            </w: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, 2003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172" o:spid="_x0000_s1179" style="position:absolute;left:0;text-align:left;margin-left:26.95pt;margin-top:80.25pt;width:70.75pt;height:12.1pt;z-index:25163264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" filled="f" stroked="f">
                <v:textbox style="mso-fit-shape-to-text:t" inset="0,0,0,0">
                  <w:txbxContent>
                    <w:p w14:paraId="72775ED6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proofErr w:type="spellStart"/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Fazel</w:t>
                      </w:r>
                      <w:proofErr w:type="spellEnd"/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</w:t>
                      </w:r>
                      <w:r w:rsidRPr="0048383F">
                        <w:rPr>
                          <w:rFonts w:ascii="Arial" w:hAnsi="Arial"/>
                          <w:i/>
                          <w:color w:val="000000"/>
                          <w:kern w:val="24"/>
                          <w:sz w:val="16"/>
                          <w:szCs w:val="16"/>
                        </w:rPr>
                        <w:t>et al</w:t>
                      </w: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, 2003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33664" behindDoc="0" locked="0" layoutInCell="1" allowOverlap="1" wp14:anchorId="1C7A7E9A" wp14:editId="38CCA9C5">
                <wp:simplePos x="0" y="0"/>
                <wp:positionH relativeFrom="column">
                  <wp:posOffset>342265</wp:posOffset>
                </wp:positionH>
                <wp:positionV relativeFrom="paragraph">
                  <wp:posOffset>1146175</wp:posOffset>
                </wp:positionV>
                <wp:extent cx="946150" cy="153670"/>
                <wp:effectExtent l="0" t="0" r="8890" b="0"/>
                <wp:wrapSquare wrapText="bothSides"/>
                <wp:docPr id="172" name="Rectangle 17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0C76783-1A63-43E9-8155-281E77F688E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4615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87E24E9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proofErr w:type="spellStart"/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Sofuni</w:t>
                            </w:r>
                            <w:proofErr w:type="spellEnd"/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48383F">
                              <w:rPr>
                                <w:rFonts w:ascii="Arial" w:hAnsi="Arial"/>
                                <w:i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t al,</w:t>
                            </w: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2007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173" o:spid="_x0000_s1180" style="position:absolute;left:0;text-align:left;margin-left:26.95pt;margin-top:90.25pt;width:74.5pt;height:12.1pt;z-index:2516336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" filled="f" stroked="f">
                <v:textbox style="mso-fit-shape-to-text:t" inset="0,0,0,0">
                  <w:txbxContent>
                    <w:p w14:paraId="687E24E9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proofErr w:type="spellStart"/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Sofuni</w:t>
                      </w:r>
                      <w:proofErr w:type="spellEnd"/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</w:t>
                      </w:r>
                      <w:r w:rsidRPr="0048383F">
                        <w:rPr>
                          <w:rFonts w:ascii="Arial" w:hAnsi="Arial"/>
                          <w:i/>
                          <w:color w:val="000000"/>
                          <w:kern w:val="24"/>
                          <w:sz w:val="16"/>
                          <w:szCs w:val="16"/>
                        </w:rPr>
                        <w:t>et al,</w:t>
                      </w: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2007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34688" behindDoc="0" locked="0" layoutInCell="1" allowOverlap="1" wp14:anchorId="188AC3DA" wp14:editId="7FEAAE3E">
                <wp:simplePos x="0" y="0"/>
                <wp:positionH relativeFrom="column">
                  <wp:posOffset>342265</wp:posOffset>
                </wp:positionH>
                <wp:positionV relativeFrom="paragraph">
                  <wp:posOffset>1273175</wp:posOffset>
                </wp:positionV>
                <wp:extent cx="1073150" cy="153670"/>
                <wp:effectExtent l="0" t="0" r="5080" b="0"/>
                <wp:wrapSquare wrapText="bothSides"/>
                <wp:docPr id="173" name="Rectangle 17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4F9EB71-E055-4682-829D-B6C50FB1ED32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07315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A5AF182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Tsuchiya </w:t>
                            </w:r>
                            <w:r w:rsidRPr="0048383F">
                              <w:rPr>
                                <w:rFonts w:ascii="Arial" w:hAnsi="Arial"/>
                                <w:i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t al</w:t>
                            </w: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, 2007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174" o:spid="_x0000_s1181" style="position:absolute;left:0;text-align:left;margin-left:26.95pt;margin-top:100.25pt;width:84.5pt;height:12.1pt;z-index:25163468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" filled="f" stroked="f">
                <v:textbox style="mso-fit-shape-to-text:t" inset="0,0,0,0">
                  <w:txbxContent>
                    <w:p w14:paraId="4A5AF182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Tsuchiya </w:t>
                      </w:r>
                      <w:r w:rsidRPr="0048383F">
                        <w:rPr>
                          <w:rFonts w:ascii="Arial" w:hAnsi="Arial"/>
                          <w:i/>
                          <w:color w:val="000000"/>
                          <w:kern w:val="24"/>
                          <w:sz w:val="16"/>
                          <w:szCs w:val="16"/>
                        </w:rPr>
                        <w:t>et al</w:t>
                      </w: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, 2007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35712" behindDoc="0" locked="0" layoutInCell="1" allowOverlap="1" wp14:anchorId="6AFE5377" wp14:editId="07918461">
                <wp:simplePos x="0" y="0"/>
                <wp:positionH relativeFrom="column">
                  <wp:posOffset>342265</wp:posOffset>
                </wp:positionH>
                <wp:positionV relativeFrom="paragraph">
                  <wp:posOffset>1406525</wp:posOffset>
                </wp:positionV>
                <wp:extent cx="744220" cy="153670"/>
                <wp:effectExtent l="0" t="0" r="12700" b="0"/>
                <wp:wrapSquare wrapText="bothSides"/>
                <wp:docPr id="174" name="Rectangle 17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ADA88ED-1153-4EE7-9722-8CED76D07612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7442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DEFF387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Ito </w:t>
                            </w:r>
                            <w:r w:rsidRPr="0048383F">
                              <w:rPr>
                                <w:rFonts w:ascii="Arial" w:hAnsi="Arial"/>
                                <w:i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t al</w:t>
                            </w: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, 201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175" o:spid="_x0000_s1182" style="position:absolute;left:0;text-align:left;margin-left:26.95pt;margin-top:110.75pt;width:58.6pt;height:12.1pt;z-index:25163571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" filled="f" stroked="f">
                <v:textbox style="mso-fit-shape-to-text:t" inset="0,0,0,0">
                  <w:txbxContent>
                    <w:p w14:paraId="1DEFF387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Ito </w:t>
                      </w:r>
                      <w:r w:rsidRPr="0048383F">
                        <w:rPr>
                          <w:rFonts w:ascii="Arial" w:hAnsi="Arial"/>
                          <w:i/>
                          <w:color w:val="000000"/>
                          <w:kern w:val="24"/>
                          <w:sz w:val="16"/>
                          <w:szCs w:val="16"/>
                        </w:rPr>
                        <w:t>et al</w:t>
                      </w: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, 201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36736" behindDoc="0" locked="0" layoutInCell="1" allowOverlap="1" wp14:anchorId="36A670F5" wp14:editId="74902087">
                <wp:simplePos x="0" y="0"/>
                <wp:positionH relativeFrom="column">
                  <wp:posOffset>342265</wp:posOffset>
                </wp:positionH>
                <wp:positionV relativeFrom="paragraph">
                  <wp:posOffset>1533525</wp:posOffset>
                </wp:positionV>
                <wp:extent cx="946150" cy="153670"/>
                <wp:effectExtent l="0" t="0" r="8890" b="0"/>
                <wp:wrapSquare wrapText="bothSides"/>
                <wp:docPr id="175" name="Rectangle 17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D293B29-9A57-4CF3-AA3A-A50C95DC03D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4615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95E39B8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proofErr w:type="spellStart"/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Sofuni</w:t>
                            </w:r>
                            <w:proofErr w:type="spellEnd"/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48383F">
                              <w:rPr>
                                <w:rFonts w:ascii="Arial" w:hAnsi="Arial"/>
                                <w:i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t al</w:t>
                            </w: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, 201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176" o:spid="_x0000_s1183" style="position:absolute;left:0;text-align:left;margin-left:26.95pt;margin-top:120.75pt;width:74.5pt;height:12.1pt;z-index:25163673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" filled="f" stroked="f">
                <v:textbox style="mso-fit-shape-to-text:t" inset="0,0,0,0">
                  <w:txbxContent>
                    <w:p w14:paraId="195E39B8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proofErr w:type="spellStart"/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Sofuni</w:t>
                      </w:r>
                      <w:proofErr w:type="spellEnd"/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</w:t>
                      </w:r>
                      <w:r w:rsidRPr="0048383F">
                        <w:rPr>
                          <w:rFonts w:ascii="Arial" w:hAnsi="Arial"/>
                          <w:i/>
                          <w:color w:val="000000"/>
                          <w:kern w:val="24"/>
                          <w:sz w:val="16"/>
                          <w:szCs w:val="16"/>
                        </w:rPr>
                        <w:t>et al</w:t>
                      </w: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, 201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37760" behindDoc="0" locked="0" layoutInCell="1" allowOverlap="1" wp14:anchorId="2FA1DF04" wp14:editId="583CCA16">
                <wp:simplePos x="0" y="0"/>
                <wp:positionH relativeFrom="column">
                  <wp:posOffset>342265</wp:posOffset>
                </wp:positionH>
                <wp:positionV relativeFrom="paragraph">
                  <wp:posOffset>1660525</wp:posOffset>
                </wp:positionV>
                <wp:extent cx="1172845" cy="153670"/>
                <wp:effectExtent l="0" t="0" r="9525" b="0"/>
                <wp:wrapSquare wrapText="bothSides"/>
                <wp:docPr id="176" name="Rectangle 17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3995632-272C-4A59-B797-4FE2F0D596DF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7284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ED8F9BF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Kawaguchi </w:t>
                            </w:r>
                            <w:r w:rsidRPr="0048383F">
                              <w:rPr>
                                <w:rFonts w:ascii="Arial" w:hAnsi="Arial"/>
                                <w:i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t al</w:t>
                            </w: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, 2012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177" o:spid="_x0000_s1184" style="position:absolute;left:0;text-align:left;margin-left:26.95pt;margin-top:130.75pt;width:92.35pt;height:12.1pt;z-index:25163776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" filled="f" stroked="f">
                <v:textbox style="mso-fit-shape-to-text:t" inset="0,0,0,0">
                  <w:txbxContent>
                    <w:p w14:paraId="4ED8F9BF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Kawaguchi </w:t>
                      </w:r>
                      <w:r w:rsidRPr="0048383F">
                        <w:rPr>
                          <w:rFonts w:ascii="Arial" w:hAnsi="Arial"/>
                          <w:i/>
                          <w:color w:val="000000"/>
                          <w:kern w:val="24"/>
                          <w:sz w:val="16"/>
                          <w:szCs w:val="16"/>
                        </w:rPr>
                        <w:t>et al</w:t>
                      </w: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, 2012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38784" behindDoc="0" locked="0" layoutInCell="1" allowOverlap="1" wp14:anchorId="32FF3880" wp14:editId="2F218F53">
                <wp:simplePos x="0" y="0"/>
                <wp:positionH relativeFrom="column">
                  <wp:posOffset>342265</wp:posOffset>
                </wp:positionH>
                <wp:positionV relativeFrom="paragraph">
                  <wp:posOffset>1787525</wp:posOffset>
                </wp:positionV>
                <wp:extent cx="810895" cy="153670"/>
                <wp:effectExtent l="0" t="0" r="13335" b="0"/>
                <wp:wrapSquare wrapText="bothSides"/>
                <wp:docPr id="177" name="Rectangle 17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11DACBF-9BB5-41B1-9A17-27173DAB3D72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108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4F1ED2D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Lee </w:t>
                            </w:r>
                            <w:r w:rsidRPr="00D25F90">
                              <w:rPr>
                                <w:rFonts w:ascii="Arial" w:hAnsi="Arial"/>
                                <w:i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t al</w:t>
                            </w: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, 2012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178" o:spid="_x0000_s1185" style="position:absolute;left:0;text-align:left;margin-left:26.95pt;margin-top:140.75pt;width:63.85pt;height:12.1pt;z-index:25163878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" filled="f" stroked="f">
                <v:textbox style="mso-fit-shape-to-text:t" inset="0,0,0,0">
                  <w:txbxContent>
                    <w:p w14:paraId="74F1ED2D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Lee </w:t>
                      </w:r>
                      <w:r w:rsidRPr="00D25F90">
                        <w:rPr>
                          <w:rFonts w:ascii="Arial" w:hAnsi="Arial"/>
                          <w:i/>
                          <w:color w:val="000000"/>
                          <w:kern w:val="24"/>
                          <w:sz w:val="16"/>
                          <w:szCs w:val="16"/>
                        </w:rPr>
                        <w:t>et al</w:t>
                      </w: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, 2012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39808" behindDoc="0" locked="0" layoutInCell="1" allowOverlap="1" wp14:anchorId="76C16E9A" wp14:editId="35843B1E">
                <wp:simplePos x="0" y="0"/>
                <wp:positionH relativeFrom="column">
                  <wp:posOffset>1466215</wp:posOffset>
                </wp:positionH>
                <wp:positionV relativeFrom="paragraph">
                  <wp:posOffset>498475</wp:posOffset>
                </wp:positionV>
                <wp:extent cx="428625" cy="160020"/>
                <wp:effectExtent l="0" t="0" r="9525" b="0"/>
                <wp:wrapSquare wrapText="bothSides"/>
                <wp:docPr id="178" name="Rectangle 17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9AF8232-6654-4166-8570-F372EF4F3F0F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8625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024BA8F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vents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6C16E9A" id="Rectangle 179" o:spid="_x0000_s1186" style="position:absolute;left:0;text-align:left;margin-left:115.45pt;margin-top:39.25pt;width:33.75pt;height:12.6pt;z-index:25188864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" filled="f" stroked="f">
                <v:textbox style="mso-fit-shape-to-text:t" inset="0,0,0,0">
                  <w:txbxContent>
                    <w:p w14:paraId="0024BA8F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Events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40832" behindDoc="0" locked="0" layoutInCell="1" allowOverlap="1" wp14:anchorId="6D21C93E" wp14:editId="2CDCD12E">
                <wp:simplePos x="0" y="0"/>
                <wp:positionH relativeFrom="column">
                  <wp:posOffset>1745615</wp:posOffset>
                </wp:positionH>
                <wp:positionV relativeFrom="paragraph">
                  <wp:posOffset>765175</wp:posOffset>
                </wp:positionV>
                <wp:extent cx="147320" cy="153670"/>
                <wp:effectExtent l="0" t="0" r="6985" b="0"/>
                <wp:wrapSquare wrapText="bothSides"/>
                <wp:docPr id="179" name="Rectangle 18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9AC6A99-DE19-44B3-8A54-159EDBAF14E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7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C159FF2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D21C93E" id="Rectangle 180" o:spid="_x0000_s1187" style="position:absolute;left:0;text-align:left;margin-left:137.45pt;margin-top:60.25pt;width:11.6pt;height:12.1pt;z-index:2518896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" filled="f" stroked="f">
                <v:textbox style="mso-fit-shape-to-text:t" inset="0,0,0,0">
                  <w:txbxContent>
                    <w:p w14:paraId="1C159FF2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41856" behindDoc="0" locked="0" layoutInCell="1" allowOverlap="1" wp14:anchorId="5820F037" wp14:editId="2E519F0A">
                <wp:simplePos x="0" y="0"/>
                <wp:positionH relativeFrom="column">
                  <wp:posOffset>1745615</wp:posOffset>
                </wp:positionH>
                <wp:positionV relativeFrom="paragraph">
                  <wp:posOffset>892175</wp:posOffset>
                </wp:positionV>
                <wp:extent cx="147320" cy="153670"/>
                <wp:effectExtent l="0" t="0" r="6985" b="0"/>
                <wp:wrapSquare wrapText="bothSides"/>
                <wp:docPr id="180" name="Rectangle 18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5EE670C-FB0F-4E53-9ADE-FC1A996878C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7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4A5CFE6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820F037" id="Rectangle 181" o:spid="_x0000_s1188" style="position:absolute;left:0;text-align:left;margin-left:137.45pt;margin-top:70.25pt;width:11.6pt;height:12.1pt;z-index:25189068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" filled="f" stroked="f">
                <v:textbox style="mso-fit-shape-to-text:t" inset="0,0,0,0">
                  <w:txbxContent>
                    <w:p w14:paraId="04A5CFE6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42880" behindDoc="0" locked="0" layoutInCell="1" allowOverlap="1" wp14:anchorId="2699B179" wp14:editId="0C4F077F">
                <wp:simplePos x="0" y="0"/>
                <wp:positionH relativeFrom="column">
                  <wp:posOffset>1745615</wp:posOffset>
                </wp:positionH>
                <wp:positionV relativeFrom="paragraph">
                  <wp:posOffset>1019175</wp:posOffset>
                </wp:positionV>
                <wp:extent cx="147320" cy="153670"/>
                <wp:effectExtent l="0" t="0" r="6985" b="0"/>
                <wp:wrapSquare wrapText="bothSides"/>
                <wp:docPr id="181" name="Rectangle 18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D014B87-6EBF-431B-8AED-C0FD9DF38D9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7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8256944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699B179" id="Rectangle 182" o:spid="_x0000_s1189" style="position:absolute;left:0;text-align:left;margin-left:137.45pt;margin-top:80.25pt;width:11.6pt;height:12.1pt;z-index:25189171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" filled="f" stroked="f">
                <v:textbox style="mso-fit-shape-to-text:t" inset="0,0,0,0">
                  <w:txbxContent>
                    <w:p w14:paraId="68256944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43904" behindDoc="0" locked="0" layoutInCell="1" allowOverlap="1" wp14:anchorId="5EC93F2E" wp14:editId="4EDF43D7">
                <wp:simplePos x="0" y="0"/>
                <wp:positionH relativeFrom="column">
                  <wp:posOffset>1745615</wp:posOffset>
                </wp:positionH>
                <wp:positionV relativeFrom="paragraph">
                  <wp:posOffset>1146175</wp:posOffset>
                </wp:positionV>
                <wp:extent cx="147320" cy="153670"/>
                <wp:effectExtent l="0" t="0" r="6985" b="0"/>
                <wp:wrapSquare wrapText="bothSides"/>
                <wp:docPr id="182" name="Rectangle 18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67F9DA66-A7BB-4D9C-8160-1D140A83077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7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E44572D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EC93F2E" id="Rectangle 183" o:spid="_x0000_s1190" style="position:absolute;left:0;text-align:left;margin-left:137.45pt;margin-top:90.25pt;width:11.6pt;height:12.1pt;z-index:25189273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" filled="f" stroked="f">
                <v:textbox style="mso-fit-shape-to-text:t" inset="0,0,0,0">
                  <w:txbxContent>
                    <w:p w14:paraId="7E44572D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44928" behindDoc="0" locked="0" layoutInCell="1" allowOverlap="1" wp14:anchorId="5F947511" wp14:editId="663A6B7D">
                <wp:simplePos x="0" y="0"/>
                <wp:positionH relativeFrom="column">
                  <wp:posOffset>1745615</wp:posOffset>
                </wp:positionH>
                <wp:positionV relativeFrom="paragraph">
                  <wp:posOffset>1273175</wp:posOffset>
                </wp:positionV>
                <wp:extent cx="147320" cy="153670"/>
                <wp:effectExtent l="0" t="0" r="6985" b="0"/>
                <wp:wrapSquare wrapText="bothSides"/>
                <wp:docPr id="183" name="Rectangle 18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01CF66C-9157-4CC0-913B-666A84A4366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7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ED154C2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F947511" id="Rectangle 184" o:spid="_x0000_s1191" style="position:absolute;left:0;text-align:left;margin-left:137.45pt;margin-top:100.25pt;width:11.6pt;height:12.1pt;z-index:25189376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" filled="f" stroked="f">
                <v:textbox style="mso-fit-shape-to-text:t" inset="0,0,0,0">
                  <w:txbxContent>
                    <w:p w14:paraId="1ED154C2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45952" behindDoc="0" locked="0" layoutInCell="1" allowOverlap="1" wp14:anchorId="2B5E033F" wp14:editId="6A3A9930">
                <wp:simplePos x="0" y="0"/>
                <wp:positionH relativeFrom="column">
                  <wp:posOffset>1745615</wp:posOffset>
                </wp:positionH>
                <wp:positionV relativeFrom="paragraph">
                  <wp:posOffset>1406525</wp:posOffset>
                </wp:positionV>
                <wp:extent cx="147320" cy="153670"/>
                <wp:effectExtent l="0" t="0" r="6985" b="0"/>
                <wp:wrapSquare wrapText="bothSides"/>
                <wp:docPr id="184" name="Rectangle 18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620B72B-F2B4-4AC2-B921-BEF52A47D26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7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FAD503F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B5E033F" id="Rectangle 185" o:spid="_x0000_s1192" style="position:absolute;left:0;text-align:left;margin-left:137.45pt;margin-top:110.75pt;width:11.6pt;height:12.1pt;z-index:25189478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" filled="f" stroked="f">
                <v:textbox style="mso-fit-shape-to-text:t" inset="0,0,0,0">
                  <w:txbxContent>
                    <w:p w14:paraId="5FAD503F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46976" behindDoc="0" locked="0" layoutInCell="1" allowOverlap="1" wp14:anchorId="6F459C48" wp14:editId="6513AD2A">
                <wp:simplePos x="0" y="0"/>
                <wp:positionH relativeFrom="column">
                  <wp:posOffset>1745615</wp:posOffset>
                </wp:positionH>
                <wp:positionV relativeFrom="paragraph">
                  <wp:posOffset>1533525</wp:posOffset>
                </wp:positionV>
                <wp:extent cx="147320" cy="153670"/>
                <wp:effectExtent l="0" t="0" r="6985" b="0"/>
                <wp:wrapSquare wrapText="bothSides"/>
                <wp:docPr id="185" name="Rectangle 18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BE213E6-222A-4313-99CE-5FB166BCA94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7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6EC5C74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F459C48" id="Rectangle 186" o:spid="_x0000_s1193" style="position:absolute;left:0;text-align:left;margin-left:137.45pt;margin-top:120.75pt;width:11.6pt;height:12.1pt;z-index:25189580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" filled="f" stroked="f">
                <v:textbox style="mso-fit-shape-to-text:t" inset="0,0,0,0">
                  <w:txbxContent>
                    <w:p w14:paraId="16EC5C74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48000" behindDoc="0" locked="0" layoutInCell="1" allowOverlap="1" wp14:anchorId="1C21EC20" wp14:editId="3EE6FF39">
                <wp:simplePos x="0" y="0"/>
                <wp:positionH relativeFrom="column">
                  <wp:posOffset>1745615</wp:posOffset>
                </wp:positionH>
                <wp:positionV relativeFrom="paragraph">
                  <wp:posOffset>1660525</wp:posOffset>
                </wp:positionV>
                <wp:extent cx="147320" cy="153670"/>
                <wp:effectExtent l="0" t="0" r="6985" b="0"/>
                <wp:wrapSquare wrapText="bothSides"/>
                <wp:docPr id="186" name="Rectangle 18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9647C62-F5FC-44B1-AF50-64B479BDE5A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7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4A38046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C21EC20" id="Rectangle 187" o:spid="_x0000_s1194" style="position:absolute;left:0;text-align:left;margin-left:137.45pt;margin-top:130.75pt;width:11.6pt;height:12.1pt;z-index:25189683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" filled="f" stroked="f">
                <v:textbox style="mso-fit-shape-to-text:t" inset="0,0,0,0">
                  <w:txbxContent>
                    <w:p w14:paraId="04A38046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49024" behindDoc="0" locked="0" layoutInCell="1" allowOverlap="1" wp14:anchorId="41FB6566" wp14:editId="3ED9F4D0">
                <wp:simplePos x="0" y="0"/>
                <wp:positionH relativeFrom="column">
                  <wp:posOffset>1745615</wp:posOffset>
                </wp:positionH>
                <wp:positionV relativeFrom="paragraph">
                  <wp:posOffset>1787525</wp:posOffset>
                </wp:positionV>
                <wp:extent cx="147320" cy="153670"/>
                <wp:effectExtent l="0" t="0" r="6985" b="0"/>
                <wp:wrapSquare wrapText="bothSides"/>
                <wp:docPr id="187" name="Rectangle 18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A4F8033-ADD3-4003-8DE5-F37AACE7835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7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F7C9E67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1FB6566" id="Rectangle 188" o:spid="_x0000_s1195" style="position:absolute;left:0;text-align:left;margin-left:137.45pt;margin-top:140.75pt;width:11.6pt;height:12.1pt;z-index:25189785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" filled="f" stroked="f">
                <v:textbox style="mso-fit-shape-to-text:t" inset="0,0,0,0">
                  <w:txbxContent>
                    <w:p w14:paraId="0F7C9E67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50048" behindDoc="0" locked="0" layoutInCell="1" allowOverlap="1" wp14:anchorId="634FF668" wp14:editId="4A91B7DD">
                <wp:simplePos x="0" y="0"/>
                <wp:positionH relativeFrom="column">
                  <wp:posOffset>1866265</wp:posOffset>
                </wp:positionH>
                <wp:positionV relativeFrom="paragraph">
                  <wp:posOffset>498475</wp:posOffset>
                </wp:positionV>
                <wp:extent cx="328295" cy="160020"/>
                <wp:effectExtent l="0" t="0" r="4445" b="0"/>
                <wp:wrapSquare wrapText="bothSides"/>
                <wp:docPr id="188" name="Rectangle 18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22B36B4-DD96-478A-9315-EB60C9A44F0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28295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AD585E6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Total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34FF668" id="Rectangle 189" o:spid="_x0000_s1196" style="position:absolute;left:0;text-align:left;margin-left:146.95pt;margin-top:39.25pt;width:25.85pt;height:12.6pt;z-index:25189888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" filled="f" stroked="f">
                <v:textbox style="mso-fit-shape-to-text:t" inset="0,0,0,0">
                  <w:txbxContent>
                    <w:p w14:paraId="3AD585E6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Total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51072" behindDoc="0" locked="0" layoutInCell="1" allowOverlap="1" wp14:anchorId="3BB1E368" wp14:editId="53476D21">
                <wp:simplePos x="0" y="0"/>
                <wp:positionH relativeFrom="column">
                  <wp:posOffset>1955165</wp:posOffset>
                </wp:positionH>
                <wp:positionV relativeFrom="paragraph">
                  <wp:posOffset>2041525</wp:posOffset>
                </wp:positionV>
                <wp:extent cx="241300" cy="160020"/>
                <wp:effectExtent l="0" t="0" r="1905" b="0"/>
                <wp:wrapSquare wrapText="bothSides"/>
                <wp:docPr id="189" name="Rectangle 19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4E611AE-4C6E-4F33-B15B-58B7A7D9F9CB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1300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C7E900A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61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BB1E368" id="Rectangle 190" o:spid="_x0000_s1197" style="position:absolute;left:0;text-align:left;margin-left:153.95pt;margin-top:160.75pt;width:19pt;height:12.6pt;z-index:25189990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" filled="f" stroked="f">
                <v:textbox style="mso-fit-shape-to-text:t" inset="0,0,0,0">
                  <w:txbxContent>
                    <w:p w14:paraId="2C7E900A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61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52096" behindDoc="0" locked="0" layoutInCell="1" allowOverlap="1" wp14:anchorId="3A8BF216" wp14:editId="76326EA4">
                <wp:simplePos x="0" y="0"/>
                <wp:positionH relativeFrom="column">
                  <wp:posOffset>1980565</wp:posOffset>
                </wp:positionH>
                <wp:positionV relativeFrom="paragraph">
                  <wp:posOffset>765175</wp:posOffset>
                </wp:positionV>
                <wp:extent cx="213995" cy="153670"/>
                <wp:effectExtent l="0" t="0" r="7620" b="0"/>
                <wp:wrapSquare wrapText="bothSides"/>
                <wp:docPr id="190" name="Rectangle 19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78439DC-421B-4927-906E-1FE74D2E380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9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E688E0D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43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A8BF216" id="Rectangle 191" o:spid="_x0000_s1198" style="position:absolute;left:0;text-align:left;margin-left:155.95pt;margin-top:60.25pt;width:16.85pt;height:12.1pt;z-index:2519009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" filled="f" stroked="f">
                <v:textbox style="mso-fit-shape-to-text:t" inset="0,0,0,0">
                  <w:txbxContent>
                    <w:p w14:paraId="0E688E0D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43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53120" behindDoc="0" locked="0" layoutInCell="1" allowOverlap="1" wp14:anchorId="29E5B4A7" wp14:editId="07CB79C0">
                <wp:simplePos x="0" y="0"/>
                <wp:positionH relativeFrom="column">
                  <wp:posOffset>1980565</wp:posOffset>
                </wp:positionH>
                <wp:positionV relativeFrom="paragraph">
                  <wp:posOffset>892175</wp:posOffset>
                </wp:positionV>
                <wp:extent cx="213995" cy="153670"/>
                <wp:effectExtent l="0" t="0" r="7620" b="0"/>
                <wp:wrapSquare wrapText="bothSides"/>
                <wp:docPr id="191" name="Rectangle 19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296A94E-7EF8-496A-9390-B5017F4CEC4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9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C1E47F6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4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9E5B4A7" id="Rectangle 192" o:spid="_x0000_s1199" style="position:absolute;left:0;text-align:left;margin-left:155.95pt;margin-top:70.25pt;width:16.85pt;height:12.1pt;z-index:25190195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" filled="f" stroked="f">
                <v:textbox style="mso-fit-shape-to-text:t" inset="0,0,0,0">
                  <w:txbxContent>
                    <w:p w14:paraId="5C1E47F6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4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54144" behindDoc="0" locked="0" layoutInCell="1" allowOverlap="1" wp14:anchorId="5ADD4960" wp14:editId="240A6B15">
                <wp:simplePos x="0" y="0"/>
                <wp:positionH relativeFrom="column">
                  <wp:posOffset>1980565</wp:posOffset>
                </wp:positionH>
                <wp:positionV relativeFrom="paragraph">
                  <wp:posOffset>1019175</wp:posOffset>
                </wp:positionV>
                <wp:extent cx="213995" cy="153670"/>
                <wp:effectExtent l="0" t="0" r="7620" b="0"/>
                <wp:wrapSquare wrapText="bothSides"/>
                <wp:docPr id="192" name="Rectangle 19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F8BACD0-7BB6-4138-8C23-8F93BB1C513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9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0BB8DE6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38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ADD4960" id="Rectangle 193" o:spid="_x0000_s1200" style="position:absolute;left:0;text-align:left;margin-left:155.95pt;margin-top:80.25pt;width:16.85pt;height:12.1pt;z-index:25190297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" filled="f" stroked="f">
                <v:textbox style="mso-fit-shape-to-text:t" inset="0,0,0,0">
                  <w:txbxContent>
                    <w:p w14:paraId="10BB8DE6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38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55168" behindDoc="0" locked="0" layoutInCell="1" allowOverlap="1" wp14:anchorId="301EF28C" wp14:editId="3EBABE2D">
                <wp:simplePos x="0" y="0"/>
                <wp:positionH relativeFrom="column">
                  <wp:posOffset>1980565</wp:posOffset>
                </wp:positionH>
                <wp:positionV relativeFrom="paragraph">
                  <wp:posOffset>1146175</wp:posOffset>
                </wp:positionV>
                <wp:extent cx="213995" cy="153670"/>
                <wp:effectExtent l="0" t="0" r="7620" b="0"/>
                <wp:wrapSquare wrapText="bothSides"/>
                <wp:docPr id="193" name="Rectangle 19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02A71C2-AA4C-4C58-962C-E7EC2AD7E81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9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63F68C1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98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01EF28C" id="Rectangle 194" o:spid="_x0000_s1201" style="position:absolute;left:0;text-align:left;margin-left:155.95pt;margin-top:90.25pt;width:16.85pt;height:12.1pt;z-index:25190400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" filled="f" stroked="f">
                <v:textbox style="mso-fit-shape-to-text:t" inset="0,0,0,0">
                  <w:txbxContent>
                    <w:p w14:paraId="063F68C1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98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56192" behindDoc="0" locked="0" layoutInCell="1" allowOverlap="1" wp14:anchorId="269B5BD8" wp14:editId="1D1E8B02">
                <wp:simplePos x="0" y="0"/>
                <wp:positionH relativeFrom="column">
                  <wp:posOffset>1980565</wp:posOffset>
                </wp:positionH>
                <wp:positionV relativeFrom="paragraph">
                  <wp:posOffset>1273175</wp:posOffset>
                </wp:positionV>
                <wp:extent cx="213995" cy="153670"/>
                <wp:effectExtent l="0" t="0" r="7620" b="0"/>
                <wp:wrapSquare wrapText="bothSides"/>
                <wp:docPr id="194" name="Rectangle 19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3E7A62F-5477-4941-993F-6C1DB90E754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9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9A2706E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32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69B5BD8" id="Rectangle 195" o:spid="_x0000_s1202" style="position:absolute;left:0;text-align:left;margin-left:155.95pt;margin-top:100.25pt;width:16.85pt;height:12.1pt;z-index:25190502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" filled="f" stroked="f">
                <v:textbox style="mso-fit-shape-to-text:t" inset="0,0,0,0">
                  <w:txbxContent>
                    <w:p w14:paraId="49A2706E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32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57216" behindDoc="0" locked="0" layoutInCell="1" allowOverlap="1" wp14:anchorId="16E5C00C" wp14:editId="37C78A38">
                <wp:simplePos x="0" y="0"/>
                <wp:positionH relativeFrom="column">
                  <wp:posOffset>1980565</wp:posOffset>
                </wp:positionH>
                <wp:positionV relativeFrom="paragraph">
                  <wp:posOffset>1406525</wp:posOffset>
                </wp:positionV>
                <wp:extent cx="213995" cy="153670"/>
                <wp:effectExtent l="0" t="0" r="7620" b="0"/>
                <wp:wrapSquare wrapText="bothSides"/>
                <wp:docPr id="195" name="Rectangle 19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71F3E83-4BA5-45F4-85C8-8083E3DE0F7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9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7C00E44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35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6E5C00C" id="Rectangle 196" o:spid="_x0000_s1203" style="position:absolute;left:0;text-align:left;margin-left:155.95pt;margin-top:110.75pt;width:16.85pt;height:12.1pt;z-index:25190604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" filled="f" stroked="f">
                <v:textbox style="mso-fit-shape-to-text:t" inset="0,0,0,0">
                  <w:txbxContent>
                    <w:p w14:paraId="77C00E44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35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7265A445" wp14:editId="7D0E4C8C">
                <wp:simplePos x="0" y="0"/>
                <wp:positionH relativeFrom="column">
                  <wp:posOffset>1955165</wp:posOffset>
                </wp:positionH>
                <wp:positionV relativeFrom="paragraph">
                  <wp:posOffset>1533525</wp:posOffset>
                </wp:positionV>
                <wp:extent cx="241300" cy="153670"/>
                <wp:effectExtent l="0" t="0" r="1905" b="0"/>
                <wp:wrapSquare wrapText="bothSides"/>
                <wp:docPr id="196" name="Rectangle 19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93DB095-AC08-41A2-BBC0-C697B8048B2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130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DF02C88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213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265A445" id="Rectangle 197" o:spid="_x0000_s1204" style="position:absolute;left:0;text-align:left;margin-left:153.95pt;margin-top:120.75pt;width:19pt;height:12.1pt;z-index:25190707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" filled="f" stroked="f">
                <v:textbox style="mso-fit-shape-to-text:t" inset="0,0,0,0">
                  <w:txbxContent>
                    <w:p w14:paraId="1DF02C88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213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F3B6063" wp14:editId="289B9EA2">
                <wp:simplePos x="0" y="0"/>
                <wp:positionH relativeFrom="column">
                  <wp:posOffset>1980565</wp:posOffset>
                </wp:positionH>
                <wp:positionV relativeFrom="paragraph">
                  <wp:posOffset>1660525</wp:posOffset>
                </wp:positionV>
                <wp:extent cx="213995" cy="153670"/>
                <wp:effectExtent l="0" t="0" r="7620" b="0"/>
                <wp:wrapSquare wrapText="bothSides"/>
                <wp:docPr id="197" name="Rectangle 19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C03F605-48BE-4D94-B588-CAE1649219F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9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1E9318E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6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F3B6063" id="Rectangle 198" o:spid="_x0000_s1205" style="position:absolute;left:0;text-align:left;margin-left:155.95pt;margin-top:130.75pt;width:16.85pt;height:12.1pt;z-index:25190809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" filled="f" stroked="f">
                <v:textbox style="mso-fit-shape-to-text:t" inset="0,0,0,0">
                  <w:txbxContent>
                    <w:p w14:paraId="21E9318E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6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9489F51" wp14:editId="7521656B">
                <wp:simplePos x="0" y="0"/>
                <wp:positionH relativeFrom="column">
                  <wp:posOffset>1980565</wp:posOffset>
                </wp:positionH>
                <wp:positionV relativeFrom="paragraph">
                  <wp:posOffset>1787525</wp:posOffset>
                </wp:positionV>
                <wp:extent cx="213995" cy="153670"/>
                <wp:effectExtent l="0" t="0" r="7620" b="0"/>
                <wp:wrapSquare wrapText="bothSides"/>
                <wp:docPr id="198" name="Rectangle 19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7486E49-346B-483B-A805-5DBF797174CB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9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A1EC764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5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9489F51" id="Rectangle 199" o:spid="_x0000_s1206" style="position:absolute;left:0;text-align:left;margin-left:155.95pt;margin-top:140.75pt;width:16.85pt;height:12.1pt;z-index:25190912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" filled="f" stroked="f">
                <v:textbox style="mso-fit-shape-to-text:t" inset="0,0,0,0">
                  <w:txbxContent>
                    <w:p w14:paraId="0A1EC764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5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BDC9F08" wp14:editId="1D3CBF65">
                <wp:simplePos x="0" y="0"/>
                <wp:positionH relativeFrom="column">
                  <wp:posOffset>1428115</wp:posOffset>
                </wp:positionH>
                <wp:positionV relativeFrom="paragraph">
                  <wp:posOffset>371475</wp:posOffset>
                </wp:positionV>
                <wp:extent cx="771525" cy="160020"/>
                <wp:effectExtent l="0" t="0" r="9525" b="0"/>
                <wp:wrapSquare wrapText="bothSides"/>
                <wp:docPr id="199" name="Rectangle 20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C597F90-784E-42EF-B893-A2842815C6C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771525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9D400A6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xperimental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BDC9F08" id="Rectangle 200" o:spid="_x0000_s1207" style="position:absolute;left:0;text-align:left;margin-left:112.45pt;margin-top:29.25pt;width:60.75pt;height:12.6pt;z-index:25191014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" filled="f" stroked="f">
                <v:textbox style="mso-fit-shape-to-text:t" inset="0,0,0,0">
                  <w:txbxContent>
                    <w:p w14:paraId="59D400A6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Experimental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74072DD4" wp14:editId="3E87538B">
                <wp:simplePos x="0" y="0"/>
                <wp:positionH relativeFrom="column">
                  <wp:posOffset>2177415</wp:posOffset>
                </wp:positionH>
                <wp:positionV relativeFrom="paragraph">
                  <wp:posOffset>498475</wp:posOffset>
                </wp:positionV>
                <wp:extent cx="428625" cy="160020"/>
                <wp:effectExtent l="0" t="0" r="9525" b="0"/>
                <wp:wrapSquare wrapText="bothSides"/>
                <wp:docPr id="200" name="Rectangle 20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C2973C0-D336-4A87-816F-8AB075BAE482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8625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529B86C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Events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4072DD4" id="Rectangle 201" o:spid="_x0000_s1208" style="position:absolute;left:0;text-align:left;margin-left:171.45pt;margin-top:39.25pt;width:33.75pt;height:12.6pt;z-index:25191116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" filled="f" stroked="f">
                <v:textbox style="mso-fit-shape-to-text:t" inset="0,0,0,0">
                  <w:txbxContent>
                    <w:p w14:paraId="3529B86C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Events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16A350FD" wp14:editId="689CCAC5">
                <wp:simplePos x="0" y="0"/>
                <wp:positionH relativeFrom="column">
                  <wp:posOffset>2456815</wp:posOffset>
                </wp:positionH>
                <wp:positionV relativeFrom="paragraph">
                  <wp:posOffset>765175</wp:posOffset>
                </wp:positionV>
                <wp:extent cx="147320" cy="153670"/>
                <wp:effectExtent l="0" t="0" r="6985" b="0"/>
                <wp:wrapSquare wrapText="bothSides"/>
                <wp:docPr id="201" name="Rectangle 20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1328CC6-2933-46FC-B463-0DD921794AB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7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C94D217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2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6A350FD" id="Rectangle 202" o:spid="_x0000_s1209" style="position:absolute;left:0;text-align:left;margin-left:193.45pt;margin-top:60.25pt;width:11.6pt;height:12.1pt;z-index:25191219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" filled="f" stroked="f">
                <v:textbox style="mso-fit-shape-to-text:t" inset="0,0,0,0">
                  <w:txbxContent>
                    <w:p w14:paraId="1C94D217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2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0BCDF5D5" wp14:editId="621BC826">
                <wp:simplePos x="0" y="0"/>
                <wp:positionH relativeFrom="column">
                  <wp:posOffset>2456815</wp:posOffset>
                </wp:positionH>
                <wp:positionV relativeFrom="paragraph">
                  <wp:posOffset>892175</wp:posOffset>
                </wp:positionV>
                <wp:extent cx="147320" cy="153670"/>
                <wp:effectExtent l="0" t="0" r="6985" b="0"/>
                <wp:wrapSquare wrapText="bothSides"/>
                <wp:docPr id="202" name="Rectangle 20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882D6DC-52B5-4014-98D7-C77D31D8379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7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44C8171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BCDF5D5" id="Rectangle 203" o:spid="_x0000_s1210" style="position:absolute;left:0;text-align:left;margin-left:193.45pt;margin-top:70.25pt;width:11.6pt;height:12.1pt;z-index:25191321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" filled="f" stroked="f">
                <v:textbox style="mso-fit-shape-to-text:t" inset="0,0,0,0">
                  <w:txbxContent>
                    <w:p w14:paraId="144C8171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39E8A9A6" wp14:editId="5EDA38D0">
                <wp:simplePos x="0" y="0"/>
                <wp:positionH relativeFrom="column">
                  <wp:posOffset>2456815</wp:posOffset>
                </wp:positionH>
                <wp:positionV relativeFrom="paragraph">
                  <wp:posOffset>1019175</wp:posOffset>
                </wp:positionV>
                <wp:extent cx="147320" cy="153670"/>
                <wp:effectExtent l="0" t="0" r="6985" b="0"/>
                <wp:wrapSquare wrapText="bothSides"/>
                <wp:docPr id="203" name="Rectangle 20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4DFC423-3E45-44EB-B514-2B6D985BCC1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7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60E91A8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3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9E8A9A6" id="Rectangle 204" o:spid="_x0000_s1211" style="position:absolute;left:0;text-align:left;margin-left:193.45pt;margin-top:80.25pt;width:11.6pt;height:12.1pt;z-index:25191424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" filled="f" stroked="f">
                <v:textbox style="mso-fit-shape-to-text:t" inset="0,0,0,0">
                  <w:txbxContent>
                    <w:p w14:paraId="560E91A8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3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6448F8F" wp14:editId="74C269B0">
                <wp:simplePos x="0" y="0"/>
                <wp:positionH relativeFrom="column">
                  <wp:posOffset>2456815</wp:posOffset>
                </wp:positionH>
                <wp:positionV relativeFrom="paragraph">
                  <wp:posOffset>1146175</wp:posOffset>
                </wp:positionV>
                <wp:extent cx="147320" cy="153670"/>
                <wp:effectExtent l="0" t="0" r="6985" b="0"/>
                <wp:wrapSquare wrapText="bothSides"/>
                <wp:docPr id="204" name="Rectangle 20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3ECB4B9-8D41-4891-B726-B89D272FB65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7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7F6D06C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6448F8F" id="Rectangle 205" o:spid="_x0000_s1212" style="position:absolute;left:0;text-align:left;margin-left:193.45pt;margin-top:90.25pt;width:11.6pt;height:12.1pt;z-index:2519152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" filled="f" stroked="f">
                <v:textbox style="mso-fit-shape-to-text:t" inset="0,0,0,0">
                  <w:txbxContent>
                    <w:p w14:paraId="07F6D06C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28EED947" wp14:editId="615D74E1">
                <wp:simplePos x="0" y="0"/>
                <wp:positionH relativeFrom="column">
                  <wp:posOffset>2456815</wp:posOffset>
                </wp:positionH>
                <wp:positionV relativeFrom="paragraph">
                  <wp:posOffset>1273175</wp:posOffset>
                </wp:positionV>
                <wp:extent cx="147320" cy="153670"/>
                <wp:effectExtent l="0" t="0" r="6985" b="0"/>
                <wp:wrapSquare wrapText="bothSides"/>
                <wp:docPr id="205" name="Rectangle 20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1652501-7A0E-4C48-9247-A8913399705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7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2A6726A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8EED947" id="Rectangle 206" o:spid="_x0000_s1213" style="position:absolute;left:0;text-align:left;margin-left:193.45pt;margin-top:100.25pt;width:11.6pt;height:12.1pt;z-index:25191628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" filled="f" stroked="f">
                <v:textbox style="mso-fit-shape-to-text:t" inset="0,0,0,0">
                  <w:txbxContent>
                    <w:p w14:paraId="22A6726A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4F4C6A48" wp14:editId="5959C3F6">
                <wp:simplePos x="0" y="0"/>
                <wp:positionH relativeFrom="column">
                  <wp:posOffset>2456815</wp:posOffset>
                </wp:positionH>
                <wp:positionV relativeFrom="paragraph">
                  <wp:posOffset>1406525</wp:posOffset>
                </wp:positionV>
                <wp:extent cx="147320" cy="153670"/>
                <wp:effectExtent l="0" t="0" r="6985" b="0"/>
                <wp:wrapSquare wrapText="bothSides"/>
                <wp:docPr id="206" name="Rectangle 20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A302E49-DC37-41BF-80EB-C403B56DC5E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7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680024E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F4C6A48" id="Rectangle 207" o:spid="_x0000_s1214" style="position:absolute;left:0;text-align:left;margin-left:193.45pt;margin-top:110.75pt;width:11.6pt;height:12.1pt;z-index:25191731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" filled="f" stroked="f">
                <v:textbox style="mso-fit-shape-to-text:t" inset="0,0,0,0">
                  <w:txbxContent>
                    <w:p w14:paraId="6680024E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3AC05C57" wp14:editId="63BFA79B">
                <wp:simplePos x="0" y="0"/>
                <wp:positionH relativeFrom="column">
                  <wp:posOffset>2456815</wp:posOffset>
                </wp:positionH>
                <wp:positionV relativeFrom="paragraph">
                  <wp:posOffset>1533525</wp:posOffset>
                </wp:positionV>
                <wp:extent cx="147320" cy="153670"/>
                <wp:effectExtent l="0" t="0" r="6985" b="0"/>
                <wp:wrapSquare wrapText="bothSides"/>
                <wp:docPr id="207" name="Rectangle 20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931C617-3339-4896-AE09-DBF4DCF8A19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7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7E55435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AC05C57" id="Rectangle 208" o:spid="_x0000_s1215" style="position:absolute;left:0;text-align:left;margin-left:193.45pt;margin-top:120.75pt;width:11.6pt;height:12.1pt;z-index:25191833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" filled="f" stroked="f">
                <v:textbox style="mso-fit-shape-to-text:t" inset="0,0,0,0">
                  <w:txbxContent>
                    <w:p w14:paraId="57E55435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13BE5F01" wp14:editId="4A8DCD15">
                <wp:simplePos x="0" y="0"/>
                <wp:positionH relativeFrom="column">
                  <wp:posOffset>2456815</wp:posOffset>
                </wp:positionH>
                <wp:positionV relativeFrom="paragraph">
                  <wp:posOffset>1660525</wp:posOffset>
                </wp:positionV>
                <wp:extent cx="147320" cy="153670"/>
                <wp:effectExtent l="0" t="0" r="6985" b="0"/>
                <wp:wrapSquare wrapText="bothSides"/>
                <wp:docPr id="208" name="Rectangle 20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6EB8A6E6-B622-4D5D-AB01-DD85206C0D8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7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3DC6859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3BE5F01" id="Rectangle 209" o:spid="_x0000_s1216" style="position:absolute;left:0;text-align:left;margin-left:193.45pt;margin-top:130.75pt;width:11.6pt;height:12.1pt;z-index:25191936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" filled="f" stroked="f">
                <v:textbox style="mso-fit-shape-to-text:t" inset="0,0,0,0">
                  <w:txbxContent>
                    <w:p w14:paraId="13DC6859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4510FCA0" wp14:editId="3D018E6C">
                <wp:simplePos x="0" y="0"/>
                <wp:positionH relativeFrom="column">
                  <wp:posOffset>2456815</wp:posOffset>
                </wp:positionH>
                <wp:positionV relativeFrom="paragraph">
                  <wp:posOffset>1787525</wp:posOffset>
                </wp:positionV>
                <wp:extent cx="147320" cy="153670"/>
                <wp:effectExtent l="0" t="0" r="6985" b="0"/>
                <wp:wrapSquare wrapText="bothSides"/>
                <wp:docPr id="209" name="Rectangle 21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1AA6C0C-4C56-4155-89D5-C0A0F278270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7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99BD1D0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510FCA0" id="Rectangle 210" o:spid="_x0000_s1217" style="position:absolute;left:0;text-align:left;margin-left:193.45pt;margin-top:140.75pt;width:11.6pt;height:12.1pt;z-index:25192038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" filled="f" stroked="f">
                <v:textbox style="mso-fit-shape-to-text:t" inset="0,0,0,0">
                  <w:txbxContent>
                    <w:p w14:paraId="099BD1D0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346AC95B" wp14:editId="7FC19F5F">
                <wp:simplePos x="0" y="0"/>
                <wp:positionH relativeFrom="column">
                  <wp:posOffset>2577465</wp:posOffset>
                </wp:positionH>
                <wp:positionV relativeFrom="paragraph">
                  <wp:posOffset>498475</wp:posOffset>
                </wp:positionV>
                <wp:extent cx="328295" cy="160020"/>
                <wp:effectExtent l="0" t="0" r="4445" b="0"/>
                <wp:wrapSquare wrapText="bothSides"/>
                <wp:docPr id="210" name="Rectangle 21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8328F08-6B57-4EF2-B703-3403C8A4A7E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28295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9CCC3DF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Total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46AC95B" id="Rectangle 211" o:spid="_x0000_s1218" style="position:absolute;left:0;text-align:left;margin-left:202.95pt;margin-top:39.25pt;width:25.85pt;height:12.6pt;z-index:25192140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" filled="f" stroked="f">
                <v:textbox style="mso-fit-shape-to-text:t" inset="0,0,0,0">
                  <w:txbxContent>
                    <w:p w14:paraId="39CCC3DF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Total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541A8CC4" wp14:editId="420BED0F">
                <wp:simplePos x="0" y="0"/>
                <wp:positionH relativeFrom="column">
                  <wp:posOffset>2666365</wp:posOffset>
                </wp:positionH>
                <wp:positionV relativeFrom="paragraph">
                  <wp:posOffset>2041525</wp:posOffset>
                </wp:positionV>
                <wp:extent cx="241300" cy="160020"/>
                <wp:effectExtent l="0" t="0" r="1905" b="0"/>
                <wp:wrapSquare wrapText="bothSides"/>
                <wp:docPr id="211" name="Rectangle 21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0FEC832-5741-485B-8E7E-501927CD2532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1300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F831B66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619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41A8CC4" id="Rectangle 212" o:spid="_x0000_s1219" style="position:absolute;left:0;text-align:left;margin-left:209.95pt;margin-top:160.75pt;width:19pt;height:12.6pt;z-index:25192243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" filled="f" stroked="f">
                <v:textbox style="mso-fit-shape-to-text:t" inset="0,0,0,0">
                  <w:txbxContent>
                    <w:p w14:paraId="7F831B66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619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540F18AB" wp14:editId="5E922181">
                <wp:simplePos x="0" y="0"/>
                <wp:positionH relativeFrom="column">
                  <wp:posOffset>2691765</wp:posOffset>
                </wp:positionH>
                <wp:positionV relativeFrom="paragraph">
                  <wp:posOffset>765175</wp:posOffset>
                </wp:positionV>
                <wp:extent cx="213995" cy="153670"/>
                <wp:effectExtent l="0" t="0" r="7620" b="0"/>
                <wp:wrapSquare wrapText="bothSides"/>
                <wp:docPr id="212" name="Rectangle 21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5EF549C-3571-4006-8A45-5EAA2DDEB83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9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3BF0CA4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5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40F18AB" id="Rectangle 213" o:spid="_x0000_s1220" style="position:absolute;left:0;text-align:left;margin-left:211.95pt;margin-top:60.25pt;width:16.85pt;height:12.1pt;z-index:25192345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" filled="f" stroked="f">
                <v:textbox style="mso-fit-shape-to-text:t" inset="0,0,0,0">
                  <w:txbxContent>
                    <w:p w14:paraId="63BF0CA4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5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3AA23CD1" wp14:editId="271C2F87">
                <wp:simplePos x="0" y="0"/>
                <wp:positionH relativeFrom="column">
                  <wp:posOffset>2691765</wp:posOffset>
                </wp:positionH>
                <wp:positionV relativeFrom="paragraph">
                  <wp:posOffset>892175</wp:posOffset>
                </wp:positionV>
                <wp:extent cx="213995" cy="153670"/>
                <wp:effectExtent l="0" t="0" r="7620" b="0"/>
                <wp:wrapSquare wrapText="bothSides"/>
                <wp:docPr id="213" name="Rectangle 21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8BC90B8-7A7A-4C20-9C38-3F78E014305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9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354E1B2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39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AA23CD1" id="Rectangle 214" o:spid="_x0000_s1221" style="position:absolute;left:0;text-align:left;margin-left:211.95pt;margin-top:70.25pt;width:16.85pt;height:12.1pt;z-index:25192448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" filled="f" stroked="f">
                <v:textbox style="mso-fit-shape-to-text:t" inset="0,0,0,0">
                  <w:txbxContent>
                    <w:p w14:paraId="3354E1B2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39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1A288431" wp14:editId="7F580377">
                <wp:simplePos x="0" y="0"/>
                <wp:positionH relativeFrom="column">
                  <wp:posOffset>2691765</wp:posOffset>
                </wp:positionH>
                <wp:positionV relativeFrom="paragraph">
                  <wp:posOffset>1019175</wp:posOffset>
                </wp:positionV>
                <wp:extent cx="213995" cy="153670"/>
                <wp:effectExtent l="0" t="0" r="7620" b="0"/>
                <wp:wrapSquare wrapText="bothSides"/>
                <wp:docPr id="214" name="Rectangle 21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C3D8516-1C4C-4D2D-9A5B-12201AAE230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9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A6335A4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36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A288431" id="Rectangle 215" o:spid="_x0000_s1222" style="position:absolute;left:0;text-align:left;margin-left:211.95pt;margin-top:80.25pt;width:16.85pt;height:12.1pt;z-index:25192550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" filled="f" stroked="f">
                <v:textbox style="mso-fit-shape-to-text:t" inset="0,0,0,0">
                  <w:txbxContent>
                    <w:p w14:paraId="5A6335A4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36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5B590C0C" wp14:editId="6E89D9A0">
                <wp:simplePos x="0" y="0"/>
                <wp:positionH relativeFrom="column">
                  <wp:posOffset>2666365</wp:posOffset>
                </wp:positionH>
                <wp:positionV relativeFrom="paragraph">
                  <wp:posOffset>1146175</wp:posOffset>
                </wp:positionV>
                <wp:extent cx="241300" cy="153670"/>
                <wp:effectExtent l="0" t="0" r="1905" b="0"/>
                <wp:wrapSquare wrapText="bothSides"/>
                <wp:docPr id="215" name="Rectangle 21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3007EC1-83E8-493E-90FD-D8CEF820739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130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B0DB576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03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B590C0C" id="Rectangle 216" o:spid="_x0000_s1223" style="position:absolute;left:0;text-align:left;margin-left:209.95pt;margin-top:90.25pt;width:19pt;height:12.1pt;z-index:2519265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" filled="f" stroked="f">
                <v:textbox style="mso-fit-shape-to-text:t" inset="0,0,0,0">
                  <w:txbxContent>
                    <w:p w14:paraId="2B0DB576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03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0AB3C375" wp14:editId="396EB075">
                <wp:simplePos x="0" y="0"/>
                <wp:positionH relativeFrom="column">
                  <wp:posOffset>2691765</wp:posOffset>
                </wp:positionH>
                <wp:positionV relativeFrom="paragraph">
                  <wp:posOffset>1273175</wp:posOffset>
                </wp:positionV>
                <wp:extent cx="213995" cy="153670"/>
                <wp:effectExtent l="0" t="0" r="7620" b="0"/>
                <wp:wrapSquare wrapText="bothSides"/>
                <wp:docPr id="216" name="Rectangle 21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DE0C947-1A62-42EA-A53E-54CF4FEAC87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9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7F74463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32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AB3C375" id="Rectangle 217" o:spid="_x0000_s1224" style="position:absolute;left:0;text-align:left;margin-left:211.95pt;margin-top:100.25pt;width:16.85pt;height:12.1pt;z-index:25192755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" filled="f" stroked="f">
                <v:textbox style="mso-fit-shape-to-text:t" inset="0,0,0,0">
                  <w:txbxContent>
                    <w:p w14:paraId="47F74463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32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0C029BC0" wp14:editId="6674508B">
                <wp:simplePos x="0" y="0"/>
                <wp:positionH relativeFrom="column">
                  <wp:posOffset>2691765</wp:posOffset>
                </wp:positionH>
                <wp:positionV relativeFrom="paragraph">
                  <wp:posOffset>1406525</wp:posOffset>
                </wp:positionV>
                <wp:extent cx="213995" cy="153670"/>
                <wp:effectExtent l="0" t="0" r="7620" b="0"/>
                <wp:wrapSquare wrapText="bothSides"/>
                <wp:docPr id="217" name="Rectangle 21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75143F8-741B-4784-BB42-5D279146FB9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9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4075F9B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35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C029BC0" id="Rectangle 218" o:spid="_x0000_s1225" style="position:absolute;left:0;text-align:left;margin-left:211.95pt;margin-top:110.75pt;width:16.85pt;height:12.1pt;z-index:25192857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" filled="f" stroked="f">
                <v:textbox style="mso-fit-shape-to-text:t" inset="0,0,0,0">
                  <w:txbxContent>
                    <w:p w14:paraId="74075F9B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35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21F46B08" wp14:editId="1742CEBF">
                <wp:simplePos x="0" y="0"/>
                <wp:positionH relativeFrom="column">
                  <wp:posOffset>2666365</wp:posOffset>
                </wp:positionH>
                <wp:positionV relativeFrom="paragraph">
                  <wp:posOffset>1533525</wp:posOffset>
                </wp:positionV>
                <wp:extent cx="241300" cy="153670"/>
                <wp:effectExtent l="0" t="0" r="1905" b="0"/>
                <wp:wrapSquare wrapText="bothSides"/>
                <wp:docPr id="218" name="Rectangle 21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A40FECA-1872-405B-8EFD-DCFEAFD9B13F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130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9EBAEC0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213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1F46B08" id="Rectangle 219" o:spid="_x0000_s1226" style="position:absolute;left:0;text-align:left;margin-left:209.95pt;margin-top:120.75pt;width:19pt;height:12.1pt;z-index:25192960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" filled="f" stroked="f">
                <v:textbox style="mso-fit-shape-to-text:t" inset="0,0,0,0">
                  <w:txbxContent>
                    <w:p w14:paraId="59EBAEC0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213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72B4156E" wp14:editId="79023E97">
                <wp:simplePos x="0" y="0"/>
                <wp:positionH relativeFrom="column">
                  <wp:posOffset>2691765</wp:posOffset>
                </wp:positionH>
                <wp:positionV relativeFrom="paragraph">
                  <wp:posOffset>1660525</wp:posOffset>
                </wp:positionV>
                <wp:extent cx="213995" cy="153670"/>
                <wp:effectExtent l="0" t="0" r="7620" b="0"/>
                <wp:wrapSquare wrapText="bothSides"/>
                <wp:docPr id="219" name="Rectangle 22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1189FF2-04A3-433F-8B12-E22155BF249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9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19BD5E4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6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2B4156E" id="Rectangle 220" o:spid="_x0000_s1227" style="position:absolute;left:0;text-align:left;margin-left:211.95pt;margin-top:130.75pt;width:16.85pt;height:12.1pt;z-index:25193062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" filled="f" stroked="f">
                <v:textbox style="mso-fit-shape-to-text:t" inset="0,0,0,0">
                  <w:txbxContent>
                    <w:p w14:paraId="419BD5E4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6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034783BC" wp14:editId="66281273">
                <wp:simplePos x="0" y="0"/>
                <wp:positionH relativeFrom="column">
                  <wp:posOffset>2691765</wp:posOffset>
                </wp:positionH>
                <wp:positionV relativeFrom="paragraph">
                  <wp:posOffset>1787525</wp:posOffset>
                </wp:positionV>
                <wp:extent cx="213995" cy="153670"/>
                <wp:effectExtent l="0" t="0" r="7620" b="0"/>
                <wp:wrapSquare wrapText="bothSides"/>
                <wp:docPr id="220" name="Rectangle 22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5C86022-5F4E-410E-83FC-A5C2C6E337F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9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2695303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5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34783BC" id="Rectangle 221" o:spid="_x0000_s1228" style="position:absolute;left:0;text-align:left;margin-left:211.95pt;margin-top:140.75pt;width:16.85pt;height:12.1pt;z-index:25193164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" filled="f" stroked="f">
                <v:textbox style="mso-fit-shape-to-text:t" inset="0,0,0,0">
                  <w:txbxContent>
                    <w:p w14:paraId="12695303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5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26E8FC5E" wp14:editId="2A58BFB0">
                <wp:simplePos x="0" y="0"/>
                <wp:positionH relativeFrom="column">
                  <wp:posOffset>2444115</wp:posOffset>
                </wp:positionH>
                <wp:positionV relativeFrom="paragraph">
                  <wp:posOffset>371475</wp:posOffset>
                </wp:positionV>
                <wp:extent cx="461645" cy="160020"/>
                <wp:effectExtent l="0" t="0" r="635" b="0"/>
                <wp:wrapSquare wrapText="bothSides"/>
                <wp:docPr id="221" name="Rectangle 22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9F67A25-286E-425F-9A98-BE5AEB64E13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61645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DA262FE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Control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6E8FC5E" id="Rectangle 222" o:spid="_x0000_s1229" style="position:absolute;left:0;text-align:left;margin-left:192.45pt;margin-top:29.25pt;width:36.35pt;height:12.6pt;z-index:25193267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" filled="f" stroked="f">
                <v:textbox style="mso-fit-shape-to-text:t" inset="0,0,0,0">
                  <w:txbxContent>
                    <w:p w14:paraId="6DA262FE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Control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059AB428" wp14:editId="29BE8AB8">
                <wp:simplePos x="0" y="0"/>
                <wp:positionH relativeFrom="column">
                  <wp:posOffset>3720465</wp:posOffset>
                </wp:positionH>
                <wp:positionV relativeFrom="paragraph">
                  <wp:posOffset>612775</wp:posOffset>
                </wp:positionV>
                <wp:extent cx="0" cy="1671320"/>
                <wp:effectExtent l="0" t="0" r="38100" b="24130"/>
                <wp:wrapSquare wrapText="bothSides"/>
                <wp:docPr id="222" name="Line 22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83A90BF-F6AC-4B4C-A182-391BDDAF21FF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V="1">
                          <a:off x="0" y="0"/>
                          <a:ext cx="0" cy="167132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710CEA3E" id="Line 223" o:spid="_x0000_s1026" style="position:absolute;flip:y;z-index:251933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92.95pt,48.25pt" to="292.95pt,179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" strokeweight=".5pt">
                <v:stroke endcap="round"/>
                <w10:wrap type="square"/>
              </v:lin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2043208A" wp14:editId="0DDC8F23">
                <wp:simplePos x="0" y="0"/>
                <wp:positionH relativeFrom="column">
                  <wp:posOffset>3504565</wp:posOffset>
                </wp:positionH>
                <wp:positionV relativeFrom="paragraph">
                  <wp:posOffset>739775</wp:posOffset>
                </wp:positionV>
                <wp:extent cx="0" cy="1323975"/>
                <wp:effectExtent l="0" t="0" r="38100" b="9525"/>
                <wp:wrapSquare wrapText="bothSides"/>
                <wp:docPr id="223" name="Freeform 22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1F8A9EE-621F-415A-A8E7-4D65BED4E63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EditPoints="1"/>
                      </wps:cNvSpPr>
                      <wps:spPr bwMode="auto">
                        <a:xfrm>
                          <a:off x="0" y="0"/>
                          <a:ext cx="0" cy="1323975"/>
                        </a:xfrm>
                        <a:custGeom>
                          <a:avLst/>
                          <a:gdLst>
                            <a:gd name="T0" fmla="*/ 198 h 198"/>
                            <a:gd name="T1" fmla="*/ 194 h 198"/>
                            <a:gd name="T2" fmla="*/ 190 h 198"/>
                            <a:gd name="T3" fmla="*/ 186 h 198"/>
                            <a:gd name="T4" fmla="*/ 182 h 198"/>
                            <a:gd name="T5" fmla="*/ 178 h 198"/>
                            <a:gd name="T6" fmla="*/ 174 h 198"/>
                            <a:gd name="T7" fmla="*/ 170 h 198"/>
                            <a:gd name="T8" fmla="*/ 166 h 198"/>
                            <a:gd name="T9" fmla="*/ 162 h 198"/>
                            <a:gd name="T10" fmla="*/ 158 h 198"/>
                            <a:gd name="T11" fmla="*/ 154 h 198"/>
                            <a:gd name="T12" fmla="*/ 150 h 198"/>
                            <a:gd name="T13" fmla="*/ 146 h 198"/>
                            <a:gd name="T14" fmla="*/ 142 h 198"/>
                            <a:gd name="T15" fmla="*/ 138 h 198"/>
                            <a:gd name="T16" fmla="*/ 134 h 198"/>
                            <a:gd name="T17" fmla="*/ 130 h 198"/>
                            <a:gd name="T18" fmla="*/ 126 h 198"/>
                            <a:gd name="T19" fmla="*/ 122 h 198"/>
                            <a:gd name="T20" fmla="*/ 118 h 198"/>
                            <a:gd name="T21" fmla="*/ 114 h 198"/>
                            <a:gd name="T22" fmla="*/ 110 h 198"/>
                            <a:gd name="T23" fmla="*/ 106 h 198"/>
                            <a:gd name="T24" fmla="*/ 102 h 198"/>
                            <a:gd name="T25" fmla="*/ 98 h 198"/>
                            <a:gd name="T26" fmla="*/ 94 h 198"/>
                            <a:gd name="T27" fmla="*/ 90 h 198"/>
                            <a:gd name="T28" fmla="*/ 86 h 198"/>
                            <a:gd name="T29" fmla="*/ 82 h 198"/>
                            <a:gd name="T30" fmla="*/ 78 h 198"/>
                            <a:gd name="T31" fmla="*/ 74 h 198"/>
                            <a:gd name="T32" fmla="*/ 70 h 198"/>
                            <a:gd name="T33" fmla="*/ 66 h 198"/>
                            <a:gd name="T34" fmla="*/ 62 h 198"/>
                            <a:gd name="T35" fmla="*/ 58 h 198"/>
                            <a:gd name="T36" fmla="*/ 54 h 198"/>
                            <a:gd name="T37" fmla="*/ 50 h 198"/>
                            <a:gd name="T38" fmla="*/ 46 h 198"/>
                            <a:gd name="T39" fmla="*/ 42 h 198"/>
                            <a:gd name="T40" fmla="*/ 38 h 198"/>
                            <a:gd name="T41" fmla="*/ 34 h 198"/>
                            <a:gd name="T42" fmla="*/ 30 h 198"/>
                            <a:gd name="T43" fmla="*/ 26 h 198"/>
                            <a:gd name="T44" fmla="*/ 22 h 198"/>
                            <a:gd name="T45" fmla="*/ 18 h 198"/>
                            <a:gd name="T46" fmla="*/ 14 h 198"/>
                            <a:gd name="T47" fmla="*/ 10 h 198"/>
                            <a:gd name="T48" fmla="*/ 6 h 198"/>
                            <a:gd name="T49" fmla="*/ 2 h 198"/>
                          </a:gdLst>
                          <a:ahLst/>
                          <a:cxnLst>
                            <a:cxn ang="0">
                              <a:pos x="0" y="T0"/>
                            </a:cxn>
                            <a:cxn ang="0">
                              <a:pos x="0" y="T1"/>
                            </a:cxn>
                            <a:cxn ang="0">
                              <a:pos x="0" y="T2"/>
                            </a:cxn>
                            <a:cxn ang="0">
                              <a:pos x="0" y="T3"/>
                            </a:cxn>
                            <a:cxn ang="0">
                              <a:pos x="0" y="T4"/>
                            </a:cxn>
                            <a:cxn ang="0">
                              <a:pos x="0" y="T5"/>
                            </a:cxn>
                            <a:cxn ang="0">
                              <a:pos x="0" y="T6"/>
                            </a:cxn>
                            <a:cxn ang="0">
                              <a:pos x="0" y="T7"/>
                            </a:cxn>
                            <a:cxn ang="0">
                              <a:pos x="0" y="T8"/>
                            </a:cxn>
                            <a:cxn ang="0">
                              <a:pos x="0" y="T9"/>
                            </a:cxn>
                            <a:cxn ang="0">
                              <a:pos x="0" y="T10"/>
                            </a:cxn>
                            <a:cxn ang="0">
                              <a:pos x="0" y="T11"/>
                            </a:cxn>
                            <a:cxn ang="0">
                              <a:pos x="0" y="T12"/>
                            </a:cxn>
                            <a:cxn ang="0">
                              <a:pos x="0" y="T13"/>
                            </a:cxn>
                            <a:cxn ang="0">
                              <a:pos x="0" y="T14"/>
                            </a:cxn>
                            <a:cxn ang="0">
                              <a:pos x="0" y="T15"/>
                            </a:cxn>
                            <a:cxn ang="0">
                              <a:pos x="0" y="T16"/>
                            </a:cxn>
                            <a:cxn ang="0">
                              <a:pos x="0" y="T17"/>
                            </a:cxn>
                            <a:cxn ang="0">
                              <a:pos x="0" y="T18"/>
                            </a:cxn>
                            <a:cxn ang="0">
                              <a:pos x="0" y="T19"/>
                            </a:cxn>
                            <a:cxn ang="0">
                              <a:pos x="0" y="T20"/>
                            </a:cxn>
                            <a:cxn ang="0">
                              <a:pos x="0" y="T21"/>
                            </a:cxn>
                            <a:cxn ang="0">
                              <a:pos x="0" y="T22"/>
                            </a:cxn>
                            <a:cxn ang="0">
                              <a:pos x="0" y="T23"/>
                            </a:cxn>
                            <a:cxn ang="0">
                              <a:pos x="0" y="T24"/>
                            </a:cxn>
                            <a:cxn ang="0">
                              <a:pos x="0" y="T25"/>
                            </a:cxn>
                            <a:cxn ang="0">
                              <a:pos x="0" y="T26"/>
                            </a:cxn>
                            <a:cxn ang="0">
                              <a:pos x="0" y="T27"/>
                            </a:cxn>
                            <a:cxn ang="0">
                              <a:pos x="0" y="T28"/>
                            </a:cxn>
                            <a:cxn ang="0">
                              <a:pos x="0" y="T29"/>
                            </a:cxn>
                            <a:cxn ang="0">
                              <a:pos x="0" y="T30"/>
                            </a:cxn>
                            <a:cxn ang="0">
                              <a:pos x="0" y="T31"/>
                            </a:cxn>
                            <a:cxn ang="0">
                              <a:pos x="0" y="T32"/>
                            </a:cxn>
                            <a:cxn ang="0">
                              <a:pos x="0" y="T33"/>
                            </a:cxn>
                            <a:cxn ang="0">
                              <a:pos x="0" y="T34"/>
                            </a:cxn>
                            <a:cxn ang="0">
                              <a:pos x="0" y="T35"/>
                            </a:cxn>
                            <a:cxn ang="0">
                              <a:pos x="0" y="T36"/>
                            </a:cxn>
                            <a:cxn ang="0">
                              <a:pos x="0" y="T37"/>
                            </a:cxn>
                            <a:cxn ang="0">
                              <a:pos x="0" y="T38"/>
                            </a:cxn>
                            <a:cxn ang="0">
                              <a:pos x="0" y="T39"/>
                            </a:cxn>
                            <a:cxn ang="0">
                              <a:pos x="0" y="T40"/>
                            </a:cxn>
                            <a:cxn ang="0">
                              <a:pos x="0" y="T41"/>
                            </a:cxn>
                            <a:cxn ang="0">
                              <a:pos x="0" y="T42"/>
                            </a:cxn>
                            <a:cxn ang="0">
                              <a:pos x="0" y="T43"/>
                            </a:cxn>
                            <a:cxn ang="0">
                              <a:pos x="0" y="T44"/>
                            </a:cxn>
                            <a:cxn ang="0">
                              <a:pos x="0" y="T45"/>
                            </a:cxn>
                            <a:cxn ang="0">
                              <a:pos x="0" y="T46"/>
                            </a:cxn>
                            <a:cxn ang="0">
                              <a:pos x="0" y="T47"/>
                            </a:cxn>
                            <a:cxn ang="0">
                              <a:pos x="0" y="T48"/>
                            </a:cxn>
                            <a:cxn ang="0">
                              <a:pos x="0" y="T49"/>
                            </a:cxn>
                          </a:cxnLst>
                          <a:rect l="0" t="0" r="r" b="b"/>
                          <a:pathLst>
                            <a:path h="198">
                              <a:moveTo>
                                <a:pt x="0" y="194"/>
                              </a:moveTo>
                              <a:lnTo>
                                <a:pt x="0" y="190"/>
                              </a:lnTo>
                              <a:moveTo>
                                <a:pt x="0" y="186"/>
                              </a:moveTo>
                              <a:lnTo>
                                <a:pt x="0" y="182"/>
                              </a:lnTo>
                              <a:moveTo>
                                <a:pt x="0" y="178"/>
                              </a:moveTo>
                              <a:lnTo>
                                <a:pt x="0" y="174"/>
                              </a:lnTo>
                              <a:moveTo>
                                <a:pt x="0" y="170"/>
                              </a:moveTo>
                              <a:lnTo>
                                <a:pt x="0" y="166"/>
                              </a:lnTo>
                              <a:moveTo>
                                <a:pt x="0" y="162"/>
                              </a:moveTo>
                              <a:lnTo>
                                <a:pt x="0" y="158"/>
                              </a:lnTo>
                              <a:moveTo>
                                <a:pt x="0" y="154"/>
                              </a:moveTo>
                              <a:lnTo>
                                <a:pt x="0" y="150"/>
                              </a:lnTo>
                              <a:moveTo>
                                <a:pt x="0" y="146"/>
                              </a:moveTo>
                              <a:lnTo>
                                <a:pt x="0" y="142"/>
                              </a:lnTo>
                              <a:moveTo>
                                <a:pt x="0" y="138"/>
                              </a:moveTo>
                              <a:lnTo>
                                <a:pt x="0" y="134"/>
                              </a:lnTo>
                              <a:moveTo>
                                <a:pt x="0" y="130"/>
                              </a:moveTo>
                              <a:lnTo>
                                <a:pt x="0" y="126"/>
                              </a:lnTo>
                              <a:moveTo>
                                <a:pt x="0" y="122"/>
                              </a:moveTo>
                              <a:lnTo>
                                <a:pt x="0" y="118"/>
                              </a:lnTo>
                              <a:moveTo>
                                <a:pt x="0" y="114"/>
                              </a:moveTo>
                              <a:lnTo>
                                <a:pt x="0" y="110"/>
                              </a:lnTo>
                              <a:moveTo>
                                <a:pt x="0" y="106"/>
                              </a:moveTo>
                              <a:lnTo>
                                <a:pt x="0" y="102"/>
                              </a:lnTo>
                              <a:moveTo>
                                <a:pt x="0" y="98"/>
                              </a:moveTo>
                              <a:lnTo>
                                <a:pt x="0" y="94"/>
                              </a:lnTo>
                              <a:moveTo>
                                <a:pt x="0" y="90"/>
                              </a:moveTo>
                              <a:lnTo>
                                <a:pt x="0" y="86"/>
                              </a:lnTo>
                              <a:moveTo>
                                <a:pt x="0" y="82"/>
                              </a:moveTo>
                              <a:lnTo>
                                <a:pt x="0" y="78"/>
                              </a:lnTo>
                              <a:moveTo>
                                <a:pt x="0" y="74"/>
                              </a:moveTo>
                              <a:lnTo>
                                <a:pt x="0" y="70"/>
                              </a:lnTo>
                              <a:moveTo>
                                <a:pt x="0" y="66"/>
                              </a:moveTo>
                              <a:lnTo>
                                <a:pt x="0" y="62"/>
                              </a:lnTo>
                              <a:moveTo>
                                <a:pt x="0" y="58"/>
                              </a:moveTo>
                              <a:lnTo>
                                <a:pt x="0" y="54"/>
                              </a:lnTo>
                              <a:moveTo>
                                <a:pt x="0" y="50"/>
                              </a:moveTo>
                              <a:lnTo>
                                <a:pt x="0" y="46"/>
                              </a:lnTo>
                              <a:moveTo>
                                <a:pt x="0" y="42"/>
                              </a:moveTo>
                              <a:lnTo>
                                <a:pt x="0" y="38"/>
                              </a:lnTo>
                              <a:moveTo>
                                <a:pt x="0" y="34"/>
                              </a:moveTo>
                              <a:lnTo>
                                <a:pt x="0" y="30"/>
                              </a:lnTo>
                              <a:moveTo>
                                <a:pt x="0" y="26"/>
                              </a:moveTo>
                              <a:lnTo>
                                <a:pt x="0" y="22"/>
                              </a:lnTo>
                              <a:moveTo>
                                <a:pt x="0" y="18"/>
                              </a:moveTo>
                              <a:lnTo>
                                <a:pt x="0" y="14"/>
                              </a:lnTo>
                              <a:moveTo>
                                <a:pt x="0" y="10"/>
                              </a:moveTo>
                              <a:lnTo>
                                <a:pt x="0" y="6"/>
                              </a:lnTo>
                              <a:moveTo>
                                <a:pt x="0" y="2"/>
                              </a:moveTo>
                            </a:path>
                          </a:pathLst>
                        </a:cu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18E0F28B" id="Freeform 224" o:spid="_x0000_s1026" style="position:absolute;margin-left:275.95pt;margin-top:58.25pt;width:0;height:104.25pt;z-index:251934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coordsize="0,19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" path="m,194r,-4m,186r,-4m,178r,-4m,170r,-4m,162r,-4m,154r,-4m,146r,-4m,138r,-4m,130r,-4m,122r,-4m,114r,-4m,106r,-4m,98l,94m,90l,86m,82l,78m,74l,70m,66l,62m,58l,54m,50l,46m,42l,38m,34l,30m,26l,22m,18l,14m,10l,6m,2e" filled="f" strokeweight=".5pt">
                <v:stroke endcap="round"/>
                <v:path arrowok="t" o:connecttype="custom" o:connectlocs="0,1323975;0,1297228;0,1270481;0,1243734;0,1216987;0,1190240;0,1163493;0,1136746;0,1109999;0,1083252;0,1056505;0,1029758;0,1003011;0,976264;0,949517;0,922770;0,896023;0,869277;0,842530;0,815783;0,789036;0,762289;0,735542;0,708795;0,682048;0,655301;0,628554;0,601807;0,575060;0,548313;0,521566;0,494819;0,468072;0,441325;0,414578;0,387831;0,361084;0,334337;0,307590;0,280843;0,254096;0,227349;0,200602;0,173855;0,147108;0,120361;0,93614;0,66867;0,40120;0,13373" o:connectangles="0,0,0,0,0,0,0,0,0,0,0,0,0,0,0,0,0,0,0,0,0,0,0,0,0,0,0,0,0,0,0,0,0,0,0,0,0,0,0,0,0,0,0,0,0,0,0,0,0,0"/>
                <o:lock v:ext="edit" verticies="t"/>
                <w10:wrap type="square"/>
              </v:shap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30713327" wp14:editId="616BE078">
                <wp:simplePos x="0" y="0"/>
                <wp:positionH relativeFrom="column">
                  <wp:posOffset>3510915</wp:posOffset>
                </wp:positionH>
                <wp:positionV relativeFrom="paragraph">
                  <wp:posOffset>739775</wp:posOffset>
                </wp:positionV>
                <wp:extent cx="0" cy="1471295"/>
                <wp:effectExtent l="0" t="0" r="38100" b="0"/>
                <wp:wrapSquare wrapText="bothSides"/>
                <wp:docPr id="224" name="Freeform 22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B8A7ABE-ED29-4D03-B452-2D4106F96BA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EditPoints="1"/>
                      </wps:cNvSpPr>
                      <wps:spPr bwMode="auto">
                        <a:xfrm>
                          <a:off x="0" y="0"/>
                          <a:ext cx="0" cy="1471295"/>
                        </a:xfrm>
                        <a:custGeom>
                          <a:avLst/>
                          <a:gdLst>
                            <a:gd name="T0" fmla="*/ 217 h 220"/>
                            <a:gd name="T1" fmla="*/ 213 h 220"/>
                            <a:gd name="T2" fmla="*/ 209 h 220"/>
                            <a:gd name="T3" fmla="*/ 205 h 220"/>
                            <a:gd name="T4" fmla="*/ 201 h 220"/>
                            <a:gd name="T5" fmla="*/ 197 h 220"/>
                            <a:gd name="T6" fmla="*/ 193 h 220"/>
                            <a:gd name="T7" fmla="*/ 189 h 220"/>
                            <a:gd name="T8" fmla="*/ 185 h 220"/>
                            <a:gd name="T9" fmla="*/ 181 h 220"/>
                            <a:gd name="T10" fmla="*/ 177 h 220"/>
                            <a:gd name="T11" fmla="*/ 173 h 220"/>
                            <a:gd name="T12" fmla="*/ 169 h 220"/>
                            <a:gd name="T13" fmla="*/ 165 h 220"/>
                            <a:gd name="T14" fmla="*/ 161 h 220"/>
                            <a:gd name="T15" fmla="*/ 157 h 220"/>
                            <a:gd name="T16" fmla="*/ 153 h 220"/>
                            <a:gd name="T17" fmla="*/ 149 h 220"/>
                            <a:gd name="T18" fmla="*/ 145 h 220"/>
                            <a:gd name="T19" fmla="*/ 141 h 220"/>
                            <a:gd name="T20" fmla="*/ 137 h 220"/>
                            <a:gd name="T21" fmla="*/ 133 h 220"/>
                            <a:gd name="T22" fmla="*/ 129 h 220"/>
                            <a:gd name="T23" fmla="*/ 125 h 220"/>
                            <a:gd name="T24" fmla="*/ 121 h 220"/>
                            <a:gd name="T25" fmla="*/ 117 h 220"/>
                            <a:gd name="T26" fmla="*/ 113 h 220"/>
                            <a:gd name="T27" fmla="*/ 109 h 220"/>
                            <a:gd name="T28" fmla="*/ 105 h 220"/>
                            <a:gd name="T29" fmla="*/ 101 h 220"/>
                            <a:gd name="T30" fmla="*/ 97 h 220"/>
                            <a:gd name="T31" fmla="*/ 93 h 220"/>
                            <a:gd name="T32" fmla="*/ 89 h 220"/>
                            <a:gd name="T33" fmla="*/ 85 h 220"/>
                            <a:gd name="T34" fmla="*/ 81 h 220"/>
                            <a:gd name="T35" fmla="*/ 77 h 220"/>
                            <a:gd name="T36" fmla="*/ 73 h 220"/>
                            <a:gd name="T37" fmla="*/ 69 h 220"/>
                            <a:gd name="T38" fmla="*/ 65 h 220"/>
                            <a:gd name="T39" fmla="*/ 61 h 220"/>
                            <a:gd name="T40" fmla="*/ 57 h 220"/>
                            <a:gd name="T41" fmla="*/ 53 h 220"/>
                            <a:gd name="T42" fmla="*/ 49 h 220"/>
                            <a:gd name="T43" fmla="*/ 45 h 220"/>
                            <a:gd name="T44" fmla="*/ 41 h 220"/>
                            <a:gd name="T45" fmla="*/ 37 h 220"/>
                            <a:gd name="T46" fmla="*/ 33 h 220"/>
                            <a:gd name="T47" fmla="*/ 29 h 220"/>
                            <a:gd name="T48" fmla="*/ 25 h 220"/>
                            <a:gd name="T49" fmla="*/ 21 h 220"/>
                            <a:gd name="T50" fmla="*/ 17 h 220"/>
                            <a:gd name="T51" fmla="*/ 13 h 220"/>
                            <a:gd name="T52" fmla="*/ 9 h 220"/>
                            <a:gd name="T53" fmla="*/ 5 h 220"/>
                            <a:gd name="T54" fmla="*/ 1 h 220"/>
                          </a:gdLst>
                          <a:ahLst/>
                          <a:cxnLst>
                            <a:cxn ang="0">
                              <a:pos x="0" y="T0"/>
                            </a:cxn>
                            <a:cxn ang="0">
                              <a:pos x="0" y="T1"/>
                            </a:cxn>
                            <a:cxn ang="0">
                              <a:pos x="0" y="T2"/>
                            </a:cxn>
                            <a:cxn ang="0">
                              <a:pos x="0" y="T3"/>
                            </a:cxn>
                            <a:cxn ang="0">
                              <a:pos x="0" y="T4"/>
                            </a:cxn>
                            <a:cxn ang="0">
                              <a:pos x="0" y="T5"/>
                            </a:cxn>
                            <a:cxn ang="0">
                              <a:pos x="0" y="T6"/>
                            </a:cxn>
                            <a:cxn ang="0">
                              <a:pos x="0" y="T7"/>
                            </a:cxn>
                            <a:cxn ang="0">
                              <a:pos x="0" y="T8"/>
                            </a:cxn>
                            <a:cxn ang="0">
                              <a:pos x="0" y="T9"/>
                            </a:cxn>
                            <a:cxn ang="0">
                              <a:pos x="0" y="T10"/>
                            </a:cxn>
                            <a:cxn ang="0">
                              <a:pos x="0" y="T11"/>
                            </a:cxn>
                            <a:cxn ang="0">
                              <a:pos x="0" y="T12"/>
                            </a:cxn>
                            <a:cxn ang="0">
                              <a:pos x="0" y="T13"/>
                            </a:cxn>
                            <a:cxn ang="0">
                              <a:pos x="0" y="T14"/>
                            </a:cxn>
                            <a:cxn ang="0">
                              <a:pos x="0" y="T15"/>
                            </a:cxn>
                            <a:cxn ang="0">
                              <a:pos x="0" y="T16"/>
                            </a:cxn>
                            <a:cxn ang="0">
                              <a:pos x="0" y="T17"/>
                            </a:cxn>
                            <a:cxn ang="0">
                              <a:pos x="0" y="T18"/>
                            </a:cxn>
                            <a:cxn ang="0">
                              <a:pos x="0" y="T19"/>
                            </a:cxn>
                            <a:cxn ang="0">
                              <a:pos x="0" y="T20"/>
                            </a:cxn>
                            <a:cxn ang="0">
                              <a:pos x="0" y="T21"/>
                            </a:cxn>
                            <a:cxn ang="0">
                              <a:pos x="0" y="T22"/>
                            </a:cxn>
                            <a:cxn ang="0">
                              <a:pos x="0" y="T23"/>
                            </a:cxn>
                            <a:cxn ang="0">
                              <a:pos x="0" y="T24"/>
                            </a:cxn>
                            <a:cxn ang="0">
                              <a:pos x="0" y="T25"/>
                            </a:cxn>
                            <a:cxn ang="0">
                              <a:pos x="0" y="T26"/>
                            </a:cxn>
                            <a:cxn ang="0">
                              <a:pos x="0" y="T27"/>
                            </a:cxn>
                            <a:cxn ang="0">
                              <a:pos x="0" y="T28"/>
                            </a:cxn>
                            <a:cxn ang="0">
                              <a:pos x="0" y="T29"/>
                            </a:cxn>
                            <a:cxn ang="0">
                              <a:pos x="0" y="T30"/>
                            </a:cxn>
                            <a:cxn ang="0">
                              <a:pos x="0" y="T31"/>
                            </a:cxn>
                            <a:cxn ang="0">
                              <a:pos x="0" y="T32"/>
                            </a:cxn>
                            <a:cxn ang="0">
                              <a:pos x="0" y="T33"/>
                            </a:cxn>
                            <a:cxn ang="0">
                              <a:pos x="0" y="T34"/>
                            </a:cxn>
                            <a:cxn ang="0">
                              <a:pos x="0" y="T35"/>
                            </a:cxn>
                            <a:cxn ang="0">
                              <a:pos x="0" y="T36"/>
                            </a:cxn>
                            <a:cxn ang="0">
                              <a:pos x="0" y="T37"/>
                            </a:cxn>
                            <a:cxn ang="0">
                              <a:pos x="0" y="T38"/>
                            </a:cxn>
                            <a:cxn ang="0">
                              <a:pos x="0" y="T39"/>
                            </a:cxn>
                            <a:cxn ang="0">
                              <a:pos x="0" y="T40"/>
                            </a:cxn>
                            <a:cxn ang="0">
                              <a:pos x="0" y="T41"/>
                            </a:cxn>
                            <a:cxn ang="0">
                              <a:pos x="0" y="T42"/>
                            </a:cxn>
                            <a:cxn ang="0">
                              <a:pos x="0" y="T43"/>
                            </a:cxn>
                            <a:cxn ang="0">
                              <a:pos x="0" y="T44"/>
                            </a:cxn>
                            <a:cxn ang="0">
                              <a:pos x="0" y="T45"/>
                            </a:cxn>
                            <a:cxn ang="0">
                              <a:pos x="0" y="T46"/>
                            </a:cxn>
                            <a:cxn ang="0">
                              <a:pos x="0" y="T47"/>
                            </a:cxn>
                            <a:cxn ang="0">
                              <a:pos x="0" y="T48"/>
                            </a:cxn>
                            <a:cxn ang="0">
                              <a:pos x="0" y="T49"/>
                            </a:cxn>
                            <a:cxn ang="0">
                              <a:pos x="0" y="T50"/>
                            </a:cxn>
                            <a:cxn ang="0">
                              <a:pos x="0" y="T51"/>
                            </a:cxn>
                            <a:cxn ang="0">
                              <a:pos x="0" y="T52"/>
                            </a:cxn>
                            <a:cxn ang="0">
                              <a:pos x="0" y="T53"/>
                            </a:cxn>
                            <a:cxn ang="0">
                              <a:pos x="0" y="T54"/>
                            </a:cxn>
                          </a:cxnLst>
                          <a:rect l="0" t="0" r="r" b="b"/>
                          <a:pathLst>
                            <a:path h="220">
                              <a:moveTo>
                                <a:pt x="0" y="217"/>
                              </a:moveTo>
                              <a:lnTo>
                                <a:pt x="0" y="216"/>
                              </a:lnTo>
                              <a:moveTo>
                                <a:pt x="0" y="213"/>
                              </a:moveTo>
                              <a:lnTo>
                                <a:pt x="0" y="212"/>
                              </a:lnTo>
                              <a:moveTo>
                                <a:pt x="0" y="209"/>
                              </a:moveTo>
                              <a:lnTo>
                                <a:pt x="0" y="208"/>
                              </a:lnTo>
                              <a:moveTo>
                                <a:pt x="0" y="205"/>
                              </a:moveTo>
                              <a:lnTo>
                                <a:pt x="0" y="204"/>
                              </a:lnTo>
                              <a:moveTo>
                                <a:pt x="0" y="201"/>
                              </a:moveTo>
                              <a:lnTo>
                                <a:pt x="0" y="200"/>
                              </a:lnTo>
                              <a:moveTo>
                                <a:pt x="0" y="197"/>
                              </a:moveTo>
                              <a:lnTo>
                                <a:pt x="0" y="196"/>
                              </a:lnTo>
                              <a:moveTo>
                                <a:pt x="0" y="193"/>
                              </a:moveTo>
                              <a:lnTo>
                                <a:pt x="0" y="192"/>
                              </a:lnTo>
                              <a:moveTo>
                                <a:pt x="0" y="189"/>
                              </a:moveTo>
                              <a:lnTo>
                                <a:pt x="0" y="188"/>
                              </a:lnTo>
                              <a:moveTo>
                                <a:pt x="0" y="185"/>
                              </a:moveTo>
                              <a:lnTo>
                                <a:pt x="0" y="184"/>
                              </a:lnTo>
                              <a:moveTo>
                                <a:pt x="0" y="181"/>
                              </a:moveTo>
                              <a:lnTo>
                                <a:pt x="0" y="180"/>
                              </a:lnTo>
                              <a:moveTo>
                                <a:pt x="0" y="177"/>
                              </a:moveTo>
                              <a:lnTo>
                                <a:pt x="0" y="176"/>
                              </a:lnTo>
                              <a:moveTo>
                                <a:pt x="0" y="173"/>
                              </a:moveTo>
                              <a:lnTo>
                                <a:pt x="0" y="172"/>
                              </a:lnTo>
                              <a:moveTo>
                                <a:pt x="0" y="169"/>
                              </a:moveTo>
                              <a:lnTo>
                                <a:pt x="0" y="168"/>
                              </a:lnTo>
                              <a:moveTo>
                                <a:pt x="0" y="165"/>
                              </a:moveTo>
                              <a:lnTo>
                                <a:pt x="0" y="164"/>
                              </a:lnTo>
                              <a:moveTo>
                                <a:pt x="0" y="161"/>
                              </a:moveTo>
                              <a:lnTo>
                                <a:pt x="0" y="160"/>
                              </a:lnTo>
                              <a:moveTo>
                                <a:pt x="0" y="157"/>
                              </a:moveTo>
                              <a:lnTo>
                                <a:pt x="0" y="156"/>
                              </a:lnTo>
                              <a:moveTo>
                                <a:pt x="0" y="153"/>
                              </a:moveTo>
                              <a:lnTo>
                                <a:pt x="0" y="152"/>
                              </a:lnTo>
                              <a:moveTo>
                                <a:pt x="0" y="149"/>
                              </a:moveTo>
                              <a:lnTo>
                                <a:pt x="0" y="148"/>
                              </a:lnTo>
                              <a:moveTo>
                                <a:pt x="0" y="145"/>
                              </a:moveTo>
                              <a:lnTo>
                                <a:pt x="0" y="144"/>
                              </a:lnTo>
                              <a:moveTo>
                                <a:pt x="0" y="141"/>
                              </a:moveTo>
                              <a:lnTo>
                                <a:pt x="0" y="140"/>
                              </a:lnTo>
                              <a:moveTo>
                                <a:pt x="0" y="137"/>
                              </a:moveTo>
                              <a:lnTo>
                                <a:pt x="0" y="136"/>
                              </a:lnTo>
                              <a:moveTo>
                                <a:pt x="0" y="133"/>
                              </a:moveTo>
                              <a:lnTo>
                                <a:pt x="0" y="132"/>
                              </a:lnTo>
                              <a:moveTo>
                                <a:pt x="0" y="129"/>
                              </a:moveTo>
                              <a:lnTo>
                                <a:pt x="0" y="128"/>
                              </a:lnTo>
                              <a:moveTo>
                                <a:pt x="0" y="125"/>
                              </a:moveTo>
                              <a:lnTo>
                                <a:pt x="0" y="124"/>
                              </a:lnTo>
                              <a:moveTo>
                                <a:pt x="0" y="121"/>
                              </a:moveTo>
                              <a:lnTo>
                                <a:pt x="0" y="120"/>
                              </a:lnTo>
                              <a:moveTo>
                                <a:pt x="0" y="117"/>
                              </a:moveTo>
                              <a:lnTo>
                                <a:pt x="0" y="116"/>
                              </a:lnTo>
                              <a:moveTo>
                                <a:pt x="0" y="113"/>
                              </a:moveTo>
                              <a:lnTo>
                                <a:pt x="0" y="112"/>
                              </a:lnTo>
                              <a:moveTo>
                                <a:pt x="0" y="109"/>
                              </a:moveTo>
                              <a:lnTo>
                                <a:pt x="0" y="108"/>
                              </a:lnTo>
                              <a:moveTo>
                                <a:pt x="0" y="105"/>
                              </a:moveTo>
                              <a:lnTo>
                                <a:pt x="0" y="104"/>
                              </a:lnTo>
                              <a:moveTo>
                                <a:pt x="0" y="101"/>
                              </a:moveTo>
                              <a:lnTo>
                                <a:pt x="0" y="100"/>
                              </a:lnTo>
                              <a:moveTo>
                                <a:pt x="0" y="97"/>
                              </a:moveTo>
                              <a:lnTo>
                                <a:pt x="0" y="96"/>
                              </a:lnTo>
                              <a:moveTo>
                                <a:pt x="0" y="93"/>
                              </a:moveTo>
                              <a:lnTo>
                                <a:pt x="0" y="92"/>
                              </a:lnTo>
                              <a:moveTo>
                                <a:pt x="0" y="89"/>
                              </a:moveTo>
                              <a:lnTo>
                                <a:pt x="0" y="88"/>
                              </a:lnTo>
                              <a:moveTo>
                                <a:pt x="0" y="85"/>
                              </a:moveTo>
                              <a:lnTo>
                                <a:pt x="0" y="84"/>
                              </a:lnTo>
                              <a:moveTo>
                                <a:pt x="0" y="81"/>
                              </a:moveTo>
                              <a:lnTo>
                                <a:pt x="0" y="80"/>
                              </a:lnTo>
                              <a:moveTo>
                                <a:pt x="0" y="77"/>
                              </a:moveTo>
                              <a:lnTo>
                                <a:pt x="0" y="76"/>
                              </a:lnTo>
                              <a:moveTo>
                                <a:pt x="0" y="73"/>
                              </a:moveTo>
                              <a:lnTo>
                                <a:pt x="0" y="72"/>
                              </a:lnTo>
                              <a:moveTo>
                                <a:pt x="0" y="69"/>
                              </a:moveTo>
                              <a:lnTo>
                                <a:pt x="0" y="68"/>
                              </a:lnTo>
                              <a:moveTo>
                                <a:pt x="0" y="65"/>
                              </a:moveTo>
                              <a:lnTo>
                                <a:pt x="0" y="64"/>
                              </a:lnTo>
                              <a:moveTo>
                                <a:pt x="0" y="61"/>
                              </a:moveTo>
                              <a:lnTo>
                                <a:pt x="0" y="60"/>
                              </a:lnTo>
                              <a:moveTo>
                                <a:pt x="0" y="57"/>
                              </a:moveTo>
                              <a:lnTo>
                                <a:pt x="0" y="56"/>
                              </a:lnTo>
                              <a:moveTo>
                                <a:pt x="0" y="53"/>
                              </a:moveTo>
                              <a:lnTo>
                                <a:pt x="0" y="52"/>
                              </a:lnTo>
                              <a:moveTo>
                                <a:pt x="0" y="49"/>
                              </a:moveTo>
                              <a:lnTo>
                                <a:pt x="0" y="48"/>
                              </a:lnTo>
                              <a:moveTo>
                                <a:pt x="0" y="45"/>
                              </a:moveTo>
                              <a:lnTo>
                                <a:pt x="0" y="44"/>
                              </a:lnTo>
                              <a:moveTo>
                                <a:pt x="0" y="41"/>
                              </a:moveTo>
                              <a:lnTo>
                                <a:pt x="0" y="40"/>
                              </a:lnTo>
                              <a:moveTo>
                                <a:pt x="0" y="37"/>
                              </a:moveTo>
                              <a:lnTo>
                                <a:pt x="0" y="36"/>
                              </a:lnTo>
                              <a:moveTo>
                                <a:pt x="0" y="33"/>
                              </a:moveTo>
                              <a:lnTo>
                                <a:pt x="0" y="32"/>
                              </a:lnTo>
                              <a:moveTo>
                                <a:pt x="0" y="29"/>
                              </a:moveTo>
                              <a:lnTo>
                                <a:pt x="0" y="28"/>
                              </a:lnTo>
                              <a:moveTo>
                                <a:pt x="0" y="25"/>
                              </a:moveTo>
                              <a:lnTo>
                                <a:pt x="0" y="24"/>
                              </a:lnTo>
                              <a:moveTo>
                                <a:pt x="0" y="21"/>
                              </a:moveTo>
                              <a:lnTo>
                                <a:pt x="0" y="20"/>
                              </a:lnTo>
                              <a:moveTo>
                                <a:pt x="0" y="17"/>
                              </a:moveTo>
                              <a:lnTo>
                                <a:pt x="0" y="16"/>
                              </a:lnTo>
                              <a:moveTo>
                                <a:pt x="0" y="13"/>
                              </a:moveTo>
                              <a:lnTo>
                                <a:pt x="0" y="12"/>
                              </a:lnTo>
                              <a:moveTo>
                                <a:pt x="0" y="9"/>
                              </a:moveTo>
                              <a:lnTo>
                                <a:pt x="0" y="8"/>
                              </a:lnTo>
                              <a:moveTo>
                                <a:pt x="0" y="5"/>
                              </a:moveTo>
                              <a:lnTo>
                                <a:pt x="0" y="4"/>
                              </a:lnTo>
                              <a:moveTo>
                                <a:pt x="0" y="1"/>
                              </a:moveTo>
                            </a:path>
                          </a:pathLst>
                        </a:cu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6DB8B009" id="Freeform 225" o:spid="_x0000_s1026" style="position:absolute;margin-left:276.45pt;margin-top:58.25pt;width:0;height:115.85pt;z-index:251935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coordsize="0,22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" path="m,217r,-1m,213r,-1m,209r,-1m,205r,-1m,201r,-1m,197r,-1m,193r,-1m,189r,-1m,185r,-1m,181r,-1m,177r,-1m,173r,-1m,169r,-1m,165r,-1m,161r,-1m,157r,-1m,153r,-1m,149r,-1m,145r,-1m,141r,-1m,137r,-1m,133r,-1m,129r,-1m,125r,-1m,121r,-1m,117r,-1m,113r,-1m,109r,-1m,105r,-1m,101r,-1m,97l,96m,93l,92m,89l,88m,85l,84m,81l,80m,77l,76m,73l,72m,69l,68m,65l,64m,61l,60m,57l,56m,53l,52m,49l,48m,45l,44m,41l,40m,37l,36m,33l,32m,29l,28m,25l,24m,21l,20m,17l,16m,13l,12m,9l,8m,5l,4m,1e" filled="f" strokeweight=".5pt">
                <v:stroke endcap="round"/>
                <v:path arrowok="t" o:connecttype="custom" o:connectlocs="0,1451232;0,1424481;0,1397730;0,1370979;0,1344229;0,1317478;0,1290727;0,1263976;0,1237225;0,1210475;0,1183724;0,1156973;0,1130222;0,1103471;0,1076720;0,1049970;0,1023219;0,996468;0,969717;0,942966;0,916216;0,889465;0,862714;0,835963;0,809212;0,782461;0,755711;0,728960;0,702209;0,675458;0,648707;0,621957;0,595206;0,568455;0,541704;0,514953;0,488202;0,461452;0,434701;0,407950;0,381199;0,354448;0,327698;0,300947;0,274196;0,247445;0,220694;0,193943;0,167193;0,140442;0,113691;0,86940;0,60189;0,33439;0,6688" o:connectangles="0,0,0,0,0,0,0,0,0,0,0,0,0,0,0,0,0,0,0,0,0,0,0,0,0,0,0,0,0,0,0,0,0,0,0,0,0,0,0,0,0,0,0,0,0,0,0,0,0,0,0,0,0,0,0"/>
                <o:lock v:ext="edit" verticies="t"/>
                <w10:wrap type="square"/>
              </v:shap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5D536FD9" wp14:editId="028F42A0">
                <wp:simplePos x="0" y="0"/>
                <wp:positionH relativeFrom="column">
                  <wp:posOffset>3034665</wp:posOffset>
                </wp:positionH>
                <wp:positionV relativeFrom="paragraph">
                  <wp:posOffset>2282825</wp:posOffset>
                </wp:positionV>
                <wp:extent cx="1374775" cy="0"/>
                <wp:effectExtent l="0" t="0" r="0" b="0"/>
                <wp:wrapSquare wrapText="bothSides"/>
                <wp:docPr id="225" name="Line 22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05C841A-5482-4034-9604-C2C40C07B8E8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1374775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11241A5A" id="Line 226" o:spid="_x0000_s1026" style="position:absolute;z-index:2519367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38.95pt,179.75pt" to="347.2pt,179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" strokeweight=".5pt">
                <v:stroke endcap="round"/>
                <w10:wrap type="square"/>
              </v:lin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6A9D1308" wp14:editId="4CFB9E3C">
                <wp:simplePos x="0" y="0"/>
                <wp:positionH relativeFrom="column">
                  <wp:posOffset>3034665</wp:posOffset>
                </wp:positionH>
                <wp:positionV relativeFrom="paragraph">
                  <wp:posOffset>2282825</wp:posOffset>
                </wp:positionV>
                <wp:extent cx="0" cy="60325"/>
                <wp:effectExtent l="0" t="0" r="38100" b="34925"/>
                <wp:wrapSquare wrapText="bothSides"/>
                <wp:docPr id="226" name="Line 22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1C160AC-C9A4-4BF4-B356-1EF2518CDFB8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0" cy="60325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3D8C5352" id="Line 227" o:spid="_x0000_s1026" style="position:absolute;z-index:2519377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38.95pt,179.75pt" to="238.95pt,184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" strokeweight=".5pt">
                <v:stroke endcap="round"/>
                <w10:wrap type="square"/>
              </v:lin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61CDB0DF" wp14:editId="6BF240C8">
                <wp:simplePos x="0" y="0"/>
                <wp:positionH relativeFrom="column">
                  <wp:posOffset>3377565</wp:posOffset>
                </wp:positionH>
                <wp:positionV relativeFrom="paragraph">
                  <wp:posOffset>2282825</wp:posOffset>
                </wp:positionV>
                <wp:extent cx="0" cy="60325"/>
                <wp:effectExtent l="0" t="0" r="38100" b="34925"/>
                <wp:wrapSquare wrapText="bothSides"/>
                <wp:docPr id="227" name="Line 22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992997E-80D7-4788-93E2-58440B1AA9BF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0" cy="60325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54B1E335" id="Line 228" o:spid="_x0000_s1026" style="position:absolute;z-index:251938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65.95pt,179.75pt" to="265.95pt,184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" strokeweight=".5pt">
                <v:stroke endcap="round"/>
                <w10:wrap type="square"/>
              </v:lin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510A23C5" wp14:editId="47AC3975">
                <wp:simplePos x="0" y="0"/>
                <wp:positionH relativeFrom="column">
                  <wp:posOffset>3720465</wp:posOffset>
                </wp:positionH>
                <wp:positionV relativeFrom="paragraph">
                  <wp:posOffset>2282825</wp:posOffset>
                </wp:positionV>
                <wp:extent cx="0" cy="60325"/>
                <wp:effectExtent l="0" t="0" r="38100" b="34925"/>
                <wp:wrapSquare wrapText="bothSides"/>
                <wp:docPr id="228" name="Line 22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6A9EBB8-E36C-45F1-B421-DA7386A7F755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0" cy="60325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5B80ACED" id="Line 229" o:spid="_x0000_s1026" style="position:absolute;z-index:2519398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92.95pt,179.75pt" to="292.95pt,184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" strokeweight=".5pt">
                <v:stroke endcap="round"/>
                <w10:wrap type="square"/>
              </v:lin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7C5C117A" wp14:editId="352520A3">
                <wp:simplePos x="0" y="0"/>
                <wp:positionH relativeFrom="column">
                  <wp:posOffset>4069715</wp:posOffset>
                </wp:positionH>
                <wp:positionV relativeFrom="paragraph">
                  <wp:posOffset>2282825</wp:posOffset>
                </wp:positionV>
                <wp:extent cx="0" cy="60325"/>
                <wp:effectExtent l="0" t="0" r="38100" b="34925"/>
                <wp:wrapSquare wrapText="bothSides"/>
                <wp:docPr id="229" name="Line 23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D6502C2-ABDD-4E4D-BAE1-2F721EC17B9D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0" cy="60325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4732EC69" id="Line 230" o:spid="_x0000_s1026" style="position:absolute;z-index:251940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20.45pt,179.75pt" to="320.45pt,184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" strokeweight=".5pt">
                <v:stroke endcap="round"/>
                <w10:wrap type="square"/>
              </v:lin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65E4C8C6" wp14:editId="6C61CC9A">
                <wp:simplePos x="0" y="0"/>
                <wp:positionH relativeFrom="column">
                  <wp:posOffset>4412615</wp:posOffset>
                </wp:positionH>
                <wp:positionV relativeFrom="paragraph">
                  <wp:posOffset>2282825</wp:posOffset>
                </wp:positionV>
                <wp:extent cx="0" cy="60325"/>
                <wp:effectExtent l="0" t="0" r="38100" b="34925"/>
                <wp:wrapSquare wrapText="bothSides"/>
                <wp:docPr id="230" name="Line 23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45962AA-29CD-4CDB-BF4D-EEBE375051C9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0" cy="60325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7BA2497A" id="Line 231" o:spid="_x0000_s1026" style="position:absolute;z-index:2519418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47.45pt,179.75pt" to="347.45pt,184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" strokeweight=".5pt">
                <v:stroke endcap="round"/>
                <w10:wrap type="square"/>
              </v:lin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6AA0A4DB" wp14:editId="7EF32368">
                <wp:simplePos x="0" y="0"/>
                <wp:positionH relativeFrom="column">
                  <wp:posOffset>2901315</wp:posOffset>
                </wp:positionH>
                <wp:positionV relativeFrom="paragraph">
                  <wp:posOffset>2428875</wp:posOffset>
                </wp:positionV>
                <wp:extent cx="273050" cy="153670"/>
                <wp:effectExtent l="0" t="0" r="11430" b="0"/>
                <wp:wrapSquare wrapText="bothSides"/>
                <wp:docPr id="231" name="Rectangle 23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CC5EA9E-25FE-45C5-BFC9-31673DA4FD6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305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9BCA05D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0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AA0A4DB" id="Rectangle 232" o:spid="_x0000_s1230" style="position:absolute;left:0;text-align:left;margin-left:228.45pt;margin-top:191.25pt;width:21.5pt;height:12.1pt;z-index:25194291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" filled="f" stroked="f">
                <v:textbox style="mso-fit-shape-to-text:t" inset="0,0,0,0">
                  <w:txbxContent>
                    <w:p w14:paraId="09BCA05D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0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725D9A4A" wp14:editId="50A24989">
                <wp:simplePos x="0" y="0"/>
                <wp:positionH relativeFrom="column">
                  <wp:posOffset>3269615</wp:posOffset>
                </wp:positionH>
                <wp:positionV relativeFrom="paragraph">
                  <wp:posOffset>2428875</wp:posOffset>
                </wp:positionV>
                <wp:extent cx="212725" cy="153670"/>
                <wp:effectExtent l="0" t="0" r="10795" b="0"/>
                <wp:wrapSquare wrapText="bothSides"/>
                <wp:docPr id="232" name="Rectangle 23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628E6FA-0BC8-4EBB-BB1F-5B15016ABBB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272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460CD74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25D9A4A" id="Rectangle 233" o:spid="_x0000_s1231" style="position:absolute;left:0;text-align:left;margin-left:257.45pt;margin-top:191.25pt;width:16.75pt;height:12.1pt;z-index:25194393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" filled="f" stroked="f">
                <v:textbox style="mso-fit-shape-to-text:t" inset="0,0,0,0">
                  <w:txbxContent>
                    <w:p w14:paraId="2460CD74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4FDB003A" wp14:editId="7CEBF73D">
                <wp:simplePos x="0" y="0"/>
                <wp:positionH relativeFrom="column">
                  <wp:posOffset>3663315</wp:posOffset>
                </wp:positionH>
                <wp:positionV relativeFrom="paragraph">
                  <wp:posOffset>2428875</wp:posOffset>
                </wp:positionV>
                <wp:extent cx="114300" cy="153670"/>
                <wp:effectExtent l="0" t="0" r="635" b="0"/>
                <wp:wrapSquare wrapText="bothSides"/>
                <wp:docPr id="233" name="Rectangle 23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3B908BC-1909-4359-8CD4-64E6F2E697C2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430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0B6A16D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FDB003A" id="Rectangle 234" o:spid="_x0000_s1232" style="position:absolute;left:0;text-align:left;margin-left:288.45pt;margin-top:191.25pt;width:9pt;height:12.1pt;z-index:25194496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" filled="f" stroked="f">
                <v:textbox style="mso-fit-shape-to-text:t" inset="0,0,0,0">
                  <w:txbxContent>
                    <w:p w14:paraId="30B6A16D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048094B2" wp14:editId="0378E3A3">
                <wp:simplePos x="0" y="0"/>
                <wp:positionH relativeFrom="column">
                  <wp:posOffset>3980815</wp:posOffset>
                </wp:positionH>
                <wp:positionV relativeFrom="paragraph">
                  <wp:posOffset>2428875</wp:posOffset>
                </wp:positionV>
                <wp:extent cx="180975" cy="153670"/>
                <wp:effectExtent l="0" t="0" r="1270" b="0"/>
                <wp:wrapSquare wrapText="bothSides"/>
                <wp:docPr id="234" name="Rectangle 23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F6A77C4-00EB-4074-9CB8-2FB91F17815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8097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95B949B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48094B2" id="Rectangle 235" o:spid="_x0000_s1233" style="position:absolute;left:0;text-align:left;margin-left:313.45pt;margin-top:191.25pt;width:14.25pt;height:12.1pt;z-index:25194598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" filled="f" stroked="f">
                <v:textbox style="mso-fit-shape-to-text:t" inset="0,0,0,0">
                  <w:txbxContent>
                    <w:p w14:paraId="695B949B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3062C713" wp14:editId="4FC19D16">
                <wp:simplePos x="0" y="0"/>
                <wp:positionH relativeFrom="column">
                  <wp:posOffset>4291965</wp:posOffset>
                </wp:positionH>
                <wp:positionV relativeFrom="paragraph">
                  <wp:posOffset>2428875</wp:posOffset>
                </wp:positionV>
                <wp:extent cx="241300" cy="153670"/>
                <wp:effectExtent l="0" t="0" r="1905" b="0"/>
                <wp:wrapSquare wrapText="bothSides"/>
                <wp:docPr id="235" name="Rectangle 23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455187D-74A0-41AE-96F1-1739BD53D75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130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960FF7B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0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062C713" id="Rectangle 236" o:spid="_x0000_s1234" style="position:absolute;left:0;text-align:left;margin-left:337.95pt;margin-top:191.25pt;width:19pt;height:12.1pt;z-index:25194700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" filled="f" stroked="f">
                <v:textbox style="mso-fit-shape-to-text:t" inset="0,0,0,0">
                  <w:txbxContent>
                    <w:p w14:paraId="7960FF7B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0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24F673E6" wp14:editId="51B429A9">
                <wp:simplePos x="0" y="0"/>
                <wp:positionH relativeFrom="column">
                  <wp:posOffset>3390265</wp:posOffset>
                </wp:positionH>
                <wp:positionV relativeFrom="paragraph">
                  <wp:posOffset>498475</wp:posOffset>
                </wp:positionV>
                <wp:extent cx="663575" cy="160020"/>
                <wp:effectExtent l="0" t="0" r="10160" b="0"/>
                <wp:wrapSquare wrapText="bothSides"/>
                <wp:docPr id="236" name="Rectangle 23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D8EF8B9-E703-479B-9BDF-CFBAEF243A6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63575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9361795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Odds Ratio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4F673E6" id="Rectangle 237" o:spid="_x0000_s1235" style="position:absolute;left:0;text-align:left;margin-left:266.95pt;margin-top:39.25pt;width:52.25pt;height:12.6pt;z-index:25194803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" filled="f" stroked="f">
                <v:textbox style="mso-fit-shape-to-text:t" inset="0,0,0,0">
                  <w:txbxContent>
                    <w:p w14:paraId="19361795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Odds Ratio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45359DD2" wp14:editId="07AF1BFA">
                <wp:simplePos x="0" y="0"/>
                <wp:positionH relativeFrom="column">
                  <wp:posOffset>3295015</wp:posOffset>
                </wp:positionH>
                <wp:positionV relativeFrom="paragraph">
                  <wp:posOffset>2054225</wp:posOffset>
                </wp:positionV>
                <wp:extent cx="415925" cy="66675"/>
                <wp:effectExtent l="0" t="0" r="3175" b="9525"/>
                <wp:wrapSquare wrapText="bothSides"/>
                <wp:docPr id="237" name="Freeform 23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5BA66E8-7F3F-4A80-9E34-069B4838708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415925" cy="66675"/>
                        </a:xfrm>
                        <a:custGeom>
                          <a:avLst/>
                          <a:gdLst>
                            <a:gd name="T0" fmla="*/ 0 w 262"/>
                            <a:gd name="T1" fmla="*/ 21 h 42"/>
                            <a:gd name="T2" fmla="*/ 131 w 262"/>
                            <a:gd name="T3" fmla="*/ 0 h 42"/>
                            <a:gd name="T4" fmla="*/ 262 w 262"/>
                            <a:gd name="T5" fmla="*/ 21 h 42"/>
                            <a:gd name="T6" fmla="*/ 131 w 262"/>
                            <a:gd name="T7" fmla="*/ 42 h 42"/>
                            <a:gd name="T8" fmla="*/ 0 w 262"/>
                            <a:gd name="T9" fmla="*/ 21 h 42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</a:cxnLst>
                          <a:rect l="0" t="0" r="r" b="b"/>
                          <a:pathLst>
                            <a:path w="262" h="42">
                              <a:moveTo>
                                <a:pt x="0" y="21"/>
                              </a:moveTo>
                              <a:lnTo>
                                <a:pt x="131" y="0"/>
                              </a:lnTo>
                              <a:lnTo>
                                <a:pt x="262" y="21"/>
                              </a:lnTo>
                              <a:lnTo>
                                <a:pt x="131" y="42"/>
                              </a:lnTo>
                              <a:lnTo>
                                <a:pt x="0" y="21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BEBEBE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0F11DDCE" id="Freeform 238" o:spid="_x0000_s1026" style="position:absolute;margin-left:259.45pt;margin-top:161.75pt;width:32.75pt;height:5.25pt;z-index:2519490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coordsize="262,4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" path="m,21l131,,262,21,131,42,,21xe" fillcolor="#bebebe" stroked="f">
                <v:path arrowok="t" o:connecttype="custom" o:connectlocs="0,33338;207963,0;415925,33338;207963,66675;0,33338" o:connectangles="0,0,0,0,0"/>
                <w10:wrap type="square"/>
              </v:shap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202A5234" wp14:editId="63D108A8">
                <wp:simplePos x="0" y="0"/>
                <wp:positionH relativeFrom="column">
                  <wp:posOffset>3447415</wp:posOffset>
                </wp:positionH>
                <wp:positionV relativeFrom="paragraph">
                  <wp:posOffset>2206625</wp:posOffset>
                </wp:positionV>
                <wp:extent cx="415925" cy="66675"/>
                <wp:effectExtent l="0" t="0" r="22225" b="28575"/>
                <wp:wrapSquare wrapText="bothSides"/>
                <wp:docPr id="238" name="Freeform 23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A2F3369-C4B9-48E7-93CE-B3ACD1CCB4B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415925" cy="66675"/>
                        </a:xfrm>
                        <a:custGeom>
                          <a:avLst/>
                          <a:gdLst>
                            <a:gd name="T0" fmla="*/ 0 w 62"/>
                            <a:gd name="T1" fmla="*/ 5 h 10"/>
                            <a:gd name="T2" fmla="*/ 31 w 62"/>
                            <a:gd name="T3" fmla="*/ 0 h 10"/>
                            <a:gd name="T4" fmla="*/ 62 w 62"/>
                            <a:gd name="T5" fmla="*/ 5 h 10"/>
                            <a:gd name="T6" fmla="*/ 31 w 62"/>
                            <a:gd name="T7" fmla="*/ 10 h 10"/>
                            <a:gd name="T8" fmla="*/ 0 w 62"/>
                            <a:gd name="T9" fmla="*/ 5 h 10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</a:cxnLst>
                          <a:rect l="0" t="0" r="r" b="b"/>
                          <a:pathLst>
                            <a:path w="62" h="10">
                              <a:moveTo>
                                <a:pt x="0" y="5"/>
                              </a:moveTo>
                              <a:lnTo>
                                <a:pt x="31" y="0"/>
                              </a:lnTo>
                              <a:lnTo>
                                <a:pt x="62" y="5"/>
                              </a:lnTo>
                              <a:lnTo>
                                <a:pt x="31" y="10"/>
                              </a:lnTo>
                              <a:lnTo>
                                <a:pt x="0" y="5"/>
                              </a:lnTo>
                            </a:path>
                          </a:pathLst>
                        </a:cu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38D10415" id="Freeform 239" o:spid="_x0000_s1026" style="position:absolute;margin-left:271.45pt;margin-top:173.75pt;width:32.75pt;height:5.25pt;z-index:2519500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coordsize="62,1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" path="m,5l31,,62,5,31,10,,5e" filled="f" strokeweight=".5pt">
                <v:stroke endcap="round"/>
                <v:path arrowok="t" o:connecttype="custom" o:connectlocs="0,33338;207963,0;415925,33338;207963,66675;0,33338" o:connectangles="0,0,0,0,0"/>
                <w10:wrap type="square"/>
              </v:shap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2A2A6E24" wp14:editId="6545EFC4">
                <wp:simplePos x="0" y="0"/>
                <wp:positionH relativeFrom="column">
                  <wp:posOffset>3301365</wp:posOffset>
                </wp:positionH>
                <wp:positionV relativeFrom="paragraph">
                  <wp:posOffset>2187575</wp:posOffset>
                </wp:positionV>
                <wp:extent cx="415925" cy="60325"/>
                <wp:effectExtent l="0" t="0" r="3175" b="0"/>
                <wp:wrapSquare wrapText="bothSides"/>
                <wp:docPr id="239" name="Freeform 24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7F8E269-ED17-4AB8-9437-02778C819E2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415925" cy="60325"/>
                        </a:xfrm>
                        <a:custGeom>
                          <a:avLst/>
                          <a:gdLst>
                            <a:gd name="T0" fmla="*/ 0 w 262"/>
                            <a:gd name="T1" fmla="*/ 17 h 38"/>
                            <a:gd name="T2" fmla="*/ 131 w 262"/>
                            <a:gd name="T3" fmla="*/ 0 h 38"/>
                            <a:gd name="T4" fmla="*/ 262 w 262"/>
                            <a:gd name="T5" fmla="*/ 17 h 38"/>
                            <a:gd name="T6" fmla="*/ 131 w 262"/>
                            <a:gd name="T7" fmla="*/ 38 h 38"/>
                            <a:gd name="T8" fmla="*/ 0 w 262"/>
                            <a:gd name="T9" fmla="*/ 17 h 3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</a:cxnLst>
                          <a:rect l="0" t="0" r="r" b="b"/>
                          <a:pathLst>
                            <a:path w="262" h="38">
                              <a:moveTo>
                                <a:pt x="0" y="17"/>
                              </a:moveTo>
                              <a:lnTo>
                                <a:pt x="131" y="0"/>
                              </a:lnTo>
                              <a:lnTo>
                                <a:pt x="262" y="17"/>
                              </a:lnTo>
                              <a:lnTo>
                                <a:pt x="131" y="38"/>
                              </a:lnTo>
                              <a:lnTo>
                                <a:pt x="0" y="17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BEBEBE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4C5B4F79" id="Freeform 240" o:spid="_x0000_s1026" style="position:absolute;margin-left:259.95pt;margin-top:172.25pt;width:32.75pt;height:4.75pt;z-index:2519511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coordsize="262,3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" path="m,17l131,,262,17,131,38,,17xe" fillcolor="#bebebe" stroked="f">
                <v:path arrowok="t" o:connecttype="custom" o:connectlocs="0,26988;207963,0;415925,26988;207963,60325;0,26988" o:connectangles="0,0,0,0,0"/>
                <w10:wrap type="square"/>
              </v:shap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24322813" wp14:editId="470C3122">
                <wp:simplePos x="0" y="0"/>
                <wp:positionH relativeFrom="column">
                  <wp:posOffset>3453765</wp:posOffset>
                </wp:positionH>
                <wp:positionV relativeFrom="paragraph">
                  <wp:posOffset>2339975</wp:posOffset>
                </wp:positionV>
                <wp:extent cx="415925" cy="60325"/>
                <wp:effectExtent l="0" t="0" r="22225" b="15875"/>
                <wp:wrapSquare wrapText="bothSides"/>
                <wp:docPr id="240" name="Freeform 24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1741EDE-1BC8-46F5-A856-E1F1291AC30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415925" cy="60325"/>
                        </a:xfrm>
                        <a:custGeom>
                          <a:avLst/>
                          <a:gdLst>
                            <a:gd name="T0" fmla="*/ 0 w 62"/>
                            <a:gd name="T1" fmla="*/ 4 h 9"/>
                            <a:gd name="T2" fmla="*/ 31 w 62"/>
                            <a:gd name="T3" fmla="*/ 0 h 9"/>
                            <a:gd name="T4" fmla="*/ 62 w 62"/>
                            <a:gd name="T5" fmla="*/ 4 h 9"/>
                            <a:gd name="T6" fmla="*/ 31 w 62"/>
                            <a:gd name="T7" fmla="*/ 9 h 9"/>
                            <a:gd name="T8" fmla="*/ 0 w 62"/>
                            <a:gd name="T9" fmla="*/ 4 h 9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</a:cxnLst>
                          <a:rect l="0" t="0" r="r" b="b"/>
                          <a:pathLst>
                            <a:path w="62" h="9">
                              <a:moveTo>
                                <a:pt x="0" y="4"/>
                              </a:moveTo>
                              <a:lnTo>
                                <a:pt x="31" y="0"/>
                              </a:lnTo>
                              <a:lnTo>
                                <a:pt x="62" y="4"/>
                              </a:lnTo>
                              <a:lnTo>
                                <a:pt x="31" y="9"/>
                              </a:lnTo>
                              <a:lnTo>
                                <a:pt x="0" y="4"/>
                              </a:lnTo>
                            </a:path>
                          </a:pathLst>
                        </a:cu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18CF2456" id="Freeform 241" o:spid="_x0000_s1026" style="position:absolute;margin-left:271.95pt;margin-top:184.25pt;width:32.75pt;height:4.75pt;z-index:2519521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coordsize="62,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" path="m,4l31,,62,4,31,9,,4e" filled="f" strokeweight=".5pt">
                <v:stroke endcap="round"/>
                <v:path arrowok="t" o:connecttype="custom" o:connectlocs="0,26811;207963,0;415925,26811;207963,60325;0,26811" o:connectangles="0,0,0,0,0"/>
                <w10:wrap type="square"/>
              </v:shap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0BF961D1" wp14:editId="39C5B3A7">
                <wp:simplePos x="0" y="0"/>
                <wp:positionH relativeFrom="column">
                  <wp:posOffset>3460115</wp:posOffset>
                </wp:positionH>
                <wp:positionV relativeFrom="paragraph">
                  <wp:posOffset>765175</wp:posOffset>
                </wp:positionV>
                <wp:extent cx="80645" cy="80645"/>
                <wp:effectExtent l="0" t="0" r="0" b="0"/>
                <wp:wrapSquare wrapText="bothSides"/>
                <wp:docPr id="241" name="Rectangle 24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C70531E-5535-47CE-9CAE-9DC6F513806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0645" cy="80645"/>
                        </a:xfrm>
                        <a:prstGeom prst="rect">
                          <a:avLst/>
                        </a:prstGeom>
                        <a:solidFill>
                          <a:srgbClr val="BEBEBE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C6A83EF" id="Rectangle 242" o:spid="_x0000_s1026" style="position:absolute;margin-left:272.45pt;margin-top:60.25pt;width:6.35pt;height:6.35pt;z-index:2519531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" fillcolor="#bebebe" stroked="f"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 wp14:anchorId="6436E71E" wp14:editId="7089E063">
                <wp:simplePos x="0" y="0"/>
                <wp:positionH relativeFrom="column">
                  <wp:posOffset>3612515</wp:posOffset>
                </wp:positionH>
                <wp:positionV relativeFrom="paragraph">
                  <wp:posOffset>917575</wp:posOffset>
                </wp:positionV>
                <wp:extent cx="80645" cy="80645"/>
                <wp:effectExtent l="0" t="0" r="14605" b="14605"/>
                <wp:wrapSquare wrapText="bothSides"/>
                <wp:docPr id="242" name="Rectangle 24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3741099-2237-42A7-88B0-CBF8751ECF9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0645" cy="80645"/>
                        </a:xfrm>
                        <a:prstGeom prst="rect">
                          <a:avLst/>
                        </a:prstGeom>
                        <a:noFill/>
                        <a:ln w="6350" cap="rnd">
                          <a:solidFill>
                            <a:srgbClr val="BEBEBE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5BDE282" id="Rectangle 243" o:spid="_x0000_s1026" style="position:absolute;margin-left:284.45pt;margin-top:72.25pt;width:6.35pt;height:6.35pt;z-index:2519541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" filled="f" strokecolor="#bebebe" strokeweight=".5pt">
                <v:stroke joinstyle="round" endcap="round"/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140FBCA1" wp14:editId="7472242E">
                <wp:simplePos x="0" y="0"/>
                <wp:positionH relativeFrom="column">
                  <wp:posOffset>3498215</wp:posOffset>
                </wp:positionH>
                <wp:positionV relativeFrom="paragraph">
                  <wp:posOffset>790575</wp:posOffset>
                </wp:positionV>
                <wp:extent cx="0" cy="26670"/>
                <wp:effectExtent l="0" t="0" r="38100" b="30480"/>
                <wp:wrapSquare wrapText="bothSides"/>
                <wp:docPr id="243" name="Line 24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7CB7AAC-3F99-4D17-BC1E-071DEE7640AC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V="1">
                          <a:off x="0" y="0"/>
                          <a:ext cx="0" cy="2667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4EA1C336" id="Line 244" o:spid="_x0000_s1026" style="position:absolute;flip:y;z-index:2519552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75.45pt,62.25pt" to="275.45pt,64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" strokeweight=".5pt">
                <v:stroke endcap="round"/>
                <w10:wrap type="square"/>
              </v:lin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11671444" wp14:editId="59E30068">
                <wp:simplePos x="0" y="0"/>
                <wp:positionH relativeFrom="column">
                  <wp:posOffset>3034665</wp:posOffset>
                </wp:positionH>
                <wp:positionV relativeFrom="paragraph">
                  <wp:posOffset>803275</wp:posOffset>
                </wp:positionV>
                <wp:extent cx="918845" cy="0"/>
                <wp:effectExtent l="0" t="0" r="0" b="0"/>
                <wp:wrapSquare wrapText="bothSides"/>
                <wp:docPr id="244" name="Line 24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8A4C434-1DE5-4375-8FC2-4DCD25D10DB7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918845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3553901F" id="Line 245" o:spid="_x0000_s1026" style="position:absolute;z-index:2519562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38.95pt,63.25pt" to="311.3pt,63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" strokeweight=".5pt">
                <v:stroke endcap="round"/>
                <w10:wrap type="square"/>
              </v:lin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0B19D9EB" wp14:editId="74936DD2">
                <wp:simplePos x="0" y="0"/>
                <wp:positionH relativeFrom="column">
                  <wp:posOffset>3358515</wp:posOffset>
                </wp:positionH>
                <wp:positionV relativeFrom="paragraph">
                  <wp:posOffset>1012825</wp:posOffset>
                </wp:positionV>
                <wp:extent cx="99695" cy="99695"/>
                <wp:effectExtent l="0" t="0" r="0" b="0"/>
                <wp:wrapSquare wrapText="bothSides"/>
                <wp:docPr id="245" name="Rectangle 24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5B4A1D2-6E04-4BEA-9E45-521CDFCB755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9695" cy="99695"/>
                        </a:xfrm>
                        <a:prstGeom prst="rect">
                          <a:avLst/>
                        </a:prstGeom>
                        <a:solidFill>
                          <a:srgbClr val="BEBEBE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2497570" id="Rectangle 246" o:spid="_x0000_s1026" style="position:absolute;margin-left:264.45pt;margin-top:79.75pt;width:7.85pt;height:7.85pt;z-index:2519572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" fillcolor="#bebebe" stroked="f"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09440" behindDoc="0" locked="0" layoutInCell="1" allowOverlap="1" wp14:anchorId="4A114DAE" wp14:editId="56E8FB89">
                <wp:simplePos x="0" y="0"/>
                <wp:positionH relativeFrom="column">
                  <wp:posOffset>3510915</wp:posOffset>
                </wp:positionH>
                <wp:positionV relativeFrom="paragraph">
                  <wp:posOffset>1165225</wp:posOffset>
                </wp:positionV>
                <wp:extent cx="99695" cy="99695"/>
                <wp:effectExtent l="0" t="0" r="14605" b="14605"/>
                <wp:wrapSquare wrapText="bothSides"/>
                <wp:docPr id="246" name="Rectangle 24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CD622A2-9778-425D-A0E4-DF613A68A23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9695" cy="99695"/>
                        </a:xfrm>
                        <a:prstGeom prst="rect">
                          <a:avLst/>
                        </a:prstGeom>
                        <a:noFill/>
                        <a:ln w="6350" cap="rnd">
                          <a:solidFill>
                            <a:srgbClr val="BEBEBE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4E4CA82" id="Rectangle 247" o:spid="_x0000_s1026" style="position:absolute;margin-left:276.45pt;margin-top:91.75pt;width:7.85pt;height:7.85pt;z-index:2519582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" filled="f" strokecolor="#bebebe" strokeweight=".5pt">
                <v:stroke joinstyle="round" endcap="round"/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10464" behindDoc="0" locked="0" layoutInCell="1" allowOverlap="1" wp14:anchorId="1E5F62F3" wp14:editId="4306A67D">
                <wp:simplePos x="0" y="0"/>
                <wp:positionH relativeFrom="column">
                  <wp:posOffset>3409315</wp:posOffset>
                </wp:positionH>
                <wp:positionV relativeFrom="paragraph">
                  <wp:posOffset>1050925</wp:posOffset>
                </wp:positionV>
                <wp:extent cx="0" cy="20320"/>
                <wp:effectExtent l="0" t="0" r="38100" b="36830"/>
                <wp:wrapSquare wrapText="bothSides"/>
                <wp:docPr id="247" name="Line 24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731445D-3846-4AB3-AE34-B8C466DC8D01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V="1">
                          <a:off x="0" y="0"/>
                          <a:ext cx="0" cy="2032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467F80AE" id="Line 248" o:spid="_x0000_s1026" style="position:absolute;flip:y;z-index:2519592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68.45pt,82.75pt" to="268.45pt,84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" strokeweight=".5pt">
                <v:stroke endcap="round"/>
                <w10:wrap type="square"/>
              </v:lin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11488" behindDoc="0" locked="0" layoutInCell="1" allowOverlap="1" wp14:anchorId="2CCBC7E7" wp14:editId="712DDC94">
                <wp:simplePos x="0" y="0"/>
                <wp:positionH relativeFrom="column">
                  <wp:posOffset>2964815</wp:posOffset>
                </wp:positionH>
                <wp:positionV relativeFrom="paragraph">
                  <wp:posOffset>1057275</wp:posOffset>
                </wp:positionV>
                <wp:extent cx="898525" cy="0"/>
                <wp:effectExtent l="0" t="0" r="0" b="0"/>
                <wp:wrapSquare wrapText="bothSides"/>
                <wp:docPr id="248" name="Line 24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7904DAE-F916-42F0-9D86-8E150B34B419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898525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6686B04E" id="Line 249" o:spid="_x0000_s1026" style="position:absolute;z-index:2519603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33.45pt,83.25pt" to="304.2pt,83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" strokeweight=".5pt">
                <v:stroke endcap="round"/>
                <w10:wrap type="square"/>
              </v:lin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12512" behindDoc="0" locked="0" layoutInCell="1" allowOverlap="1" wp14:anchorId="1A700705" wp14:editId="07740B70">
                <wp:simplePos x="0" y="0"/>
                <wp:positionH relativeFrom="column">
                  <wp:posOffset>3517265</wp:posOffset>
                </wp:positionH>
                <wp:positionV relativeFrom="paragraph">
                  <wp:posOffset>1285875</wp:posOffset>
                </wp:positionV>
                <wp:extent cx="67945" cy="66675"/>
                <wp:effectExtent l="0" t="0" r="8255" b="9525"/>
                <wp:wrapSquare wrapText="bothSides"/>
                <wp:docPr id="249" name="Rectangle 25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22FE750-C64B-4458-8BED-0031C8B120E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7945" cy="66675"/>
                        </a:xfrm>
                        <a:prstGeom prst="rect">
                          <a:avLst/>
                        </a:prstGeom>
                        <a:solidFill>
                          <a:srgbClr val="BEBEBE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75657CB" id="Rectangle 250" o:spid="_x0000_s1026" style="position:absolute;margin-left:276.95pt;margin-top:101.25pt;width:5.35pt;height:5.25pt;z-index:2519613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" fillcolor="#bebebe" stroked="f"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13536" behindDoc="0" locked="0" layoutInCell="1" allowOverlap="1" wp14:anchorId="1DCB9951" wp14:editId="09E769EF">
                <wp:simplePos x="0" y="0"/>
                <wp:positionH relativeFrom="column">
                  <wp:posOffset>3669665</wp:posOffset>
                </wp:positionH>
                <wp:positionV relativeFrom="paragraph">
                  <wp:posOffset>1438275</wp:posOffset>
                </wp:positionV>
                <wp:extent cx="67945" cy="66675"/>
                <wp:effectExtent l="0" t="0" r="27305" b="28575"/>
                <wp:wrapSquare wrapText="bothSides"/>
                <wp:docPr id="250" name="Rectangle 25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429E941-32BA-49CD-9940-5BB494D4C53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7945" cy="66675"/>
                        </a:xfrm>
                        <a:prstGeom prst="rect">
                          <a:avLst/>
                        </a:prstGeom>
                        <a:noFill/>
                        <a:ln w="6350" cap="rnd">
                          <a:solidFill>
                            <a:srgbClr val="BEBEBE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2DA68FA" id="Rectangle 251" o:spid="_x0000_s1026" style="position:absolute;margin-left:288.95pt;margin-top:113.25pt;width:5.35pt;height:5.25pt;z-index:2519623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" filled="f" strokecolor="#bebebe" strokeweight=".5pt">
                <v:stroke joinstyle="round" endcap="round"/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14560" behindDoc="0" locked="0" layoutInCell="1" allowOverlap="1" wp14:anchorId="0278242D" wp14:editId="0DD7A9AE">
                <wp:simplePos x="0" y="0"/>
                <wp:positionH relativeFrom="column">
                  <wp:posOffset>3555365</wp:posOffset>
                </wp:positionH>
                <wp:positionV relativeFrom="paragraph">
                  <wp:posOffset>1304925</wp:posOffset>
                </wp:positionV>
                <wp:extent cx="0" cy="26670"/>
                <wp:effectExtent l="0" t="0" r="38100" b="30480"/>
                <wp:wrapSquare wrapText="bothSides"/>
                <wp:docPr id="251" name="Line 25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26756B8-4479-4BF5-8E3C-D0A84557332C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V="1">
                          <a:off x="0" y="0"/>
                          <a:ext cx="0" cy="2667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3D0637A9" id="Line 252" o:spid="_x0000_s1026" style="position:absolute;flip:y;z-index:2519633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79.95pt,102.75pt" to="279.95pt,104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" strokeweight=".5pt">
                <v:stroke endcap="round"/>
                <w10:wrap type="square"/>
              </v:lin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15584" behindDoc="0" locked="0" layoutInCell="1" allowOverlap="1" wp14:anchorId="5180919F" wp14:editId="25952000">
                <wp:simplePos x="0" y="0"/>
                <wp:positionH relativeFrom="column">
                  <wp:posOffset>3066415</wp:posOffset>
                </wp:positionH>
                <wp:positionV relativeFrom="paragraph">
                  <wp:posOffset>1317625</wp:posOffset>
                </wp:positionV>
                <wp:extent cx="966470" cy="0"/>
                <wp:effectExtent l="0" t="0" r="0" b="0"/>
                <wp:wrapSquare wrapText="bothSides"/>
                <wp:docPr id="252" name="Line 25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2DD53BB-894B-42D3-8316-BBEF36AC4708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966470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74A33561" id="Line 253" o:spid="_x0000_s1026" style="position:absolute;z-index:2519644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41.45pt,103.75pt" to="317.55pt,103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" strokeweight=".5pt">
                <v:stroke endcap="round"/>
                <w10:wrap type="square"/>
              </v:lin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16608" behindDoc="0" locked="0" layoutInCell="1" allowOverlap="1" wp14:anchorId="01D8AF79" wp14:editId="64F964C8">
                <wp:simplePos x="0" y="0"/>
                <wp:positionH relativeFrom="column">
                  <wp:posOffset>3523615</wp:posOffset>
                </wp:positionH>
                <wp:positionV relativeFrom="paragraph">
                  <wp:posOffset>1539875</wp:posOffset>
                </wp:positionV>
                <wp:extent cx="66675" cy="66675"/>
                <wp:effectExtent l="0" t="0" r="9525" b="9525"/>
                <wp:wrapSquare wrapText="bothSides"/>
                <wp:docPr id="253" name="Rectangle 25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378A2DE-F7D3-404E-99F1-1B3ECE49F19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6675" cy="66675"/>
                        </a:xfrm>
                        <a:prstGeom prst="rect">
                          <a:avLst/>
                        </a:prstGeom>
                        <a:solidFill>
                          <a:srgbClr val="BEBEBE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82331E0" id="Rectangle 254" o:spid="_x0000_s1026" style="position:absolute;margin-left:277.45pt;margin-top:121.25pt;width:5.25pt;height:5.25pt;z-index:2519654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" fillcolor="#bebebe" stroked="f"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17632" behindDoc="0" locked="0" layoutInCell="1" allowOverlap="1" wp14:anchorId="07880D63" wp14:editId="4E9C431E">
                <wp:simplePos x="0" y="0"/>
                <wp:positionH relativeFrom="column">
                  <wp:posOffset>3676015</wp:posOffset>
                </wp:positionH>
                <wp:positionV relativeFrom="paragraph">
                  <wp:posOffset>1692275</wp:posOffset>
                </wp:positionV>
                <wp:extent cx="66675" cy="66675"/>
                <wp:effectExtent l="0" t="0" r="28575" b="28575"/>
                <wp:wrapSquare wrapText="bothSides"/>
                <wp:docPr id="254" name="Rectangle 25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DFDC8F4-169C-4882-BA55-F57796BDF45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6675" cy="66675"/>
                        </a:xfrm>
                        <a:prstGeom prst="rect">
                          <a:avLst/>
                        </a:prstGeom>
                        <a:noFill/>
                        <a:ln w="6350" cap="rnd">
                          <a:solidFill>
                            <a:srgbClr val="BEBEBE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9B5FB42" id="Rectangle 255" o:spid="_x0000_s1026" style="position:absolute;margin-left:289.45pt;margin-top:133.25pt;width:5.25pt;height:5.25pt;z-index:2519664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" filled="f" strokecolor="#bebebe" strokeweight=".5pt">
                <v:stroke joinstyle="round" endcap="round"/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18656" behindDoc="0" locked="0" layoutInCell="1" allowOverlap="1" wp14:anchorId="1B74DCFB" wp14:editId="5BC7B668">
                <wp:simplePos x="0" y="0"/>
                <wp:positionH relativeFrom="column">
                  <wp:posOffset>3561715</wp:posOffset>
                </wp:positionH>
                <wp:positionV relativeFrom="paragraph">
                  <wp:posOffset>1558925</wp:posOffset>
                </wp:positionV>
                <wp:extent cx="0" cy="26670"/>
                <wp:effectExtent l="0" t="0" r="38100" b="30480"/>
                <wp:wrapSquare wrapText="bothSides"/>
                <wp:docPr id="255" name="Line 25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6E3FC0E-F14B-44B6-86F1-6DA571695C40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V="1">
                          <a:off x="0" y="0"/>
                          <a:ext cx="0" cy="2667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02112AD2" id="Line 256" o:spid="_x0000_s1026" style="position:absolute;flip:y;z-index:2519674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80.45pt,122.75pt" to="280.45pt,124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" strokeweight=".5pt">
                <v:stroke endcap="round"/>
                <w10:wrap type="square"/>
              </v:lin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19680" behindDoc="0" locked="0" layoutInCell="1" allowOverlap="1" wp14:anchorId="6F17DE71" wp14:editId="17AD8BD3">
                <wp:simplePos x="0" y="0"/>
                <wp:positionH relativeFrom="column">
                  <wp:posOffset>3079115</wp:posOffset>
                </wp:positionH>
                <wp:positionV relativeFrom="paragraph">
                  <wp:posOffset>1571625</wp:posOffset>
                </wp:positionV>
                <wp:extent cx="958850" cy="0"/>
                <wp:effectExtent l="0" t="0" r="0" b="0"/>
                <wp:wrapSquare wrapText="bothSides"/>
                <wp:docPr id="256" name="Line 25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460EE6D-B5C8-4648-B274-D1B387DD111E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958850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7289C184" id="Line 257" o:spid="_x0000_s1026" style="position:absolute;z-index:2519685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42.45pt,123.75pt" to="317.95pt,123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" strokeweight=".5pt">
                <v:stroke endcap="round"/>
                <w10:wrap type="square"/>
              </v:lin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20704" behindDoc="0" locked="0" layoutInCell="1" allowOverlap="1" wp14:anchorId="5E564FEA" wp14:editId="77D9E189">
                <wp:simplePos x="0" y="0"/>
                <wp:positionH relativeFrom="column">
                  <wp:posOffset>3523615</wp:posOffset>
                </wp:positionH>
                <wp:positionV relativeFrom="paragraph">
                  <wp:posOffset>1800225</wp:posOffset>
                </wp:positionV>
                <wp:extent cx="66675" cy="66675"/>
                <wp:effectExtent l="0" t="0" r="9525" b="9525"/>
                <wp:wrapSquare wrapText="bothSides"/>
                <wp:docPr id="257" name="Rectangle 25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B429870-D19E-4BEB-8534-5066AC18124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6675" cy="66675"/>
                        </a:xfrm>
                        <a:prstGeom prst="rect">
                          <a:avLst/>
                        </a:prstGeom>
                        <a:solidFill>
                          <a:srgbClr val="BEBEBE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B1DAF2A" id="Rectangle 258" o:spid="_x0000_s1026" style="position:absolute;margin-left:277.45pt;margin-top:141.75pt;width:5.25pt;height:5.25pt;z-index:2519695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" fillcolor="#bebebe" stroked="f"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21728" behindDoc="0" locked="0" layoutInCell="1" allowOverlap="1" wp14:anchorId="5598FD4A" wp14:editId="7CAE3456">
                <wp:simplePos x="0" y="0"/>
                <wp:positionH relativeFrom="column">
                  <wp:posOffset>3676015</wp:posOffset>
                </wp:positionH>
                <wp:positionV relativeFrom="paragraph">
                  <wp:posOffset>1952625</wp:posOffset>
                </wp:positionV>
                <wp:extent cx="66675" cy="66675"/>
                <wp:effectExtent l="0" t="0" r="28575" b="28575"/>
                <wp:wrapSquare wrapText="bothSides"/>
                <wp:docPr id="258" name="Rectangle 25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84084F5-4A4F-4D10-B1C6-85E9D51FA92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6675" cy="66675"/>
                        </a:xfrm>
                        <a:prstGeom prst="rect">
                          <a:avLst/>
                        </a:prstGeom>
                        <a:noFill/>
                        <a:ln w="6350" cap="rnd">
                          <a:solidFill>
                            <a:srgbClr val="BEBEBE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F6C980B" id="Rectangle 259" o:spid="_x0000_s1026" style="position:absolute;margin-left:289.45pt;margin-top:153.75pt;width:5.25pt;height:5.25pt;z-index:2519705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" filled="f" strokecolor="#bebebe" strokeweight=".5pt">
                <v:stroke joinstyle="round" endcap="round"/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22752" behindDoc="0" locked="0" layoutInCell="1" allowOverlap="1" wp14:anchorId="6A42ECCF" wp14:editId="421AB2EA">
                <wp:simplePos x="0" y="0"/>
                <wp:positionH relativeFrom="column">
                  <wp:posOffset>3561715</wp:posOffset>
                </wp:positionH>
                <wp:positionV relativeFrom="paragraph">
                  <wp:posOffset>1819275</wp:posOffset>
                </wp:positionV>
                <wp:extent cx="0" cy="25400"/>
                <wp:effectExtent l="0" t="0" r="38100" b="31750"/>
                <wp:wrapSquare wrapText="bothSides"/>
                <wp:docPr id="259" name="Line 26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C3D9098-9F6D-4B27-A9BE-C3CE0402A81F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V="1">
                          <a:off x="0" y="0"/>
                          <a:ext cx="0" cy="2540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0EA295B0" id="Line 260" o:spid="_x0000_s1026" style="position:absolute;flip:y;z-index:2519715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80.45pt,143.25pt" to="280.45pt,145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" strokeweight=".5pt">
                <v:stroke endcap="round"/>
                <w10:wrap type="square"/>
              </v:lin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23776" behindDoc="0" locked="0" layoutInCell="1" allowOverlap="1" wp14:anchorId="6C12AFEF" wp14:editId="154E9599">
                <wp:simplePos x="0" y="0"/>
                <wp:positionH relativeFrom="column">
                  <wp:posOffset>3079115</wp:posOffset>
                </wp:positionH>
                <wp:positionV relativeFrom="paragraph">
                  <wp:posOffset>1831975</wp:posOffset>
                </wp:positionV>
                <wp:extent cx="965200" cy="0"/>
                <wp:effectExtent l="0" t="0" r="0" b="0"/>
                <wp:wrapSquare wrapText="bothSides"/>
                <wp:docPr id="260" name="Line 26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0656001-3CD5-4678-815C-C5461A51E422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965200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678B33A0" id="Line 261" o:spid="_x0000_s1026" style="position:absolute;z-index:2519726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42.45pt,144.25pt" to="318.45pt,144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" strokeweight=".5pt">
                <v:stroke endcap="round"/>
                <w10:wrap type="square"/>
              </v:line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24800" behindDoc="0" locked="0" layoutInCell="1" allowOverlap="1" wp14:anchorId="709A3EB4" wp14:editId="02CDD937">
                <wp:simplePos x="0" y="0"/>
                <wp:positionH relativeFrom="column">
                  <wp:posOffset>4507865</wp:posOffset>
                </wp:positionH>
                <wp:positionV relativeFrom="paragraph">
                  <wp:posOffset>498475</wp:posOffset>
                </wp:positionV>
                <wp:extent cx="228600" cy="160020"/>
                <wp:effectExtent l="0" t="0" r="18415" b="0"/>
                <wp:wrapSquare wrapText="bothSides"/>
                <wp:docPr id="261" name="Rectangle 26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98ACF06-5AF6-45F7-A699-DD2AE7658FF2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28600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B337962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OR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09A3EB4" id="Rectangle 262" o:spid="_x0000_s1236" style="position:absolute;left:0;text-align:left;margin-left:354.95pt;margin-top:39.25pt;width:18pt;height:12.6pt;z-index:25197363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" filled="f" stroked="f">
                <v:textbox style="mso-fit-shape-to-text:t" inset="0,0,0,0">
                  <w:txbxContent>
                    <w:p w14:paraId="4B337962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OR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25824" behindDoc="0" locked="0" layoutInCell="1" allowOverlap="1" wp14:anchorId="6F85FE4F" wp14:editId="2E12C329">
                <wp:simplePos x="0" y="0"/>
                <wp:positionH relativeFrom="column">
                  <wp:posOffset>4463415</wp:posOffset>
                </wp:positionH>
                <wp:positionV relativeFrom="paragraph">
                  <wp:posOffset>2041525</wp:posOffset>
                </wp:positionV>
                <wp:extent cx="274320" cy="160020"/>
                <wp:effectExtent l="0" t="0" r="11430" b="0"/>
                <wp:wrapSquare wrapText="bothSides"/>
                <wp:docPr id="262" name="Rectangle 26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847562B-EF05-4D7A-BD8F-C1101562BF5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4320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0C47EAB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23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F85FE4F" id="Rectangle 263" o:spid="_x0000_s1237" style="position:absolute;left:0;text-align:left;margin-left:351.45pt;margin-top:160.75pt;width:21.6pt;height:12.6pt;z-index:25197465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" filled="f" stroked="f">
                <v:textbox style="mso-fit-shape-to-text:t" inset="0,0,0,0">
                  <w:txbxContent>
                    <w:p w14:paraId="10C47EAB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0.23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26848" behindDoc="0" locked="0" layoutInCell="1" allowOverlap="1" wp14:anchorId="20A847C5" wp14:editId="20D5CDDF">
                <wp:simplePos x="0" y="0"/>
                <wp:positionH relativeFrom="column">
                  <wp:posOffset>4463415</wp:posOffset>
                </wp:positionH>
                <wp:positionV relativeFrom="paragraph">
                  <wp:posOffset>2168525</wp:posOffset>
                </wp:positionV>
                <wp:extent cx="274320" cy="160020"/>
                <wp:effectExtent l="0" t="0" r="11430" b="0"/>
                <wp:wrapSquare wrapText="bothSides"/>
                <wp:docPr id="263" name="Rectangle 26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D597C3C-5D53-4503-BF07-AC9BE9BCCCC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4320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D3C2655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25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0A847C5" id="Rectangle 264" o:spid="_x0000_s1238" style="position:absolute;left:0;text-align:left;margin-left:351.45pt;margin-top:170.75pt;width:21.6pt;height:12.6pt;z-index:25197568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" filled="f" stroked="f">
                <v:textbox style="mso-fit-shape-to-text:t" inset="0,0,0,0">
                  <w:txbxContent>
                    <w:p w14:paraId="5D3C2655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0.25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27872" behindDoc="0" locked="0" layoutInCell="1" allowOverlap="1" wp14:anchorId="195D0C0B" wp14:editId="4547A38D">
                <wp:simplePos x="0" y="0"/>
                <wp:positionH relativeFrom="column">
                  <wp:posOffset>4463415</wp:posOffset>
                </wp:positionH>
                <wp:positionV relativeFrom="paragraph">
                  <wp:posOffset>765175</wp:posOffset>
                </wp:positionV>
                <wp:extent cx="274320" cy="153670"/>
                <wp:effectExtent l="0" t="0" r="11430" b="0"/>
                <wp:wrapSquare wrapText="bothSides"/>
                <wp:docPr id="264" name="Rectangle 26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A08E2BE-56F2-4521-9D0A-AB7C643D948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4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7977E44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22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95D0C0B" id="Rectangle 265" o:spid="_x0000_s1239" style="position:absolute;left:0;text-align:left;margin-left:351.45pt;margin-top:60.25pt;width:21.6pt;height:12.1pt;z-index:25197670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" filled="f" stroked="f">
                <v:textbox style="mso-fit-shape-to-text:t" inset="0,0,0,0">
                  <w:txbxContent>
                    <w:p w14:paraId="67977E44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22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28896" behindDoc="0" locked="0" layoutInCell="1" allowOverlap="1" wp14:anchorId="2030B7BC" wp14:editId="685A3342">
                <wp:simplePos x="0" y="0"/>
                <wp:positionH relativeFrom="column">
                  <wp:posOffset>4463415</wp:posOffset>
                </wp:positionH>
                <wp:positionV relativeFrom="paragraph">
                  <wp:posOffset>1019175</wp:posOffset>
                </wp:positionV>
                <wp:extent cx="274320" cy="153670"/>
                <wp:effectExtent l="0" t="0" r="11430" b="0"/>
                <wp:wrapSquare wrapText="bothSides"/>
                <wp:docPr id="265" name="Rectangle 26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C445FCB-EC44-450A-AD54-D4114BC08A8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4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9D3EC6B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12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030B7BC" id="Rectangle 266" o:spid="_x0000_s1240" style="position:absolute;left:0;text-align:left;margin-left:351.45pt;margin-top:80.25pt;width:21.6pt;height:12.1pt;z-index:2519777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" filled="f" stroked="f">
                <v:textbox style="mso-fit-shape-to-text:t" inset="0,0,0,0">
                  <w:txbxContent>
                    <w:p w14:paraId="39D3EC6B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12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29920" behindDoc="0" locked="0" layoutInCell="1" allowOverlap="1" wp14:anchorId="53B9CA19" wp14:editId="676D5F6A">
                <wp:simplePos x="0" y="0"/>
                <wp:positionH relativeFrom="column">
                  <wp:posOffset>4463415</wp:posOffset>
                </wp:positionH>
                <wp:positionV relativeFrom="paragraph">
                  <wp:posOffset>1273175</wp:posOffset>
                </wp:positionV>
                <wp:extent cx="274320" cy="153670"/>
                <wp:effectExtent l="0" t="0" r="11430" b="0"/>
                <wp:wrapSquare wrapText="bothSides"/>
                <wp:docPr id="266" name="Rectangle 26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6A78F81F-CCB9-4236-B1E5-B257EE5B39C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4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2218610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32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3B9CA19" id="Rectangle 267" o:spid="_x0000_s1241" style="position:absolute;left:0;text-align:left;margin-left:351.45pt;margin-top:100.25pt;width:21.6pt;height:12.1pt;z-index:25197875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" filled="f" stroked="f">
                <v:textbox style="mso-fit-shape-to-text:t" inset="0,0,0,0">
                  <w:txbxContent>
                    <w:p w14:paraId="12218610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32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30944" behindDoc="0" locked="0" layoutInCell="1" allowOverlap="1" wp14:anchorId="02D78C46" wp14:editId="69F249AF">
                <wp:simplePos x="0" y="0"/>
                <wp:positionH relativeFrom="column">
                  <wp:posOffset>4463415</wp:posOffset>
                </wp:positionH>
                <wp:positionV relativeFrom="paragraph">
                  <wp:posOffset>1533525</wp:posOffset>
                </wp:positionV>
                <wp:extent cx="274320" cy="153670"/>
                <wp:effectExtent l="0" t="0" r="11430" b="0"/>
                <wp:wrapSquare wrapText="bothSides"/>
                <wp:docPr id="267" name="Rectangle 26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3BFB0E6-1247-49F9-A12C-B521D90587C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4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B20C857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33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2D78C46" id="Rectangle 268" o:spid="_x0000_s1242" style="position:absolute;left:0;text-align:left;margin-left:351.45pt;margin-top:120.75pt;width:21.6pt;height:12.1pt;z-index:25197977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" filled="f" stroked="f">
                <v:textbox style="mso-fit-shape-to-text:t" inset="0,0,0,0">
                  <w:txbxContent>
                    <w:p w14:paraId="2B20C857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33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31968" behindDoc="0" locked="0" layoutInCell="1" allowOverlap="1" wp14:anchorId="3566312E" wp14:editId="0F01B929">
                <wp:simplePos x="0" y="0"/>
                <wp:positionH relativeFrom="column">
                  <wp:posOffset>4463415</wp:posOffset>
                </wp:positionH>
                <wp:positionV relativeFrom="paragraph">
                  <wp:posOffset>1787525</wp:posOffset>
                </wp:positionV>
                <wp:extent cx="274320" cy="153670"/>
                <wp:effectExtent l="0" t="0" r="11430" b="0"/>
                <wp:wrapSquare wrapText="bothSides"/>
                <wp:docPr id="268" name="Rectangle 26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6F9E682-7A46-49F4-B6A1-CBDA92FB204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43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3B271BF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33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566312E" id="Rectangle 269" o:spid="_x0000_s1243" style="position:absolute;left:0;text-align:left;margin-left:351.45pt;margin-top:140.75pt;width:21.6pt;height:12.1pt;z-index:25198080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" filled="f" stroked="f">
                <v:textbox style="mso-fit-shape-to-text:t" inset="0,0,0,0">
                  <w:txbxContent>
                    <w:p w14:paraId="23B271BF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33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32992" behindDoc="0" locked="0" layoutInCell="1" allowOverlap="1" wp14:anchorId="4D9815A5" wp14:editId="502913AA">
                <wp:simplePos x="0" y="0"/>
                <wp:positionH relativeFrom="column">
                  <wp:posOffset>4907915</wp:posOffset>
                </wp:positionH>
                <wp:positionV relativeFrom="paragraph">
                  <wp:posOffset>498475</wp:posOffset>
                </wp:positionV>
                <wp:extent cx="436245" cy="160020"/>
                <wp:effectExtent l="0" t="0" r="3810" b="0"/>
                <wp:wrapSquare wrapText="bothSides"/>
                <wp:docPr id="269" name="Rectangle 27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3ADF285-6421-4565-964E-AC4FF0A77AF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36245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FC27273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95%-CI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D9815A5" id="Rectangle 270" o:spid="_x0000_s1244" style="position:absolute;left:0;text-align:left;margin-left:386.45pt;margin-top:39.25pt;width:34.35pt;height:12.6pt;z-index:25198182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" filled="f" stroked="f">
                <v:textbox style="mso-fit-shape-to-text:t" inset="0,0,0,0">
                  <w:txbxContent>
                    <w:p w14:paraId="0FC27273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95%-CI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34016" behindDoc="0" locked="0" layoutInCell="1" allowOverlap="1" wp14:anchorId="6B250779" wp14:editId="52E43C52">
                <wp:simplePos x="0" y="0"/>
                <wp:positionH relativeFrom="column">
                  <wp:posOffset>4698365</wp:posOffset>
                </wp:positionH>
                <wp:positionV relativeFrom="paragraph">
                  <wp:posOffset>2041525</wp:posOffset>
                </wp:positionV>
                <wp:extent cx="644525" cy="160020"/>
                <wp:effectExtent l="0" t="0" r="7620" b="0"/>
                <wp:wrapSquare wrapText="bothSides"/>
                <wp:docPr id="270" name="Rectangle 27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A8DFA4E-CC36-4BD6-B1A3-154EAD7A18F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44525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1AD52E3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[0.06; 0.94]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B250779" id="Rectangle 271" o:spid="_x0000_s1245" style="position:absolute;left:0;text-align:left;margin-left:369.95pt;margin-top:160.75pt;width:50.75pt;height:12.6pt;z-index:25198284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" filled="f" stroked="f">
                <v:textbox style="mso-fit-shape-to-text:t" inset="0,0,0,0">
                  <w:txbxContent>
                    <w:p w14:paraId="31AD52E3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[0.06; 0.94]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35040" behindDoc="0" locked="0" layoutInCell="1" allowOverlap="1" wp14:anchorId="3F9E1E67" wp14:editId="18EAEE48">
                <wp:simplePos x="0" y="0"/>
                <wp:positionH relativeFrom="column">
                  <wp:posOffset>4698365</wp:posOffset>
                </wp:positionH>
                <wp:positionV relativeFrom="paragraph">
                  <wp:posOffset>2168525</wp:posOffset>
                </wp:positionV>
                <wp:extent cx="644525" cy="160020"/>
                <wp:effectExtent l="0" t="0" r="7620" b="0"/>
                <wp:wrapSquare wrapText="bothSides"/>
                <wp:docPr id="271" name="Rectangle 27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B8B4438-B66F-4B5D-8689-82FCDD807D9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44525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1518F47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[0.06; 1.00]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F9E1E67" id="Rectangle 272" o:spid="_x0000_s1246" style="position:absolute;left:0;text-align:left;margin-left:369.95pt;margin-top:170.75pt;width:50.75pt;height:12.6pt;z-index:25198387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" filled="f" stroked="f">
                <v:textbox style="mso-fit-shape-to-text:t" inset="0,0,0,0">
                  <w:txbxContent>
                    <w:p w14:paraId="61518F47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[0.06; 1.00]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36064" behindDoc="0" locked="0" layoutInCell="1" allowOverlap="1" wp14:anchorId="393F5FFC" wp14:editId="07C4077E">
                <wp:simplePos x="0" y="0"/>
                <wp:positionH relativeFrom="column">
                  <wp:posOffset>4717415</wp:posOffset>
                </wp:positionH>
                <wp:positionV relativeFrom="paragraph">
                  <wp:posOffset>765175</wp:posOffset>
                </wp:positionV>
                <wp:extent cx="623570" cy="153670"/>
                <wp:effectExtent l="0" t="0" r="5715" b="0"/>
                <wp:wrapSquare wrapText="bothSides"/>
                <wp:docPr id="272" name="Rectangle 27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1302773-2DFF-4A4F-8B76-C94D16833B92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2357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0F27535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[0.01; 4.77]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93F5FFC" id="Rectangle 273" o:spid="_x0000_s1247" style="position:absolute;left:0;text-align:left;margin-left:371.45pt;margin-top:60.25pt;width:49.1pt;height:12.1pt;z-index:25198489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" filled="f" stroked="f">
                <v:textbox style="mso-fit-shape-to-text:t" inset="0,0,0,0">
                  <w:txbxContent>
                    <w:p w14:paraId="10F27535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[0.01; 4.77]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37088" behindDoc="0" locked="0" layoutInCell="1" allowOverlap="1" wp14:anchorId="1B7DB57A" wp14:editId="06601D42">
                <wp:simplePos x="0" y="0"/>
                <wp:positionH relativeFrom="column">
                  <wp:posOffset>4717415</wp:posOffset>
                </wp:positionH>
                <wp:positionV relativeFrom="paragraph">
                  <wp:posOffset>1019175</wp:posOffset>
                </wp:positionV>
                <wp:extent cx="623570" cy="153670"/>
                <wp:effectExtent l="0" t="0" r="5715" b="0"/>
                <wp:wrapSquare wrapText="bothSides"/>
                <wp:docPr id="273" name="Rectangle 27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4926184-FE55-4495-B490-6F8E9626FCA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2357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08720A3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[0.01; 2.49]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B7DB57A" id="Rectangle 274" o:spid="_x0000_s1248" style="position:absolute;left:0;text-align:left;margin-left:371.45pt;margin-top:80.25pt;width:49.1pt;height:12.1pt;z-index:25198592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" filled="f" stroked="f">
                <v:textbox style="mso-fit-shape-to-text:t" inset="0,0,0,0">
                  <w:txbxContent>
                    <w:p w14:paraId="408720A3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[0.01; 2.49]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38112" behindDoc="0" locked="0" layoutInCell="1" allowOverlap="1" wp14:anchorId="00C8AFD8" wp14:editId="304F0E19">
                <wp:simplePos x="0" y="0"/>
                <wp:positionH relativeFrom="column">
                  <wp:posOffset>4717415</wp:posOffset>
                </wp:positionH>
                <wp:positionV relativeFrom="paragraph">
                  <wp:posOffset>1273175</wp:posOffset>
                </wp:positionV>
                <wp:extent cx="623570" cy="153670"/>
                <wp:effectExtent l="0" t="0" r="5715" b="0"/>
                <wp:wrapSquare wrapText="bothSides"/>
                <wp:docPr id="274" name="Rectangle 27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5A1D5D0-345D-4978-8886-640DF9AF101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2357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AFBD167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[0.01; 8.23]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0C8AFD8" id="Rectangle 275" o:spid="_x0000_s1249" style="position:absolute;left:0;text-align:left;margin-left:371.45pt;margin-top:100.25pt;width:49.1pt;height:12.1pt;z-index:25198694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" filled="f" stroked="f">
                <v:textbox style="mso-fit-shape-to-text:t" inset="0,0,0,0">
                  <w:txbxContent>
                    <w:p w14:paraId="1AFBD167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[0.01; 8.23]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39136" behindDoc="0" locked="0" layoutInCell="1" allowOverlap="1" wp14:anchorId="7FB8ADAA" wp14:editId="63DC937F">
                <wp:simplePos x="0" y="0"/>
                <wp:positionH relativeFrom="column">
                  <wp:posOffset>4717415</wp:posOffset>
                </wp:positionH>
                <wp:positionV relativeFrom="paragraph">
                  <wp:posOffset>1533525</wp:posOffset>
                </wp:positionV>
                <wp:extent cx="623570" cy="153670"/>
                <wp:effectExtent l="0" t="0" r="5715" b="0"/>
                <wp:wrapSquare wrapText="bothSides"/>
                <wp:docPr id="275" name="Rectangle 27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C372656-291C-4C2E-BB0F-FEB80F3F426B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2357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99D1B22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[0.01; 8.19]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FB8ADAA" id="Rectangle 276" o:spid="_x0000_s1250" style="position:absolute;left:0;text-align:left;margin-left:371.45pt;margin-top:120.75pt;width:49.1pt;height:12.1pt;z-index:25198796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" filled="f" stroked="f">
                <v:textbox style="mso-fit-shape-to-text:t" inset="0,0,0,0">
                  <w:txbxContent>
                    <w:p w14:paraId="499D1B22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[0.01; 8.19]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40160" behindDoc="0" locked="0" layoutInCell="1" allowOverlap="1" wp14:anchorId="625757F0" wp14:editId="201354BE">
                <wp:simplePos x="0" y="0"/>
                <wp:positionH relativeFrom="column">
                  <wp:posOffset>4717415</wp:posOffset>
                </wp:positionH>
                <wp:positionV relativeFrom="paragraph">
                  <wp:posOffset>1787525</wp:posOffset>
                </wp:positionV>
                <wp:extent cx="623570" cy="153670"/>
                <wp:effectExtent l="0" t="0" r="5715" b="0"/>
                <wp:wrapSquare wrapText="bothSides"/>
                <wp:docPr id="276" name="Rectangle 27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EF9AFA4-49E4-4332-8F07-8ECEF9FA69E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2357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B26C277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[0.01; 8.38]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25757F0" id="Rectangle 277" o:spid="_x0000_s1251" style="position:absolute;left:0;text-align:left;margin-left:371.45pt;margin-top:140.75pt;width:49.1pt;height:12.1pt;z-index:25198899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" filled="f" stroked="f">
                <v:textbox style="mso-fit-shape-to-text:t" inset="0,0,0,0">
                  <w:txbxContent>
                    <w:p w14:paraId="2B26C277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[0.01; 8.38]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41184" behindDoc="0" locked="0" layoutInCell="1" allowOverlap="1" wp14:anchorId="5A7DA216" wp14:editId="20A6BC31">
                <wp:simplePos x="0" y="0"/>
                <wp:positionH relativeFrom="column">
                  <wp:posOffset>5371465</wp:posOffset>
                </wp:positionH>
                <wp:positionV relativeFrom="paragraph">
                  <wp:posOffset>498475</wp:posOffset>
                </wp:positionV>
                <wp:extent cx="394970" cy="160020"/>
                <wp:effectExtent l="0" t="0" r="18415" b="0"/>
                <wp:wrapSquare wrapText="bothSides"/>
                <wp:docPr id="277" name="Rectangle 27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4833048-481F-423F-90E8-EF5B145CAE4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94970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8FF2447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(fixed)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A7DA216" id="Rectangle 278" o:spid="_x0000_s1252" style="position:absolute;left:0;text-align:left;margin-left:422.95pt;margin-top:39.25pt;width:31.1pt;height:12.6pt;z-index:25199001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" filled="f" stroked="f">
                <v:textbox style="mso-fit-shape-to-text:t" inset="0,0,0,0">
                  <w:txbxContent>
                    <w:p w14:paraId="08FF2447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(fixed)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42208" behindDoc="0" locked="0" layoutInCell="1" allowOverlap="1" wp14:anchorId="02E2C7BE" wp14:editId="378E5BFF">
                <wp:simplePos x="0" y="0"/>
                <wp:positionH relativeFrom="column">
                  <wp:posOffset>5320665</wp:posOffset>
                </wp:positionH>
                <wp:positionV relativeFrom="paragraph">
                  <wp:posOffset>2041525</wp:posOffset>
                </wp:positionV>
                <wp:extent cx="442595" cy="160020"/>
                <wp:effectExtent l="0" t="0" r="17145" b="0"/>
                <wp:wrapSquare wrapText="bothSides"/>
                <wp:docPr id="278" name="Rectangle 27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4AF480D-1A93-492D-99ED-CCA3A130761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42595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F1F717D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00.0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2E2C7BE" id="Rectangle 279" o:spid="_x0000_s1253" style="position:absolute;left:0;text-align:left;margin-left:418.95pt;margin-top:160.75pt;width:34.85pt;height:12.6pt;z-index:25199104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" filled="f" stroked="f">
                <v:textbox style="mso-fit-shape-to-text:t" inset="0,0,0,0">
                  <w:txbxContent>
                    <w:p w14:paraId="3F1F717D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100.0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43232" behindDoc="0" locked="0" layoutInCell="1" allowOverlap="1" wp14:anchorId="3E6588E2" wp14:editId="6B6C2851">
                <wp:simplePos x="0" y="0"/>
                <wp:positionH relativeFrom="column">
                  <wp:posOffset>5638165</wp:posOffset>
                </wp:positionH>
                <wp:positionV relativeFrom="paragraph">
                  <wp:posOffset>2168525</wp:posOffset>
                </wp:positionV>
                <wp:extent cx="127000" cy="160020"/>
                <wp:effectExtent l="0" t="0" r="8255" b="0"/>
                <wp:wrapSquare wrapText="bothSides"/>
                <wp:docPr id="279" name="Rectangle 28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CAD7536-5976-48A1-9B65-F8641ED0609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7000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4519D01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--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E6588E2" id="Rectangle 280" o:spid="_x0000_s1254" style="position:absolute;left:0;text-align:left;margin-left:443.95pt;margin-top:170.75pt;width:10pt;height:12.6pt;z-index:2519920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" filled="f" stroked="f">
                <v:textbox style="mso-fit-shape-to-text:t" inset="0,0,0,0">
                  <w:txbxContent>
                    <w:p w14:paraId="34519D01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--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44256" behindDoc="0" locked="0" layoutInCell="1" allowOverlap="1" wp14:anchorId="554DD3E7" wp14:editId="2F538DBC">
                <wp:simplePos x="0" y="0"/>
                <wp:positionH relativeFrom="column">
                  <wp:posOffset>5390515</wp:posOffset>
                </wp:positionH>
                <wp:positionV relativeFrom="paragraph">
                  <wp:posOffset>765175</wp:posOffset>
                </wp:positionV>
                <wp:extent cx="375920" cy="153670"/>
                <wp:effectExtent l="0" t="0" r="16510" b="0"/>
                <wp:wrapSquare wrapText="bothSides"/>
                <wp:docPr id="280" name="Rectangle 28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759DC11-71A6-4EE3-A5EC-20B084C45E1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59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A010BFA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22.3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54DD3E7" id="Rectangle 281" o:spid="_x0000_s1255" style="position:absolute;left:0;text-align:left;margin-left:424.45pt;margin-top:60.25pt;width:29.6pt;height:12.1pt;z-index:25199308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" filled="f" stroked="f">
                <v:textbox style="mso-fit-shape-to-text:t" inset="0,0,0,0">
                  <w:txbxContent>
                    <w:p w14:paraId="3A010BFA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22.3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45280" behindDoc="0" locked="0" layoutInCell="1" allowOverlap="1" wp14:anchorId="652A10AB" wp14:editId="337124C3">
                <wp:simplePos x="0" y="0"/>
                <wp:positionH relativeFrom="column">
                  <wp:posOffset>5447665</wp:posOffset>
                </wp:positionH>
                <wp:positionV relativeFrom="paragraph">
                  <wp:posOffset>892175</wp:posOffset>
                </wp:positionV>
                <wp:extent cx="315595" cy="153670"/>
                <wp:effectExtent l="0" t="0" r="15875" b="0"/>
                <wp:wrapSquare wrapText="bothSides"/>
                <wp:docPr id="281" name="Rectangle 28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331EC21-5B09-4023-8980-6A8E0C32BF1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155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5353CC7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0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52A10AB" id="Rectangle 282" o:spid="_x0000_s1256" style="position:absolute;left:0;text-align:left;margin-left:428.95pt;margin-top:70.25pt;width:24.85pt;height:12.1pt;z-index:25199411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" filled="f" stroked="f">
                <v:textbox style="mso-fit-shape-to-text:t" inset="0,0,0,0">
                  <w:txbxContent>
                    <w:p w14:paraId="55353CC7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0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46304" behindDoc="0" locked="0" layoutInCell="1" allowOverlap="1" wp14:anchorId="1EB81D56" wp14:editId="169C20EA">
                <wp:simplePos x="0" y="0"/>
                <wp:positionH relativeFrom="column">
                  <wp:posOffset>5390515</wp:posOffset>
                </wp:positionH>
                <wp:positionV relativeFrom="paragraph">
                  <wp:posOffset>1019175</wp:posOffset>
                </wp:positionV>
                <wp:extent cx="375920" cy="153670"/>
                <wp:effectExtent l="0" t="0" r="16510" b="0"/>
                <wp:wrapSquare wrapText="bothSides"/>
                <wp:docPr id="282" name="Rectangle 28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DB43BC4-FF01-4526-8852-D03AEDBDACF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59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66978A7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34.5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EB81D56" id="Rectangle 283" o:spid="_x0000_s1257" style="position:absolute;left:0;text-align:left;margin-left:424.45pt;margin-top:80.25pt;width:29.6pt;height:12.1pt;z-index:25199513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" filled="f" stroked="f">
                <v:textbox style="mso-fit-shape-to-text:t" inset="0,0,0,0">
                  <w:txbxContent>
                    <w:p w14:paraId="766978A7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34.5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47328" behindDoc="0" locked="0" layoutInCell="1" allowOverlap="1" wp14:anchorId="71D7632C" wp14:editId="7EA75CD6">
                <wp:simplePos x="0" y="0"/>
                <wp:positionH relativeFrom="column">
                  <wp:posOffset>5447665</wp:posOffset>
                </wp:positionH>
                <wp:positionV relativeFrom="paragraph">
                  <wp:posOffset>1146175</wp:posOffset>
                </wp:positionV>
                <wp:extent cx="315595" cy="153670"/>
                <wp:effectExtent l="0" t="0" r="15875" b="0"/>
                <wp:wrapSquare wrapText="bothSides"/>
                <wp:docPr id="283" name="Rectangle 28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4DA193A-BC6E-42DE-AC8F-BF63CD2F53A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155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746A11E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0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1D7632C" id="Rectangle 284" o:spid="_x0000_s1258" style="position:absolute;left:0;text-align:left;margin-left:428.95pt;margin-top:90.25pt;width:24.85pt;height:12.1pt;z-index:25199616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" filled="f" stroked="f">
                <v:textbox style="mso-fit-shape-to-text:t" inset="0,0,0,0">
                  <w:txbxContent>
                    <w:p w14:paraId="4746A11E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0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48352" behindDoc="0" locked="0" layoutInCell="1" allowOverlap="1" wp14:anchorId="1BD3A353" wp14:editId="75A187E8">
                <wp:simplePos x="0" y="0"/>
                <wp:positionH relativeFrom="column">
                  <wp:posOffset>5390515</wp:posOffset>
                </wp:positionH>
                <wp:positionV relativeFrom="paragraph">
                  <wp:posOffset>1273175</wp:posOffset>
                </wp:positionV>
                <wp:extent cx="375920" cy="153670"/>
                <wp:effectExtent l="0" t="0" r="16510" b="0"/>
                <wp:wrapSquare wrapText="bothSides"/>
                <wp:docPr id="284" name="Rectangle 28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561FCA6-6772-436C-8F10-CBA5D13EB9C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59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B9FDEE0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4.4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BD3A353" id="Rectangle 285" o:spid="_x0000_s1259" style="position:absolute;left:0;text-align:left;margin-left:424.45pt;margin-top:100.25pt;width:29.6pt;height:12.1pt;z-index:25199718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" filled="f" stroked="f">
                <v:textbox style="mso-fit-shape-to-text:t" inset="0,0,0,0">
                  <w:txbxContent>
                    <w:p w14:paraId="7B9FDEE0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4.4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49376" behindDoc="0" locked="0" layoutInCell="1" allowOverlap="1" wp14:anchorId="652596B5" wp14:editId="50E7CD63">
                <wp:simplePos x="0" y="0"/>
                <wp:positionH relativeFrom="column">
                  <wp:posOffset>5447665</wp:posOffset>
                </wp:positionH>
                <wp:positionV relativeFrom="paragraph">
                  <wp:posOffset>1406525</wp:posOffset>
                </wp:positionV>
                <wp:extent cx="315595" cy="153670"/>
                <wp:effectExtent l="0" t="0" r="15875" b="0"/>
                <wp:wrapSquare wrapText="bothSides"/>
                <wp:docPr id="285" name="Rectangle 28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8CF3C6D-5D06-4199-BF1D-453E69F9529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155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F36358E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0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52596B5" id="Rectangle 286" o:spid="_x0000_s1260" style="position:absolute;left:0;text-align:left;margin-left:428.95pt;margin-top:110.75pt;width:24.85pt;height:12.1pt;z-index:25199820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" filled="f" stroked="f">
                <v:textbox style="mso-fit-shape-to-text:t" inset="0,0,0,0">
                  <w:txbxContent>
                    <w:p w14:paraId="3F36358E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0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50400" behindDoc="0" locked="0" layoutInCell="1" allowOverlap="1" wp14:anchorId="00915DD6" wp14:editId="67BF1D6A">
                <wp:simplePos x="0" y="0"/>
                <wp:positionH relativeFrom="column">
                  <wp:posOffset>5390515</wp:posOffset>
                </wp:positionH>
                <wp:positionV relativeFrom="paragraph">
                  <wp:posOffset>1533525</wp:posOffset>
                </wp:positionV>
                <wp:extent cx="375920" cy="153670"/>
                <wp:effectExtent l="0" t="0" r="16510" b="0"/>
                <wp:wrapSquare wrapText="bothSides"/>
                <wp:docPr id="286" name="Rectangle 28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C0C52E5-61AE-425A-8AAF-726ABD39056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59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DB15DEF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4.6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0915DD6" id="Rectangle 287" o:spid="_x0000_s1261" style="position:absolute;left:0;text-align:left;margin-left:424.45pt;margin-top:120.75pt;width:29.6pt;height:12.1pt;z-index:25199923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" filled="f" stroked="f">
                <v:textbox style="mso-fit-shape-to-text:t" inset="0,0,0,0">
                  <w:txbxContent>
                    <w:p w14:paraId="1DB15DEF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4.6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51424" behindDoc="0" locked="0" layoutInCell="1" allowOverlap="1" wp14:anchorId="46E04654" wp14:editId="29D84C2B">
                <wp:simplePos x="0" y="0"/>
                <wp:positionH relativeFrom="column">
                  <wp:posOffset>5447665</wp:posOffset>
                </wp:positionH>
                <wp:positionV relativeFrom="paragraph">
                  <wp:posOffset>1660525</wp:posOffset>
                </wp:positionV>
                <wp:extent cx="315595" cy="153670"/>
                <wp:effectExtent l="0" t="0" r="15875" b="0"/>
                <wp:wrapSquare wrapText="bothSides"/>
                <wp:docPr id="287" name="Rectangle 28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7413E90-C0C7-4677-8B18-9BA6870E67F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155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86D4908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0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6E04654" id="Rectangle 288" o:spid="_x0000_s1262" style="position:absolute;left:0;text-align:left;margin-left:428.95pt;margin-top:130.75pt;width:24.85pt;height:12.1pt;z-index:25200025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" filled="f" stroked="f">
                <v:textbox style="mso-fit-shape-to-text:t" inset="0,0,0,0">
                  <w:txbxContent>
                    <w:p w14:paraId="386D4908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0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52448" behindDoc="0" locked="0" layoutInCell="1" allowOverlap="1" wp14:anchorId="2B3657D5" wp14:editId="69EECD3C">
                <wp:simplePos x="0" y="0"/>
                <wp:positionH relativeFrom="column">
                  <wp:posOffset>5390515</wp:posOffset>
                </wp:positionH>
                <wp:positionV relativeFrom="paragraph">
                  <wp:posOffset>1787525</wp:posOffset>
                </wp:positionV>
                <wp:extent cx="375920" cy="153670"/>
                <wp:effectExtent l="0" t="0" r="16510" b="0"/>
                <wp:wrapSquare wrapText="bothSides"/>
                <wp:docPr id="288" name="Rectangle 28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684BE1A-0065-4CDF-BA6A-D928BD10F2DF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59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3977C04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4.3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B3657D5" id="Rectangle 289" o:spid="_x0000_s1263" style="position:absolute;left:0;text-align:left;margin-left:424.45pt;margin-top:140.75pt;width:29.6pt;height:12.1pt;z-index:25200128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" filled="f" stroked="f">
                <v:textbox style="mso-fit-shape-to-text:t" inset="0,0,0,0">
                  <w:txbxContent>
                    <w:p w14:paraId="53977C04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4.3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53472" behindDoc="0" locked="0" layoutInCell="1" allowOverlap="1" wp14:anchorId="0FA52DC2" wp14:editId="094458CF">
                <wp:simplePos x="0" y="0"/>
                <wp:positionH relativeFrom="column">
                  <wp:posOffset>5327015</wp:posOffset>
                </wp:positionH>
                <wp:positionV relativeFrom="paragraph">
                  <wp:posOffset>371475</wp:posOffset>
                </wp:positionV>
                <wp:extent cx="436245" cy="160020"/>
                <wp:effectExtent l="0" t="0" r="3810" b="0"/>
                <wp:wrapSquare wrapText="bothSides"/>
                <wp:docPr id="289" name="Rectangle 29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6857809-E951-454A-8853-B24942AB5E9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36245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57D838F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Weight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FA52DC2" id="Rectangle 290" o:spid="_x0000_s1264" style="position:absolute;left:0;text-align:left;margin-left:419.45pt;margin-top:29.25pt;width:34.35pt;height:12.6pt;z-index:25200230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" filled="f" stroked="f">
                <v:textbox style="mso-fit-shape-to-text:t" inset="0,0,0,0">
                  <w:txbxContent>
                    <w:p w14:paraId="757D838F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Weight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54496" behindDoc="0" locked="0" layoutInCell="1" allowOverlap="1" wp14:anchorId="7C2BD54C" wp14:editId="1E0FA0CB">
                <wp:simplePos x="0" y="0"/>
                <wp:positionH relativeFrom="column">
                  <wp:posOffset>5733415</wp:posOffset>
                </wp:positionH>
                <wp:positionV relativeFrom="paragraph">
                  <wp:posOffset>498475</wp:posOffset>
                </wp:positionV>
                <wp:extent cx="549275" cy="160020"/>
                <wp:effectExtent l="0" t="0" r="16510" b="0"/>
                <wp:wrapSquare wrapText="bothSides"/>
                <wp:docPr id="290" name="Rectangle 29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602B81F-58DD-4F35-9C79-F569BE788CE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49275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B2D0A8B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(random)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C2BD54C" id="Rectangle 291" o:spid="_x0000_s1265" style="position:absolute;left:0;text-align:left;margin-left:451.45pt;margin-top:39.25pt;width:43.25pt;height:12.6pt;z-index:2520033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" filled="f" stroked="f">
                <v:textbox style="mso-fit-shape-to-text:t" inset="0,0,0,0">
                  <w:txbxContent>
                    <w:p w14:paraId="6B2D0A8B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(random)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55520" behindDoc="0" locked="0" layoutInCell="1" allowOverlap="1" wp14:anchorId="5887842C" wp14:editId="589849EF">
                <wp:simplePos x="0" y="0"/>
                <wp:positionH relativeFrom="column">
                  <wp:posOffset>6152515</wp:posOffset>
                </wp:positionH>
                <wp:positionV relativeFrom="paragraph">
                  <wp:posOffset>2041525</wp:posOffset>
                </wp:positionV>
                <wp:extent cx="127000" cy="160020"/>
                <wp:effectExtent l="0" t="0" r="8255" b="0"/>
                <wp:wrapSquare wrapText="bothSides"/>
                <wp:docPr id="291" name="Rectangle 29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3236BE4-B4BE-4096-B708-DCAA0C3FFB8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7000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9FA719B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--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887842C" id="Rectangle 292" o:spid="_x0000_s1266" style="position:absolute;left:0;text-align:left;margin-left:484.45pt;margin-top:160.75pt;width:10pt;height:12.6pt;z-index:25200435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" filled="f" stroked="f">
                <v:textbox style="mso-fit-shape-to-text:t" inset="0,0,0,0">
                  <w:txbxContent>
                    <w:p w14:paraId="39FA719B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--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56544" behindDoc="0" locked="0" layoutInCell="1" allowOverlap="1" wp14:anchorId="5FA93824" wp14:editId="65594CE2">
                <wp:simplePos x="0" y="0"/>
                <wp:positionH relativeFrom="column">
                  <wp:posOffset>5841365</wp:posOffset>
                </wp:positionH>
                <wp:positionV relativeFrom="paragraph">
                  <wp:posOffset>2168525</wp:posOffset>
                </wp:positionV>
                <wp:extent cx="442595" cy="160020"/>
                <wp:effectExtent l="0" t="0" r="17145" b="0"/>
                <wp:wrapSquare wrapText="bothSides"/>
                <wp:docPr id="292" name="Rectangle 29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AA7D88E-C6A6-4C99-8303-6E6442F6E44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42595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7E50B91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00.0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FA93824" id="Rectangle 293" o:spid="_x0000_s1267" style="position:absolute;left:0;text-align:left;margin-left:459.95pt;margin-top:170.75pt;width:34.85pt;height:12.6pt;z-index:25200537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" filled="f" stroked="f">
                <v:textbox style="mso-fit-shape-to-text:t" inset="0,0,0,0">
                  <w:txbxContent>
                    <w:p w14:paraId="57E50B91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100.0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57568" behindDoc="0" locked="0" layoutInCell="1" allowOverlap="1" wp14:anchorId="7A4D4F1D" wp14:editId="2DE76BFE">
                <wp:simplePos x="0" y="0"/>
                <wp:positionH relativeFrom="column">
                  <wp:posOffset>5904865</wp:posOffset>
                </wp:positionH>
                <wp:positionV relativeFrom="paragraph">
                  <wp:posOffset>765175</wp:posOffset>
                </wp:positionV>
                <wp:extent cx="375920" cy="153670"/>
                <wp:effectExtent l="0" t="0" r="16510" b="0"/>
                <wp:wrapSquare wrapText="bothSides"/>
                <wp:docPr id="293" name="Rectangle 29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7815868-3941-481D-B003-A5475B149E5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59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8F9A5BA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21.0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A4D4F1D" id="Rectangle 294" o:spid="_x0000_s1268" style="position:absolute;left:0;text-align:left;margin-left:464.95pt;margin-top:60.25pt;width:29.6pt;height:12.1pt;z-index:25200640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" filled="f" stroked="f">
                <v:textbox style="mso-fit-shape-to-text:t" inset="0,0,0,0">
                  <w:txbxContent>
                    <w:p w14:paraId="08F9A5BA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21.0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58592" behindDoc="0" locked="0" layoutInCell="1" allowOverlap="1" wp14:anchorId="0F389BA7" wp14:editId="2226CCB6">
                <wp:simplePos x="0" y="0"/>
                <wp:positionH relativeFrom="column">
                  <wp:posOffset>5968365</wp:posOffset>
                </wp:positionH>
                <wp:positionV relativeFrom="paragraph">
                  <wp:posOffset>892175</wp:posOffset>
                </wp:positionV>
                <wp:extent cx="315595" cy="153670"/>
                <wp:effectExtent l="0" t="0" r="15875" b="0"/>
                <wp:wrapSquare wrapText="bothSides"/>
                <wp:docPr id="294" name="Rectangle 29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6F83D813-CBB2-46F2-945D-31EAFE08A27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155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C578132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0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F389BA7" id="Rectangle 295" o:spid="_x0000_s1269" style="position:absolute;left:0;text-align:left;margin-left:469.95pt;margin-top:70.25pt;width:24.85pt;height:12.1pt;z-index:25200742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" filled="f" stroked="f">
                <v:textbox style="mso-fit-shape-to-text:t" inset="0,0,0,0">
                  <w:txbxContent>
                    <w:p w14:paraId="6C578132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0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59616" behindDoc="0" locked="0" layoutInCell="1" allowOverlap="1" wp14:anchorId="72AE6B59" wp14:editId="45882900">
                <wp:simplePos x="0" y="0"/>
                <wp:positionH relativeFrom="column">
                  <wp:posOffset>5904865</wp:posOffset>
                </wp:positionH>
                <wp:positionV relativeFrom="paragraph">
                  <wp:posOffset>1019175</wp:posOffset>
                </wp:positionV>
                <wp:extent cx="375920" cy="153670"/>
                <wp:effectExtent l="0" t="0" r="16510" b="0"/>
                <wp:wrapSquare wrapText="bothSides"/>
                <wp:docPr id="295" name="Rectangle 29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06921FD-E88E-4D53-9CA9-C67041FF9CC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59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40456F1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21.9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2AE6B59" id="Rectangle 296" o:spid="_x0000_s1270" style="position:absolute;left:0;text-align:left;margin-left:464.95pt;margin-top:80.25pt;width:29.6pt;height:12.1pt;z-index:25200844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" filled="f" stroked="f">
                <v:textbox style="mso-fit-shape-to-text:t" inset="0,0,0,0">
                  <w:txbxContent>
                    <w:p w14:paraId="740456F1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21.9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60640" behindDoc="0" locked="0" layoutInCell="1" allowOverlap="1" wp14:anchorId="00D2213F" wp14:editId="1399B866">
                <wp:simplePos x="0" y="0"/>
                <wp:positionH relativeFrom="column">
                  <wp:posOffset>5968365</wp:posOffset>
                </wp:positionH>
                <wp:positionV relativeFrom="paragraph">
                  <wp:posOffset>1146175</wp:posOffset>
                </wp:positionV>
                <wp:extent cx="315595" cy="153670"/>
                <wp:effectExtent l="0" t="0" r="15875" b="0"/>
                <wp:wrapSquare wrapText="bothSides"/>
                <wp:docPr id="296" name="Rectangle 29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B99E41D-E016-4F10-801D-D425BA248C4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155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5885E73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0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0D2213F" id="Rectangle 297" o:spid="_x0000_s1271" style="position:absolute;left:0;text-align:left;margin-left:469.95pt;margin-top:90.25pt;width:24.85pt;height:12.1pt;z-index:25200947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" filled="f" stroked="f">
                <v:textbox style="mso-fit-shape-to-text:t" inset="0,0,0,0">
                  <w:txbxContent>
                    <w:p w14:paraId="65885E73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0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61664" behindDoc="0" locked="0" layoutInCell="1" allowOverlap="1" wp14:anchorId="206F6EA0" wp14:editId="0B43DAE7">
                <wp:simplePos x="0" y="0"/>
                <wp:positionH relativeFrom="column">
                  <wp:posOffset>5904865</wp:posOffset>
                </wp:positionH>
                <wp:positionV relativeFrom="paragraph">
                  <wp:posOffset>1273175</wp:posOffset>
                </wp:positionV>
                <wp:extent cx="375920" cy="153670"/>
                <wp:effectExtent l="0" t="0" r="16510" b="0"/>
                <wp:wrapSquare wrapText="bothSides"/>
                <wp:docPr id="297" name="Rectangle 29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B255E92-D89D-4392-92EC-57270DF6851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59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B9C4834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8.8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06F6EA0" id="Rectangle 298" o:spid="_x0000_s1272" style="position:absolute;left:0;text-align:left;margin-left:464.95pt;margin-top:100.25pt;width:29.6pt;height:12.1pt;z-index:25201049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" filled="f" stroked="f">
                <v:textbox style="mso-fit-shape-to-text:t" inset="0,0,0,0">
                  <w:txbxContent>
                    <w:p w14:paraId="3B9C4834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8.8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62688" behindDoc="0" locked="0" layoutInCell="1" allowOverlap="1" wp14:anchorId="3AF59D38" wp14:editId="45318C16">
                <wp:simplePos x="0" y="0"/>
                <wp:positionH relativeFrom="column">
                  <wp:posOffset>5968365</wp:posOffset>
                </wp:positionH>
                <wp:positionV relativeFrom="paragraph">
                  <wp:posOffset>1406525</wp:posOffset>
                </wp:positionV>
                <wp:extent cx="315595" cy="153670"/>
                <wp:effectExtent l="0" t="0" r="15875" b="0"/>
                <wp:wrapSquare wrapText="bothSides"/>
                <wp:docPr id="298" name="Rectangle 29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12085C6-6BC9-4D84-B416-23241958E7F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155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58AD857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0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AF59D38" id="Rectangle 299" o:spid="_x0000_s1273" style="position:absolute;left:0;text-align:left;margin-left:469.95pt;margin-top:110.75pt;width:24.85pt;height:12.1pt;z-index:25201152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" filled="f" stroked="f">
                <v:textbox style="mso-fit-shape-to-text:t" inset="0,0,0,0">
                  <w:txbxContent>
                    <w:p w14:paraId="758AD857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0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63712" behindDoc="0" locked="0" layoutInCell="1" allowOverlap="1" wp14:anchorId="5C72DFBA" wp14:editId="18D7FC5D">
                <wp:simplePos x="0" y="0"/>
                <wp:positionH relativeFrom="column">
                  <wp:posOffset>5904865</wp:posOffset>
                </wp:positionH>
                <wp:positionV relativeFrom="paragraph">
                  <wp:posOffset>1533525</wp:posOffset>
                </wp:positionV>
                <wp:extent cx="375920" cy="153670"/>
                <wp:effectExtent l="0" t="0" r="16510" b="0"/>
                <wp:wrapSquare wrapText="bothSides"/>
                <wp:docPr id="299" name="Rectangle 30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12B865D-2231-46D9-AB42-3B6510E1564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59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A9A7F8F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9.2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C72DFBA" id="Rectangle 300" o:spid="_x0000_s1274" style="position:absolute;left:0;text-align:left;margin-left:464.95pt;margin-top:120.75pt;width:29.6pt;height:12.1pt;z-index:25201254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" filled="f" stroked="f">
                <v:textbox style="mso-fit-shape-to-text:t" inset="0,0,0,0">
                  <w:txbxContent>
                    <w:p w14:paraId="6A9A7F8F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9.2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64736" behindDoc="0" locked="0" layoutInCell="1" allowOverlap="1" wp14:anchorId="4C14C417" wp14:editId="30F9437E">
                <wp:simplePos x="0" y="0"/>
                <wp:positionH relativeFrom="column">
                  <wp:posOffset>5968365</wp:posOffset>
                </wp:positionH>
                <wp:positionV relativeFrom="paragraph">
                  <wp:posOffset>1660525</wp:posOffset>
                </wp:positionV>
                <wp:extent cx="315595" cy="153670"/>
                <wp:effectExtent l="0" t="0" r="15875" b="0"/>
                <wp:wrapSquare wrapText="bothSides"/>
                <wp:docPr id="300" name="Rectangle 30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8BE157C-98EE-4A72-9D9F-536BE8BA44A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15595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41C77D3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0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C14C417" id="Rectangle 301" o:spid="_x0000_s1275" style="position:absolute;left:0;text-align:left;margin-left:469.95pt;margin-top:130.75pt;width:24.85pt;height:12.1pt;z-index:25201356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" filled="f" stroked="f">
                <v:textbox style="mso-fit-shape-to-text:t" inset="0,0,0,0">
                  <w:txbxContent>
                    <w:p w14:paraId="441C77D3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0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65760" behindDoc="0" locked="0" layoutInCell="1" allowOverlap="1" wp14:anchorId="27F393B8" wp14:editId="659F0C17">
                <wp:simplePos x="0" y="0"/>
                <wp:positionH relativeFrom="column">
                  <wp:posOffset>5904865</wp:posOffset>
                </wp:positionH>
                <wp:positionV relativeFrom="paragraph">
                  <wp:posOffset>1787525</wp:posOffset>
                </wp:positionV>
                <wp:extent cx="375920" cy="153670"/>
                <wp:effectExtent l="0" t="0" r="16510" b="0"/>
                <wp:wrapSquare wrapText="bothSides"/>
                <wp:docPr id="301" name="Rectangle 30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F6F8DE1-30D1-4FF8-8FAA-A3AEF4E3EFC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5920" cy="153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32DC28E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9.0%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7F393B8" id="Rectangle 302" o:spid="_x0000_s1276" style="position:absolute;left:0;text-align:left;margin-left:464.95pt;margin-top:140.75pt;width:29.6pt;height:12.1pt;z-index:25201459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" filled="f" stroked="f">
                <v:textbox style="mso-fit-shape-to-text:t" inset="0,0,0,0">
                  <w:txbxContent>
                    <w:p w14:paraId="132DC28E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9.0%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B4241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66784" behindDoc="0" locked="0" layoutInCell="1" allowOverlap="1" wp14:anchorId="531A667E" wp14:editId="219FCDF6">
                <wp:simplePos x="0" y="0"/>
                <wp:positionH relativeFrom="column">
                  <wp:posOffset>5847715</wp:posOffset>
                </wp:positionH>
                <wp:positionV relativeFrom="paragraph">
                  <wp:posOffset>371475</wp:posOffset>
                </wp:positionV>
                <wp:extent cx="436245" cy="160020"/>
                <wp:effectExtent l="0" t="0" r="3810" b="0"/>
                <wp:wrapSquare wrapText="bothSides"/>
                <wp:docPr id="302" name="Rectangle 30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77D5A29-EBAF-43D2-9368-8DB230102B1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36245" cy="1600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D8D8073" w14:textId="77777777" w:rsidR="00A27580" w:rsidRDefault="00A27580" w:rsidP="00AB4241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b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Weight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31A667E" id="Rectangle 303" o:spid="_x0000_s1277" style="position:absolute;left:0;text-align:left;margin-left:460.45pt;margin-top:29.25pt;width:34.35pt;height:12.6pt;z-index:25201561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" filled="f" stroked="f">
                <v:textbox style="mso-fit-shape-to-text:t" inset="0,0,0,0">
                  <w:txbxContent>
                    <w:p w14:paraId="5D8D8073" w14:textId="77777777" w:rsidR="00A27580" w:rsidRDefault="00A27580" w:rsidP="00AB4241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b/>
                          <w:bCs/>
                          <w:color w:val="000000"/>
                          <w:kern w:val="24"/>
                          <w:sz w:val="16"/>
                          <w:szCs w:val="16"/>
                        </w:rPr>
                        <w:t>Weight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</w:p>
    <w:p w14:paraId="22B37CB4" w14:textId="589F2B67" w:rsidR="006D53C8" w:rsidRDefault="006D53C8" w:rsidP="006D53C8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/>
          <w:b/>
          <w:sz w:val="24"/>
          <w:szCs w:val="24"/>
        </w:rPr>
        <w:t>Figure</w:t>
      </w:r>
      <w:r>
        <w:rPr>
          <w:rFonts w:ascii="Book Antiqua" w:hAnsi="Book Antiqua"/>
          <w:b/>
          <w:sz w:val="24"/>
          <w:szCs w:val="24"/>
        </w:rPr>
        <w:t xml:space="preserve"> </w:t>
      </w:r>
      <w:r w:rsidRPr="002D199A">
        <w:rPr>
          <w:rFonts w:ascii="Book Antiqua" w:hAnsi="Book Antiqua"/>
          <w:b/>
          <w:sz w:val="24"/>
          <w:szCs w:val="24"/>
        </w:rPr>
        <w:t xml:space="preserve">3 Forest plot of severe </w:t>
      </w:r>
      <w:r w:rsidRPr="002D199A">
        <w:rPr>
          <w:rFonts w:ascii="Book Antiqua" w:hAnsi="Book Antiqua"/>
          <w:sz w:val="24"/>
          <w:szCs w:val="24"/>
        </w:rPr>
        <w:t>post-</w:t>
      </w:r>
      <w:r w:rsidRPr="002D199A">
        <w:rPr>
          <w:rFonts w:ascii="Book Antiqua" w:hAnsi="Book Antiqua" w:cs="Times New Roman"/>
          <w:sz w:val="24"/>
          <w:szCs w:val="24"/>
        </w:rPr>
        <w:t xml:space="preserve">endoscopic retrograde cholangiopancreatography </w:t>
      </w:r>
      <w:r w:rsidRPr="002D199A">
        <w:rPr>
          <w:rFonts w:ascii="Book Antiqua" w:hAnsi="Book Antiqua"/>
          <w:sz w:val="24"/>
          <w:szCs w:val="24"/>
        </w:rPr>
        <w:t>pancreatitis</w:t>
      </w:r>
      <w:r w:rsidRPr="002D199A">
        <w:rPr>
          <w:rFonts w:ascii="Book Antiqua" w:hAnsi="Book Antiqua"/>
          <w:b/>
          <w:sz w:val="24"/>
          <w:szCs w:val="24"/>
        </w:rPr>
        <w:t>.</w:t>
      </w:r>
      <w:bookmarkStart w:id="1" w:name="_GoBack"/>
      <w:bookmarkEnd w:id="1"/>
    </w:p>
    <w:p w14:paraId="6D50E70E" w14:textId="77777777" w:rsidR="006D53C8" w:rsidRDefault="006D53C8">
      <w:pPr>
        <w:widowControl/>
        <w:jc w:val="left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14:paraId="633DE5A1" w14:textId="77777777" w:rsidR="006D53C8" w:rsidRPr="002D199A" w:rsidRDefault="006D53C8" w:rsidP="006D53C8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56E4EC5" w14:textId="393A97F6" w:rsidR="00A727A9" w:rsidRPr="002D199A" w:rsidRDefault="000F2F8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97504" behindDoc="0" locked="0" layoutInCell="1" allowOverlap="1" wp14:anchorId="34112C50" wp14:editId="0C78FE90">
                <wp:simplePos x="0" y="0"/>
                <wp:positionH relativeFrom="column">
                  <wp:posOffset>-523875</wp:posOffset>
                </wp:positionH>
                <wp:positionV relativeFrom="paragraph">
                  <wp:posOffset>1775460</wp:posOffset>
                </wp:positionV>
                <wp:extent cx="727075" cy="133350"/>
                <wp:effectExtent l="9525" t="9525" r="9525" b="9525"/>
                <wp:wrapSquare wrapText="bothSides"/>
                <wp:docPr id="33" name="Rectangle 3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6B238CED-8D16-4932-B7FE-09025C7D5C9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6200000">
                          <a:off x="0" y="0"/>
                          <a:ext cx="727075" cy="1333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BE8F86D" w14:textId="77777777" w:rsidR="00A27580" w:rsidRPr="006D53C8" w:rsidRDefault="00A27580" w:rsidP="00A727A9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rFonts w:ascii="Book Antiqua" w:hAnsi="Book Antiqua"/>
                                <w:kern w:val="0"/>
                                <w:sz w:val="24"/>
                                <w:szCs w:val="24"/>
                              </w:rPr>
                            </w:pPr>
                            <w:r w:rsidRPr="006D53C8">
                              <w:rPr>
                                <w:rFonts w:ascii="Book Antiqua" w:hAnsi="Book Antiqua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Standard Error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4112C50" id="Rectangle 33" o:spid="_x0000_s1278" style="position:absolute;left:0;text-align:left;margin-left:-41.25pt;margin-top:139.8pt;width:57.25pt;height:10.5pt;rotation:-90;z-index:25204736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" filled="f" stroked="f">
                <v:textbox style="mso-fit-shape-to-text:t" inset="0,0,0,0">
                  <w:txbxContent>
                    <w:p w14:paraId="2BE8F86D" w14:textId="77777777" w:rsidR="00A27580" w:rsidRPr="006D53C8" w:rsidRDefault="00A27580" w:rsidP="00A727A9">
                      <w:pPr>
                        <w:kinsoku w:val="0"/>
                        <w:overflowPunct w:val="0"/>
                        <w:textAlignment w:val="baseline"/>
                        <w:rPr>
                          <w:rFonts w:ascii="Book Antiqua" w:hAnsi="Book Antiqua"/>
                          <w:kern w:val="0"/>
                          <w:sz w:val="24"/>
                          <w:szCs w:val="24"/>
                        </w:rPr>
                      </w:pPr>
                      <w:r w:rsidRPr="006D53C8">
                        <w:rPr>
                          <w:rFonts w:ascii="Book Antiqua" w:hAnsi="Book Antiqua"/>
                          <w:color w:val="000000"/>
                          <w:kern w:val="24"/>
                          <w:sz w:val="16"/>
                          <w:szCs w:val="16"/>
                        </w:rPr>
                        <w:t>Standard Error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67808" behindDoc="0" locked="0" layoutInCell="1" allowOverlap="1" wp14:anchorId="0DB9587F" wp14:editId="6EF12C72">
                <wp:simplePos x="0" y="0"/>
                <wp:positionH relativeFrom="column">
                  <wp:posOffset>-635</wp:posOffset>
                </wp:positionH>
                <wp:positionV relativeFrom="paragraph">
                  <wp:posOffset>0</wp:posOffset>
                </wp:positionV>
                <wp:extent cx="4230688" cy="4102100"/>
                <wp:effectExtent l="0" t="0" r="0" b="0"/>
                <wp:wrapSquare wrapText="bothSides"/>
                <wp:docPr id="303" name="AutoShape 3">
                  <a:extLst xmlns:a="http://schemas.openxmlformats.org/drawingml/2006/main"/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 noTextEdit="1"/>
                      </wps:cNvSpPr>
                      <wps:spPr bwMode="auto">
                        <a:xfrm>
                          <a:off x="0" y="0"/>
                          <a:ext cx="4230688" cy="41021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2AC4EF8" id="AutoShape 3" o:spid="_x0000_s1026" style="position:absolute;margin-left:-.05pt;margin-top:0;width:333.15pt;height:323pt;z-index:2520176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" filled="f" stroked="f">
                <o:lock v:ext="edit" aspectratio="t" text="t"/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68832" behindDoc="0" locked="0" layoutInCell="1" allowOverlap="1" wp14:anchorId="732A1A54" wp14:editId="35431344">
                <wp:simplePos x="0" y="0"/>
                <wp:positionH relativeFrom="column">
                  <wp:posOffset>805815</wp:posOffset>
                </wp:positionH>
                <wp:positionV relativeFrom="paragraph">
                  <wp:posOffset>3467100</wp:posOffset>
                </wp:positionV>
                <wp:extent cx="2578100" cy="0"/>
                <wp:effectExtent l="0" t="0" r="0" b="0"/>
                <wp:wrapSquare wrapText="bothSides"/>
                <wp:docPr id="4" name="Line 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FDD241D-AED5-46AA-9BBF-32E90BE43494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2578100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4D4EFE2E" id="Line 5" o:spid="_x0000_s1026" style="position:absolute;z-index:2520186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63.45pt,273pt" to="266.45pt,27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" strokeweight=".5pt">
                <v:stroke endcap="round"/>
                <w10:wrap type="square"/>
              </v:line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69856" behindDoc="0" locked="0" layoutInCell="1" allowOverlap="1" wp14:anchorId="26A4F06B" wp14:editId="6946E94C">
                <wp:simplePos x="0" y="0"/>
                <wp:positionH relativeFrom="column">
                  <wp:posOffset>805815</wp:posOffset>
                </wp:positionH>
                <wp:positionV relativeFrom="paragraph">
                  <wp:posOffset>3467100</wp:posOffset>
                </wp:positionV>
                <wp:extent cx="0" cy="53975"/>
                <wp:effectExtent l="0" t="0" r="38100" b="22225"/>
                <wp:wrapSquare wrapText="bothSides"/>
                <wp:docPr id="304" name="Line 6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0" cy="53975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7CD6FC4C" id="Line 6" o:spid="_x0000_s1026" style="position:absolute;z-index:2520197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63.45pt,273pt" to="63.45pt,277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" strokeweight=".5pt">
                <v:stroke endcap="round"/>
                <w10:wrap type="square"/>
              </v:line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70880" behindDoc="0" locked="0" layoutInCell="1" allowOverlap="1" wp14:anchorId="67D1E518" wp14:editId="60710164">
                <wp:simplePos x="0" y="0"/>
                <wp:positionH relativeFrom="column">
                  <wp:posOffset>1288415</wp:posOffset>
                </wp:positionH>
                <wp:positionV relativeFrom="paragraph">
                  <wp:posOffset>3467100</wp:posOffset>
                </wp:positionV>
                <wp:extent cx="0" cy="53975"/>
                <wp:effectExtent l="0" t="0" r="38100" b="22225"/>
                <wp:wrapSquare wrapText="bothSides"/>
                <wp:docPr id="305" name="Line 7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0" cy="53975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407C50D6" id="Line 7" o:spid="_x0000_s1026" style="position:absolute;z-index:2520207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01.45pt,273pt" to="101.45pt,277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" strokeweight=".5pt">
                <v:stroke endcap="round"/>
                <w10:wrap type="square"/>
              </v:line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71904" behindDoc="0" locked="0" layoutInCell="1" allowOverlap="1" wp14:anchorId="37B441CD" wp14:editId="6A4F5209">
                <wp:simplePos x="0" y="0"/>
                <wp:positionH relativeFrom="column">
                  <wp:posOffset>1771015</wp:posOffset>
                </wp:positionH>
                <wp:positionV relativeFrom="paragraph">
                  <wp:posOffset>3467100</wp:posOffset>
                </wp:positionV>
                <wp:extent cx="0" cy="53975"/>
                <wp:effectExtent l="0" t="0" r="38100" b="22225"/>
                <wp:wrapSquare wrapText="bothSides"/>
                <wp:docPr id="8" name="Line 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BF050E7-5E21-438C-B448-C6E196BF9BD8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0" cy="53975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41DDC082" id="Line 8" o:spid="_x0000_s1026" style="position:absolute;z-index:2520217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39.45pt,273pt" to="139.45pt,277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" strokeweight=".5pt">
                <v:stroke endcap="round"/>
                <w10:wrap type="square"/>
              </v:line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72928" behindDoc="0" locked="0" layoutInCell="1" allowOverlap="1" wp14:anchorId="3F5C75E9" wp14:editId="000B1504">
                <wp:simplePos x="0" y="0"/>
                <wp:positionH relativeFrom="column">
                  <wp:posOffset>2412365</wp:posOffset>
                </wp:positionH>
                <wp:positionV relativeFrom="paragraph">
                  <wp:posOffset>3467100</wp:posOffset>
                </wp:positionV>
                <wp:extent cx="0" cy="53975"/>
                <wp:effectExtent l="0" t="0" r="38100" b="22225"/>
                <wp:wrapSquare wrapText="bothSides"/>
                <wp:docPr id="306" name="Line 9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0" cy="53975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669E9A00" id="Line 9" o:spid="_x0000_s1026" style="position:absolute;z-index:2520227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89.95pt,273pt" to="189.95pt,277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" strokeweight=".5pt">
                <v:stroke endcap="round"/>
                <w10:wrap type="square"/>
              </v:line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73952" behindDoc="0" locked="0" layoutInCell="1" allowOverlap="1" wp14:anchorId="5E14C888" wp14:editId="4431E397">
                <wp:simplePos x="0" y="0"/>
                <wp:positionH relativeFrom="column">
                  <wp:posOffset>2901315</wp:posOffset>
                </wp:positionH>
                <wp:positionV relativeFrom="paragraph">
                  <wp:posOffset>3467100</wp:posOffset>
                </wp:positionV>
                <wp:extent cx="0" cy="53975"/>
                <wp:effectExtent l="0" t="0" r="38100" b="22225"/>
                <wp:wrapSquare wrapText="bothSides"/>
                <wp:docPr id="307" name="Line 10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0" cy="53975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38B129C0" id="Line 10" o:spid="_x0000_s1026" style="position:absolute;z-index:2520238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28.45pt,273pt" to="228.45pt,277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" strokeweight=".5pt">
                <v:stroke endcap="round"/>
                <w10:wrap type="square"/>
              </v:line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74976" behindDoc="0" locked="0" layoutInCell="1" allowOverlap="1" wp14:anchorId="529EBCA9" wp14:editId="48F4E6FB">
                <wp:simplePos x="0" y="0"/>
                <wp:positionH relativeFrom="column">
                  <wp:posOffset>3383915</wp:posOffset>
                </wp:positionH>
                <wp:positionV relativeFrom="paragraph">
                  <wp:posOffset>3467100</wp:posOffset>
                </wp:positionV>
                <wp:extent cx="0" cy="53975"/>
                <wp:effectExtent l="0" t="0" r="38100" b="22225"/>
                <wp:wrapSquare wrapText="bothSides"/>
                <wp:docPr id="308" name="Line 11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0" cy="53975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79AC606E" id="Line 11" o:spid="_x0000_s1026" style="position:absolute;z-index:2520248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66.45pt,273pt" to="266.45pt,277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" strokeweight=".5pt">
                <v:stroke endcap="round"/>
                <w10:wrap type="square"/>
              </v:line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76000" behindDoc="0" locked="0" layoutInCell="1" allowOverlap="1" wp14:anchorId="79515EF6" wp14:editId="764E0B77">
                <wp:simplePos x="0" y="0"/>
                <wp:positionH relativeFrom="column">
                  <wp:posOffset>678815</wp:posOffset>
                </wp:positionH>
                <wp:positionV relativeFrom="paragraph">
                  <wp:posOffset>3594100</wp:posOffset>
                </wp:positionV>
                <wp:extent cx="247650" cy="133350"/>
                <wp:effectExtent l="0" t="0" r="11430" b="0"/>
                <wp:wrapSquare wrapText="bothSides"/>
                <wp:docPr id="12" name="Rectangle 1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26D601D-2ACA-40F2-8D3E-BAD88408467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7650" cy="1333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6B92513" w14:textId="77777777" w:rsidR="00A27580" w:rsidRDefault="00A27580" w:rsidP="00A727A9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05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9515EF6" id="Rectangle 12" o:spid="_x0000_s1279" style="position:absolute;left:0;text-align:left;margin-left:53.45pt;margin-top:283pt;width:19.5pt;height:10.5pt;z-index:25202585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" filled="f" stroked="f">
                <v:textbox style="mso-fit-shape-to-text:t" inset="0,0,0,0">
                  <w:txbxContent>
                    <w:p w14:paraId="16B92513" w14:textId="77777777" w:rsidR="00A27580" w:rsidRDefault="00A27580" w:rsidP="00A727A9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05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77024" behindDoc="0" locked="0" layoutInCell="1" allowOverlap="1" wp14:anchorId="576554A6" wp14:editId="2B1ABDBB">
                <wp:simplePos x="0" y="0"/>
                <wp:positionH relativeFrom="column">
                  <wp:posOffset>1167765</wp:posOffset>
                </wp:positionH>
                <wp:positionV relativeFrom="paragraph">
                  <wp:posOffset>3594100</wp:posOffset>
                </wp:positionV>
                <wp:extent cx="247650" cy="133350"/>
                <wp:effectExtent l="0" t="0" r="11430" b="0"/>
                <wp:wrapSquare wrapText="bothSides"/>
                <wp:docPr id="309" name="Rectangle 13">
                  <a:extLst xmlns:a="http://schemas.openxmlformats.org/drawingml/2006/main"/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7650" cy="1333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1F8DB3E" w14:textId="77777777" w:rsidR="00A27580" w:rsidRDefault="00A27580" w:rsidP="00A727A9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1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76554A6" id="Rectangle 13" o:spid="_x0000_s1280" style="position:absolute;left:0;text-align:left;margin-left:91.95pt;margin-top:283pt;width:19.5pt;height:10.5pt;z-index:25202688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" filled="f" stroked="f">
                <v:textbox style="mso-fit-shape-to-text:t" inset="0,0,0,0">
                  <w:txbxContent>
                    <w:p w14:paraId="61F8DB3E" w14:textId="77777777" w:rsidR="00A27580" w:rsidRDefault="00A27580" w:rsidP="00A727A9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1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78048" behindDoc="0" locked="0" layoutInCell="1" allowOverlap="1" wp14:anchorId="2C127650" wp14:editId="3BED7F2F">
                <wp:simplePos x="0" y="0"/>
                <wp:positionH relativeFrom="column">
                  <wp:posOffset>1650365</wp:posOffset>
                </wp:positionH>
                <wp:positionV relativeFrom="paragraph">
                  <wp:posOffset>3594100</wp:posOffset>
                </wp:positionV>
                <wp:extent cx="247650" cy="133350"/>
                <wp:effectExtent l="0" t="0" r="11430" b="0"/>
                <wp:wrapSquare wrapText="bothSides"/>
                <wp:docPr id="14" name="Rectangle 1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AA7CF92-A50D-4567-B2D0-7E7806BACDB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7650" cy="1333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B1CF414" w14:textId="77777777" w:rsidR="00A27580" w:rsidRDefault="00A27580" w:rsidP="00A727A9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2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C127650" id="Rectangle 14" o:spid="_x0000_s1281" style="position:absolute;left:0;text-align:left;margin-left:129.95pt;margin-top:283pt;width:19.5pt;height:10.5pt;z-index:25202790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" filled="f" stroked="f">
                <v:textbox style="mso-fit-shape-to-text:t" inset="0,0,0,0">
                  <w:txbxContent>
                    <w:p w14:paraId="4B1CF414" w14:textId="77777777" w:rsidR="00A27580" w:rsidRDefault="00A27580" w:rsidP="00A727A9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2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79072" behindDoc="0" locked="0" layoutInCell="1" allowOverlap="1" wp14:anchorId="64DE5E65" wp14:editId="2134F628">
                <wp:simplePos x="0" y="0"/>
                <wp:positionH relativeFrom="column">
                  <wp:posOffset>2291715</wp:posOffset>
                </wp:positionH>
                <wp:positionV relativeFrom="paragraph">
                  <wp:posOffset>3594100</wp:posOffset>
                </wp:positionV>
                <wp:extent cx="247650" cy="133350"/>
                <wp:effectExtent l="0" t="0" r="11430" b="0"/>
                <wp:wrapSquare wrapText="bothSides"/>
                <wp:docPr id="15" name="Rectangle 1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75F1939-2B5D-4FBE-BF87-59E91D94803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7650" cy="1333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2AE468A" w14:textId="77777777" w:rsidR="00A27580" w:rsidRDefault="00A27580" w:rsidP="00A727A9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5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4DE5E65" id="Rectangle 15" o:spid="_x0000_s1282" style="position:absolute;left:0;text-align:left;margin-left:180.45pt;margin-top:283pt;width:19.5pt;height:10.5pt;z-index:2520289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" filled="f" stroked="f">
                <v:textbox style="mso-fit-shape-to-text:t" inset="0,0,0,0">
                  <w:txbxContent>
                    <w:p w14:paraId="32AE468A" w14:textId="77777777" w:rsidR="00A27580" w:rsidRDefault="00A27580" w:rsidP="00A727A9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5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80096" behindDoc="0" locked="0" layoutInCell="1" allowOverlap="1" wp14:anchorId="1ED38900" wp14:editId="07D42C55">
                <wp:simplePos x="0" y="0"/>
                <wp:positionH relativeFrom="column">
                  <wp:posOffset>2774315</wp:posOffset>
                </wp:positionH>
                <wp:positionV relativeFrom="paragraph">
                  <wp:posOffset>3594100</wp:posOffset>
                </wp:positionV>
                <wp:extent cx="247650" cy="133350"/>
                <wp:effectExtent l="0" t="0" r="11430" b="0"/>
                <wp:wrapSquare wrapText="bothSides"/>
                <wp:docPr id="16" name="Rectangle 1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7D8E844-C74E-4E78-A98B-D5C9CF04A9C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7650" cy="1333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BCB2737" w14:textId="77777777" w:rsidR="00A27580" w:rsidRDefault="00A27580" w:rsidP="00A727A9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.0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ED38900" id="Rectangle 16" o:spid="_x0000_s1283" style="position:absolute;left:0;text-align:left;margin-left:218.45pt;margin-top:283pt;width:19.5pt;height:10.5pt;z-index:25202995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" filled="f" stroked="f">
                <v:textbox style="mso-fit-shape-to-text:t" inset="0,0,0,0">
                  <w:txbxContent>
                    <w:p w14:paraId="1BCB2737" w14:textId="77777777" w:rsidR="00A27580" w:rsidRDefault="00A27580" w:rsidP="00A727A9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.0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81120" behindDoc="0" locked="0" layoutInCell="1" allowOverlap="1" wp14:anchorId="68A390D3" wp14:editId="71B57D83">
                <wp:simplePos x="0" y="0"/>
                <wp:positionH relativeFrom="column">
                  <wp:posOffset>3256915</wp:posOffset>
                </wp:positionH>
                <wp:positionV relativeFrom="paragraph">
                  <wp:posOffset>3594100</wp:posOffset>
                </wp:positionV>
                <wp:extent cx="247650" cy="133350"/>
                <wp:effectExtent l="0" t="0" r="11430" b="0"/>
                <wp:wrapSquare wrapText="bothSides"/>
                <wp:docPr id="17" name="Rectangle 1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625B038-CA4F-4550-8C0B-7107BE45B33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7650" cy="1333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49028E4" w14:textId="77777777" w:rsidR="00A27580" w:rsidRDefault="00A27580" w:rsidP="00A727A9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2.0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8A390D3" id="Rectangle 17" o:spid="_x0000_s1284" style="position:absolute;left:0;text-align:left;margin-left:256.45pt;margin-top:283pt;width:19.5pt;height:10.5pt;z-index:25203097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" filled="f" stroked="f">
                <v:textbox style="mso-fit-shape-to-text:t" inset="0,0,0,0">
                  <w:txbxContent>
                    <w:p w14:paraId="749028E4" w14:textId="77777777" w:rsidR="00A27580" w:rsidRDefault="00A27580" w:rsidP="00A727A9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2.0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82144" behindDoc="0" locked="0" layoutInCell="1" allowOverlap="1" wp14:anchorId="73B2B7CE" wp14:editId="5A9CF31D">
                <wp:simplePos x="0" y="0"/>
                <wp:positionH relativeFrom="column">
                  <wp:posOffset>469265</wp:posOffset>
                </wp:positionH>
                <wp:positionV relativeFrom="paragraph">
                  <wp:posOffset>584200</wp:posOffset>
                </wp:positionV>
                <wp:extent cx="0" cy="2413000"/>
                <wp:effectExtent l="0" t="0" r="38100" b="25400"/>
                <wp:wrapSquare wrapText="bothSides"/>
                <wp:docPr id="18" name="Line 1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06F47C2-6437-408E-A925-B8F361BCA31C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0" cy="241300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6818A8EB" id="Line 18" o:spid="_x0000_s1026" style="position:absolute;z-index:2520320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6.95pt,46pt" to="36.95pt,23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" strokeweight=".5pt">
                <v:stroke endcap="round"/>
                <w10:wrap type="square"/>
              </v:line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83168" behindDoc="0" locked="0" layoutInCell="1" allowOverlap="1" wp14:anchorId="4D68701B" wp14:editId="5227885C">
                <wp:simplePos x="0" y="0"/>
                <wp:positionH relativeFrom="column">
                  <wp:posOffset>418465</wp:posOffset>
                </wp:positionH>
                <wp:positionV relativeFrom="paragraph">
                  <wp:posOffset>584200</wp:posOffset>
                </wp:positionV>
                <wp:extent cx="53975" cy="0"/>
                <wp:effectExtent l="0" t="0" r="0" b="0"/>
                <wp:wrapSquare wrapText="bothSides"/>
                <wp:docPr id="19" name="Line 1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19A11DC-47B0-4E1B-8569-86E101F199E5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H="1">
                          <a:off x="0" y="0"/>
                          <a:ext cx="53975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67D25456" id="Line 19" o:spid="_x0000_s1026" style="position:absolute;flip:x;z-index:2520330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2.95pt,46pt" to="37.2pt,4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" strokeweight=".5pt">
                <v:stroke endcap="round"/>
                <w10:wrap type="square"/>
              </v:line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84192" behindDoc="0" locked="0" layoutInCell="1" allowOverlap="1" wp14:anchorId="678BC9B8" wp14:editId="51A70FAE">
                <wp:simplePos x="0" y="0"/>
                <wp:positionH relativeFrom="column">
                  <wp:posOffset>418465</wp:posOffset>
                </wp:positionH>
                <wp:positionV relativeFrom="paragraph">
                  <wp:posOffset>1066800</wp:posOffset>
                </wp:positionV>
                <wp:extent cx="53975" cy="0"/>
                <wp:effectExtent l="0" t="0" r="0" b="0"/>
                <wp:wrapSquare wrapText="bothSides"/>
                <wp:docPr id="20" name="Line 2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CBCC335-1933-4766-A172-CDDA496AD685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H="1">
                          <a:off x="0" y="0"/>
                          <a:ext cx="53975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05F4B1FD" id="Line 20" o:spid="_x0000_s1026" style="position:absolute;flip:x;z-index:2520340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2.95pt,84pt" to="37.2pt,8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" strokeweight=".5pt">
                <v:stroke endcap="round"/>
                <w10:wrap type="square"/>
              </v:line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85216" behindDoc="0" locked="0" layoutInCell="1" allowOverlap="1" wp14:anchorId="7428C886" wp14:editId="11117362">
                <wp:simplePos x="0" y="0"/>
                <wp:positionH relativeFrom="column">
                  <wp:posOffset>418465</wp:posOffset>
                </wp:positionH>
                <wp:positionV relativeFrom="paragraph">
                  <wp:posOffset>1549400</wp:posOffset>
                </wp:positionV>
                <wp:extent cx="53975" cy="0"/>
                <wp:effectExtent l="0" t="0" r="0" b="0"/>
                <wp:wrapSquare wrapText="bothSides"/>
                <wp:docPr id="21" name="Line 2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7D16F13-D123-4BAE-B100-44E906588246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H="1">
                          <a:off x="0" y="0"/>
                          <a:ext cx="53975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73CBEA2E" id="Line 21" o:spid="_x0000_s1026" style="position:absolute;flip:x;z-index:2520350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2.95pt,122pt" to="37.2pt,12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" strokeweight=".5pt">
                <v:stroke endcap="round"/>
                <w10:wrap type="square"/>
              </v:line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86240" behindDoc="0" locked="0" layoutInCell="1" allowOverlap="1" wp14:anchorId="631DA6C8" wp14:editId="65844307">
                <wp:simplePos x="0" y="0"/>
                <wp:positionH relativeFrom="column">
                  <wp:posOffset>418465</wp:posOffset>
                </wp:positionH>
                <wp:positionV relativeFrom="paragraph">
                  <wp:posOffset>2032000</wp:posOffset>
                </wp:positionV>
                <wp:extent cx="53975" cy="0"/>
                <wp:effectExtent l="0" t="0" r="0" b="0"/>
                <wp:wrapSquare wrapText="bothSides"/>
                <wp:docPr id="22" name="Line 2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665A5AE-37EA-476A-980B-25141A7FFBFA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H="1">
                          <a:off x="0" y="0"/>
                          <a:ext cx="53975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252FBAA1" id="Line 22" o:spid="_x0000_s1026" style="position:absolute;flip:x;z-index:2520360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2.95pt,160pt" to="37.2pt,160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" strokeweight=".5pt">
                <v:stroke endcap="round"/>
                <w10:wrap type="square"/>
              </v:line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87264" behindDoc="0" locked="0" layoutInCell="1" allowOverlap="1" wp14:anchorId="697AE296" wp14:editId="1E0C47E0">
                <wp:simplePos x="0" y="0"/>
                <wp:positionH relativeFrom="column">
                  <wp:posOffset>418465</wp:posOffset>
                </wp:positionH>
                <wp:positionV relativeFrom="paragraph">
                  <wp:posOffset>2514600</wp:posOffset>
                </wp:positionV>
                <wp:extent cx="53975" cy="0"/>
                <wp:effectExtent l="0" t="0" r="0" b="0"/>
                <wp:wrapSquare wrapText="bothSides"/>
                <wp:docPr id="23" name="Line 2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20BBC21-E02F-4379-8BE4-09CA1033720D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H="1">
                          <a:off x="0" y="0"/>
                          <a:ext cx="53975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1F039FC6" id="Line 23" o:spid="_x0000_s1026" style="position:absolute;flip:x;z-index:2520371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2.95pt,198pt" to="37.2pt,19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" strokeweight=".5pt">
                <v:stroke endcap="round"/>
                <w10:wrap type="square"/>
              </v:line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88288" behindDoc="0" locked="0" layoutInCell="1" allowOverlap="1" wp14:anchorId="5E6BDCA9" wp14:editId="582E182B">
                <wp:simplePos x="0" y="0"/>
                <wp:positionH relativeFrom="column">
                  <wp:posOffset>418465</wp:posOffset>
                </wp:positionH>
                <wp:positionV relativeFrom="paragraph">
                  <wp:posOffset>2997200</wp:posOffset>
                </wp:positionV>
                <wp:extent cx="53975" cy="0"/>
                <wp:effectExtent l="0" t="0" r="0" b="0"/>
                <wp:wrapSquare wrapText="bothSides"/>
                <wp:docPr id="24" name="Line 2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B45634C-8187-4B77-B1B0-B7B2DCC96043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 flipH="1">
                          <a:off x="0" y="0"/>
                          <a:ext cx="53975" cy="0"/>
                        </a:xfrm>
                        <a:prstGeom prst="lin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11F62D64" id="Line 24" o:spid="_x0000_s1026" style="position:absolute;flip:x;z-index:2520381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2.95pt,236pt" to="37.2pt,23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" strokeweight=".5pt">
                <v:stroke endcap="round"/>
                <w10:wrap type="square"/>
              </v:line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89312" behindDoc="0" locked="0" layoutInCell="1" allowOverlap="1" wp14:anchorId="0D3EE7A2" wp14:editId="7B620182">
                <wp:simplePos x="0" y="0"/>
                <wp:positionH relativeFrom="column">
                  <wp:posOffset>164465</wp:posOffset>
                </wp:positionH>
                <wp:positionV relativeFrom="paragraph">
                  <wp:posOffset>2959100</wp:posOffset>
                </wp:positionV>
                <wp:extent cx="193675" cy="133350"/>
                <wp:effectExtent l="0" t="0" r="10795" b="0"/>
                <wp:wrapSquare wrapText="bothSides"/>
                <wp:docPr id="25" name="Rectangle 2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A669E63-A8A9-476E-9E9E-65D809D1CC8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3675" cy="1333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1F19DA1" w14:textId="77777777" w:rsidR="00A27580" w:rsidRDefault="00A27580" w:rsidP="00A727A9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.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D3EE7A2" id="Rectangle 25" o:spid="_x0000_s1285" style="position:absolute;left:0;text-align:left;margin-left:12.95pt;margin-top:233pt;width:15.25pt;height:10.5pt;z-index:25203916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" filled="f" stroked="f">
                <v:textbox style="mso-fit-shape-to-text:t" inset="0,0,0,0">
                  <w:txbxContent>
                    <w:p w14:paraId="41F19DA1" w14:textId="77777777" w:rsidR="00A27580" w:rsidRDefault="00A27580" w:rsidP="00A727A9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1.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90336" behindDoc="0" locked="0" layoutInCell="1" allowOverlap="1" wp14:anchorId="24C656DD" wp14:editId="79E0DAE6">
                <wp:simplePos x="0" y="0"/>
                <wp:positionH relativeFrom="column">
                  <wp:posOffset>164465</wp:posOffset>
                </wp:positionH>
                <wp:positionV relativeFrom="paragraph">
                  <wp:posOffset>2476500</wp:posOffset>
                </wp:positionV>
                <wp:extent cx="193675" cy="133350"/>
                <wp:effectExtent l="0" t="0" r="10795" b="0"/>
                <wp:wrapSquare wrapText="bothSides"/>
                <wp:docPr id="26" name="Rectangle 2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1C6C7D5-8D71-4457-9B0B-42E158F3490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3675" cy="1333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CBABC49" w14:textId="77777777" w:rsidR="00A27580" w:rsidRDefault="00A27580" w:rsidP="00A727A9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8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4C656DD" id="Rectangle 26" o:spid="_x0000_s1286" style="position:absolute;left:0;text-align:left;margin-left:12.95pt;margin-top:195pt;width:15.25pt;height:10.5pt;z-index:25204019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" filled="f" stroked="f">
                <v:textbox style="mso-fit-shape-to-text:t" inset="0,0,0,0">
                  <w:txbxContent>
                    <w:p w14:paraId="3CBABC49" w14:textId="77777777" w:rsidR="00A27580" w:rsidRDefault="00A27580" w:rsidP="00A727A9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8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91360" behindDoc="0" locked="0" layoutInCell="1" allowOverlap="1" wp14:anchorId="3F5CF9E4" wp14:editId="423AA15D">
                <wp:simplePos x="0" y="0"/>
                <wp:positionH relativeFrom="column">
                  <wp:posOffset>164465</wp:posOffset>
                </wp:positionH>
                <wp:positionV relativeFrom="paragraph">
                  <wp:posOffset>1993900</wp:posOffset>
                </wp:positionV>
                <wp:extent cx="193675" cy="133350"/>
                <wp:effectExtent l="0" t="0" r="10795" b="0"/>
                <wp:wrapSquare wrapText="bothSides"/>
                <wp:docPr id="27" name="Rectangle 2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A58BC1C-047C-4449-8BE6-6F3667A22A5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3675" cy="1333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B104E7D" w14:textId="77777777" w:rsidR="00A27580" w:rsidRDefault="00A27580" w:rsidP="00A727A9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6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F5CF9E4" id="Rectangle 27" o:spid="_x0000_s1287" style="position:absolute;left:0;text-align:left;margin-left:12.95pt;margin-top:157pt;width:15.25pt;height:10.5pt;z-index:25204121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" filled="f" stroked="f">
                <v:textbox style="mso-fit-shape-to-text:t" inset="0,0,0,0">
                  <w:txbxContent>
                    <w:p w14:paraId="4B104E7D" w14:textId="77777777" w:rsidR="00A27580" w:rsidRDefault="00A27580" w:rsidP="00A727A9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6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92384" behindDoc="0" locked="0" layoutInCell="1" allowOverlap="1" wp14:anchorId="208AA817" wp14:editId="5E4D57B5">
                <wp:simplePos x="0" y="0"/>
                <wp:positionH relativeFrom="column">
                  <wp:posOffset>164465</wp:posOffset>
                </wp:positionH>
                <wp:positionV relativeFrom="paragraph">
                  <wp:posOffset>1504950</wp:posOffset>
                </wp:positionV>
                <wp:extent cx="193675" cy="133350"/>
                <wp:effectExtent l="0" t="0" r="10795" b="0"/>
                <wp:wrapSquare wrapText="bothSides"/>
                <wp:docPr id="28" name="Rectangle 2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7F11D8D-3C13-4DF1-B4EC-2D041E388BB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3675" cy="1333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2193C06" w14:textId="77777777" w:rsidR="00A27580" w:rsidRDefault="00A27580" w:rsidP="00A727A9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4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08AA817" id="Rectangle 28" o:spid="_x0000_s1288" style="position:absolute;left:0;text-align:left;margin-left:12.95pt;margin-top:118.5pt;width:15.25pt;height:10.5pt;z-index:25204224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" filled="f" stroked="f">
                <v:textbox style="mso-fit-shape-to-text:t" inset="0,0,0,0">
                  <w:txbxContent>
                    <w:p w14:paraId="52193C06" w14:textId="77777777" w:rsidR="00A27580" w:rsidRDefault="00A27580" w:rsidP="00A727A9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4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93408" behindDoc="0" locked="0" layoutInCell="1" allowOverlap="1" wp14:anchorId="18CA11EA" wp14:editId="582A9C4F">
                <wp:simplePos x="0" y="0"/>
                <wp:positionH relativeFrom="column">
                  <wp:posOffset>164465</wp:posOffset>
                </wp:positionH>
                <wp:positionV relativeFrom="paragraph">
                  <wp:posOffset>1022350</wp:posOffset>
                </wp:positionV>
                <wp:extent cx="193675" cy="133350"/>
                <wp:effectExtent l="0" t="0" r="10795" b="0"/>
                <wp:wrapSquare wrapText="bothSides"/>
                <wp:docPr id="29" name="Rectangle 2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688982FF-809A-4497-AE66-41F801B2249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3675" cy="1333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543A681" w14:textId="77777777" w:rsidR="00A27580" w:rsidRDefault="00A27580" w:rsidP="00A727A9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2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8CA11EA" id="Rectangle 29" o:spid="_x0000_s1289" style="position:absolute;left:0;text-align:left;margin-left:12.95pt;margin-top:80.5pt;width:15.25pt;height:10.5pt;z-index:2520432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" filled="f" stroked="f">
                <v:textbox style="mso-fit-shape-to-text:t" inset="0,0,0,0">
                  <w:txbxContent>
                    <w:p w14:paraId="5543A681" w14:textId="77777777" w:rsidR="00A27580" w:rsidRDefault="00A27580" w:rsidP="00A727A9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2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94432" behindDoc="0" locked="0" layoutInCell="1" allowOverlap="1" wp14:anchorId="69F0A640" wp14:editId="75BB6F91">
                <wp:simplePos x="0" y="0"/>
                <wp:positionH relativeFrom="column">
                  <wp:posOffset>164465</wp:posOffset>
                </wp:positionH>
                <wp:positionV relativeFrom="paragraph">
                  <wp:posOffset>539750</wp:posOffset>
                </wp:positionV>
                <wp:extent cx="193675" cy="133350"/>
                <wp:effectExtent l="0" t="0" r="10795" b="0"/>
                <wp:wrapSquare wrapText="bothSides"/>
                <wp:docPr id="30" name="Rectangle 3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5FE3991-5198-4417-B101-2B385DB90012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3675" cy="1333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B6BCAA5" w14:textId="77777777" w:rsidR="00A27580" w:rsidRDefault="00A27580" w:rsidP="00A727A9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kern w:val="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0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9F0A640" id="Rectangle 30" o:spid="_x0000_s1290" style="position:absolute;left:0;text-align:left;margin-left:12.95pt;margin-top:42.5pt;width:15.25pt;height:10.5pt;z-index:25204428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" filled="f" stroked="f">
                <v:textbox style="mso-fit-shape-to-text:t" inset="0,0,0,0">
                  <w:txbxContent>
                    <w:p w14:paraId="7B6BCAA5" w14:textId="77777777" w:rsidR="00A27580" w:rsidRDefault="00A27580" w:rsidP="00A727A9">
                      <w:pPr>
                        <w:kinsoku w:val="0"/>
                        <w:overflowPunct w:val="0"/>
                        <w:textAlignment w:val="baseline"/>
                        <w:rPr>
                          <w:kern w:val="0"/>
                          <w:sz w:val="24"/>
                          <w:szCs w:val="24"/>
                        </w:rPr>
                      </w:pPr>
                      <w:r>
                        <w:rPr>
                          <w:rFonts w:ascii="Arial" w:hAnsi="Arial"/>
                          <w:color w:val="000000"/>
                          <w:kern w:val="24"/>
                          <w:sz w:val="16"/>
                          <w:szCs w:val="16"/>
                        </w:rPr>
                        <w:t>0.0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95456" behindDoc="0" locked="0" layoutInCell="1" allowOverlap="1" wp14:anchorId="7C2128A2" wp14:editId="32B40AF5">
                <wp:simplePos x="0" y="0"/>
                <wp:positionH relativeFrom="column">
                  <wp:posOffset>469265</wp:posOffset>
                </wp:positionH>
                <wp:positionV relativeFrom="paragraph">
                  <wp:posOffset>469900</wp:posOffset>
                </wp:positionV>
                <wp:extent cx="3354070" cy="3000375"/>
                <wp:effectExtent l="0" t="0" r="17780" b="28575"/>
                <wp:wrapSquare wrapText="bothSides"/>
                <wp:docPr id="31" name="Rectangle 3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B569AE3-A50A-468B-82F1-8B168A1154C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354070" cy="3000375"/>
                        </a:xfrm>
                        <a:prstGeom prst="rect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F81F488" id="Rectangle 31" o:spid="_x0000_s1026" style="position:absolute;margin-left:36.95pt;margin-top:37pt;width:264.1pt;height:236.25pt;z-index:252045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" filled="f" strokeweight=".5pt">
                <v:stroke joinstyle="round" endcap="round"/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96480" behindDoc="0" locked="0" layoutInCell="1" allowOverlap="1" wp14:anchorId="473B8EB3" wp14:editId="0133B8F6">
                <wp:simplePos x="0" y="0"/>
                <wp:positionH relativeFrom="column">
                  <wp:posOffset>1866265</wp:posOffset>
                </wp:positionH>
                <wp:positionV relativeFrom="paragraph">
                  <wp:posOffset>3829050</wp:posOffset>
                </wp:positionV>
                <wp:extent cx="561975" cy="133350"/>
                <wp:effectExtent l="0" t="0" r="5715" b="0"/>
                <wp:wrapSquare wrapText="bothSides"/>
                <wp:docPr id="32" name="Rectangle 3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2B7A5A9-FD84-4C12-9AA3-75BE3240329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61975" cy="1333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1495EA8" w14:textId="77777777" w:rsidR="00A27580" w:rsidRPr="006D53C8" w:rsidRDefault="00A27580" w:rsidP="00A727A9">
                            <w:pPr>
                              <w:kinsoku w:val="0"/>
                              <w:overflowPunct w:val="0"/>
                              <w:textAlignment w:val="baseline"/>
                              <w:rPr>
                                <w:rFonts w:ascii="Book Antiqua" w:hAnsi="Book Antiqua"/>
                                <w:kern w:val="0"/>
                                <w:sz w:val="24"/>
                                <w:szCs w:val="24"/>
                              </w:rPr>
                            </w:pPr>
                            <w:r w:rsidRPr="006D53C8">
                              <w:rPr>
                                <w:rFonts w:ascii="Book Antiqua" w:hAnsi="Book Antiqua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Odds Ratio</w:t>
                            </w:r>
                          </w:p>
                        </w:txbxContent>
                      </wps:txbx>
                      <wps:bodyPr vert="horz" wrap="none" lIns="0" tIns="0" rIns="0" bIns="0" numCol="1" anchor="t" anchorCtr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73B8EB3" id="Rectangle 32" o:spid="_x0000_s1291" style="position:absolute;left:0;text-align:left;margin-left:146.95pt;margin-top:301.5pt;width:44.25pt;height:10.5pt;z-index:252046336;visibility:visible;mso-wrap-style:non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" filled="f" stroked="f">
                <v:textbox style="mso-fit-shape-to-text:t" inset="0,0,0,0">
                  <w:txbxContent>
                    <w:p w14:paraId="41495EA8" w14:textId="77777777" w:rsidR="00A27580" w:rsidRPr="006D53C8" w:rsidRDefault="00A27580" w:rsidP="00A727A9">
                      <w:pPr>
                        <w:kinsoku w:val="0"/>
                        <w:overflowPunct w:val="0"/>
                        <w:textAlignment w:val="baseline"/>
                        <w:rPr>
                          <w:rFonts w:ascii="Book Antiqua" w:hAnsi="Book Antiqua"/>
                          <w:kern w:val="0"/>
                          <w:sz w:val="24"/>
                          <w:szCs w:val="24"/>
                        </w:rPr>
                      </w:pPr>
                      <w:r w:rsidRPr="006D53C8">
                        <w:rPr>
                          <w:rFonts w:ascii="Book Antiqua" w:hAnsi="Book Antiqua"/>
                          <w:color w:val="000000"/>
                          <w:kern w:val="24"/>
                          <w:sz w:val="16"/>
                          <w:szCs w:val="16"/>
                        </w:rPr>
                        <w:t>Odds Ratio</w:t>
                      </w:r>
                    </w:p>
                  </w:txbxContent>
                </v:textbox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98528" behindDoc="0" locked="0" layoutInCell="1" allowOverlap="1" wp14:anchorId="03F9B03A" wp14:editId="59618F8C">
                <wp:simplePos x="0" y="0"/>
                <wp:positionH relativeFrom="column">
                  <wp:posOffset>2679065</wp:posOffset>
                </wp:positionH>
                <wp:positionV relativeFrom="paragraph">
                  <wp:posOffset>1949450</wp:posOffset>
                </wp:positionV>
                <wp:extent cx="17145" cy="4445"/>
                <wp:effectExtent l="0" t="0" r="0" b="0"/>
                <wp:wrapSquare wrapText="bothSides"/>
                <wp:docPr id="34" name="Rectangle 3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65F95ED-1707-4169-A938-6E9BA559938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" cy="4445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D946607" id="Rectangle 34" o:spid="_x0000_s1026" style="position:absolute;margin-left:210.95pt;margin-top:153.5pt;width:1.35pt;height:.35pt;z-index:252048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799552" behindDoc="0" locked="0" layoutInCell="1" allowOverlap="1" wp14:anchorId="6380FEA0" wp14:editId="39085B00">
                <wp:simplePos x="0" y="0"/>
                <wp:positionH relativeFrom="column">
                  <wp:posOffset>2679065</wp:posOffset>
                </wp:positionH>
                <wp:positionV relativeFrom="paragraph">
                  <wp:posOffset>1981200</wp:posOffset>
                </wp:positionV>
                <wp:extent cx="17145" cy="6350"/>
                <wp:effectExtent l="0" t="0" r="0" b="0"/>
                <wp:wrapSquare wrapText="bothSides"/>
                <wp:docPr id="35" name="Rectangle 3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486ABAB-7DD5-4B6E-A207-A6E2A48E2E2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61733F8" id="Rectangle 35" o:spid="_x0000_s1026" style="position:absolute;margin-left:210.95pt;margin-top:156pt;width:1.35pt;height:.5pt;z-index:252049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00576" behindDoc="0" locked="0" layoutInCell="1" allowOverlap="1" wp14:anchorId="50B41C3B" wp14:editId="1097D8F5">
                <wp:simplePos x="0" y="0"/>
                <wp:positionH relativeFrom="column">
                  <wp:posOffset>2825115</wp:posOffset>
                </wp:positionH>
                <wp:positionV relativeFrom="paragraph">
                  <wp:posOffset>2108200</wp:posOffset>
                </wp:positionV>
                <wp:extent cx="29845" cy="6350"/>
                <wp:effectExtent l="0" t="0" r="0" b="0"/>
                <wp:wrapSquare wrapText="bothSides"/>
                <wp:docPr id="36" name="Rectangle 3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405D461-6DCE-4A2F-84D8-1101EEEA1AEB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98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9E326A4" id="Rectangle 36" o:spid="_x0000_s1026" style="position:absolute;margin-left:222.45pt;margin-top:166pt;width:2.35pt;height:.5pt;z-index:252050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01600" behindDoc="0" locked="0" layoutInCell="1" allowOverlap="1" wp14:anchorId="68008DCF" wp14:editId="2C6AED32">
                <wp:simplePos x="0" y="0"/>
                <wp:positionH relativeFrom="column">
                  <wp:posOffset>2825115</wp:posOffset>
                </wp:positionH>
                <wp:positionV relativeFrom="paragraph">
                  <wp:posOffset>2133600</wp:posOffset>
                </wp:positionV>
                <wp:extent cx="29845" cy="4445"/>
                <wp:effectExtent l="0" t="0" r="0" b="0"/>
                <wp:wrapSquare wrapText="bothSides"/>
                <wp:docPr id="37" name="Rectangle 3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572112A-D62C-4290-BDA1-9E223F63C0C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9845" cy="4445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42E6E03" id="Rectangle 37" o:spid="_x0000_s1026" style="position:absolute;margin-left:222.45pt;margin-top:168pt;width:2.35pt;height:.35pt;z-index:252051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02624" behindDoc="0" locked="0" layoutInCell="1" allowOverlap="1" wp14:anchorId="4593B046" wp14:editId="1D1A67DD">
                <wp:simplePos x="0" y="0"/>
                <wp:positionH relativeFrom="column">
                  <wp:posOffset>2666365</wp:posOffset>
                </wp:positionH>
                <wp:positionV relativeFrom="paragraph">
                  <wp:posOffset>1962150</wp:posOffset>
                </wp:positionV>
                <wp:extent cx="42545" cy="6350"/>
                <wp:effectExtent l="0" t="0" r="0" b="0"/>
                <wp:wrapSquare wrapText="bothSides"/>
                <wp:docPr id="38" name="Rectangle 3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C1B35FA-32F8-41AA-9E11-34EAC419455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64E358A" id="Rectangle 38" o:spid="_x0000_s1026" style="position:absolute;margin-left:209.95pt;margin-top:154.5pt;width:3.35pt;height:.5pt;z-index:252052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03648" behindDoc="0" locked="0" layoutInCell="1" allowOverlap="1" wp14:anchorId="612D8D16" wp14:editId="190F54D1">
                <wp:simplePos x="0" y="0"/>
                <wp:positionH relativeFrom="column">
                  <wp:posOffset>2666365</wp:posOffset>
                </wp:positionH>
                <wp:positionV relativeFrom="paragraph">
                  <wp:posOffset>1974850</wp:posOffset>
                </wp:positionV>
                <wp:extent cx="42545" cy="6350"/>
                <wp:effectExtent l="0" t="0" r="0" b="0"/>
                <wp:wrapSquare wrapText="bothSides"/>
                <wp:docPr id="39" name="Rectangle 3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5C63A38-619E-4B67-8B9E-3AF8A15D884B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FAFA6FE" id="Rectangle 39" o:spid="_x0000_s1026" style="position:absolute;margin-left:209.95pt;margin-top:155.5pt;width:3.35pt;height:.5pt;z-index:252053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04672" behindDoc="0" locked="0" layoutInCell="1" allowOverlap="1" wp14:anchorId="76A42034" wp14:editId="7C358CFF">
                <wp:simplePos x="0" y="0"/>
                <wp:positionH relativeFrom="column">
                  <wp:posOffset>2818765</wp:posOffset>
                </wp:positionH>
                <wp:positionV relativeFrom="paragraph">
                  <wp:posOffset>2120900</wp:posOffset>
                </wp:positionV>
                <wp:extent cx="42545" cy="6350"/>
                <wp:effectExtent l="0" t="0" r="0" b="0"/>
                <wp:wrapSquare wrapText="bothSides"/>
                <wp:docPr id="40" name="Rectangle 4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D4A71AF-AC5B-4719-9F38-FFF46C1FB26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DB79BDC" id="Rectangle 40" o:spid="_x0000_s1026" style="position:absolute;margin-left:221.95pt;margin-top:167pt;width:3.35pt;height:.5pt;z-index:252054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05696" behindDoc="0" locked="0" layoutInCell="1" allowOverlap="1" wp14:anchorId="3815624C" wp14:editId="2D6EFFE2">
                <wp:simplePos x="0" y="0"/>
                <wp:positionH relativeFrom="column">
                  <wp:posOffset>2971165</wp:posOffset>
                </wp:positionH>
                <wp:positionV relativeFrom="paragraph">
                  <wp:posOffset>2273300</wp:posOffset>
                </wp:positionV>
                <wp:extent cx="42545" cy="6350"/>
                <wp:effectExtent l="0" t="0" r="0" b="0"/>
                <wp:wrapSquare wrapText="bothSides"/>
                <wp:docPr id="41" name="Rectangle 4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07ACD06-22C1-4956-8A0F-072A56FF64B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D8A0FB9" id="Rectangle 41" o:spid="_x0000_s1026" style="position:absolute;margin-left:233.95pt;margin-top:179pt;width:3.35pt;height:.5pt;z-index:252055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06720" behindDoc="0" locked="0" layoutInCell="1" allowOverlap="1" wp14:anchorId="7AF05606" wp14:editId="165B54A6">
                <wp:simplePos x="0" y="0"/>
                <wp:positionH relativeFrom="column">
                  <wp:posOffset>2666365</wp:posOffset>
                </wp:positionH>
                <wp:positionV relativeFrom="paragraph">
                  <wp:posOffset>1949450</wp:posOffset>
                </wp:positionV>
                <wp:extent cx="36195" cy="34925"/>
                <wp:effectExtent l="0" t="0" r="20955" b="22225"/>
                <wp:wrapSquare wrapText="bothSides"/>
                <wp:docPr id="42" name="Oval 4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459E523-65F1-443B-8ECF-A41AF4118C6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6195" cy="34925"/>
                        </a:xfrm>
                        <a:prstGeom prst="ellips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oval w14:anchorId="4980AA16" id="Oval 42" o:spid="_x0000_s1026" style="position:absolute;margin-left:209.95pt;margin-top:153.5pt;width:2.85pt;height:2.75pt;z-index:252056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" filled="f" strokeweight=".5pt">
                <v:stroke endcap="round"/>
                <w10:wrap type="square"/>
              </v:oval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07744" behindDoc="0" locked="0" layoutInCell="1" allowOverlap="1" wp14:anchorId="2107638F" wp14:editId="48CB2C16">
                <wp:simplePos x="0" y="0"/>
                <wp:positionH relativeFrom="column">
                  <wp:posOffset>1059815</wp:posOffset>
                </wp:positionH>
                <wp:positionV relativeFrom="paragraph">
                  <wp:posOffset>3168650</wp:posOffset>
                </wp:positionV>
                <wp:extent cx="19050" cy="6350"/>
                <wp:effectExtent l="0" t="0" r="0" b="0"/>
                <wp:wrapSquare wrapText="bothSides"/>
                <wp:docPr id="43" name="Rectangle 4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E5D1C87-8B96-4CA3-996D-2943396E2D8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050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FA90004" id="Rectangle 43" o:spid="_x0000_s1026" style="position:absolute;margin-left:83.45pt;margin-top:249.5pt;width:1.5pt;height:.5pt;z-index:252057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08768" behindDoc="0" locked="0" layoutInCell="1" allowOverlap="1" wp14:anchorId="48DF4D2A" wp14:editId="35672248">
                <wp:simplePos x="0" y="0"/>
                <wp:positionH relativeFrom="column">
                  <wp:posOffset>1059815</wp:posOffset>
                </wp:positionH>
                <wp:positionV relativeFrom="paragraph">
                  <wp:posOffset>3200400</wp:posOffset>
                </wp:positionV>
                <wp:extent cx="19050" cy="6350"/>
                <wp:effectExtent l="0" t="0" r="0" b="0"/>
                <wp:wrapSquare wrapText="bothSides"/>
                <wp:docPr id="44" name="Rectangle 4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C85528A-48DB-46D6-849E-4B82D8A91BE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050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9607BBF" id="Rectangle 44" o:spid="_x0000_s1026" style="position:absolute;margin-left:83.45pt;margin-top:252pt;width:1.5pt;height:.5pt;z-index:252058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09792" behindDoc="0" locked="0" layoutInCell="1" allowOverlap="1" wp14:anchorId="4E64BA1E" wp14:editId="509AF946">
                <wp:simplePos x="0" y="0"/>
                <wp:positionH relativeFrom="column">
                  <wp:posOffset>1205865</wp:posOffset>
                </wp:positionH>
                <wp:positionV relativeFrom="paragraph">
                  <wp:posOffset>3327400</wp:posOffset>
                </wp:positionV>
                <wp:extent cx="29845" cy="6350"/>
                <wp:effectExtent l="0" t="0" r="0" b="0"/>
                <wp:wrapSquare wrapText="bothSides"/>
                <wp:docPr id="45" name="Rectangle 4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3E00F2D-90F1-4984-83E3-170FA7C8C81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98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0408F45" id="Rectangle 45" o:spid="_x0000_s1026" style="position:absolute;margin-left:94.95pt;margin-top:262pt;width:2.35pt;height:.5pt;z-index:252059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10816" behindDoc="0" locked="0" layoutInCell="1" allowOverlap="1" wp14:anchorId="32AC34D1" wp14:editId="6459D974">
                <wp:simplePos x="0" y="0"/>
                <wp:positionH relativeFrom="column">
                  <wp:posOffset>1205865</wp:posOffset>
                </wp:positionH>
                <wp:positionV relativeFrom="paragraph">
                  <wp:posOffset>3346450</wp:posOffset>
                </wp:positionV>
                <wp:extent cx="29845" cy="6350"/>
                <wp:effectExtent l="0" t="0" r="0" b="0"/>
                <wp:wrapSquare wrapText="bothSides"/>
                <wp:docPr id="46" name="Rectangle 4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3F0B90D-E5C9-4FB9-BB8A-BDE0E7C7236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98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7C5D32E" id="Rectangle 46" o:spid="_x0000_s1026" style="position:absolute;margin-left:94.95pt;margin-top:263.5pt;width:2.35pt;height:.5pt;z-index:252060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11840" behindDoc="0" locked="0" layoutInCell="1" allowOverlap="1" wp14:anchorId="404D6295" wp14:editId="65F82DFA">
                <wp:simplePos x="0" y="0"/>
                <wp:positionH relativeFrom="column">
                  <wp:posOffset>1047115</wp:posOffset>
                </wp:positionH>
                <wp:positionV relativeFrom="paragraph">
                  <wp:posOffset>3181350</wp:posOffset>
                </wp:positionV>
                <wp:extent cx="41275" cy="6350"/>
                <wp:effectExtent l="0" t="0" r="0" b="0"/>
                <wp:wrapSquare wrapText="bothSides"/>
                <wp:docPr id="47" name="Rectangle 4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40EAB08-4A7F-4A70-8014-516164E7C0BF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27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3FE56EF" id="Rectangle 47" o:spid="_x0000_s1026" style="position:absolute;margin-left:82.45pt;margin-top:250.5pt;width:3.25pt;height:.5pt;z-index:252061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12864" behindDoc="0" locked="0" layoutInCell="1" allowOverlap="1" wp14:anchorId="6B44CC74" wp14:editId="7D08ACCE">
                <wp:simplePos x="0" y="0"/>
                <wp:positionH relativeFrom="column">
                  <wp:posOffset>1047115</wp:posOffset>
                </wp:positionH>
                <wp:positionV relativeFrom="paragraph">
                  <wp:posOffset>3194050</wp:posOffset>
                </wp:positionV>
                <wp:extent cx="41275" cy="4445"/>
                <wp:effectExtent l="0" t="0" r="0" b="0"/>
                <wp:wrapSquare wrapText="bothSides"/>
                <wp:docPr id="48" name="Rectangle 4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2F3BE2B-0AF3-4A87-8C44-2C974D3424F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275" cy="4445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DB1B8DB" id="Rectangle 48" o:spid="_x0000_s1026" style="position:absolute;margin-left:82.45pt;margin-top:251.5pt;width:3.25pt;height:.35pt;z-index:252062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13888" behindDoc="0" locked="0" layoutInCell="1" allowOverlap="1" wp14:anchorId="2DB1DA57" wp14:editId="50DA44A2">
                <wp:simplePos x="0" y="0"/>
                <wp:positionH relativeFrom="column">
                  <wp:posOffset>1199515</wp:posOffset>
                </wp:positionH>
                <wp:positionV relativeFrom="paragraph">
                  <wp:posOffset>3340100</wp:posOffset>
                </wp:positionV>
                <wp:extent cx="41275" cy="6350"/>
                <wp:effectExtent l="0" t="0" r="0" b="0"/>
                <wp:wrapSquare wrapText="bothSides"/>
                <wp:docPr id="49" name="Rectangle 4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61161E7-685F-4767-BBDB-49277B08952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27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521B629" id="Rectangle 49" o:spid="_x0000_s1026" style="position:absolute;margin-left:94.45pt;margin-top:263pt;width:3.25pt;height:.5pt;z-index:252063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14912" behindDoc="0" locked="0" layoutInCell="1" allowOverlap="1" wp14:anchorId="1DB9C003" wp14:editId="6087E6F9">
                <wp:simplePos x="0" y="0"/>
                <wp:positionH relativeFrom="column">
                  <wp:posOffset>1351915</wp:posOffset>
                </wp:positionH>
                <wp:positionV relativeFrom="paragraph">
                  <wp:posOffset>3492500</wp:posOffset>
                </wp:positionV>
                <wp:extent cx="41275" cy="6350"/>
                <wp:effectExtent l="0" t="0" r="0" b="0"/>
                <wp:wrapSquare wrapText="bothSides"/>
                <wp:docPr id="50" name="Rectangle 5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43C7BEA-AFC6-4571-A4E7-C5E85E53BC2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27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3BA70D4" id="Rectangle 50" o:spid="_x0000_s1026" style="position:absolute;margin-left:106.45pt;margin-top:275pt;width:3.25pt;height:.5pt;z-index:2520647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15936" behindDoc="0" locked="0" layoutInCell="1" allowOverlap="1" wp14:anchorId="2118C151" wp14:editId="58B4BC6A">
                <wp:simplePos x="0" y="0"/>
                <wp:positionH relativeFrom="column">
                  <wp:posOffset>1047115</wp:posOffset>
                </wp:positionH>
                <wp:positionV relativeFrom="paragraph">
                  <wp:posOffset>3168650</wp:posOffset>
                </wp:positionV>
                <wp:extent cx="34925" cy="36195"/>
                <wp:effectExtent l="0" t="0" r="22225" b="20955"/>
                <wp:wrapSquare wrapText="bothSides"/>
                <wp:docPr id="51" name="Oval 5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42442C9-98DE-474F-8E7E-A7ACF0DF1E6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4925" cy="36195"/>
                        </a:xfrm>
                        <a:prstGeom prst="ellips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oval w14:anchorId="64F6505A" id="Oval 51" o:spid="_x0000_s1026" style="position:absolute;margin-left:82.45pt;margin-top:249.5pt;width:2.75pt;height:2.85pt;z-index:2520657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" filled="f" strokeweight=".5pt">
                <v:stroke endcap="round"/>
                <w10:wrap type="square"/>
              </v:oval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16960" behindDoc="0" locked="0" layoutInCell="1" allowOverlap="1" wp14:anchorId="68720DB8" wp14:editId="28AD262C">
                <wp:simplePos x="0" y="0"/>
                <wp:positionH relativeFrom="column">
                  <wp:posOffset>1542415</wp:posOffset>
                </wp:positionH>
                <wp:positionV relativeFrom="paragraph">
                  <wp:posOffset>2533650</wp:posOffset>
                </wp:positionV>
                <wp:extent cx="19050" cy="6350"/>
                <wp:effectExtent l="0" t="0" r="0" b="0"/>
                <wp:wrapSquare wrapText="bothSides"/>
                <wp:docPr id="52" name="Rectangle 5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B6C61A6-DBB2-4BB3-A92F-A880638DA13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050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00899DC" id="Rectangle 52" o:spid="_x0000_s1026" style="position:absolute;margin-left:121.45pt;margin-top:199.5pt;width:1.5pt;height:.5pt;z-index:252066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17984" behindDoc="0" locked="0" layoutInCell="1" allowOverlap="1" wp14:anchorId="6702772F" wp14:editId="159E1C89">
                <wp:simplePos x="0" y="0"/>
                <wp:positionH relativeFrom="column">
                  <wp:posOffset>1542415</wp:posOffset>
                </wp:positionH>
                <wp:positionV relativeFrom="paragraph">
                  <wp:posOffset>2571750</wp:posOffset>
                </wp:positionV>
                <wp:extent cx="19050" cy="6350"/>
                <wp:effectExtent l="0" t="0" r="0" b="0"/>
                <wp:wrapSquare wrapText="bothSides"/>
                <wp:docPr id="53" name="Rectangle 5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BF73397-95AC-4130-AD36-3161638BAF1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050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96FE8E4" id="Rectangle 53" o:spid="_x0000_s1026" style="position:absolute;margin-left:121.45pt;margin-top:202.5pt;width:1.5pt;height:.5pt;z-index:2520678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19008" behindDoc="0" locked="0" layoutInCell="1" allowOverlap="1" wp14:anchorId="64A3FC4B" wp14:editId="6DB9703C">
                <wp:simplePos x="0" y="0"/>
                <wp:positionH relativeFrom="column">
                  <wp:posOffset>1688465</wp:posOffset>
                </wp:positionH>
                <wp:positionV relativeFrom="paragraph">
                  <wp:posOffset>2692400</wp:posOffset>
                </wp:positionV>
                <wp:extent cx="31750" cy="6350"/>
                <wp:effectExtent l="0" t="0" r="0" b="0"/>
                <wp:wrapSquare wrapText="bothSides"/>
                <wp:docPr id="54" name="Rectangle 5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5721032-CF3F-45A8-BDD0-657D6BDA762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1750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BFD3DB3" id="Rectangle 54" o:spid="_x0000_s1026" style="position:absolute;margin-left:132.95pt;margin-top:212pt;width:2.5pt;height:.5pt;z-index:252068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20032" behindDoc="0" locked="0" layoutInCell="1" allowOverlap="1" wp14:anchorId="238DEC0F" wp14:editId="7E139E09">
                <wp:simplePos x="0" y="0"/>
                <wp:positionH relativeFrom="column">
                  <wp:posOffset>1688465</wp:posOffset>
                </wp:positionH>
                <wp:positionV relativeFrom="paragraph">
                  <wp:posOffset>2717800</wp:posOffset>
                </wp:positionV>
                <wp:extent cx="31750" cy="6350"/>
                <wp:effectExtent l="0" t="0" r="0" b="0"/>
                <wp:wrapSquare wrapText="bothSides"/>
                <wp:docPr id="55" name="Rectangle 5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33AB953-8704-4BF6-A19E-F6098D9D436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1750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30CA896" id="Rectangle 55" o:spid="_x0000_s1026" style="position:absolute;margin-left:132.95pt;margin-top:214pt;width:2.5pt;height:.5pt;z-index:2520698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21056" behindDoc="0" locked="0" layoutInCell="1" allowOverlap="1" wp14:anchorId="6EB011B3" wp14:editId="51A2C35E">
                <wp:simplePos x="0" y="0"/>
                <wp:positionH relativeFrom="column">
                  <wp:posOffset>1529715</wp:posOffset>
                </wp:positionH>
                <wp:positionV relativeFrom="paragraph">
                  <wp:posOffset>2546350</wp:posOffset>
                </wp:positionV>
                <wp:extent cx="41275" cy="6350"/>
                <wp:effectExtent l="0" t="0" r="0" b="0"/>
                <wp:wrapSquare wrapText="bothSides"/>
                <wp:docPr id="56" name="Rectangle 5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768FF59-8AFB-42D7-8BA9-C353D9BA371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27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F573D72" id="Rectangle 56" o:spid="_x0000_s1026" style="position:absolute;margin-left:120.45pt;margin-top:200.5pt;width:3.25pt;height:.5pt;z-index:2520709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22080" behindDoc="0" locked="0" layoutInCell="1" allowOverlap="1" wp14:anchorId="7334256D" wp14:editId="6C2DCFFA">
                <wp:simplePos x="0" y="0"/>
                <wp:positionH relativeFrom="column">
                  <wp:posOffset>1529715</wp:posOffset>
                </wp:positionH>
                <wp:positionV relativeFrom="paragraph">
                  <wp:posOffset>2559050</wp:posOffset>
                </wp:positionV>
                <wp:extent cx="41275" cy="4445"/>
                <wp:effectExtent l="0" t="0" r="0" b="0"/>
                <wp:wrapSquare wrapText="bothSides"/>
                <wp:docPr id="57" name="Rectangle 5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7FE41D7-35B5-435F-859A-E5D6B51DAB3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275" cy="4445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F2431C4" id="Rectangle 57" o:spid="_x0000_s1026" style="position:absolute;margin-left:120.45pt;margin-top:201.5pt;width:3.25pt;height:.35pt;z-index:2520719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23104" behindDoc="0" locked="0" layoutInCell="1" allowOverlap="1" wp14:anchorId="5AEA984A" wp14:editId="34909A10">
                <wp:simplePos x="0" y="0"/>
                <wp:positionH relativeFrom="column">
                  <wp:posOffset>1682115</wp:posOffset>
                </wp:positionH>
                <wp:positionV relativeFrom="paragraph">
                  <wp:posOffset>2705100</wp:posOffset>
                </wp:positionV>
                <wp:extent cx="41275" cy="6350"/>
                <wp:effectExtent l="0" t="0" r="0" b="0"/>
                <wp:wrapSquare wrapText="bothSides"/>
                <wp:docPr id="58" name="Rectangle 5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DC6820B-5827-4E0F-80F1-5115E5EFF69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27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FDF4366" id="Rectangle 58" o:spid="_x0000_s1026" style="position:absolute;margin-left:132.45pt;margin-top:213pt;width:3.25pt;height:.5pt;z-index:2520729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24128" behindDoc="0" locked="0" layoutInCell="1" allowOverlap="1" wp14:anchorId="018CFD36" wp14:editId="2A73358D">
                <wp:simplePos x="0" y="0"/>
                <wp:positionH relativeFrom="column">
                  <wp:posOffset>1834515</wp:posOffset>
                </wp:positionH>
                <wp:positionV relativeFrom="paragraph">
                  <wp:posOffset>2857500</wp:posOffset>
                </wp:positionV>
                <wp:extent cx="41275" cy="6350"/>
                <wp:effectExtent l="0" t="0" r="0" b="0"/>
                <wp:wrapSquare wrapText="bothSides"/>
                <wp:docPr id="59" name="Rectangle 5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A89D9A6-8ABA-4B0B-A088-9C532588601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27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D9F7667" id="Rectangle 59" o:spid="_x0000_s1026" style="position:absolute;margin-left:144.45pt;margin-top:225pt;width:3.25pt;height:.5pt;z-index:2520739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25152" behindDoc="0" locked="0" layoutInCell="1" allowOverlap="1" wp14:anchorId="1B97733C" wp14:editId="20DA1E9E">
                <wp:simplePos x="0" y="0"/>
                <wp:positionH relativeFrom="column">
                  <wp:posOffset>1529715</wp:posOffset>
                </wp:positionH>
                <wp:positionV relativeFrom="paragraph">
                  <wp:posOffset>2533650</wp:posOffset>
                </wp:positionV>
                <wp:extent cx="36195" cy="36195"/>
                <wp:effectExtent l="0" t="0" r="20955" b="20955"/>
                <wp:wrapSquare wrapText="bothSides"/>
                <wp:docPr id="60" name="Oval 6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5284C6A-303A-46AA-8E98-460C28F0E34F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6195" cy="36195"/>
                        </a:xfrm>
                        <a:prstGeom prst="ellips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oval w14:anchorId="49D43E99" id="Oval 60" o:spid="_x0000_s1026" style="position:absolute;margin-left:120.45pt;margin-top:199.5pt;width:2.85pt;height:2.85pt;z-index:2520750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" filled="f" strokeweight=".5pt">
                <v:stroke endcap="round"/>
                <w10:wrap type="square"/>
              </v:oval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26176" behindDoc="0" locked="0" layoutInCell="1" allowOverlap="1" wp14:anchorId="754086CC" wp14:editId="6AD5564F">
                <wp:simplePos x="0" y="0"/>
                <wp:positionH relativeFrom="column">
                  <wp:posOffset>1771015</wp:posOffset>
                </wp:positionH>
                <wp:positionV relativeFrom="paragraph">
                  <wp:posOffset>2139950</wp:posOffset>
                </wp:positionV>
                <wp:extent cx="19050" cy="6350"/>
                <wp:effectExtent l="0" t="0" r="0" b="0"/>
                <wp:wrapSquare wrapText="bothSides"/>
                <wp:docPr id="61" name="Rectangle 6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3A4AFCF-C256-45D2-900B-E2C7B78B0FA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050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0788449" id="Rectangle 61" o:spid="_x0000_s1026" style="position:absolute;margin-left:139.45pt;margin-top:168.5pt;width:1.5pt;height:.5pt;z-index:2520760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27200" behindDoc="0" locked="0" layoutInCell="1" allowOverlap="1" wp14:anchorId="1A8B48D1" wp14:editId="155CF669">
                <wp:simplePos x="0" y="0"/>
                <wp:positionH relativeFrom="column">
                  <wp:posOffset>1771015</wp:posOffset>
                </wp:positionH>
                <wp:positionV relativeFrom="paragraph">
                  <wp:posOffset>2178050</wp:posOffset>
                </wp:positionV>
                <wp:extent cx="19050" cy="6350"/>
                <wp:effectExtent l="0" t="0" r="0" b="0"/>
                <wp:wrapSquare wrapText="bothSides"/>
                <wp:docPr id="62" name="Rectangle 6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CA1BBA4-B005-4047-BCB1-FD7232B16AE2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050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A9EFB7E" id="Rectangle 62" o:spid="_x0000_s1026" style="position:absolute;margin-left:139.45pt;margin-top:171.5pt;width:1.5pt;height:.5pt;z-index:2520770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28224" behindDoc="0" locked="0" layoutInCell="1" allowOverlap="1" wp14:anchorId="670AF233" wp14:editId="2A65C83A">
                <wp:simplePos x="0" y="0"/>
                <wp:positionH relativeFrom="column">
                  <wp:posOffset>1917065</wp:posOffset>
                </wp:positionH>
                <wp:positionV relativeFrom="paragraph">
                  <wp:posOffset>2298700</wp:posOffset>
                </wp:positionV>
                <wp:extent cx="29845" cy="6350"/>
                <wp:effectExtent l="0" t="0" r="0" b="0"/>
                <wp:wrapSquare wrapText="bothSides"/>
                <wp:docPr id="63" name="Rectangle 6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704EC63-47FD-4ADA-B2E0-4F4D1EE1ACF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98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9D62D78" id="Rectangle 63" o:spid="_x0000_s1026" style="position:absolute;margin-left:150.95pt;margin-top:181pt;width:2.35pt;height:.5pt;z-index:2520780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29248" behindDoc="0" locked="0" layoutInCell="1" allowOverlap="1" wp14:anchorId="090692DB" wp14:editId="1DBF27BF">
                <wp:simplePos x="0" y="0"/>
                <wp:positionH relativeFrom="column">
                  <wp:posOffset>1917065</wp:posOffset>
                </wp:positionH>
                <wp:positionV relativeFrom="paragraph">
                  <wp:posOffset>2324100</wp:posOffset>
                </wp:positionV>
                <wp:extent cx="29845" cy="6350"/>
                <wp:effectExtent l="0" t="0" r="0" b="0"/>
                <wp:wrapSquare wrapText="bothSides"/>
                <wp:docPr id="64" name="Rectangle 6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AFCB34A-2005-40E2-8B35-1D10BD2ABA8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98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2C64FA3" id="Rectangle 64" o:spid="_x0000_s1026" style="position:absolute;margin-left:150.95pt;margin-top:183pt;width:2.35pt;height:.5pt;z-index:2520791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30272" behindDoc="0" locked="0" layoutInCell="1" allowOverlap="1" wp14:anchorId="19DAE2DC" wp14:editId="49649996">
                <wp:simplePos x="0" y="0"/>
                <wp:positionH relativeFrom="column">
                  <wp:posOffset>1764665</wp:posOffset>
                </wp:positionH>
                <wp:positionV relativeFrom="paragraph">
                  <wp:posOffset>2152650</wp:posOffset>
                </wp:positionV>
                <wp:extent cx="41275" cy="6350"/>
                <wp:effectExtent l="0" t="0" r="0" b="0"/>
                <wp:wrapSquare wrapText="bothSides"/>
                <wp:docPr id="65" name="Rectangle 6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F854AF6-9242-4209-A2CF-E813C684566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27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874A28A" id="Rectangle 65" o:spid="_x0000_s1026" style="position:absolute;margin-left:138.95pt;margin-top:169.5pt;width:3.25pt;height:.5pt;z-index:2520801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31296" behindDoc="0" locked="0" layoutInCell="1" allowOverlap="1" wp14:anchorId="46322712" wp14:editId="3364E91C">
                <wp:simplePos x="0" y="0"/>
                <wp:positionH relativeFrom="column">
                  <wp:posOffset>1764665</wp:posOffset>
                </wp:positionH>
                <wp:positionV relativeFrom="paragraph">
                  <wp:posOffset>2165350</wp:posOffset>
                </wp:positionV>
                <wp:extent cx="41275" cy="4445"/>
                <wp:effectExtent l="0" t="0" r="0" b="0"/>
                <wp:wrapSquare wrapText="bothSides"/>
                <wp:docPr id="66" name="Rectangle 6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3180A9C-9155-490F-BF1C-3CB9CB98ABE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275" cy="4445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7C96537" id="Rectangle 66" o:spid="_x0000_s1026" style="position:absolute;margin-left:138.95pt;margin-top:170.5pt;width:3.25pt;height:.35pt;z-index:2520811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32320" behindDoc="0" locked="0" layoutInCell="1" allowOverlap="1" wp14:anchorId="7C6CCDA1" wp14:editId="414F93F0">
                <wp:simplePos x="0" y="0"/>
                <wp:positionH relativeFrom="column">
                  <wp:posOffset>1917065</wp:posOffset>
                </wp:positionH>
                <wp:positionV relativeFrom="paragraph">
                  <wp:posOffset>2311400</wp:posOffset>
                </wp:positionV>
                <wp:extent cx="41275" cy="6350"/>
                <wp:effectExtent l="0" t="0" r="0" b="0"/>
                <wp:wrapSquare wrapText="bothSides"/>
                <wp:docPr id="67" name="Rectangle 6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3EFF010-3FB3-47FA-98AA-3DD3F87675C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27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8076310" id="Rectangle 67" o:spid="_x0000_s1026" style="position:absolute;margin-left:150.95pt;margin-top:182pt;width:3.25pt;height:.5pt;z-index:2520821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33344" behindDoc="0" locked="0" layoutInCell="1" allowOverlap="1" wp14:anchorId="72D0A58B" wp14:editId="24EB43F1">
                <wp:simplePos x="0" y="0"/>
                <wp:positionH relativeFrom="column">
                  <wp:posOffset>2069465</wp:posOffset>
                </wp:positionH>
                <wp:positionV relativeFrom="paragraph">
                  <wp:posOffset>2463800</wp:posOffset>
                </wp:positionV>
                <wp:extent cx="41275" cy="6350"/>
                <wp:effectExtent l="0" t="0" r="0" b="0"/>
                <wp:wrapSquare wrapText="bothSides"/>
                <wp:docPr id="68" name="Rectangle 6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A8488CD-FFF3-4B42-9467-275948FADC8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27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78D2784" id="Rectangle 68" o:spid="_x0000_s1026" style="position:absolute;margin-left:162.95pt;margin-top:194pt;width:3.25pt;height:.5pt;z-index:2520832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34368" behindDoc="0" locked="0" layoutInCell="1" allowOverlap="1" wp14:anchorId="4635F9A7" wp14:editId="709A41A6">
                <wp:simplePos x="0" y="0"/>
                <wp:positionH relativeFrom="column">
                  <wp:posOffset>1764665</wp:posOffset>
                </wp:positionH>
                <wp:positionV relativeFrom="paragraph">
                  <wp:posOffset>2139950</wp:posOffset>
                </wp:positionV>
                <wp:extent cx="34925" cy="36195"/>
                <wp:effectExtent l="0" t="0" r="22225" b="20955"/>
                <wp:wrapSquare wrapText="bothSides"/>
                <wp:docPr id="69" name="Oval 6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A568146-1074-47C3-9E86-1F7C2834D09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4925" cy="36195"/>
                        </a:xfrm>
                        <a:prstGeom prst="ellips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oval w14:anchorId="11A1C213" id="Oval 69" o:spid="_x0000_s1026" style="position:absolute;margin-left:138.95pt;margin-top:168.5pt;width:2.75pt;height:2.85pt;z-index:2520842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" filled="f" strokeweight=".5pt">
                <v:stroke endcap="round"/>
                <w10:wrap type="square"/>
              </v:oval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35392" behindDoc="0" locked="0" layoutInCell="1" allowOverlap="1" wp14:anchorId="5999F3E7" wp14:editId="68D579FC">
                <wp:simplePos x="0" y="0"/>
                <wp:positionH relativeFrom="column">
                  <wp:posOffset>1853565</wp:posOffset>
                </wp:positionH>
                <wp:positionV relativeFrom="paragraph">
                  <wp:posOffset>3333750</wp:posOffset>
                </wp:positionV>
                <wp:extent cx="17145" cy="6350"/>
                <wp:effectExtent l="0" t="0" r="0" b="0"/>
                <wp:wrapSquare wrapText="bothSides"/>
                <wp:docPr id="70" name="Rectangle 7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27745B0-96B8-4A4A-82E0-3E26B619174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84C8F6B" id="Rectangle 70" o:spid="_x0000_s1026" style="position:absolute;margin-left:145.95pt;margin-top:262.5pt;width:1.35pt;height:.5pt;z-index:2520852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36416" behindDoc="0" locked="0" layoutInCell="1" allowOverlap="1" wp14:anchorId="58A06FE5" wp14:editId="60B59BFA">
                <wp:simplePos x="0" y="0"/>
                <wp:positionH relativeFrom="column">
                  <wp:posOffset>1853565</wp:posOffset>
                </wp:positionH>
                <wp:positionV relativeFrom="paragraph">
                  <wp:posOffset>3371850</wp:posOffset>
                </wp:positionV>
                <wp:extent cx="17145" cy="4445"/>
                <wp:effectExtent l="0" t="0" r="0" b="0"/>
                <wp:wrapSquare wrapText="bothSides"/>
                <wp:docPr id="71" name="Rectangle 7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7B7521D-70EA-4C13-B0EB-6384404DA5F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" cy="4445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14BD002" id="Rectangle 71" o:spid="_x0000_s1026" style="position:absolute;margin-left:145.95pt;margin-top:265.5pt;width:1.35pt;height:.35pt;z-index:2520862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37440" behindDoc="0" locked="0" layoutInCell="1" allowOverlap="1" wp14:anchorId="5588358E" wp14:editId="322DA116">
                <wp:simplePos x="0" y="0"/>
                <wp:positionH relativeFrom="column">
                  <wp:posOffset>1999615</wp:posOffset>
                </wp:positionH>
                <wp:positionV relativeFrom="paragraph">
                  <wp:posOffset>3492500</wp:posOffset>
                </wp:positionV>
                <wp:extent cx="29845" cy="4445"/>
                <wp:effectExtent l="0" t="0" r="0" b="0"/>
                <wp:wrapSquare wrapText="bothSides"/>
                <wp:docPr id="72" name="Rectangle 7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2D00B7A-1854-4BCD-882F-3B21CB5DE0D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9845" cy="4445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25AB7EF" id="Rectangle 72" o:spid="_x0000_s1026" style="position:absolute;margin-left:157.45pt;margin-top:275pt;width:2.35pt;height:.35pt;z-index:2520872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38464" behindDoc="0" locked="0" layoutInCell="1" allowOverlap="1" wp14:anchorId="481D110C" wp14:editId="1B89859D">
                <wp:simplePos x="0" y="0"/>
                <wp:positionH relativeFrom="column">
                  <wp:posOffset>1999615</wp:posOffset>
                </wp:positionH>
                <wp:positionV relativeFrom="paragraph">
                  <wp:posOffset>3517900</wp:posOffset>
                </wp:positionV>
                <wp:extent cx="29845" cy="6350"/>
                <wp:effectExtent l="0" t="0" r="0" b="0"/>
                <wp:wrapSquare wrapText="bothSides"/>
                <wp:docPr id="73" name="Rectangle 7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484D7A4-0EB2-468A-AE95-2588E7957D8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98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334C29A" id="Rectangle 73" o:spid="_x0000_s1026" style="position:absolute;margin-left:157.45pt;margin-top:277pt;width:2.35pt;height:.5pt;z-index:2520883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39488" behindDoc="0" locked="0" layoutInCell="1" allowOverlap="1" wp14:anchorId="5FF416FD" wp14:editId="05D7897E">
                <wp:simplePos x="0" y="0"/>
                <wp:positionH relativeFrom="column">
                  <wp:posOffset>1840865</wp:posOffset>
                </wp:positionH>
                <wp:positionV relativeFrom="paragraph">
                  <wp:posOffset>3346450</wp:posOffset>
                </wp:positionV>
                <wp:extent cx="42545" cy="6350"/>
                <wp:effectExtent l="0" t="0" r="0" b="0"/>
                <wp:wrapSquare wrapText="bothSides"/>
                <wp:docPr id="74" name="Rectangle 7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A5183E4-688B-4CF0-A09D-5B16946E5E1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9E18D4B" id="Rectangle 74" o:spid="_x0000_s1026" style="position:absolute;margin-left:144.95pt;margin-top:263.5pt;width:3.35pt;height:.5pt;z-index:2520893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40512" behindDoc="0" locked="0" layoutInCell="1" allowOverlap="1" wp14:anchorId="7F383D53" wp14:editId="38C255C1">
                <wp:simplePos x="0" y="0"/>
                <wp:positionH relativeFrom="column">
                  <wp:posOffset>1840865</wp:posOffset>
                </wp:positionH>
                <wp:positionV relativeFrom="paragraph">
                  <wp:posOffset>3359150</wp:posOffset>
                </wp:positionV>
                <wp:extent cx="42545" cy="6350"/>
                <wp:effectExtent l="0" t="0" r="0" b="0"/>
                <wp:wrapSquare wrapText="bothSides"/>
                <wp:docPr id="75" name="Rectangle 7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93BCC18-B9A8-4CBE-9B19-7BC94233926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A6B0638" id="Rectangle 75" o:spid="_x0000_s1026" style="position:absolute;margin-left:144.95pt;margin-top:264.5pt;width:3.35pt;height:.5pt;z-index:2520903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41536" behindDoc="0" locked="0" layoutInCell="1" allowOverlap="1" wp14:anchorId="26767ACE" wp14:editId="1260A2AF">
                <wp:simplePos x="0" y="0"/>
                <wp:positionH relativeFrom="column">
                  <wp:posOffset>1993265</wp:posOffset>
                </wp:positionH>
                <wp:positionV relativeFrom="paragraph">
                  <wp:posOffset>3505200</wp:posOffset>
                </wp:positionV>
                <wp:extent cx="42545" cy="6350"/>
                <wp:effectExtent l="0" t="0" r="0" b="0"/>
                <wp:wrapSquare wrapText="bothSides"/>
                <wp:docPr id="76" name="Rectangle 7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9EFD91F-EC2E-4869-B905-2CA01729653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4C2E2E4" id="Rectangle 76" o:spid="_x0000_s1026" style="position:absolute;margin-left:156.95pt;margin-top:276pt;width:3.35pt;height:.5pt;z-index:2520913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42560" behindDoc="0" locked="0" layoutInCell="1" allowOverlap="1" wp14:anchorId="26C413CA" wp14:editId="204DD7B0">
                <wp:simplePos x="0" y="0"/>
                <wp:positionH relativeFrom="column">
                  <wp:posOffset>2145665</wp:posOffset>
                </wp:positionH>
                <wp:positionV relativeFrom="paragraph">
                  <wp:posOffset>3657600</wp:posOffset>
                </wp:positionV>
                <wp:extent cx="42545" cy="6350"/>
                <wp:effectExtent l="0" t="0" r="0" b="0"/>
                <wp:wrapSquare wrapText="bothSides"/>
                <wp:docPr id="77" name="Rectangle 7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FDDAFA3-1855-4679-AD96-6847233909D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49B0F40" id="Rectangle 77" o:spid="_x0000_s1026" style="position:absolute;margin-left:168.95pt;margin-top:4in;width:3.35pt;height:.5pt;z-index:2520924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43584" behindDoc="0" locked="0" layoutInCell="1" allowOverlap="1" wp14:anchorId="3F4AEAC4" wp14:editId="655832AF">
                <wp:simplePos x="0" y="0"/>
                <wp:positionH relativeFrom="column">
                  <wp:posOffset>1840865</wp:posOffset>
                </wp:positionH>
                <wp:positionV relativeFrom="paragraph">
                  <wp:posOffset>3333750</wp:posOffset>
                </wp:positionV>
                <wp:extent cx="36195" cy="36195"/>
                <wp:effectExtent l="0" t="0" r="20955" b="20955"/>
                <wp:wrapSquare wrapText="bothSides"/>
                <wp:docPr id="78" name="Oval 7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CDEE259-77EE-41C2-86AE-D74FDB3778FB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6195" cy="36195"/>
                        </a:xfrm>
                        <a:prstGeom prst="ellips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oval w14:anchorId="1FD5C607" id="Oval 78" o:spid="_x0000_s1026" style="position:absolute;margin-left:144.95pt;margin-top:262.5pt;width:2.85pt;height:2.85pt;z-index:2520934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" filled="f" strokeweight=".5pt">
                <v:stroke endcap="round"/>
                <w10:wrap type="square"/>
              </v:oval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44608" behindDoc="0" locked="0" layoutInCell="1" allowOverlap="1" wp14:anchorId="5637F21B" wp14:editId="039D42D0">
                <wp:simplePos x="0" y="0"/>
                <wp:positionH relativeFrom="column">
                  <wp:posOffset>1275715</wp:posOffset>
                </wp:positionH>
                <wp:positionV relativeFrom="paragraph">
                  <wp:posOffset>3200400</wp:posOffset>
                </wp:positionV>
                <wp:extent cx="19050" cy="6350"/>
                <wp:effectExtent l="0" t="0" r="0" b="0"/>
                <wp:wrapSquare wrapText="bothSides"/>
                <wp:docPr id="79" name="Rectangle 7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DB69BA3-C93F-43BB-8598-218B3207B1B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050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2640CE7" id="Rectangle 79" o:spid="_x0000_s1026" style="position:absolute;margin-left:100.45pt;margin-top:252pt;width:1.5pt;height:.5pt;z-index:2520944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45632" behindDoc="0" locked="0" layoutInCell="1" allowOverlap="1" wp14:anchorId="7F56CB0D" wp14:editId="4318D3DE">
                <wp:simplePos x="0" y="0"/>
                <wp:positionH relativeFrom="column">
                  <wp:posOffset>1275715</wp:posOffset>
                </wp:positionH>
                <wp:positionV relativeFrom="paragraph">
                  <wp:posOffset>3238500</wp:posOffset>
                </wp:positionV>
                <wp:extent cx="19050" cy="6350"/>
                <wp:effectExtent l="0" t="0" r="0" b="0"/>
                <wp:wrapSquare wrapText="bothSides"/>
                <wp:docPr id="80" name="Rectangle 8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2EB0042-256A-4C21-BD9E-65BE9E35E172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050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FC4CC8A" id="Rectangle 80" o:spid="_x0000_s1026" style="position:absolute;margin-left:100.45pt;margin-top:255pt;width:1.5pt;height:.5pt;z-index:2520954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46656" behindDoc="0" locked="0" layoutInCell="1" allowOverlap="1" wp14:anchorId="2BC54077" wp14:editId="2A84CF3B">
                <wp:simplePos x="0" y="0"/>
                <wp:positionH relativeFrom="column">
                  <wp:posOffset>1421765</wp:posOffset>
                </wp:positionH>
                <wp:positionV relativeFrom="paragraph">
                  <wp:posOffset>3359150</wp:posOffset>
                </wp:positionV>
                <wp:extent cx="29845" cy="6350"/>
                <wp:effectExtent l="0" t="0" r="0" b="0"/>
                <wp:wrapSquare wrapText="bothSides"/>
                <wp:docPr id="81" name="Rectangle 8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6F4D8E2-96EE-4C38-BDC9-6BCEE61105E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98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335366A" id="Rectangle 81" o:spid="_x0000_s1026" style="position:absolute;margin-left:111.95pt;margin-top:264.5pt;width:2.35pt;height:.5pt;z-index:2520965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47680" behindDoc="0" locked="0" layoutInCell="1" allowOverlap="1" wp14:anchorId="3D57A4DD" wp14:editId="440ECD45">
                <wp:simplePos x="0" y="0"/>
                <wp:positionH relativeFrom="column">
                  <wp:posOffset>1421765</wp:posOffset>
                </wp:positionH>
                <wp:positionV relativeFrom="paragraph">
                  <wp:posOffset>3384550</wp:posOffset>
                </wp:positionV>
                <wp:extent cx="29845" cy="6350"/>
                <wp:effectExtent l="0" t="0" r="0" b="0"/>
                <wp:wrapSquare wrapText="bothSides"/>
                <wp:docPr id="82" name="Rectangle 8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D569F0D-2232-4277-85A4-D0E73E3147A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98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A0D4C40" id="Rectangle 82" o:spid="_x0000_s1026" style="position:absolute;margin-left:111.95pt;margin-top:266.5pt;width:2.35pt;height:.5pt;z-index:2520975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48704" behindDoc="0" locked="0" layoutInCell="1" allowOverlap="1" wp14:anchorId="06F15F61" wp14:editId="06E5AACF">
                <wp:simplePos x="0" y="0"/>
                <wp:positionH relativeFrom="column">
                  <wp:posOffset>1263015</wp:posOffset>
                </wp:positionH>
                <wp:positionV relativeFrom="paragraph">
                  <wp:posOffset>3213100</wp:posOffset>
                </wp:positionV>
                <wp:extent cx="42545" cy="6350"/>
                <wp:effectExtent l="0" t="0" r="0" b="0"/>
                <wp:wrapSquare wrapText="bothSides"/>
                <wp:docPr id="83" name="Rectangle 8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8675181-3727-4FE2-B544-1B1EC3CB92CF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45E6F39" id="Rectangle 83" o:spid="_x0000_s1026" style="position:absolute;margin-left:99.45pt;margin-top:253pt;width:3.35pt;height:.5pt;z-index:2520985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49728" behindDoc="0" locked="0" layoutInCell="1" allowOverlap="1" wp14:anchorId="06D23EB3" wp14:editId="33D67967">
                <wp:simplePos x="0" y="0"/>
                <wp:positionH relativeFrom="column">
                  <wp:posOffset>1263015</wp:posOffset>
                </wp:positionH>
                <wp:positionV relativeFrom="paragraph">
                  <wp:posOffset>3225800</wp:posOffset>
                </wp:positionV>
                <wp:extent cx="42545" cy="6350"/>
                <wp:effectExtent l="0" t="0" r="0" b="0"/>
                <wp:wrapSquare wrapText="bothSides"/>
                <wp:docPr id="84" name="Rectangle 8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A6C5295-D87F-4406-9DF6-3699C3A99AA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3135E62" id="Rectangle 84" o:spid="_x0000_s1026" style="position:absolute;margin-left:99.45pt;margin-top:254pt;width:3.35pt;height:.5pt;z-index:2520995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50752" behindDoc="0" locked="0" layoutInCell="1" allowOverlap="1" wp14:anchorId="2AEDC5E6" wp14:editId="45FC32B8">
                <wp:simplePos x="0" y="0"/>
                <wp:positionH relativeFrom="column">
                  <wp:posOffset>1415415</wp:posOffset>
                </wp:positionH>
                <wp:positionV relativeFrom="paragraph">
                  <wp:posOffset>3371850</wp:posOffset>
                </wp:positionV>
                <wp:extent cx="42545" cy="4445"/>
                <wp:effectExtent l="0" t="0" r="0" b="0"/>
                <wp:wrapSquare wrapText="bothSides"/>
                <wp:docPr id="85" name="Rectangle 8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E8E4746-63A9-4F75-AB35-D4EDC23FEC0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4445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4EDE7EF" id="Rectangle 85" o:spid="_x0000_s1026" style="position:absolute;margin-left:111.45pt;margin-top:265.5pt;width:3.35pt;height:.35pt;z-index:2521006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51776" behindDoc="0" locked="0" layoutInCell="1" allowOverlap="1" wp14:anchorId="3A311CD9" wp14:editId="77328F90">
                <wp:simplePos x="0" y="0"/>
                <wp:positionH relativeFrom="column">
                  <wp:posOffset>1567815</wp:posOffset>
                </wp:positionH>
                <wp:positionV relativeFrom="paragraph">
                  <wp:posOffset>3524250</wp:posOffset>
                </wp:positionV>
                <wp:extent cx="42545" cy="4445"/>
                <wp:effectExtent l="0" t="0" r="0" b="0"/>
                <wp:wrapSquare wrapText="bothSides"/>
                <wp:docPr id="86" name="Rectangle 8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E6E85DC-19FE-4EBA-BC2C-C70368AC2D8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4445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0B8080D" id="Rectangle 86" o:spid="_x0000_s1026" style="position:absolute;margin-left:123.45pt;margin-top:277.5pt;width:3.35pt;height:.35pt;z-index:2521016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52800" behindDoc="0" locked="0" layoutInCell="1" allowOverlap="1" wp14:anchorId="0CF3389C" wp14:editId="69BA7588">
                <wp:simplePos x="0" y="0"/>
                <wp:positionH relativeFrom="column">
                  <wp:posOffset>1263015</wp:posOffset>
                </wp:positionH>
                <wp:positionV relativeFrom="paragraph">
                  <wp:posOffset>3200400</wp:posOffset>
                </wp:positionV>
                <wp:extent cx="36195" cy="36195"/>
                <wp:effectExtent l="0" t="0" r="20955" b="20955"/>
                <wp:wrapSquare wrapText="bothSides"/>
                <wp:docPr id="87" name="Oval 8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DF28FB1-7583-49BF-BD39-EB2341245F9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6195" cy="36195"/>
                        </a:xfrm>
                        <a:prstGeom prst="ellips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oval w14:anchorId="580C064F" id="Oval 87" o:spid="_x0000_s1026" style="position:absolute;margin-left:99.45pt;margin-top:252pt;width:2.85pt;height:2.85pt;z-index:2521026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" filled="f" strokeweight=".5pt">
                <v:stroke endcap="round"/>
                <w10:wrap type="square"/>
              </v:oval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53824" behindDoc="0" locked="0" layoutInCell="1" allowOverlap="1" wp14:anchorId="53BA1364" wp14:editId="313BC3BD">
                <wp:simplePos x="0" y="0"/>
                <wp:positionH relativeFrom="column">
                  <wp:posOffset>2545715</wp:posOffset>
                </wp:positionH>
                <wp:positionV relativeFrom="paragraph">
                  <wp:posOffset>1301750</wp:posOffset>
                </wp:positionV>
                <wp:extent cx="19050" cy="6350"/>
                <wp:effectExtent l="0" t="0" r="0" b="0"/>
                <wp:wrapSquare wrapText="bothSides"/>
                <wp:docPr id="88" name="Rectangle 8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F422D1B-2550-48B1-B919-D7ACC90D992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050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6CE25A5" id="Rectangle 88" o:spid="_x0000_s1026" style="position:absolute;margin-left:200.45pt;margin-top:102.5pt;width:1.5pt;height:.5pt;z-index:2521036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54848" behindDoc="0" locked="0" layoutInCell="1" allowOverlap="1" wp14:anchorId="6321C91D" wp14:editId="5CD101A0">
                <wp:simplePos x="0" y="0"/>
                <wp:positionH relativeFrom="column">
                  <wp:posOffset>2545715</wp:posOffset>
                </wp:positionH>
                <wp:positionV relativeFrom="paragraph">
                  <wp:posOffset>1339850</wp:posOffset>
                </wp:positionV>
                <wp:extent cx="19050" cy="6350"/>
                <wp:effectExtent l="0" t="0" r="0" b="0"/>
                <wp:wrapSquare wrapText="bothSides"/>
                <wp:docPr id="89" name="Rectangle 8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A29D52F-81FB-44D5-91A9-D1F13AC8908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050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0F4B510" id="Rectangle 89" o:spid="_x0000_s1026" style="position:absolute;margin-left:200.45pt;margin-top:105.5pt;width:1.5pt;height:.5pt;z-index:2521047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55872" behindDoc="0" locked="0" layoutInCell="1" allowOverlap="1" wp14:anchorId="401EBC98" wp14:editId="59383A67">
                <wp:simplePos x="0" y="0"/>
                <wp:positionH relativeFrom="column">
                  <wp:posOffset>2691765</wp:posOffset>
                </wp:positionH>
                <wp:positionV relativeFrom="paragraph">
                  <wp:posOffset>1460500</wp:posOffset>
                </wp:positionV>
                <wp:extent cx="29845" cy="6350"/>
                <wp:effectExtent l="0" t="0" r="0" b="0"/>
                <wp:wrapSquare wrapText="bothSides"/>
                <wp:docPr id="90" name="Rectangle 9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474D30D-6B85-45CC-8016-A6B3FB6D650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98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7E02245" id="Rectangle 90" o:spid="_x0000_s1026" style="position:absolute;margin-left:211.95pt;margin-top:115pt;width:2.35pt;height:.5pt;z-index:2521057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56896" behindDoc="0" locked="0" layoutInCell="1" allowOverlap="1" wp14:anchorId="0BE5C05E" wp14:editId="5D25751B">
                <wp:simplePos x="0" y="0"/>
                <wp:positionH relativeFrom="column">
                  <wp:posOffset>2691765</wp:posOffset>
                </wp:positionH>
                <wp:positionV relativeFrom="paragraph">
                  <wp:posOffset>1485900</wp:posOffset>
                </wp:positionV>
                <wp:extent cx="29845" cy="6350"/>
                <wp:effectExtent l="0" t="0" r="0" b="0"/>
                <wp:wrapSquare wrapText="bothSides"/>
                <wp:docPr id="91" name="Rectangle 9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D02BCB2-7EC7-4E1B-B724-3666EE2CD8E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98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5A2D9F4" id="Rectangle 91" o:spid="_x0000_s1026" style="position:absolute;margin-left:211.95pt;margin-top:117pt;width:2.35pt;height:.5pt;z-index:2521067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57920" behindDoc="0" locked="0" layoutInCell="1" allowOverlap="1" wp14:anchorId="268B71C3" wp14:editId="010A7809">
                <wp:simplePos x="0" y="0"/>
                <wp:positionH relativeFrom="column">
                  <wp:posOffset>2539365</wp:posOffset>
                </wp:positionH>
                <wp:positionV relativeFrom="paragraph">
                  <wp:posOffset>1314450</wp:posOffset>
                </wp:positionV>
                <wp:extent cx="41275" cy="4445"/>
                <wp:effectExtent l="0" t="0" r="0" b="0"/>
                <wp:wrapSquare wrapText="bothSides"/>
                <wp:docPr id="92" name="Rectangle 9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5174C75-1338-4A37-9591-6008C46C388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275" cy="4445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735C234" id="Rectangle 92" o:spid="_x0000_s1026" style="position:absolute;margin-left:199.95pt;margin-top:103.5pt;width:3.25pt;height:.35pt;z-index:2521077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58944" behindDoc="0" locked="0" layoutInCell="1" allowOverlap="1" wp14:anchorId="38751C64" wp14:editId="09ABA1FA">
                <wp:simplePos x="0" y="0"/>
                <wp:positionH relativeFrom="column">
                  <wp:posOffset>2539365</wp:posOffset>
                </wp:positionH>
                <wp:positionV relativeFrom="paragraph">
                  <wp:posOffset>1327150</wp:posOffset>
                </wp:positionV>
                <wp:extent cx="41275" cy="6350"/>
                <wp:effectExtent l="0" t="0" r="0" b="0"/>
                <wp:wrapSquare wrapText="bothSides"/>
                <wp:docPr id="93" name="Rectangle 9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16CC5BA-69C9-4DF2-B02D-5E7242FCD7D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27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B4CAD04" id="Rectangle 93" o:spid="_x0000_s1026" style="position:absolute;margin-left:199.95pt;margin-top:104.5pt;width:3.25pt;height:.5pt;z-index:2521088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59968" behindDoc="0" locked="0" layoutInCell="1" allowOverlap="1" wp14:anchorId="414897AD" wp14:editId="1871A9D9">
                <wp:simplePos x="0" y="0"/>
                <wp:positionH relativeFrom="column">
                  <wp:posOffset>2691765</wp:posOffset>
                </wp:positionH>
                <wp:positionV relativeFrom="paragraph">
                  <wp:posOffset>1473200</wp:posOffset>
                </wp:positionV>
                <wp:extent cx="41275" cy="6350"/>
                <wp:effectExtent l="0" t="0" r="0" b="0"/>
                <wp:wrapSquare wrapText="bothSides"/>
                <wp:docPr id="94" name="Rectangle 9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CE9D969-2D5D-4F55-ABC1-7B29CE14E49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27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7887958" id="Rectangle 94" o:spid="_x0000_s1026" style="position:absolute;margin-left:211.95pt;margin-top:116pt;width:3.25pt;height:.5pt;z-index:2521098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60992" behindDoc="0" locked="0" layoutInCell="1" allowOverlap="1" wp14:anchorId="3B90B4D1" wp14:editId="5B8DA762">
                <wp:simplePos x="0" y="0"/>
                <wp:positionH relativeFrom="column">
                  <wp:posOffset>2844165</wp:posOffset>
                </wp:positionH>
                <wp:positionV relativeFrom="paragraph">
                  <wp:posOffset>1625600</wp:posOffset>
                </wp:positionV>
                <wp:extent cx="41275" cy="6350"/>
                <wp:effectExtent l="0" t="0" r="0" b="0"/>
                <wp:wrapSquare wrapText="bothSides"/>
                <wp:docPr id="95" name="Rectangle 9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7187B27-9DEE-4217-8243-F4AC8694328F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27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6C013E5" id="Rectangle 95" o:spid="_x0000_s1026" style="position:absolute;margin-left:223.95pt;margin-top:128pt;width:3.25pt;height:.5pt;z-index:2521108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62016" behindDoc="0" locked="0" layoutInCell="1" allowOverlap="1" wp14:anchorId="6EEDDA4D" wp14:editId="645B4FFA">
                <wp:simplePos x="0" y="0"/>
                <wp:positionH relativeFrom="column">
                  <wp:posOffset>2539365</wp:posOffset>
                </wp:positionH>
                <wp:positionV relativeFrom="paragraph">
                  <wp:posOffset>1301750</wp:posOffset>
                </wp:positionV>
                <wp:extent cx="34925" cy="36195"/>
                <wp:effectExtent l="0" t="0" r="22225" b="20955"/>
                <wp:wrapSquare wrapText="bothSides"/>
                <wp:docPr id="96" name="Oval 9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C63680D-A335-46B0-A0A2-99D1532757C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4925" cy="36195"/>
                        </a:xfrm>
                        <a:prstGeom prst="ellips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oval w14:anchorId="6487FFD8" id="Oval 96" o:spid="_x0000_s1026" style="position:absolute;margin-left:199.95pt;margin-top:102.5pt;width:2.75pt;height:2.85pt;z-index:2521118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" filled="f" strokeweight=".5pt">
                <v:stroke endcap="round"/>
                <w10:wrap type="square"/>
              </v:oval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63040" behindDoc="0" locked="0" layoutInCell="1" allowOverlap="1" wp14:anchorId="70655981" wp14:editId="1E18053C">
                <wp:simplePos x="0" y="0"/>
                <wp:positionH relativeFrom="column">
                  <wp:posOffset>1332865</wp:posOffset>
                </wp:positionH>
                <wp:positionV relativeFrom="paragraph">
                  <wp:posOffset>2355850</wp:posOffset>
                </wp:positionV>
                <wp:extent cx="17145" cy="6350"/>
                <wp:effectExtent l="0" t="0" r="0" b="0"/>
                <wp:wrapSquare wrapText="bothSides"/>
                <wp:docPr id="97" name="Rectangle 9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714827B-13F6-4091-8885-EA92A5996A9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092A8E6" id="Rectangle 97" o:spid="_x0000_s1026" style="position:absolute;margin-left:104.95pt;margin-top:185.5pt;width:1.35pt;height:.5pt;z-index:2521128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64064" behindDoc="0" locked="0" layoutInCell="1" allowOverlap="1" wp14:anchorId="3BD3BE93" wp14:editId="1A8D995A">
                <wp:simplePos x="0" y="0"/>
                <wp:positionH relativeFrom="column">
                  <wp:posOffset>1332865</wp:posOffset>
                </wp:positionH>
                <wp:positionV relativeFrom="paragraph">
                  <wp:posOffset>2393950</wp:posOffset>
                </wp:positionV>
                <wp:extent cx="17145" cy="6350"/>
                <wp:effectExtent l="0" t="0" r="0" b="0"/>
                <wp:wrapSquare wrapText="bothSides"/>
                <wp:docPr id="98" name="Rectangle 9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61528C69-CC3E-4512-942D-153512751AB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8FCE52B" id="Rectangle 98" o:spid="_x0000_s1026" style="position:absolute;margin-left:104.95pt;margin-top:188.5pt;width:1.35pt;height:.5pt;z-index:2521139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65088" behindDoc="0" locked="0" layoutInCell="1" allowOverlap="1" wp14:anchorId="33AAFBD1" wp14:editId="4540E145">
                <wp:simplePos x="0" y="0"/>
                <wp:positionH relativeFrom="column">
                  <wp:posOffset>1478915</wp:posOffset>
                </wp:positionH>
                <wp:positionV relativeFrom="paragraph">
                  <wp:posOffset>2514600</wp:posOffset>
                </wp:positionV>
                <wp:extent cx="29845" cy="6350"/>
                <wp:effectExtent l="0" t="0" r="0" b="0"/>
                <wp:wrapSquare wrapText="bothSides"/>
                <wp:docPr id="99" name="Rectangle 9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103AF43-1678-46A9-A6F1-0BEF4673685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98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E37D0D4" id="Rectangle 99" o:spid="_x0000_s1026" style="position:absolute;margin-left:116.45pt;margin-top:198pt;width:2.35pt;height:.5pt;z-index:2521149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66112" behindDoc="0" locked="0" layoutInCell="1" allowOverlap="1" wp14:anchorId="1779C1A8" wp14:editId="650EEA28">
                <wp:simplePos x="0" y="0"/>
                <wp:positionH relativeFrom="column">
                  <wp:posOffset>1478915</wp:posOffset>
                </wp:positionH>
                <wp:positionV relativeFrom="paragraph">
                  <wp:posOffset>2540000</wp:posOffset>
                </wp:positionV>
                <wp:extent cx="29845" cy="6350"/>
                <wp:effectExtent l="0" t="0" r="0" b="0"/>
                <wp:wrapSquare wrapText="bothSides"/>
                <wp:docPr id="100" name="Rectangle 10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21D12D9-DA3E-4825-9585-E9BFC05F157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98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68E069F" id="Rectangle 100" o:spid="_x0000_s1026" style="position:absolute;margin-left:116.45pt;margin-top:200pt;width:2.35pt;height:.5pt;z-index:2521159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67136" behindDoc="0" locked="0" layoutInCell="1" allowOverlap="1" wp14:anchorId="6B68912B" wp14:editId="0839F56C">
                <wp:simplePos x="0" y="0"/>
                <wp:positionH relativeFrom="column">
                  <wp:posOffset>1320165</wp:posOffset>
                </wp:positionH>
                <wp:positionV relativeFrom="paragraph">
                  <wp:posOffset>2368550</wp:posOffset>
                </wp:positionV>
                <wp:extent cx="42545" cy="6350"/>
                <wp:effectExtent l="0" t="0" r="0" b="0"/>
                <wp:wrapSquare wrapText="bothSides"/>
                <wp:docPr id="101" name="Rectangle 10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3B982C9-176A-4EA1-A76E-A81D2DEA356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004DAC3" id="Rectangle 101" o:spid="_x0000_s1026" style="position:absolute;margin-left:103.95pt;margin-top:186.5pt;width:3.35pt;height:.5pt;z-index:2521169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68160" behindDoc="0" locked="0" layoutInCell="1" allowOverlap="1" wp14:anchorId="082CB8CE" wp14:editId="3288F180">
                <wp:simplePos x="0" y="0"/>
                <wp:positionH relativeFrom="column">
                  <wp:posOffset>1320165</wp:posOffset>
                </wp:positionH>
                <wp:positionV relativeFrom="paragraph">
                  <wp:posOffset>2381250</wp:posOffset>
                </wp:positionV>
                <wp:extent cx="42545" cy="6350"/>
                <wp:effectExtent l="0" t="0" r="0" b="0"/>
                <wp:wrapSquare wrapText="bothSides"/>
                <wp:docPr id="102" name="Rectangle 10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FC834AF-8E2E-4ECD-9FB8-975BC92D49C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6248987" id="Rectangle 102" o:spid="_x0000_s1026" style="position:absolute;margin-left:103.95pt;margin-top:187.5pt;width:3.35pt;height:.5pt;z-index:2521180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69184" behindDoc="0" locked="0" layoutInCell="1" allowOverlap="1" wp14:anchorId="2714C1AE" wp14:editId="4AA576FE">
                <wp:simplePos x="0" y="0"/>
                <wp:positionH relativeFrom="column">
                  <wp:posOffset>1472565</wp:posOffset>
                </wp:positionH>
                <wp:positionV relativeFrom="paragraph">
                  <wp:posOffset>2527300</wp:posOffset>
                </wp:positionV>
                <wp:extent cx="42545" cy="4445"/>
                <wp:effectExtent l="0" t="0" r="0" b="0"/>
                <wp:wrapSquare wrapText="bothSides"/>
                <wp:docPr id="103" name="Rectangle 10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D1BE0BA-DDB2-4E70-B688-110AB80019C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4445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18F6A26" id="Rectangle 103" o:spid="_x0000_s1026" style="position:absolute;margin-left:115.95pt;margin-top:199pt;width:3.35pt;height:.35pt;z-index:2521190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70208" behindDoc="0" locked="0" layoutInCell="1" allowOverlap="1" wp14:anchorId="3AC2C49A" wp14:editId="48D2D0A7">
                <wp:simplePos x="0" y="0"/>
                <wp:positionH relativeFrom="column">
                  <wp:posOffset>1624965</wp:posOffset>
                </wp:positionH>
                <wp:positionV relativeFrom="paragraph">
                  <wp:posOffset>2679700</wp:posOffset>
                </wp:positionV>
                <wp:extent cx="42545" cy="4445"/>
                <wp:effectExtent l="0" t="0" r="0" b="0"/>
                <wp:wrapSquare wrapText="bothSides"/>
                <wp:docPr id="104" name="Rectangle 10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1B47351-6800-45CD-9ADA-557D2209DCD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4445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80449D0" id="Rectangle 104" o:spid="_x0000_s1026" style="position:absolute;margin-left:127.95pt;margin-top:211pt;width:3.35pt;height:.35pt;z-index:2521200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71232" behindDoc="0" locked="0" layoutInCell="1" allowOverlap="1" wp14:anchorId="740EE452" wp14:editId="5A9B8376">
                <wp:simplePos x="0" y="0"/>
                <wp:positionH relativeFrom="column">
                  <wp:posOffset>1320165</wp:posOffset>
                </wp:positionH>
                <wp:positionV relativeFrom="paragraph">
                  <wp:posOffset>2355850</wp:posOffset>
                </wp:positionV>
                <wp:extent cx="36195" cy="36195"/>
                <wp:effectExtent l="0" t="0" r="20955" b="20955"/>
                <wp:wrapSquare wrapText="bothSides"/>
                <wp:docPr id="105" name="Oval 10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C99A72D-6631-4126-A73F-6E964311329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6195" cy="36195"/>
                        </a:xfrm>
                        <a:prstGeom prst="ellips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oval w14:anchorId="70313F88" id="Oval 105" o:spid="_x0000_s1026" style="position:absolute;margin-left:103.95pt;margin-top:185.5pt;width:2.85pt;height:2.85pt;z-index:2521210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" filled="f" strokeweight=".5pt">
                <v:stroke endcap="round"/>
                <w10:wrap type="square"/>
              </v:oval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72256" behindDoc="0" locked="0" layoutInCell="1" allowOverlap="1" wp14:anchorId="6D041930" wp14:editId="1B0F3C2E">
                <wp:simplePos x="0" y="0"/>
                <wp:positionH relativeFrom="column">
                  <wp:posOffset>1351915</wp:posOffset>
                </wp:positionH>
                <wp:positionV relativeFrom="paragraph">
                  <wp:posOffset>3168650</wp:posOffset>
                </wp:positionV>
                <wp:extent cx="19050" cy="6350"/>
                <wp:effectExtent l="0" t="0" r="0" b="0"/>
                <wp:wrapSquare wrapText="bothSides"/>
                <wp:docPr id="106" name="Rectangle 10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07EB1C2-5111-4F9B-B194-41C2A314A5E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050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02236E2" id="Rectangle 106" o:spid="_x0000_s1026" style="position:absolute;margin-left:106.45pt;margin-top:249.5pt;width:1.5pt;height:.5pt;z-index:2521221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73280" behindDoc="0" locked="0" layoutInCell="1" allowOverlap="1" wp14:anchorId="36C9CF30" wp14:editId="32848348">
                <wp:simplePos x="0" y="0"/>
                <wp:positionH relativeFrom="column">
                  <wp:posOffset>1351915</wp:posOffset>
                </wp:positionH>
                <wp:positionV relativeFrom="paragraph">
                  <wp:posOffset>3200400</wp:posOffset>
                </wp:positionV>
                <wp:extent cx="19050" cy="6350"/>
                <wp:effectExtent l="0" t="0" r="0" b="0"/>
                <wp:wrapSquare wrapText="bothSides"/>
                <wp:docPr id="107" name="Rectangle 10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273412E-6B51-4A29-B4BF-E1434EB5F05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050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A6988D7" id="Rectangle 107" o:spid="_x0000_s1026" style="position:absolute;margin-left:106.45pt;margin-top:252pt;width:1.5pt;height:.5pt;z-index:2521231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74304" behindDoc="0" locked="0" layoutInCell="1" allowOverlap="1" wp14:anchorId="5CBE2D2E" wp14:editId="20AD4171">
                <wp:simplePos x="0" y="0"/>
                <wp:positionH relativeFrom="column">
                  <wp:posOffset>1497965</wp:posOffset>
                </wp:positionH>
                <wp:positionV relativeFrom="paragraph">
                  <wp:posOffset>3327400</wp:posOffset>
                </wp:positionV>
                <wp:extent cx="31750" cy="6350"/>
                <wp:effectExtent l="0" t="0" r="0" b="0"/>
                <wp:wrapSquare wrapText="bothSides"/>
                <wp:docPr id="108" name="Rectangle 10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4F89F0A-B18E-4474-AF0B-FE8CCB9298A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1750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6DA9BFD" id="Rectangle 108" o:spid="_x0000_s1026" style="position:absolute;margin-left:117.95pt;margin-top:262pt;width:2.5pt;height:.5pt;z-index:2521241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75328" behindDoc="0" locked="0" layoutInCell="1" allowOverlap="1" wp14:anchorId="2F1CDF14" wp14:editId="31B44F30">
                <wp:simplePos x="0" y="0"/>
                <wp:positionH relativeFrom="column">
                  <wp:posOffset>1497965</wp:posOffset>
                </wp:positionH>
                <wp:positionV relativeFrom="paragraph">
                  <wp:posOffset>3346450</wp:posOffset>
                </wp:positionV>
                <wp:extent cx="31750" cy="6350"/>
                <wp:effectExtent l="0" t="0" r="0" b="0"/>
                <wp:wrapSquare wrapText="bothSides"/>
                <wp:docPr id="109" name="Rectangle 10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C303705-4467-42C9-A82A-2A28B58EF2A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1750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251D5BA" id="Rectangle 109" o:spid="_x0000_s1026" style="position:absolute;margin-left:117.95pt;margin-top:263.5pt;width:2.5pt;height:.5pt;z-index:2521251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76352" behindDoc="0" locked="0" layoutInCell="1" allowOverlap="1" wp14:anchorId="79EC42C1" wp14:editId="6D4EB4AF">
                <wp:simplePos x="0" y="0"/>
                <wp:positionH relativeFrom="column">
                  <wp:posOffset>1339215</wp:posOffset>
                </wp:positionH>
                <wp:positionV relativeFrom="paragraph">
                  <wp:posOffset>3181350</wp:posOffset>
                </wp:positionV>
                <wp:extent cx="41275" cy="6350"/>
                <wp:effectExtent l="0" t="0" r="0" b="0"/>
                <wp:wrapSquare wrapText="bothSides"/>
                <wp:docPr id="110" name="Rectangle 11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9081E94-7C56-4FF5-8AB6-85D96B35250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27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9BAC00E" id="Rectangle 110" o:spid="_x0000_s1026" style="position:absolute;margin-left:105.45pt;margin-top:250.5pt;width:3.25pt;height:.5pt;z-index:2521262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77376" behindDoc="0" locked="0" layoutInCell="1" allowOverlap="1" wp14:anchorId="1425F64A" wp14:editId="7F768C04">
                <wp:simplePos x="0" y="0"/>
                <wp:positionH relativeFrom="column">
                  <wp:posOffset>1339215</wp:posOffset>
                </wp:positionH>
                <wp:positionV relativeFrom="paragraph">
                  <wp:posOffset>3194050</wp:posOffset>
                </wp:positionV>
                <wp:extent cx="41275" cy="4445"/>
                <wp:effectExtent l="0" t="0" r="0" b="0"/>
                <wp:wrapSquare wrapText="bothSides"/>
                <wp:docPr id="111" name="Rectangle 11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BA4B5E3-E98B-4FA1-8BB0-D71F3972CC2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275" cy="4445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C7C4BD3" id="Rectangle 111" o:spid="_x0000_s1026" style="position:absolute;margin-left:105.45pt;margin-top:251.5pt;width:3.25pt;height:.35pt;z-index:2521272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78400" behindDoc="0" locked="0" layoutInCell="1" allowOverlap="1" wp14:anchorId="5D3E220F" wp14:editId="01E66BC5">
                <wp:simplePos x="0" y="0"/>
                <wp:positionH relativeFrom="column">
                  <wp:posOffset>1491615</wp:posOffset>
                </wp:positionH>
                <wp:positionV relativeFrom="paragraph">
                  <wp:posOffset>3340100</wp:posOffset>
                </wp:positionV>
                <wp:extent cx="41275" cy="6350"/>
                <wp:effectExtent l="0" t="0" r="0" b="0"/>
                <wp:wrapSquare wrapText="bothSides"/>
                <wp:docPr id="112" name="Rectangle 11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6D28CC0-4F80-447E-8652-B7ECB29C13E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27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EF439E6" id="Rectangle 112" o:spid="_x0000_s1026" style="position:absolute;margin-left:117.45pt;margin-top:263pt;width:3.25pt;height:.5pt;z-index:2521282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79424" behindDoc="0" locked="0" layoutInCell="1" allowOverlap="1" wp14:anchorId="20EA6705" wp14:editId="7FC110D8">
                <wp:simplePos x="0" y="0"/>
                <wp:positionH relativeFrom="column">
                  <wp:posOffset>1644015</wp:posOffset>
                </wp:positionH>
                <wp:positionV relativeFrom="paragraph">
                  <wp:posOffset>3492500</wp:posOffset>
                </wp:positionV>
                <wp:extent cx="41275" cy="6350"/>
                <wp:effectExtent l="0" t="0" r="0" b="0"/>
                <wp:wrapSquare wrapText="bothSides"/>
                <wp:docPr id="113" name="Rectangle 11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D7ED2EF8-96F7-42D0-BC51-9974357F5B1B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27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06729CE" id="Rectangle 113" o:spid="_x0000_s1026" style="position:absolute;margin-left:129.45pt;margin-top:275pt;width:3.25pt;height:.5pt;z-index:2521292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80448" behindDoc="0" locked="0" layoutInCell="1" allowOverlap="1" wp14:anchorId="324CF96E" wp14:editId="2CB03C16">
                <wp:simplePos x="0" y="0"/>
                <wp:positionH relativeFrom="column">
                  <wp:posOffset>1339215</wp:posOffset>
                </wp:positionH>
                <wp:positionV relativeFrom="paragraph">
                  <wp:posOffset>3168650</wp:posOffset>
                </wp:positionV>
                <wp:extent cx="36195" cy="36195"/>
                <wp:effectExtent l="0" t="0" r="20955" b="20955"/>
                <wp:wrapSquare wrapText="bothSides"/>
                <wp:docPr id="114" name="Oval 11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B52D939-C160-4196-A5DF-F54FEFFC9FB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6195" cy="36195"/>
                        </a:xfrm>
                        <a:prstGeom prst="ellips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oval w14:anchorId="036DA724" id="Oval 114" o:spid="_x0000_s1026" style="position:absolute;margin-left:105.45pt;margin-top:249.5pt;width:2.85pt;height:2.85pt;z-index:2521303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" filled="f" strokeweight=".5pt">
                <v:stroke endcap="round"/>
                <w10:wrap type="square"/>
              </v:oval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81472" behindDoc="0" locked="0" layoutInCell="1" allowOverlap="1" wp14:anchorId="66434856" wp14:editId="7FFDEE15">
                <wp:simplePos x="0" y="0"/>
                <wp:positionH relativeFrom="column">
                  <wp:posOffset>2113915</wp:posOffset>
                </wp:positionH>
                <wp:positionV relativeFrom="paragraph">
                  <wp:posOffset>1854200</wp:posOffset>
                </wp:positionV>
                <wp:extent cx="17145" cy="6350"/>
                <wp:effectExtent l="0" t="0" r="0" b="0"/>
                <wp:wrapSquare wrapText="bothSides"/>
                <wp:docPr id="115" name="Rectangle 11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F4F5970-4163-4791-88A6-AF7360B0089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338B84A" id="Rectangle 115" o:spid="_x0000_s1026" style="position:absolute;margin-left:166.45pt;margin-top:146pt;width:1.35pt;height:.5pt;z-index:2521313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82496" behindDoc="0" locked="0" layoutInCell="1" allowOverlap="1" wp14:anchorId="76C90D66" wp14:editId="4BA39084">
                <wp:simplePos x="0" y="0"/>
                <wp:positionH relativeFrom="column">
                  <wp:posOffset>2113915</wp:posOffset>
                </wp:positionH>
                <wp:positionV relativeFrom="paragraph">
                  <wp:posOffset>1885950</wp:posOffset>
                </wp:positionV>
                <wp:extent cx="17145" cy="4445"/>
                <wp:effectExtent l="0" t="0" r="0" b="0"/>
                <wp:wrapSquare wrapText="bothSides"/>
                <wp:docPr id="116" name="Rectangle 11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37939A5-FEB3-4AA8-8981-97BDE09AB19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" cy="4445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4A90F77" id="Rectangle 116" o:spid="_x0000_s1026" style="position:absolute;margin-left:166.45pt;margin-top:148.5pt;width:1.35pt;height:.35pt;z-index:2521323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83520" behindDoc="0" locked="0" layoutInCell="1" allowOverlap="1" wp14:anchorId="0A9C4744" wp14:editId="5CEBFF94">
                <wp:simplePos x="0" y="0"/>
                <wp:positionH relativeFrom="column">
                  <wp:posOffset>2259965</wp:posOffset>
                </wp:positionH>
                <wp:positionV relativeFrom="paragraph">
                  <wp:posOffset>2012950</wp:posOffset>
                </wp:positionV>
                <wp:extent cx="29845" cy="4445"/>
                <wp:effectExtent l="0" t="0" r="0" b="0"/>
                <wp:wrapSquare wrapText="bothSides"/>
                <wp:docPr id="117" name="Rectangle 11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29F7AA9-318F-480A-A5DD-1FA88019390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9845" cy="4445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CE162CD" id="Rectangle 117" o:spid="_x0000_s1026" style="position:absolute;margin-left:177.95pt;margin-top:158.5pt;width:2.35pt;height:.35pt;z-index:2521333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84544" behindDoc="0" locked="0" layoutInCell="1" allowOverlap="1" wp14:anchorId="04C03BE1" wp14:editId="64B8B29F">
                <wp:simplePos x="0" y="0"/>
                <wp:positionH relativeFrom="column">
                  <wp:posOffset>2259965</wp:posOffset>
                </wp:positionH>
                <wp:positionV relativeFrom="paragraph">
                  <wp:posOffset>2032000</wp:posOffset>
                </wp:positionV>
                <wp:extent cx="29845" cy="6350"/>
                <wp:effectExtent l="0" t="0" r="0" b="0"/>
                <wp:wrapSquare wrapText="bothSides"/>
                <wp:docPr id="118" name="Rectangle 11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CB700A9-0608-4B6C-A804-4B90F0D4EE9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98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545FD58" id="Rectangle 118" o:spid="_x0000_s1026" style="position:absolute;margin-left:177.95pt;margin-top:160pt;width:2.35pt;height:.5pt;z-index:2521344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85568" behindDoc="0" locked="0" layoutInCell="1" allowOverlap="1" wp14:anchorId="0C53CA82" wp14:editId="1CA96025">
                <wp:simplePos x="0" y="0"/>
                <wp:positionH relativeFrom="column">
                  <wp:posOffset>2101215</wp:posOffset>
                </wp:positionH>
                <wp:positionV relativeFrom="paragraph">
                  <wp:posOffset>1860550</wp:posOffset>
                </wp:positionV>
                <wp:extent cx="42545" cy="6350"/>
                <wp:effectExtent l="0" t="0" r="0" b="0"/>
                <wp:wrapSquare wrapText="bothSides"/>
                <wp:docPr id="119" name="Rectangle 11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62C6CC34-7FFF-4515-86C9-FE38682762C6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2E9342D" id="Rectangle 119" o:spid="_x0000_s1026" style="position:absolute;margin-left:165.45pt;margin-top:146.5pt;width:3.35pt;height:.5pt;z-index:2521354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86592" behindDoc="0" locked="0" layoutInCell="1" allowOverlap="1" wp14:anchorId="7B368AF7" wp14:editId="28DA31E0">
                <wp:simplePos x="0" y="0"/>
                <wp:positionH relativeFrom="column">
                  <wp:posOffset>2101215</wp:posOffset>
                </wp:positionH>
                <wp:positionV relativeFrom="paragraph">
                  <wp:posOffset>1873250</wp:posOffset>
                </wp:positionV>
                <wp:extent cx="42545" cy="6350"/>
                <wp:effectExtent l="0" t="0" r="0" b="0"/>
                <wp:wrapSquare wrapText="bothSides"/>
                <wp:docPr id="120" name="Rectangle 12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6D58218-BD9B-45A0-B946-1272B1D0074B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C878AA8" id="Rectangle 120" o:spid="_x0000_s1026" style="position:absolute;margin-left:165.45pt;margin-top:147.5pt;width:3.35pt;height:.5pt;z-index:2521364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87616" behindDoc="0" locked="0" layoutInCell="1" allowOverlap="1" wp14:anchorId="61AA2653" wp14:editId="55B82E53">
                <wp:simplePos x="0" y="0"/>
                <wp:positionH relativeFrom="column">
                  <wp:posOffset>2253615</wp:posOffset>
                </wp:positionH>
                <wp:positionV relativeFrom="paragraph">
                  <wp:posOffset>2019300</wp:posOffset>
                </wp:positionV>
                <wp:extent cx="42545" cy="6350"/>
                <wp:effectExtent l="0" t="0" r="0" b="0"/>
                <wp:wrapSquare wrapText="bothSides"/>
                <wp:docPr id="121" name="Rectangle 12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BFEDD8F-ECAF-468C-9090-A6E3D2CE831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47B1ABD" id="Rectangle 121" o:spid="_x0000_s1026" style="position:absolute;margin-left:177.45pt;margin-top:159pt;width:3.35pt;height:.5pt;z-index:2521374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88640" behindDoc="0" locked="0" layoutInCell="1" allowOverlap="1" wp14:anchorId="5C87A9CE" wp14:editId="15D5F8BA">
                <wp:simplePos x="0" y="0"/>
                <wp:positionH relativeFrom="column">
                  <wp:posOffset>2406015</wp:posOffset>
                </wp:positionH>
                <wp:positionV relativeFrom="paragraph">
                  <wp:posOffset>2171700</wp:posOffset>
                </wp:positionV>
                <wp:extent cx="42545" cy="6350"/>
                <wp:effectExtent l="0" t="0" r="0" b="0"/>
                <wp:wrapSquare wrapText="bothSides"/>
                <wp:docPr id="122" name="Rectangle 12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482A5D0-0C39-4E3D-86AA-DFAF2D56AC3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3A49EC3" id="Rectangle 122" o:spid="_x0000_s1026" style="position:absolute;margin-left:189.45pt;margin-top:171pt;width:3.35pt;height:.5pt;z-index:2521384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89664" behindDoc="0" locked="0" layoutInCell="1" allowOverlap="1" wp14:anchorId="5D258192" wp14:editId="4CB3B17D">
                <wp:simplePos x="0" y="0"/>
                <wp:positionH relativeFrom="column">
                  <wp:posOffset>2101215</wp:posOffset>
                </wp:positionH>
                <wp:positionV relativeFrom="paragraph">
                  <wp:posOffset>1854200</wp:posOffset>
                </wp:positionV>
                <wp:extent cx="36195" cy="36195"/>
                <wp:effectExtent l="0" t="0" r="20955" b="20955"/>
                <wp:wrapSquare wrapText="bothSides"/>
                <wp:docPr id="123" name="Oval 12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33064AD-554E-424B-A081-BD290B28A7E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6195" cy="36195"/>
                        </a:xfrm>
                        <a:prstGeom prst="ellips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oval w14:anchorId="6A6B6153" id="Oval 123" o:spid="_x0000_s1026" style="position:absolute;margin-left:165.45pt;margin-top:146pt;width:2.85pt;height:2.85pt;z-index:2521395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" filled="f" strokeweight=".5pt">
                <v:stroke endcap="round"/>
                <w10:wrap type="square"/>
              </v:oval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90688" behindDoc="0" locked="0" layoutInCell="1" allowOverlap="1" wp14:anchorId="305C614F" wp14:editId="24ACF1E9">
                <wp:simplePos x="0" y="0"/>
                <wp:positionH relativeFrom="column">
                  <wp:posOffset>2234565</wp:posOffset>
                </wp:positionH>
                <wp:positionV relativeFrom="paragraph">
                  <wp:posOffset>1651000</wp:posOffset>
                </wp:positionV>
                <wp:extent cx="17145" cy="6350"/>
                <wp:effectExtent l="0" t="0" r="0" b="0"/>
                <wp:wrapSquare wrapText="bothSides"/>
                <wp:docPr id="124" name="Rectangle 12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2420FF2-887F-43D3-8582-F4A65A17694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43BDC3D" id="Rectangle 124" o:spid="_x0000_s1026" style="position:absolute;margin-left:175.95pt;margin-top:130pt;width:1.35pt;height:.5pt;z-index:2521405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91712" behindDoc="0" locked="0" layoutInCell="1" allowOverlap="1" wp14:anchorId="24FA96DE" wp14:editId="19C947E5">
                <wp:simplePos x="0" y="0"/>
                <wp:positionH relativeFrom="column">
                  <wp:posOffset>2234565</wp:posOffset>
                </wp:positionH>
                <wp:positionV relativeFrom="paragraph">
                  <wp:posOffset>1689100</wp:posOffset>
                </wp:positionV>
                <wp:extent cx="17145" cy="6350"/>
                <wp:effectExtent l="0" t="0" r="0" b="0"/>
                <wp:wrapSquare wrapText="bothSides"/>
                <wp:docPr id="125" name="Rectangle 12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7F1D565-1201-4B20-A3BA-6CD7FA5F431C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4D09DCE" id="Rectangle 125" o:spid="_x0000_s1026" style="position:absolute;margin-left:175.95pt;margin-top:133pt;width:1.35pt;height:.5pt;z-index:2521415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92736" behindDoc="0" locked="0" layoutInCell="1" allowOverlap="1" wp14:anchorId="422F0E7E" wp14:editId="59D7E445">
                <wp:simplePos x="0" y="0"/>
                <wp:positionH relativeFrom="column">
                  <wp:posOffset>2380615</wp:posOffset>
                </wp:positionH>
                <wp:positionV relativeFrom="paragraph">
                  <wp:posOffset>1809750</wp:posOffset>
                </wp:positionV>
                <wp:extent cx="29845" cy="6350"/>
                <wp:effectExtent l="0" t="0" r="0" b="0"/>
                <wp:wrapSquare wrapText="bothSides"/>
                <wp:docPr id="126" name="Rectangle 12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A16A4D0-7F9F-49FB-BA40-9B651936F4AB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98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2C1FDD4" id="Rectangle 126" o:spid="_x0000_s1026" style="position:absolute;margin-left:187.45pt;margin-top:142.5pt;width:2.35pt;height:.5pt;z-index:2521425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93760" behindDoc="0" locked="0" layoutInCell="1" allowOverlap="1" wp14:anchorId="53BD8E4C" wp14:editId="4A5D213A">
                <wp:simplePos x="0" y="0"/>
                <wp:positionH relativeFrom="column">
                  <wp:posOffset>2380615</wp:posOffset>
                </wp:positionH>
                <wp:positionV relativeFrom="paragraph">
                  <wp:posOffset>1835150</wp:posOffset>
                </wp:positionV>
                <wp:extent cx="29845" cy="6350"/>
                <wp:effectExtent l="0" t="0" r="0" b="0"/>
                <wp:wrapSquare wrapText="bothSides"/>
                <wp:docPr id="127" name="Rectangle 127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327A5B33-96DE-4984-84AC-3B70DEB99B2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98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F676CB6" id="Rectangle 127" o:spid="_x0000_s1026" style="position:absolute;margin-left:187.45pt;margin-top:144.5pt;width:2.35pt;height:.5pt;z-index:2521436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94784" behindDoc="0" locked="0" layoutInCell="1" allowOverlap="1" wp14:anchorId="32C6B05E" wp14:editId="71D09911">
                <wp:simplePos x="0" y="0"/>
                <wp:positionH relativeFrom="column">
                  <wp:posOffset>2221865</wp:posOffset>
                </wp:positionH>
                <wp:positionV relativeFrom="paragraph">
                  <wp:posOffset>1663700</wp:posOffset>
                </wp:positionV>
                <wp:extent cx="42545" cy="6350"/>
                <wp:effectExtent l="0" t="0" r="0" b="0"/>
                <wp:wrapSquare wrapText="bothSides"/>
                <wp:docPr id="128" name="Rectangle 128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8FA9F9D-411E-449E-A9E4-802287CF316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C7CBAEA" id="Rectangle 128" o:spid="_x0000_s1026" style="position:absolute;margin-left:174.95pt;margin-top:131pt;width:3.35pt;height:.5pt;z-index:2521446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95808" behindDoc="0" locked="0" layoutInCell="1" allowOverlap="1" wp14:anchorId="517F9D6B" wp14:editId="6A8D09B3">
                <wp:simplePos x="0" y="0"/>
                <wp:positionH relativeFrom="column">
                  <wp:posOffset>2221865</wp:posOffset>
                </wp:positionH>
                <wp:positionV relativeFrom="paragraph">
                  <wp:posOffset>1676400</wp:posOffset>
                </wp:positionV>
                <wp:extent cx="42545" cy="4445"/>
                <wp:effectExtent l="0" t="0" r="0" b="0"/>
                <wp:wrapSquare wrapText="bothSides"/>
                <wp:docPr id="129" name="Rectangle 129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DB4F144-5799-446C-BA0F-CDB67100CDCA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4445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4FD0729" id="Rectangle 129" o:spid="_x0000_s1026" style="position:absolute;margin-left:174.95pt;margin-top:132pt;width:3.35pt;height:.35pt;z-index:2521456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96832" behindDoc="0" locked="0" layoutInCell="1" allowOverlap="1" wp14:anchorId="156D155F" wp14:editId="3FBA00DA">
                <wp:simplePos x="0" y="0"/>
                <wp:positionH relativeFrom="column">
                  <wp:posOffset>2374265</wp:posOffset>
                </wp:positionH>
                <wp:positionV relativeFrom="paragraph">
                  <wp:posOffset>1822450</wp:posOffset>
                </wp:positionV>
                <wp:extent cx="42545" cy="6350"/>
                <wp:effectExtent l="0" t="0" r="0" b="0"/>
                <wp:wrapSquare wrapText="bothSides"/>
                <wp:docPr id="130" name="Rectangle 130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2485D06-F373-4A80-AF1E-AE51406B638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B386807" id="Rectangle 130" o:spid="_x0000_s1026" style="position:absolute;margin-left:186.95pt;margin-top:143.5pt;width:3.35pt;height:.5pt;z-index:2521466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97856" behindDoc="0" locked="0" layoutInCell="1" allowOverlap="1" wp14:anchorId="787F7862" wp14:editId="5DBF8974">
                <wp:simplePos x="0" y="0"/>
                <wp:positionH relativeFrom="column">
                  <wp:posOffset>2526665</wp:posOffset>
                </wp:positionH>
                <wp:positionV relativeFrom="paragraph">
                  <wp:posOffset>1974850</wp:posOffset>
                </wp:positionV>
                <wp:extent cx="42545" cy="6350"/>
                <wp:effectExtent l="0" t="0" r="0" b="0"/>
                <wp:wrapSquare wrapText="bothSides"/>
                <wp:docPr id="131" name="Rectangle 131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7FFE69F-B52E-4C58-A995-C351A9DE5E2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2545" cy="6350"/>
                        </a:xfrm>
                        <a:prstGeom prst="rect">
                          <a:avLst/>
                        </a:prstGeom>
                        <a:solidFill>
                          <a:srgbClr val="A9A9A9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4104F18" id="Rectangle 131" o:spid="_x0000_s1026" style="position:absolute;margin-left:198.95pt;margin-top:155.5pt;width:3.35pt;height:.5pt;z-index:2521477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" fillcolor="#a9a9a9" stroked="f">
                <w10:wrap type="square"/>
              </v:rect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98880" behindDoc="0" locked="0" layoutInCell="1" allowOverlap="1" wp14:anchorId="4DB6B49E" wp14:editId="18091450">
                <wp:simplePos x="0" y="0"/>
                <wp:positionH relativeFrom="column">
                  <wp:posOffset>2221865</wp:posOffset>
                </wp:positionH>
                <wp:positionV relativeFrom="paragraph">
                  <wp:posOffset>1651000</wp:posOffset>
                </wp:positionV>
                <wp:extent cx="36195" cy="36195"/>
                <wp:effectExtent l="0" t="0" r="20955" b="20955"/>
                <wp:wrapSquare wrapText="bothSides"/>
                <wp:docPr id="132" name="Oval 13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3B4C2F8-2CE9-4033-94E9-FE1938BEAEB5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6195" cy="36195"/>
                        </a:xfrm>
                        <a:prstGeom prst="ellipse">
                          <a:avLst/>
                        </a:pr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oval w14:anchorId="2103B1BA" id="Oval 132" o:spid="_x0000_s1026" style="position:absolute;margin-left:174.95pt;margin-top:130pt;width:2.85pt;height:2.85pt;z-index:2521487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" filled="f" strokeweight=".5pt">
                <v:stroke endcap="round"/>
                <w10:wrap type="square"/>
              </v:oval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899904" behindDoc="0" locked="0" layoutInCell="1" allowOverlap="1" wp14:anchorId="1737EF46" wp14:editId="2F5D0D7E">
                <wp:simplePos x="0" y="0"/>
                <wp:positionH relativeFrom="column">
                  <wp:posOffset>2113915</wp:posOffset>
                </wp:positionH>
                <wp:positionV relativeFrom="paragraph">
                  <wp:posOffset>609600</wp:posOffset>
                </wp:positionV>
                <wp:extent cx="0" cy="2744470"/>
                <wp:effectExtent l="0" t="0" r="38100" b="0"/>
                <wp:wrapSquare wrapText="bothSides"/>
                <wp:docPr id="133" name="Freeform 133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3D7858B-372F-408D-9A8D-A845A3A76242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EditPoints="1"/>
                      </wps:cNvSpPr>
                      <wps:spPr bwMode="auto">
                        <a:xfrm>
                          <a:off x="0" y="0"/>
                          <a:ext cx="0" cy="2744470"/>
                        </a:xfrm>
                        <a:custGeom>
                          <a:avLst/>
                          <a:gdLst>
                            <a:gd name="T0" fmla="*/ 4 h 455"/>
                            <a:gd name="T1" fmla="*/ 12 h 455"/>
                            <a:gd name="T2" fmla="*/ 20 h 455"/>
                            <a:gd name="T3" fmla="*/ 28 h 455"/>
                            <a:gd name="T4" fmla="*/ 36 h 455"/>
                            <a:gd name="T5" fmla="*/ 44 h 455"/>
                            <a:gd name="T6" fmla="*/ 52 h 455"/>
                            <a:gd name="T7" fmla="*/ 60 h 455"/>
                            <a:gd name="T8" fmla="*/ 68 h 455"/>
                            <a:gd name="T9" fmla="*/ 76 h 455"/>
                            <a:gd name="T10" fmla="*/ 84 h 455"/>
                            <a:gd name="T11" fmla="*/ 92 h 455"/>
                            <a:gd name="T12" fmla="*/ 100 h 455"/>
                            <a:gd name="T13" fmla="*/ 108 h 455"/>
                            <a:gd name="T14" fmla="*/ 116 h 455"/>
                            <a:gd name="T15" fmla="*/ 124 h 455"/>
                            <a:gd name="T16" fmla="*/ 132 h 455"/>
                            <a:gd name="T17" fmla="*/ 140 h 455"/>
                            <a:gd name="T18" fmla="*/ 148 h 455"/>
                            <a:gd name="T19" fmla="*/ 156 h 455"/>
                            <a:gd name="T20" fmla="*/ 164 h 455"/>
                            <a:gd name="T21" fmla="*/ 172 h 455"/>
                            <a:gd name="T22" fmla="*/ 180 h 455"/>
                            <a:gd name="T23" fmla="*/ 188 h 455"/>
                            <a:gd name="T24" fmla="*/ 196 h 455"/>
                            <a:gd name="T25" fmla="*/ 204 h 455"/>
                            <a:gd name="T26" fmla="*/ 212 h 455"/>
                            <a:gd name="T27" fmla="*/ 220 h 455"/>
                            <a:gd name="T28" fmla="*/ 228 h 455"/>
                            <a:gd name="T29" fmla="*/ 236 h 455"/>
                            <a:gd name="T30" fmla="*/ 244 h 455"/>
                            <a:gd name="T31" fmla="*/ 252 h 455"/>
                            <a:gd name="T32" fmla="*/ 260 h 455"/>
                            <a:gd name="T33" fmla="*/ 268 h 455"/>
                            <a:gd name="T34" fmla="*/ 276 h 455"/>
                            <a:gd name="T35" fmla="*/ 284 h 455"/>
                            <a:gd name="T36" fmla="*/ 292 h 455"/>
                            <a:gd name="T37" fmla="*/ 300 h 455"/>
                            <a:gd name="T38" fmla="*/ 308 h 455"/>
                            <a:gd name="T39" fmla="*/ 316 h 455"/>
                            <a:gd name="T40" fmla="*/ 324 h 455"/>
                            <a:gd name="T41" fmla="*/ 332 h 455"/>
                            <a:gd name="T42" fmla="*/ 340 h 455"/>
                            <a:gd name="T43" fmla="*/ 348 h 455"/>
                            <a:gd name="T44" fmla="*/ 356 h 455"/>
                            <a:gd name="T45" fmla="*/ 364 h 455"/>
                            <a:gd name="T46" fmla="*/ 372 h 455"/>
                            <a:gd name="T47" fmla="*/ 380 h 455"/>
                            <a:gd name="T48" fmla="*/ 388 h 455"/>
                            <a:gd name="T49" fmla="*/ 396 h 455"/>
                            <a:gd name="T50" fmla="*/ 404 h 455"/>
                            <a:gd name="T51" fmla="*/ 412 h 455"/>
                            <a:gd name="T52" fmla="*/ 420 h 455"/>
                            <a:gd name="T53" fmla="*/ 428 h 455"/>
                            <a:gd name="T54" fmla="*/ 436 h 455"/>
                            <a:gd name="T55" fmla="*/ 444 h 455"/>
                            <a:gd name="T56" fmla="*/ 452 h 455"/>
                          </a:gdLst>
                          <a:ahLst/>
                          <a:cxnLst>
                            <a:cxn ang="0">
                              <a:pos x="0" y="T0"/>
                            </a:cxn>
                            <a:cxn ang="0">
                              <a:pos x="0" y="T1"/>
                            </a:cxn>
                            <a:cxn ang="0">
                              <a:pos x="0" y="T2"/>
                            </a:cxn>
                            <a:cxn ang="0">
                              <a:pos x="0" y="T3"/>
                            </a:cxn>
                            <a:cxn ang="0">
                              <a:pos x="0" y="T4"/>
                            </a:cxn>
                            <a:cxn ang="0">
                              <a:pos x="0" y="T5"/>
                            </a:cxn>
                            <a:cxn ang="0">
                              <a:pos x="0" y="T6"/>
                            </a:cxn>
                            <a:cxn ang="0">
                              <a:pos x="0" y="T7"/>
                            </a:cxn>
                            <a:cxn ang="0">
                              <a:pos x="0" y="T8"/>
                            </a:cxn>
                            <a:cxn ang="0">
                              <a:pos x="0" y="T9"/>
                            </a:cxn>
                            <a:cxn ang="0">
                              <a:pos x="0" y="T10"/>
                            </a:cxn>
                            <a:cxn ang="0">
                              <a:pos x="0" y="T11"/>
                            </a:cxn>
                            <a:cxn ang="0">
                              <a:pos x="0" y="T12"/>
                            </a:cxn>
                            <a:cxn ang="0">
                              <a:pos x="0" y="T13"/>
                            </a:cxn>
                            <a:cxn ang="0">
                              <a:pos x="0" y="T14"/>
                            </a:cxn>
                            <a:cxn ang="0">
                              <a:pos x="0" y="T15"/>
                            </a:cxn>
                            <a:cxn ang="0">
                              <a:pos x="0" y="T16"/>
                            </a:cxn>
                            <a:cxn ang="0">
                              <a:pos x="0" y="T17"/>
                            </a:cxn>
                            <a:cxn ang="0">
                              <a:pos x="0" y="T18"/>
                            </a:cxn>
                            <a:cxn ang="0">
                              <a:pos x="0" y="T19"/>
                            </a:cxn>
                            <a:cxn ang="0">
                              <a:pos x="0" y="T20"/>
                            </a:cxn>
                            <a:cxn ang="0">
                              <a:pos x="0" y="T21"/>
                            </a:cxn>
                            <a:cxn ang="0">
                              <a:pos x="0" y="T22"/>
                            </a:cxn>
                            <a:cxn ang="0">
                              <a:pos x="0" y="T23"/>
                            </a:cxn>
                            <a:cxn ang="0">
                              <a:pos x="0" y="T24"/>
                            </a:cxn>
                            <a:cxn ang="0">
                              <a:pos x="0" y="T25"/>
                            </a:cxn>
                            <a:cxn ang="0">
                              <a:pos x="0" y="T26"/>
                            </a:cxn>
                            <a:cxn ang="0">
                              <a:pos x="0" y="T27"/>
                            </a:cxn>
                            <a:cxn ang="0">
                              <a:pos x="0" y="T28"/>
                            </a:cxn>
                            <a:cxn ang="0">
                              <a:pos x="0" y="T29"/>
                            </a:cxn>
                            <a:cxn ang="0">
                              <a:pos x="0" y="T30"/>
                            </a:cxn>
                            <a:cxn ang="0">
                              <a:pos x="0" y="T31"/>
                            </a:cxn>
                            <a:cxn ang="0">
                              <a:pos x="0" y="T32"/>
                            </a:cxn>
                            <a:cxn ang="0">
                              <a:pos x="0" y="T33"/>
                            </a:cxn>
                            <a:cxn ang="0">
                              <a:pos x="0" y="T34"/>
                            </a:cxn>
                            <a:cxn ang="0">
                              <a:pos x="0" y="T35"/>
                            </a:cxn>
                            <a:cxn ang="0">
                              <a:pos x="0" y="T36"/>
                            </a:cxn>
                            <a:cxn ang="0">
                              <a:pos x="0" y="T37"/>
                            </a:cxn>
                            <a:cxn ang="0">
                              <a:pos x="0" y="T38"/>
                            </a:cxn>
                            <a:cxn ang="0">
                              <a:pos x="0" y="T39"/>
                            </a:cxn>
                            <a:cxn ang="0">
                              <a:pos x="0" y="T40"/>
                            </a:cxn>
                            <a:cxn ang="0">
                              <a:pos x="0" y="T41"/>
                            </a:cxn>
                            <a:cxn ang="0">
                              <a:pos x="0" y="T42"/>
                            </a:cxn>
                            <a:cxn ang="0">
                              <a:pos x="0" y="T43"/>
                            </a:cxn>
                            <a:cxn ang="0">
                              <a:pos x="0" y="T44"/>
                            </a:cxn>
                            <a:cxn ang="0">
                              <a:pos x="0" y="T45"/>
                            </a:cxn>
                            <a:cxn ang="0">
                              <a:pos x="0" y="T46"/>
                            </a:cxn>
                            <a:cxn ang="0">
                              <a:pos x="0" y="T47"/>
                            </a:cxn>
                            <a:cxn ang="0">
                              <a:pos x="0" y="T48"/>
                            </a:cxn>
                            <a:cxn ang="0">
                              <a:pos x="0" y="T49"/>
                            </a:cxn>
                            <a:cxn ang="0">
                              <a:pos x="0" y="T50"/>
                            </a:cxn>
                            <a:cxn ang="0">
                              <a:pos x="0" y="T51"/>
                            </a:cxn>
                            <a:cxn ang="0">
                              <a:pos x="0" y="T52"/>
                            </a:cxn>
                            <a:cxn ang="0">
                              <a:pos x="0" y="T53"/>
                            </a:cxn>
                            <a:cxn ang="0">
                              <a:pos x="0" y="T54"/>
                            </a:cxn>
                            <a:cxn ang="0">
                              <a:pos x="0" y="T55"/>
                            </a:cxn>
                            <a:cxn ang="0">
                              <a:pos x="0" y="T56"/>
                            </a:cxn>
                          </a:cxnLst>
                          <a:rect l="0" t="0" r="r" b="b"/>
                          <a:pathLst>
                            <a:path h="455">
                              <a:moveTo>
                                <a:pt x="0" y="4"/>
                              </a:moveTo>
                              <a:lnTo>
                                <a:pt x="0" y="8"/>
                              </a:lnTo>
                              <a:moveTo>
                                <a:pt x="0" y="12"/>
                              </a:moveTo>
                              <a:lnTo>
                                <a:pt x="0" y="16"/>
                              </a:lnTo>
                              <a:moveTo>
                                <a:pt x="0" y="20"/>
                              </a:moveTo>
                              <a:lnTo>
                                <a:pt x="0" y="24"/>
                              </a:lnTo>
                              <a:moveTo>
                                <a:pt x="0" y="28"/>
                              </a:moveTo>
                              <a:lnTo>
                                <a:pt x="0" y="32"/>
                              </a:lnTo>
                              <a:moveTo>
                                <a:pt x="0" y="36"/>
                              </a:moveTo>
                              <a:lnTo>
                                <a:pt x="0" y="40"/>
                              </a:lnTo>
                              <a:moveTo>
                                <a:pt x="0" y="44"/>
                              </a:moveTo>
                              <a:lnTo>
                                <a:pt x="0" y="48"/>
                              </a:lnTo>
                              <a:moveTo>
                                <a:pt x="0" y="52"/>
                              </a:moveTo>
                              <a:lnTo>
                                <a:pt x="0" y="56"/>
                              </a:lnTo>
                              <a:moveTo>
                                <a:pt x="0" y="60"/>
                              </a:moveTo>
                              <a:lnTo>
                                <a:pt x="0" y="64"/>
                              </a:lnTo>
                              <a:moveTo>
                                <a:pt x="0" y="68"/>
                              </a:moveTo>
                              <a:lnTo>
                                <a:pt x="0" y="72"/>
                              </a:lnTo>
                              <a:moveTo>
                                <a:pt x="0" y="76"/>
                              </a:moveTo>
                              <a:lnTo>
                                <a:pt x="0" y="80"/>
                              </a:lnTo>
                              <a:moveTo>
                                <a:pt x="0" y="84"/>
                              </a:moveTo>
                              <a:lnTo>
                                <a:pt x="0" y="88"/>
                              </a:lnTo>
                              <a:moveTo>
                                <a:pt x="0" y="92"/>
                              </a:moveTo>
                              <a:lnTo>
                                <a:pt x="0" y="96"/>
                              </a:lnTo>
                              <a:moveTo>
                                <a:pt x="0" y="100"/>
                              </a:moveTo>
                              <a:lnTo>
                                <a:pt x="0" y="104"/>
                              </a:lnTo>
                              <a:moveTo>
                                <a:pt x="0" y="108"/>
                              </a:moveTo>
                              <a:lnTo>
                                <a:pt x="0" y="112"/>
                              </a:lnTo>
                              <a:moveTo>
                                <a:pt x="0" y="116"/>
                              </a:moveTo>
                              <a:lnTo>
                                <a:pt x="0" y="120"/>
                              </a:lnTo>
                              <a:moveTo>
                                <a:pt x="0" y="124"/>
                              </a:moveTo>
                              <a:lnTo>
                                <a:pt x="0" y="128"/>
                              </a:lnTo>
                              <a:moveTo>
                                <a:pt x="0" y="132"/>
                              </a:moveTo>
                              <a:lnTo>
                                <a:pt x="0" y="136"/>
                              </a:lnTo>
                              <a:moveTo>
                                <a:pt x="0" y="140"/>
                              </a:moveTo>
                              <a:lnTo>
                                <a:pt x="0" y="144"/>
                              </a:lnTo>
                              <a:moveTo>
                                <a:pt x="0" y="148"/>
                              </a:moveTo>
                              <a:lnTo>
                                <a:pt x="0" y="152"/>
                              </a:lnTo>
                              <a:moveTo>
                                <a:pt x="0" y="156"/>
                              </a:moveTo>
                              <a:lnTo>
                                <a:pt x="0" y="160"/>
                              </a:lnTo>
                              <a:moveTo>
                                <a:pt x="0" y="164"/>
                              </a:moveTo>
                              <a:lnTo>
                                <a:pt x="0" y="168"/>
                              </a:lnTo>
                              <a:moveTo>
                                <a:pt x="0" y="172"/>
                              </a:moveTo>
                              <a:lnTo>
                                <a:pt x="0" y="176"/>
                              </a:lnTo>
                              <a:moveTo>
                                <a:pt x="0" y="180"/>
                              </a:moveTo>
                              <a:lnTo>
                                <a:pt x="0" y="184"/>
                              </a:lnTo>
                              <a:moveTo>
                                <a:pt x="0" y="188"/>
                              </a:moveTo>
                              <a:lnTo>
                                <a:pt x="0" y="192"/>
                              </a:lnTo>
                              <a:moveTo>
                                <a:pt x="0" y="196"/>
                              </a:moveTo>
                              <a:lnTo>
                                <a:pt x="0" y="200"/>
                              </a:lnTo>
                              <a:moveTo>
                                <a:pt x="0" y="204"/>
                              </a:moveTo>
                              <a:lnTo>
                                <a:pt x="0" y="208"/>
                              </a:lnTo>
                              <a:moveTo>
                                <a:pt x="0" y="212"/>
                              </a:moveTo>
                              <a:lnTo>
                                <a:pt x="0" y="216"/>
                              </a:lnTo>
                              <a:moveTo>
                                <a:pt x="0" y="220"/>
                              </a:moveTo>
                              <a:lnTo>
                                <a:pt x="0" y="224"/>
                              </a:lnTo>
                              <a:moveTo>
                                <a:pt x="0" y="228"/>
                              </a:moveTo>
                              <a:lnTo>
                                <a:pt x="0" y="232"/>
                              </a:lnTo>
                              <a:moveTo>
                                <a:pt x="0" y="236"/>
                              </a:moveTo>
                              <a:lnTo>
                                <a:pt x="0" y="240"/>
                              </a:lnTo>
                              <a:moveTo>
                                <a:pt x="0" y="244"/>
                              </a:moveTo>
                              <a:lnTo>
                                <a:pt x="0" y="248"/>
                              </a:lnTo>
                              <a:moveTo>
                                <a:pt x="0" y="252"/>
                              </a:moveTo>
                              <a:lnTo>
                                <a:pt x="0" y="256"/>
                              </a:lnTo>
                              <a:moveTo>
                                <a:pt x="0" y="260"/>
                              </a:moveTo>
                              <a:lnTo>
                                <a:pt x="0" y="264"/>
                              </a:lnTo>
                              <a:moveTo>
                                <a:pt x="0" y="268"/>
                              </a:moveTo>
                              <a:lnTo>
                                <a:pt x="0" y="272"/>
                              </a:lnTo>
                              <a:moveTo>
                                <a:pt x="0" y="276"/>
                              </a:moveTo>
                              <a:lnTo>
                                <a:pt x="0" y="280"/>
                              </a:lnTo>
                              <a:moveTo>
                                <a:pt x="0" y="284"/>
                              </a:moveTo>
                              <a:lnTo>
                                <a:pt x="0" y="288"/>
                              </a:lnTo>
                              <a:moveTo>
                                <a:pt x="0" y="292"/>
                              </a:moveTo>
                              <a:lnTo>
                                <a:pt x="0" y="296"/>
                              </a:lnTo>
                              <a:moveTo>
                                <a:pt x="0" y="300"/>
                              </a:moveTo>
                              <a:lnTo>
                                <a:pt x="0" y="304"/>
                              </a:lnTo>
                              <a:moveTo>
                                <a:pt x="0" y="308"/>
                              </a:moveTo>
                              <a:lnTo>
                                <a:pt x="0" y="312"/>
                              </a:lnTo>
                              <a:moveTo>
                                <a:pt x="0" y="316"/>
                              </a:moveTo>
                              <a:lnTo>
                                <a:pt x="0" y="320"/>
                              </a:lnTo>
                              <a:moveTo>
                                <a:pt x="0" y="324"/>
                              </a:moveTo>
                              <a:lnTo>
                                <a:pt x="0" y="328"/>
                              </a:lnTo>
                              <a:moveTo>
                                <a:pt x="0" y="332"/>
                              </a:moveTo>
                              <a:lnTo>
                                <a:pt x="0" y="336"/>
                              </a:lnTo>
                              <a:moveTo>
                                <a:pt x="0" y="340"/>
                              </a:moveTo>
                              <a:lnTo>
                                <a:pt x="0" y="344"/>
                              </a:lnTo>
                              <a:moveTo>
                                <a:pt x="0" y="348"/>
                              </a:moveTo>
                              <a:lnTo>
                                <a:pt x="0" y="352"/>
                              </a:lnTo>
                              <a:moveTo>
                                <a:pt x="0" y="356"/>
                              </a:moveTo>
                              <a:lnTo>
                                <a:pt x="0" y="360"/>
                              </a:lnTo>
                              <a:moveTo>
                                <a:pt x="0" y="364"/>
                              </a:moveTo>
                              <a:lnTo>
                                <a:pt x="0" y="368"/>
                              </a:lnTo>
                              <a:moveTo>
                                <a:pt x="0" y="372"/>
                              </a:moveTo>
                              <a:lnTo>
                                <a:pt x="0" y="376"/>
                              </a:lnTo>
                              <a:moveTo>
                                <a:pt x="0" y="380"/>
                              </a:moveTo>
                              <a:lnTo>
                                <a:pt x="0" y="384"/>
                              </a:lnTo>
                              <a:moveTo>
                                <a:pt x="0" y="388"/>
                              </a:moveTo>
                              <a:lnTo>
                                <a:pt x="0" y="392"/>
                              </a:lnTo>
                              <a:moveTo>
                                <a:pt x="0" y="396"/>
                              </a:moveTo>
                              <a:lnTo>
                                <a:pt x="0" y="400"/>
                              </a:lnTo>
                              <a:moveTo>
                                <a:pt x="0" y="404"/>
                              </a:moveTo>
                              <a:lnTo>
                                <a:pt x="0" y="408"/>
                              </a:lnTo>
                              <a:moveTo>
                                <a:pt x="0" y="412"/>
                              </a:moveTo>
                              <a:lnTo>
                                <a:pt x="0" y="416"/>
                              </a:lnTo>
                              <a:moveTo>
                                <a:pt x="0" y="420"/>
                              </a:moveTo>
                              <a:lnTo>
                                <a:pt x="0" y="424"/>
                              </a:lnTo>
                              <a:moveTo>
                                <a:pt x="0" y="428"/>
                              </a:moveTo>
                              <a:lnTo>
                                <a:pt x="0" y="432"/>
                              </a:lnTo>
                              <a:moveTo>
                                <a:pt x="0" y="436"/>
                              </a:moveTo>
                              <a:lnTo>
                                <a:pt x="0" y="440"/>
                              </a:lnTo>
                              <a:moveTo>
                                <a:pt x="0" y="444"/>
                              </a:moveTo>
                              <a:lnTo>
                                <a:pt x="0" y="448"/>
                              </a:lnTo>
                              <a:moveTo>
                                <a:pt x="0" y="452"/>
                              </a:moveTo>
                            </a:path>
                          </a:pathLst>
                        </a:cu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318D50F8" id="Freeform 133" o:spid="_x0000_s1026" style="position:absolute;margin-left:166.45pt;margin-top:48pt;width:0;height:216.1pt;z-index:2521497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coordsize="0,45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" path="m,4l,8t,4l,16t,4l,24t,4l,32t,4l,40t,4l,48t,4l,56t,4l,64t,4l,72t,4l,80t,4l,88t,4l,96t,4l,104t,4l,112t,4l,120t,4l,128t,4l,136t,4l,144t,4l,152t,4l,160t,4l,168t,4l,176t,4l,184t,4l,192t,4l,200t,4l,208t,4l,216t,4l,224t,4l,232t,4l,240t,4l,248t,4l,256t,4l,264t,4l,272t,4l,280t,4l,288t,4l,296t,4l,304t,4l,312t,4l,320t,4l,328t,4l,336t,4l,344t,4l,352t,4l,360t,4l,368t,4l,376t,4l,384t,4l,392t,4l,400t,4l,408t,4l,416t,4l,424t,4l,432t,4l,440t,4l,448t,4e" filled="f" strokeweight=".5pt">
                <v:stroke endcap="round"/>
                <v:path arrowok="t" o:connecttype="custom" o:connectlocs="0,24127;0,72382;0,120636;0,168890;0,217145;0,265399;0,313654;0,361908;0,410163;0,458417;0,506671;0,554926;0,603180;0,651435;0,699689;0,747943;0,796198;0,844452;0,892707;0,940961;0,989216;0,1037470;0,1085724;0,1133979;0,1182233;0,1230488;0,1278742;0,1326996;0,1375251;0,1423505;0,1471760;0,1520014;0,1568269;0,1616523;0,1664777;0,1713032;0,1761286;0,1809541;0,1857795;0,1906049;0,1954304;0,2002558;0,2050813;0,2099067;0,2147322;0,2195576;0,2243830;0,2292085;0,2340339;0,2388594;0,2436848;0,2485103;0,2533357;0,2581611;0,2629866;0,2678120;0,2726375" o:connectangles="0,0,0,0,0,0,0,0,0,0,0,0,0,0,0,0,0,0,0,0,0,0,0,0,0,0,0,0,0,0,0,0,0,0,0,0,0,0,0,0,0,0,0,0,0,0,0,0,0,0,0,0,0,0,0,0,0"/>
                <o:lock v:ext="edit" verticies="t"/>
                <w10:wrap type="square"/>
              </v:shape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900928" behindDoc="0" locked="0" layoutInCell="1" allowOverlap="1" wp14:anchorId="3D3BD462" wp14:editId="1FDB58BE">
                <wp:simplePos x="0" y="0"/>
                <wp:positionH relativeFrom="column">
                  <wp:posOffset>2037715</wp:posOffset>
                </wp:positionH>
                <wp:positionV relativeFrom="paragraph">
                  <wp:posOffset>590550</wp:posOffset>
                </wp:positionV>
                <wp:extent cx="0" cy="2763520"/>
                <wp:effectExtent l="0" t="0" r="38100" b="17780"/>
                <wp:wrapSquare wrapText="bothSides"/>
                <wp:docPr id="134" name="Freeform 134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CFD627CB-2CA0-44CA-93C9-423020E1747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EditPoints="1"/>
                      </wps:cNvSpPr>
                      <wps:spPr bwMode="auto">
                        <a:xfrm>
                          <a:off x="0" y="0"/>
                          <a:ext cx="0" cy="2763520"/>
                        </a:xfrm>
                        <a:custGeom>
                          <a:avLst/>
                          <a:gdLst>
                            <a:gd name="T0" fmla="*/ 7 h 458"/>
                            <a:gd name="T1" fmla="*/ 15 h 458"/>
                            <a:gd name="T2" fmla="*/ 23 h 458"/>
                            <a:gd name="T3" fmla="*/ 31 h 458"/>
                            <a:gd name="T4" fmla="*/ 39 h 458"/>
                            <a:gd name="T5" fmla="*/ 47 h 458"/>
                            <a:gd name="T6" fmla="*/ 55 h 458"/>
                            <a:gd name="T7" fmla="*/ 63 h 458"/>
                            <a:gd name="T8" fmla="*/ 71 h 458"/>
                            <a:gd name="T9" fmla="*/ 79 h 458"/>
                            <a:gd name="T10" fmla="*/ 87 h 458"/>
                            <a:gd name="T11" fmla="*/ 95 h 458"/>
                            <a:gd name="T12" fmla="*/ 103 h 458"/>
                            <a:gd name="T13" fmla="*/ 111 h 458"/>
                            <a:gd name="T14" fmla="*/ 119 h 458"/>
                            <a:gd name="T15" fmla="*/ 127 h 458"/>
                            <a:gd name="T16" fmla="*/ 135 h 458"/>
                            <a:gd name="T17" fmla="*/ 143 h 458"/>
                            <a:gd name="T18" fmla="*/ 151 h 458"/>
                            <a:gd name="T19" fmla="*/ 159 h 458"/>
                            <a:gd name="T20" fmla="*/ 167 h 458"/>
                            <a:gd name="T21" fmla="*/ 175 h 458"/>
                            <a:gd name="T22" fmla="*/ 183 h 458"/>
                            <a:gd name="T23" fmla="*/ 191 h 458"/>
                            <a:gd name="T24" fmla="*/ 199 h 458"/>
                            <a:gd name="T25" fmla="*/ 207 h 458"/>
                            <a:gd name="T26" fmla="*/ 215 h 458"/>
                            <a:gd name="T27" fmla="*/ 223 h 458"/>
                            <a:gd name="T28" fmla="*/ 231 h 458"/>
                            <a:gd name="T29" fmla="*/ 239 h 458"/>
                            <a:gd name="T30" fmla="*/ 247 h 458"/>
                            <a:gd name="T31" fmla="*/ 255 h 458"/>
                            <a:gd name="T32" fmla="*/ 263 h 458"/>
                            <a:gd name="T33" fmla="*/ 271 h 458"/>
                            <a:gd name="T34" fmla="*/ 279 h 458"/>
                            <a:gd name="T35" fmla="*/ 287 h 458"/>
                            <a:gd name="T36" fmla="*/ 295 h 458"/>
                            <a:gd name="T37" fmla="*/ 303 h 458"/>
                            <a:gd name="T38" fmla="*/ 311 h 458"/>
                            <a:gd name="T39" fmla="*/ 319 h 458"/>
                            <a:gd name="T40" fmla="*/ 327 h 458"/>
                            <a:gd name="T41" fmla="*/ 335 h 458"/>
                            <a:gd name="T42" fmla="*/ 343 h 458"/>
                            <a:gd name="T43" fmla="*/ 351 h 458"/>
                            <a:gd name="T44" fmla="*/ 359 h 458"/>
                            <a:gd name="T45" fmla="*/ 367 h 458"/>
                            <a:gd name="T46" fmla="*/ 375 h 458"/>
                            <a:gd name="T47" fmla="*/ 383 h 458"/>
                            <a:gd name="T48" fmla="*/ 391 h 458"/>
                            <a:gd name="T49" fmla="*/ 399 h 458"/>
                            <a:gd name="T50" fmla="*/ 407 h 458"/>
                            <a:gd name="T51" fmla="*/ 415 h 458"/>
                            <a:gd name="T52" fmla="*/ 423 h 458"/>
                            <a:gd name="T53" fmla="*/ 431 h 458"/>
                            <a:gd name="T54" fmla="*/ 439 h 458"/>
                            <a:gd name="T55" fmla="*/ 447 h 458"/>
                            <a:gd name="T56" fmla="*/ 455 h 458"/>
                          </a:gdLst>
                          <a:ahLst/>
                          <a:cxnLst>
                            <a:cxn ang="0">
                              <a:pos x="0" y="T0"/>
                            </a:cxn>
                            <a:cxn ang="0">
                              <a:pos x="0" y="T1"/>
                            </a:cxn>
                            <a:cxn ang="0">
                              <a:pos x="0" y="T2"/>
                            </a:cxn>
                            <a:cxn ang="0">
                              <a:pos x="0" y="T3"/>
                            </a:cxn>
                            <a:cxn ang="0">
                              <a:pos x="0" y="T4"/>
                            </a:cxn>
                            <a:cxn ang="0">
                              <a:pos x="0" y="T5"/>
                            </a:cxn>
                            <a:cxn ang="0">
                              <a:pos x="0" y="T6"/>
                            </a:cxn>
                            <a:cxn ang="0">
                              <a:pos x="0" y="T7"/>
                            </a:cxn>
                            <a:cxn ang="0">
                              <a:pos x="0" y="T8"/>
                            </a:cxn>
                            <a:cxn ang="0">
                              <a:pos x="0" y="T9"/>
                            </a:cxn>
                            <a:cxn ang="0">
                              <a:pos x="0" y="T10"/>
                            </a:cxn>
                            <a:cxn ang="0">
                              <a:pos x="0" y="T11"/>
                            </a:cxn>
                            <a:cxn ang="0">
                              <a:pos x="0" y="T12"/>
                            </a:cxn>
                            <a:cxn ang="0">
                              <a:pos x="0" y="T13"/>
                            </a:cxn>
                            <a:cxn ang="0">
                              <a:pos x="0" y="T14"/>
                            </a:cxn>
                            <a:cxn ang="0">
                              <a:pos x="0" y="T15"/>
                            </a:cxn>
                            <a:cxn ang="0">
                              <a:pos x="0" y="T16"/>
                            </a:cxn>
                            <a:cxn ang="0">
                              <a:pos x="0" y="T17"/>
                            </a:cxn>
                            <a:cxn ang="0">
                              <a:pos x="0" y="T18"/>
                            </a:cxn>
                            <a:cxn ang="0">
                              <a:pos x="0" y="T19"/>
                            </a:cxn>
                            <a:cxn ang="0">
                              <a:pos x="0" y="T20"/>
                            </a:cxn>
                            <a:cxn ang="0">
                              <a:pos x="0" y="T21"/>
                            </a:cxn>
                            <a:cxn ang="0">
                              <a:pos x="0" y="T22"/>
                            </a:cxn>
                            <a:cxn ang="0">
                              <a:pos x="0" y="T23"/>
                            </a:cxn>
                            <a:cxn ang="0">
                              <a:pos x="0" y="T24"/>
                            </a:cxn>
                            <a:cxn ang="0">
                              <a:pos x="0" y="T25"/>
                            </a:cxn>
                            <a:cxn ang="0">
                              <a:pos x="0" y="T26"/>
                            </a:cxn>
                            <a:cxn ang="0">
                              <a:pos x="0" y="T27"/>
                            </a:cxn>
                            <a:cxn ang="0">
                              <a:pos x="0" y="T28"/>
                            </a:cxn>
                            <a:cxn ang="0">
                              <a:pos x="0" y="T29"/>
                            </a:cxn>
                            <a:cxn ang="0">
                              <a:pos x="0" y="T30"/>
                            </a:cxn>
                            <a:cxn ang="0">
                              <a:pos x="0" y="T31"/>
                            </a:cxn>
                            <a:cxn ang="0">
                              <a:pos x="0" y="T32"/>
                            </a:cxn>
                            <a:cxn ang="0">
                              <a:pos x="0" y="T33"/>
                            </a:cxn>
                            <a:cxn ang="0">
                              <a:pos x="0" y="T34"/>
                            </a:cxn>
                            <a:cxn ang="0">
                              <a:pos x="0" y="T35"/>
                            </a:cxn>
                            <a:cxn ang="0">
                              <a:pos x="0" y="T36"/>
                            </a:cxn>
                            <a:cxn ang="0">
                              <a:pos x="0" y="T37"/>
                            </a:cxn>
                            <a:cxn ang="0">
                              <a:pos x="0" y="T38"/>
                            </a:cxn>
                            <a:cxn ang="0">
                              <a:pos x="0" y="T39"/>
                            </a:cxn>
                            <a:cxn ang="0">
                              <a:pos x="0" y="T40"/>
                            </a:cxn>
                            <a:cxn ang="0">
                              <a:pos x="0" y="T41"/>
                            </a:cxn>
                            <a:cxn ang="0">
                              <a:pos x="0" y="T42"/>
                            </a:cxn>
                            <a:cxn ang="0">
                              <a:pos x="0" y="T43"/>
                            </a:cxn>
                            <a:cxn ang="0">
                              <a:pos x="0" y="T44"/>
                            </a:cxn>
                            <a:cxn ang="0">
                              <a:pos x="0" y="T45"/>
                            </a:cxn>
                            <a:cxn ang="0">
                              <a:pos x="0" y="T46"/>
                            </a:cxn>
                            <a:cxn ang="0">
                              <a:pos x="0" y="T47"/>
                            </a:cxn>
                            <a:cxn ang="0">
                              <a:pos x="0" y="T48"/>
                            </a:cxn>
                            <a:cxn ang="0">
                              <a:pos x="0" y="T49"/>
                            </a:cxn>
                            <a:cxn ang="0">
                              <a:pos x="0" y="T50"/>
                            </a:cxn>
                            <a:cxn ang="0">
                              <a:pos x="0" y="T51"/>
                            </a:cxn>
                            <a:cxn ang="0">
                              <a:pos x="0" y="T52"/>
                            </a:cxn>
                            <a:cxn ang="0">
                              <a:pos x="0" y="T53"/>
                            </a:cxn>
                            <a:cxn ang="0">
                              <a:pos x="0" y="T54"/>
                            </a:cxn>
                            <a:cxn ang="0">
                              <a:pos x="0" y="T55"/>
                            </a:cxn>
                            <a:cxn ang="0">
                              <a:pos x="0" y="T56"/>
                            </a:cxn>
                          </a:cxnLst>
                          <a:rect l="0" t="0" r="r" b="b"/>
                          <a:pathLst>
                            <a:path h="458">
                              <a:moveTo>
                                <a:pt x="0" y="3"/>
                              </a:moveTo>
                              <a:lnTo>
                                <a:pt x="0" y="4"/>
                              </a:lnTo>
                              <a:moveTo>
                                <a:pt x="0" y="7"/>
                              </a:moveTo>
                              <a:lnTo>
                                <a:pt x="0" y="8"/>
                              </a:lnTo>
                              <a:moveTo>
                                <a:pt x="0" y="11"/>
                              </a:moveTo>
                              <a:lnTo>
                                <a:pt x="0" y="12"/>
                              </a:lnTo>
                              <a:moveTo>
                                <a:pt x="0" y="15"/>
                              </a:moveTo>
                              <a:lnTo>
                                <a:pt x="0" y="16"/>
                              </a:lnTo>
                              <a:moveTo>
                                <a:pt x="0" y="19"/>
                              </a:moveTo>
                              <a:lnTo>
                                <a:pt x="0" y="20"/>
                              </a:lnTo>
                              <a:moveTo>
                                <a:pt x="0" y="23"/>
                              </a:moveTo>
                              <a:lnTo>
                                <a:pt x="0" y="24"/>
                              </a:lnTo>
                              <a:moveTo>
                                <a:pt x="0" y="27"/>
                              </a:moveTo>
                              <a:lnTo>
                                <a:pt x="0" y="28"/>
                              </a:lnTo>
                              <a:moveTo>
                                <a:pt x="0" y="31"/>
                              </a:moveTo>
                              <a:lnTo>
                                <a:pt x="0" y="32"/>
                              </a:lnTo>
                              <a:moveTo>
                                <a:pt x="0" y="35"/>
                              </a:moveTo>
                              <a:lnTo>
                                <a:pt x="0" y="36"/>
                              </a:lnTo>
                              <a:moveTo>
                                <a:pt x="0" y="39"/>
                              </a:moveTo>
                              <a:lnTo>
                                <a:pt x="0" y="40"/>
                              </a:lnTo>
                              <a:moveTo>
                                <a:pt x="0" y="43"/>
                              </a:moveTo>
                              <a:lnTo>
                                <a:pt x="0" y="44"/>
                              </a:lnTo>
                              <a:moveTo>
                                <a:pt x="0" y="47"/>
                              </a:moveTo>
                              <a:lnTo>
                                <a:pt x="0" y="48"/>
                              </a:lnTo>
                              <a:moveTo>
                                <a:pt x="0" y="51"/>
                              </a:moveTo>
                              <a:lnTo>
                                <a:pt x="0" y="52"/>
                              </a:lnTo>
                              <a:moveTo>
                                <a:pt x="0" y="55"/>
                              </a:moveTo>
                              <a:lnTo>
                                <a:pt x="0" y="56"/>
                              </a:lnTo>
                              <a:moveTo>
                                <a:pt x="0" y="59"/>
                              </a:moveTo>
                              <a:lnTo>
                                <a:pt x="0" y="60"/>
                              </a:lnTo>
                              <a:moveTo>
                                <a:pt x="0" y="63"/>
                              </a:moveTo>
                              <a:lnTo>
                                <a:pt x="0" y="64"/>
                              </a:lnTo>
                              <a:moveTo>
                                <a:pt x="0" y="67"/>
                              </a:moveTo>
                              <a:lnTo>
                                <a:pt x="0" y="68"/>
                              </a:lnTo>
                              <a:moveTo>
                                <a:pt x="0" y="71"/>
                              </a:moveTo>
                              <a:lnTo>
                                <a:pt x="0" y="72"/>
                              </a:lnTo>
                              <a:moveTo>
                                <a:pt x="0" y="75"/>
                              </a:moveTo>
                              <a:lnTo>
                                <a:pt x="0" y="76"/>
                              </a:lnTo>
                              <a:moveTo>
                                <a:pt x="0" y="79"/>
                              </a:moveTo>
                              <a:lnTo>
                                <a:pt x="0" y="80"/>
                              </a:lnTo>
                              <a:moveTo>
                                <a:pt x="0" y="83"/>
                              </a:moveTo>
                              <a:lnTo>
                                <a:pt x="0" y="84"/>
                              </a:lnTo>
                              <a:moveTo>
                                <a:pt x="0" y="87"/>
                              </a:moveTo>
                              <a:lnTo>
                                <a:pt x="0" y="88"/>
                              </a:lnTo>
                              <a:moveTo>
                                <a:pt x="0" y="91"/>
                              </a:moveTo>
                              <a:lnTo>
                                <a:pt x="0" y="92"/>
                              </a:lnTo>
                              <a:moveTo>
                                <a:pt x="0" y="95"/>
                              </a:moveTo>
                              <a:lnTo>
                                <a:pt x="0" y="96"/>
                              </a:lnTo>
                              <a:moveTo>
                                <a:pt x="0" y="99"/>
                              </a:moveTo>
                              <a:lnTo>
                                <a:pt x="0" y="100"/>
                              </a:lnTo>
                              <a:moveTo>
                                <a:pt x="0" y="103"/>
                              </a:moveTo>
                              <a:lnTo>
                                <a:pt x="0" y="104"/>
                              </a:lnTo>
                              <a:moveTo>
                                <a:pt x="0" y="107"/>
                              </a:moveTo>
                              <a:lnTo>
                                <a:pt x="0" y="108"/>
                              </a:lnTo>
                              <a:moveTo>
                                <a:pt x="0" y="111"/>
                              </a:moveTo>
                              <a:lnTo>
                                <a:pt x="0" y="112"/>
                              </a:lnTo>
                              <a:moveTo>
                                <a:pt x="0" y="115"/>
                              </a:moveTo>
                              <a:lnTo>
                                <a:pt x="0" y="116"/>
                              </a:lnTo>
                              <a:moveTo>
                                <a:pt x="0" y="119"/>
                              </a:moveTo>
                              <a:lnTo>
                                <a:pt x="0" y="120"/>
                              </a:lnTo>
                              <a:moveTo>
                                <a:pt x="0" y="123"/>
                              </a:moveTo>
                              <a:lnTo>
                                <a:pt x="0" y="124"/>
                              </a:lnTo>
                              <a:moveTo>
                                <a:pt x="0" y="127"/>
                              </a:moveTo>
                              <a:lnTo>
                                <a:pt x="0" y="128"/>
                              </a:lnTo>
                              <a:moveTo>
                                <a:pt x="0" y="131"/>
                              </a:moveTo>
                              <a:lnTo>
                                <a:pt x="0" y="132"/>
                              </a:lnTo>
                              <a:moveTo>
                                <a:pt x="0" y="135"/>
                              </a:moveTo>
                              <a:lnTo>
                                <a:pt x="0" y="136"/>
                              </a:lnTo>
                              <a:moveTo>
                                <a:pt x="0" y="139"/>
                              </a:moveTo>
                              <a:lnTo>
                                <a:pt x="0" y="140"/>
                              </a:lnTo>
                              <a:moveTo>
                                <a:pt x="0" y="143"/>
                              </a:moveTo>
                              <a:lnTo>
                                <a:pt x="0" y="144"/>
                              </a:lnTo>
                              <a:moveTo>
                                <a:pt x="0" y="147"/>
                              </a:moveTo>
                              <a:lnTo>
                                <a:pt x="0" y="148"/>
                              </a:lnTo>
                              <a:moveTo>
                                <a:pt x="0" y="151"/>
                              </a:moveTo>
                              <a:lnTo>
                                <a:pt x="0" y="152"/>
                              </a:lnTo>
                              <a:moveTo>
                                <a:pt x="0" y="155"/>
                              </a:moveTo>
                              <a:lnTo>
                                <a:pt x="0" y="156"/>
                              </a:lnTo>
                              <a:moveTo>
                                <a:pt x="0" y="159"/>
                              </a:moveTo>
                              <a:lnTo>
                                <a:pt x="0" y="160"/>
                              </a:lnTo>
                              <a:moveTo>
                                <a:pt x="0" y="163"/>
                              </a:moveTo>
                              <a:lnTo>
                                <a:pt x="0" y="164"/>
                              </a:lnTo>
                              <a:moveTo>
                                <a:pt x="0" y="167"/>
                              </a:moveTo>
                              <a:lnTo>
                                <a:pt x="0" y="168"/>
                              </a:lnTo>
                              <a:moveTo>
                                <a:pt x="0" y="171"/>
                              </a:moveTo>
                              <a:lnTo>
                                <a:pt x="0" y="172"/>
                              </a:lnTo>
                              <a:moveTo>
                                <a:pt x="0" y="175"/>
                              </a:moveTo>
                              <a:lnTo>
                                <a:pt x="0" y="176"/>
                              </a:lnTo>
                              <a:moveTo>
                                <a:pt x="0" y="179"/>
                              </a:moveTo>
                              <a:lnTo>
                                <a:pt x="0" y="180"/>
                              </a:lnTo>
                              <a:moveTo>
                                <a:pt x="0" y="183"/>
                              </a:moveTo>
                              <a:lnTo>
                                <a:pt x="0" y="184"/>
                              </a:lnTo>
                              <a:moveTo>
                                <a:pt x="0" y="187"/>
                              </a:moveTo>
                              <a:lnTo>
                                <a:pt x="0" y="188"/>
                              </a:lnTo>
                              <a:moveTo>
                                <a:pt x="0" y="191"/>
                              </a:moveTo>
                              <a:lnTo>
                                <a:pt x="0" y="192"/>
                              </a:lnTo>
                              <a:moveTo>
                                <a:pt x="0" y="195"/>
                              </a:moveTo>
                              <a:lnTo>
                                <a:pt x="0" y="196"/>
                              </a:lnTo>
                              <a:moveTo>
                                <a:pt x="0" y="199"/>
                              </a:moveTo>
                              <a:lnTo>
                                <a:pt x="0" y="200"/>
                              </a:lnTo>
                              <a:moveTo>
                                <a:pt x="0" y="203"/>
                              </a:moveTo>
                              <a:lnTo>
                                <a:pt x="0" y="204"/>
                              </a:lnTo>
                              <a:moveTo>
                                <a:pt x="0" y="207"/>
                              </a:moveTo>
                              <a:lnTo>
                                <a:pt x="0" y="208"/>
                              </a:lnTo>
                              <a:moveTo>
                                <a:pt x="0" y="211"/>
                              </a:moveTo>
                              <a:lnTo>
                                <a:pt x="0" y="212"/>
                              </a:lnTo>
                              <a:moveTo>
                                <a:pt x="0" y="215"/>
                              </a:moveTo>
                              <a:lnTo>
                                <a:pt x="0" y="216"/>
                              </a:lnTo>
                              <a:moveTo>
                                <a:pt x="0" y="219"/>
                              </a:moveTo>
                              <a:lnTo>
                                <a:pt x="0" y="220"/>
                              </a:lnTo>
                              <a:moveTo>
                                <a:pt x="0" y="223"/>
                              </a:moveTo>
                              <a:lnTo>
                                <a:pt x="0" y="224"/>
                              </a:lnTo>
                              <a:moveTo>
                                <a:pt x="0" y="227"/>
                              </a:moveTo>
                              <a:lnTo>
                                <a:pt x="0" y="228"/>
                              </a:lnTo>
                              <a:moveTo>
                                <a:pt x="0" y="231"/>
                              </a:moveTo>
                              <a:lnTo>
                                <a:pt x="0" y="232"/>
                              </a:lnTo>
                              <a:moveTo>
                                <a:pt x="0" y="235"/>
                              </a:moveTo>
                              <a:lnTo>
                                <a:pt x="0" y="236"/>
                              </a:lnTo>
                              <a:moveTo>
                                <a:pt x="0" y="239"/>
                              </a:moveTo>
                              <a:lnTo>
                                <a:pt x="0" y="240"/>
                              </a:lnTo>
                              <a:moveTo>
                                <a:pt x="0" y="243"/>
                              </a:moveTo>
                              <a:lnTo>
                                <a:pt x="0" y="244"/>
                              </a:lnTo>
                              <a:moveTo>
                                <a:pt x="0" y="247"/>
                              </a:moveTo>
                              <a:lnTo>
                                <a:pt x="0" y="248"/>
                              </a:lnTo>
                              <a:moveTo>
                                <a:pt x="0" y="251"/>
                              </a:moveTo>
                              <a:lnTo>
                                <a:pt x="0" y="252"/>
                              </a:lnTo>
                              <a:moveTo>
                                <a:pt x="0" y="255"/>
                              </a:moveTo>
                              <a:lnTo>
                                <a:pt x="0" y="256"/>
                              </a:lnTo>
                              <a:moveTo>
                                <a:pt x="0" y="259"/>
                              </a:moveTo>
                              <a:lnTo>
                                <a:pt x="0" y="260"/>
                              </a:lnTo>
                              <a:moveTo>
                                <a:pt x="0" y="263"/>
                              </a:moveTo>
                              <a:lnTo>
                                <a:pt x="0" y="264"/>
                              </a:lnTo>
                              <a:moveTo>
                                <a:pt x="0" y="267"/>
                              </a:moveTo>
                              <a:lnTo>
                                <a:pt x="0" y="268"/>
                              </a:lnTo>
                              <a:moveTo>
                                <a:pt x="0" y="271"/>
                              </a:moveTo>
                              <a:lnTo>
                                <a:pt x="0" y="272"/>
                              </a:lnTo>
                              <a:moveTo>
                                <a:pt x="0" y="275"/>
                              </a:moveTo>
                              <a:lnTo>
                                <a:pt x="0" y="276"/>
                              </a:lnTo>
                              <a:moveTo>
                                <a:pt x="0" y="279"/>
                              </a:moveTo>
                              <a:lnTo>
                                <a:pt x="0" y="280"/>
                              </a:lnTo>
                              <a:moveTo>
                                <a:pt x="0" y="283"/>
                              </a:moveTo>
                              <a:lnTo>
                                <a:pt x="0" y="284"/>
                              </a:lnTo>
                              <a:moveTo>
                                <a:pt x="0" y="287"/>
                              </a:moveTo>
                              <a:lnTo>
                                <a:pt x="0" y="288"/>
                              </a:lnTo>
                              <a:moveTo>
                                <a:pt x="0" y="291"/>
                              </a:moveTo>
                              <a:lnTo>
                                <a:pt x="0" y="292"/>
                              </a:lnTo>
                              <a:moveTo>
                                <a:pt x="0" y="295"/>
                              </a:moveTo>
                              <a:lnTo>
                                <a:pt x="0" y="296"/>
                              </a:lnTo>
                              <a:moveTo>
                                <a:pt x="0" y="299"/>
                              </a:moveTo>
                              <a:lnTo>
                                <a:pt x="0" y="300"/>
                              </a:lnTo>
                              <a:moveTo>
                                <a:pt x="0" y="303"/>
                              </a:moveTo>
                              <a:lnTo>
                                <a:pt x="0" y="304"/>
                              </a:lnTo>
                              <a:moveTo>
                                <a:pt x="0" y="307"/>
                              </a:moveTo>
                              <a:lnTo>
                                <a:pt x="0" y="308"/>
                              </a:lnTo>
                              <a:moveTo>
                                <a:pt x="0" y="311"/>
                              </a:moveTo>
                              <a:lnTo>
                                <a:pt x="0" y="312"/>
                              </a:lnTo>
                              <a:moveTo>
                                <a:pt x="0" y="315"/>
                              </a:moveTo>
                              <a:lnTo>
                                <a:pt x="0" y="316"/>
                              </a:lnTo>
                              <a:moveTo>
                                <a:pt x="0" y="319"/>
                              </a:moveTo>
                              <a:lnTo>
                                <a:pt x="0" y="320"/>
                              </a:lnTo>
                              <a:moveTo>
                                <a:pt x="0" y="323"/>
                              </a:moveTo>
                              <a:lnTo>
                                <a:pt x="0" y="324"/>
                              </a:lnTo>
                              <a:moveTo>
                                <a:pt x="0" y="327"/>
                              </a:moveTo>
                              <a:lnTo>
                                <a:pt x="0" y="328"/>
                              </a:lnTo>
                              <a:moveTo>
                                <a:pt x="0" y="331"/>
                              </a:moveTo>
                              <a:lnTo>
                                <a:pt x="0" y="332"/>
                              </a:lnTo>
                              <a:moveTo>
                                <a:pt x="0" y="335"/>
                              </a:moveTo>
                              <a:lnTo>
                                <a:pt x="0" y="336"/>
                              </a:lnTo>
                              <a:moveTo>
                                <a:pt x="0" y="339"/>
                              </a:moveTo>
                              <a:lnTo>
                                <a:pt x="0" y="340"/>
                              </a:lnTo>
                              <a:moveTo>
                                <a:pt x="0" y="343"/>
                              </a:moveTo>
                              <a:lnTo>
                                <a:pt x="0" y="344"/>
                              </a:lnTo>
                              <a:moveTo>
                                <a:pt x="0" y="347"/>
                              </a:moveTo>
                              <a:lnTo>
                                <a:pt x="0" y="348"/>
                              </a:lnTo>
                              <a:moveTo>
                                <a:pt x="0" y="351"/>
                              </a:moveTo>
                              <a:lnTo>
                                <a:pt x="0" y="352"/>
                              </a:lnTo>
                              <a:moveTo>
                                <a:pt x="0" y="355"/>
                              </a:moveTo>
                              <a:lnTo>
                                <a:pt x="0" y="356"/>
                              </a:lnTo>
                              <a:moveTo>
                                <a:pt x="0" y="359"/>
                              </a:moveTo>
                              <a:lnTo>
                                <a:pt x="0" y="360"/>
                              </a:lnTo>
                              <a:moveTo>
                                <a:pt x="0" y="363"/>
                              </a:moveTo>
                              <a:lnTo>
                                <a:pt x="0" y="364"/>
                              </a:lnTo>
                              <a:moveTo>
                                <a:pt x="0" y="367"/>
                              </a:moveTo>
                              <a:lnTo>
                                <a:pt x="0" y="368"/>
                              </a:lnTo>
                              <a:moveTo>
                                <a:pt x="0" y="371"/>
                              </a:moveTo>
                              <a:lnTo>
                                <a:pt x="0" y="372"/>
                              </a:lnTo>
                              <a:moveTo>
                                <a:pt x="0" y="375"/>
                              </a:moveTo>
                              <a:lnTo>
                                <a:pt x="0" y="376"/>
                              </a:lnTo>
                              <a:moveTo>
                                <a:pt x="0" y="379"/>
                              </a:moveTo>
                              <a:lnTo>
                                <a:pt x="0" y="380"/>
                              </a:lnTo>
                              <a:moveTo>
                                <a:pt x="0" y="383"/>
                              </a:moveTo>
                              <a:lnTo>
                                <a:pt x="0" y="384"/>
                              </a:lnTo>
                              <a:moveTo>
                                <a:pt x="0" y="387"/>
                              </a:moveTo>
                              <a:lnTo>
                                <a:pt x="0" y="388"/>
                              </a:lnTo>
                              <a:moveTo>
                                <a:pt x="0" y="391"/>
                              </a:moveTo>
                              <a:lnTo>
                                <a:pt x="0" y="392"/>
                              </a:lnTo>
                              <a:moveTo>
                                <a:pt x="0" y="395"/>
                              </a:moveTo>
                              <a:lnTo>
                                <a:pt x="0" y="396"/>
                              </a:lnTo>
                              <a:moveTo>
                                <a:pt x="0" y="399"/>
                              </a:moveTo>
                              <a:lnTo>
                                <a:pt x="0" y="400"/>
                              </a:lnTo>
                              <a:moveTo>
                                <a:pt x="0" y="403"/>
                              </a:moveTo>
                              <a:lnTo>
                                <a:pt x="0" y="404"/>
                              </a:lnTo>
                              <a:moveTo>
                                <a:pt x="0" y="407"/>
                              </a:moveTo>
                              <a:lnTo>
                                <a:pt x="0" y="408"/>
                              </a:lnTo>
                              <a:moveTo>
                                <a:pt x="0" y="411"/>
                              </a:moveTo>
                              <a:lnTo>
                                <a:pt x="0" y="412"/>
                              </a:lnTo>
                              <a:moveTo>
                                <a:pt x="0" y="415"/>
                              </a:moveTo>
                              <a:lnTo>
                                <a:pt x="0" y="416"/>
                              </a:lnTo>
                              <a:moveTo>
                                <a:pt x="0" y="419"/>
                              </a:moveTo>
                              <a:lnTo>
                                <a:pt x="0" y="420"/>
                              </a:lnTo>
                              <a:moveTo>
                                <a:pt x="0" y="423"/>
                              </a:moveTo>
                              <a:lnTo>
                                <a:pt x="0" y="424"/>
                              </a:lnTo>
                              <a:moveTo>
                                <a:pt x="0" y="427"/>
                              </a:moveTo>
                              <a:lnTo>
                                <a:pt x="0" y="428"/>
                              </a:lnTo>
                              <a:moveTo>
                                <a:pt x="0" y="431"/>
                              </a:moveTo>
                              <a:lnTo>
                                <a:pt x="0" y="432"/>
                              </a:lnTo>
                              <a:moveTo>
                                <a:pt x="0" y="435"/>
                              </a:moveTo>
                              <a:lnTo>
                                <a:pt x="0" y="436"/>
                              </a:lnTo>
                              <a:moveTo>
                                <a:pt x="0" y="439"/>
                              </a:moveTo>
                              <a:lnTo>
                                <a:pt x="0" y="440"/>
                              </a:lnTo>
                              <a:moveTo>
                                <a:pt x="0" y="443"/>
                              </a:moveTo>
                              <a:lnTo>
                                <a:pt x="0" y="444"/>
                              </a:lnTo>
                              <a:moveTo>
                                <a:pt x="0" y="447"/>
                              </a:moveTo>
                              <a:lnTo>
                                <a:pt x="0" y="448"/>
                              </a:lnTo>
                              <a:moveTo>
                                <a:pt x="0" y="451"/>
                              </a:moveTo>
                              <a:lnTo>
                                <a:pt x="0" y="452"/>
                              </a:lnTo>
                              <a:moveTo>
                                <a:pt x="0" y="455"/>
                              </a:moveTo>
                              <a:lnTo>
                                <a:pt x="0" y="456"/>
                              </a:lnTo>
                            </a:path>
                          </a:pathLst>
                        </a:cu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6680CBF2" id="Freeform 134" o:spid="_x0000_s1026" style="position:absolute;margin-left:160.45pt;margin-top:46.5pt;width:0;height:217.6pt;z-index:2521507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coordsize="0,45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" path="m,3l,4m,7l,8t,3l,12t,3l,16t,3l,20t,3l,24t,3l,28t,3l,32t,3l,36t,3l,40t,3l,44t,3l,48t,3l,52t,3l,56t,3l,60t,3l,64t,3l,68t,3l,72t,3l,76t,3l,80t,3l,84t,3l,88t,3l,92t,3l,96t,3l,100t,3l,104t,3l,108t,3l,112t,3l,116t,3l,120t,3l,124t,3l,128t,3l,132t,3l,136t,3l,140t,3l,144t,3l,148t,3l,152t,3l,156t,3l,160t,3l,164t,3l,168t,3l,172t,3l,176t,3l,180t,3l,184t,3l,188t,3l,192t,3l,196t,3l,200t,3l,204t,3l,208t,3l,212t,3l,216t,3l,220t,3l,224t,3l,228t,3l,232t,3l,236t,3l,240t,3l,244t,3l,248t,3l,252t,3l,256t,3l,260t,3l,264t,3l,268t,3l,272t,3l,276t,3l,280t,3l,284t,3l,288t,3l,292t,3l,296t,3l,300t,3l,304t,3l,308t,3l,312t,3l,316t,3l,320t,3l,324t,3l,328t,3l,332t,3l,336t,3l,340t,3l,344t,3l,348t,3l,352t,3l,356t,3l,360t,3l,364t,3l,368t,3l,372t,3l,376t,3l,380t,3l,384t,3l,388t,3l,392t,3l,396t,3l,400t,3l,404t,3l,408t,3l,412t,3l,416t,3l,420t,3l,424t,3l,428t,3l,432t,3l,436t,3l,440t,3l,444t,3l,448t,3l,452t,3l,456e" filled="f" strokeweight=".5pt">
                <v:stroke endcap="round"/>
                <v:path arrowok="t" o:connecttype="custom" o:connectlocs="0,42237;0,90508;0,138779;0,187050;0,235322;0,283593;0,331864;0,380135;0,428406;0,476677;0,524948;0,573219;0,621490;0,669761;0,718032;0,766304;0,814575;0,862846;0,911117;0,959388;0,1007659;0,1055930;0,1104201;0,1152472;0,1200743;0,1249014;0,1297286;0,1345557;0,1393828;0,1442099;0,1490370;0,1538641;0,1586912;0,1635183;0,1683454;0,1731725;0,1779997;0,1828268;0,1876539;0,1924810;0,1973081;0,2021352;0,2069623;0,2117894;0,2166165;0,2214436;0,2262707;0,2310979;0,2359250;0,2407521;0,2455792;0,2504063;0,2552334;0,2600605;0,2648876;0,2697147;0,2745418" o:connectangles="0,0,0,0,0,0,0,0,0,0,0,0,0,0,0,0,0,0,0,0,0,0,0,0,0,0,0,0,0,0,0,0,0,0,0,0,0,0,0,0,0,0,0,0,0,0,0,0,0,0,0,0,0,0,0,0,0"/>
                <o:lock v:ext="edit" verticies="t"/>
                <w10:wrap type="square"/>
              </v:shape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901952" behindDoc="0" locked="0" layoutInCell="1" allowOverlap="1" wp14:anchorId="738515A7" wp14:editId="3CE82CD1">
                <wp:simplePos x="0" y="0"/>
                <wp:positionH relativeFrom="column">
                  <wp:posOffset>539115</wp:posOffset>
                </wp:positionH>
                <wp:positionV relativeFrom="paragraph">
                  <wp:posOffset>590550</wp:posOffset>
                </wp:positionV>
                <wp:extent cx="1568450" cy="2763520"/>
                <wp:effectExtent l="0" t="0" r="12700" b="17780"/>
                <wp:wrapSquare wrapText="bothSides"/>
                <wp:docPr id="135" name="Freeform 135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D235953-0A0E-4A4D-95FE-66C6DA5004F8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EditPoints="1"/>
                      </wps:cNvSpPr>
                      <wps:spPr bwMode="auto">
                        <a:xfrm>
                          <a:off x="0" y="0"/>
                          <a:ext cx="1568450" cy="2763520"/>
                        </a:xfrm>
                        <a:custGeom>
                          <a:avLst/>
                          <a:gdLst>
                            <a:gd name="T0" fmla="*/ 255 w 259"/>
                            <a:gd name="T1" fmla="*/ 7 h 458"/>
                            <a:gd name="T2" fmla="*/ 251 w 259"/>
                            <a:gd name="T3" fmla="*/ 14 h 458"/>
                            <a:gd name="T4" fmla="*/ 245 w 259"/>
                            <a:gd name="T5" fmla="*/ 24 h 458"/>
                            <a:gd name="T6" fmla="*/ 241 w 259"/>
                            <a:gd name="T7" fmla="*/ 32 h 458"/>
                            <a:gd name="T8" fmla="*/ 236 w 259"/>
                            <a:gd name="T9" fmla="*/ 40 h 458"/>
                            <a:gd name="T10" fmla="*/ 232 w 259"/>
                            <a:gd name="T11" fmla="*/ 48 h 458"/>
                            <a:gd name="T12" fmla="*/ 228 w 259"/>
                            <a:gd name="T13" fmla="*/ 55 h 458"/>
                            <a:gd name="T14" fmla="*/ 223 w 259"/>
                            <a:gd name="T15" fmla="*/ 64 h 458"/>
                            <a:gd name="T16" fmla="*/ 219 w 259"/>
                            <a:gd name="T17" fmla="*/ 71 h 458"/>
                            <a:gd name="T18" fmla="*/ 215 w 259"/>
                            <a:gd name="T19" fmla="*/ 78 h 458"/>
                            <a:gd name="T20" fmla="*/ 210 w 259"/>
                            <a:gd name="T21" fmla="*/ 87 h 458"/>
                            <a:gd name="T22" fmla="*/ 206 w 259"/>
                            <a:gd name="T23" fmla="*/ 94 h 458"/>
                            <a:gd name="T24" fmla="*/ 202 w 259"/>
                            <a:gd name="T25" fmla="*/ 101 h 458"/>
                            <a:gd name="T26" fmla="*/ 197 w 259"/>
                            <a:gd name="T27" fmla="*/ 110 h 458"/>
                            <a:gd name="T28" fmla="*/ 193 w 259"/>
                            <a:gd name="T29" fmla="*/ 117 h 458"/>
                            <a:gd name="T30" fmla="*/ 189 w 259"/>
                            <a:gd name="T31" fmla="*/ 124 h 458"/>
                            <a:gd name="T32" fmla="*/ 184 w 259"/>
                            <a:gd name="T33" fmla="*/ 133 h 458"/>
                            <a:gd name="T34" fmla="*/ 179 w 259"/>
                            <a:gd name="T35" fmla="*/ 141 h 458"/>
                            <a:gd name="T36" fmla="*/ 175 w 259"/>
                            <a:gd name="T37" fmla="*/ 150 h 458"/>
                            <a:gd name="T38" fmla="*/ 170 w 259"/>
                            <a:gd name="T39" fmla="*/ 157 h 458"/>
                            <a:gd name="T40" fmla="*/ 166 w 259"/>
                            <a:gd name="T41" fmla="*/ 164 h 458"/>
                            <a:gd name="T42" fmla="*/ 161 w 259"/>
                            <a:gd name="T43" fmla="*/ 174 h 458"/>
                            <a:gd name="T44" fmla="*/ 156 w 259"/>
                            <a:gd name="T45" fmla="*/ 182 h 458"/>
                            <a:gd name="T46" fmla="*/ 151 w 259"/>
                            <a:gd name="T47" fmla="*/ 191 h 458"/>
                            <a:gd name="T48" fmla="*/ 146 w 259"/>
                            <a:gd name="T49" fmla="*/ 199 h 458"/>
                            <a:gd name="T50" fmla="*/ 143 w 259"/>
                            <a:gd name="T51" fmla="*/ 206 h 458"/>
                            <a:gd name="T52" fmla="*/ 138 w 259"/>
                            <a:gd name="T53" fmla="*/ 215 h 458"/>
                            <a:gd name="T54" fmla="*/ 133 w 259"/>
                            <a:gd name="T55" fmla="*/ 223 h 458"/>
                            <a:gd name="T56" fmla="*/ 129 w 259"/>
                            <a:gd name="T57" fmla="*/ 230 h 458"/>
                            <a:gd name="T58" fmla="*/ 124 w 259"/>
                            <a:gd name="T59" fmla="*/ 239 h 458"/>
                            <a:gd name="T60" fmla="*/ 120 w 259"/>
                            <a:gd name="T61" fmla="*/ 246 h 458"/>
                            <a:gd name="T62" fmla="*/ 116 w 259"/>
                            <a:gd name="T63" fmla="*/ 253 h 458"/>
                            <a:gd name="T64" fmla="*/ 111 w 259"/>
                            <a:gd name="T65" fmla="*/ 262 h 458"/>
                            <a:gd name="T66" fmla="*/ 107 w 259"/>
                            <a:gd name="T67" fmla="*/ 269 h 458"/>
                            <a:gd name="T68" fmla="*/ 103 w 259"/>
                            <a:gd name="T69" fmla="*/ 276 h 458"/>
                            <a:gd name="T70" fmla="*/ 98 w 259"/>
                            <a:gd name="T71" fmla="*/ 286 h 458"/>
                            <a:gd name="T72" fmla="*/ 93 w 259"/>
                            <a:gd name="T73" fmla="*/ 293 h 458"/>
                            <a:gd name="T74" fmla="*/ 89 w 259"/>
                            <a:gd name="T75" fmla="*/ 302 h 458"/>
                            <a:gd name="T76" fmla="*/ 84 w 259"/>
                            <a:gd name="T77" fmla="*/ 310 h 458"/>
                            <a:gd name="T78" fmla="*/ 80 w 259"/>
                            <a:gd name="T79" fmla="*/ 317 h 458"/>
                            <a:gd name="T80" fmla="*/ 74 w 259"/>
                            <a:gd name="T81" fmla="*/ 327 h 458"/>
                            <a:gd name="T82" fmla="*/ 70 w 259"/>
                            <a:gd name="T83" fmla="*/ 335 h 458"/>
                            <a:gd name="T84" fmla="*/ 65 w 259"/>
                            <a:gd name="T85" fmla="*/ 344 h 458"/>
                            <a:gd name="T86" fmla="*/ 61 w 259"/>
                            <a:gd name="T87" fmla="*/ 351 h 458"/>
                            <a:gd name="T88" fmla="*/ 57 w 259"/>
                            <a:gd name="T89" fmla="*/ 358 h 458"/>
                            <a:gd name="T90" fmla="*/ 51 w 259"/>
                            <a:gd name="T91" fmla="*/ 368 h 458"/>
                            <a:gd name="T92" fmla="*/ 47 w 259"/>
                            <a:gd name="T93" fmla="*/ 375 h 458"/>
                            <a:gd name="T94" fmla="*/ 42 w 259"/>
                            <a:gd name="T95" fmla="*/ 384 h 458"/>
                            <a:gd name="T96" fmla="*/ 38 w 259"/>
                            <a:gd name="T97" fmla="*/ 391 h 458"/>
                            <a:gd name="T98" fmla="*/ 34 w 259"/>
                            <a:gd name="T99" fmla="*/ 398 h 458"/>
                            <a:gd name="T100" fmla="*/ 29 w 259"/>
                            <a:gd name="T101" fmla="*/ 407 h 458"/>
                            <a:gd name="T102" fmla="*/ 25 w 259"/>
                            <a:gd name="T103" fmla="*/ 414 h 458"/>
                            <a:gd name="T104" fmla="*/ 21 w 259"/>
                            <a:gd name="T105" fmla="*/ 422 h 458"/>
                            <a:gd name="T106" fmla="*/ 16 w 259"/>
                            <a:gd name="T107" fmla="*/ 431 h 458"/>
                            <a:gd name="T108" fmla="*/ 12 w 259"/>
                            <a:gd name="T109" fmla="*/ 438 h 458"/>
                            <a:gd name="T110" fmla="*/ 8 w 259"/>
                            <a:gd name="T111" fmla="*/ 445 h 458"/>
                            <a:gd name="T112" fmla="*/ 2 w 259"/>
                            <a:gd name="T113" fmla="*/ 455 h 45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  <a:cxn ang="0">
                              <a:pos x="T76" y="T77"/>
                            </a:cxn>
                            <a:cxn ang="0">
                              <a:pos x="T78" y="T79"/>
                            </a:cxn>
                            <a:cxn ang="0">
                              <a:pos x="T80" y="T81"/>
                            </a:cxn>
                            <a:cxn ang="0">
                              <a:pos x="T82" y="T83"/>
                            </a:cxn>
                            <a:cxn ang="0">
                              <a:pos x="T84" y="T85"/>
                            </a:cxn>
                            <a:cxn ang="0">
                              <a:pos x="T86" y="T87"/>
                            </a:cxn>
                            <a:cxn ang="0">
                              <a:pos x="T88" y="T89"/>
                            </a:cxn>
                            <a:cxn ang="0">
                              <a:pos x="T90" y="T91"/>
                            </a:cxn>
                            <a:cxn ang="0">
                              <a:pos x="T92" y="T93"/>
                            </a:cxn>
                            <a:cxn ang="0">
                              <a:pos x="T94" y="T95"/>
                            </a:cxn>
                            <a:cxn ang="0">
                              <a:pos x="T96" y="T97"/>
                            </a:cxn>
                            <a:cxn ang="0">
                              <a:pos x="T98" y="T99"/>
                            </a:cxn>
                            <a:cxn ang="0">
                              <a:pos x="T100" y="T101"/>
                            </a:cxn>
                            <a:cxn ang="0">
                              <a:pos x="T102" y="T103"/>
                            </a:cxn>
                            <a:cxn ang="0">
                              <a:pos x="T104" y="T105"/>
                            </a:cxn>
                            <a:cxn ang="0">
                              <a:pos x="T106" y="T107"/>
                            </a:cxn>
                            <a:cxn ang="0">
                              <a:pos x="T108" y="T109"/>
                            </a:cxn>
                            <a:cxn ang="0">
                              <a:pos x="T110" y="T111"/>
                            </a:cxn>
                            <a:cxn ang="0">
                              <a:pos x="T112" y="T113"/>
                            </a:cxn>
                          </a:cxnLst>
                          <a:rect l="0" t="0" r="r" b="b"/>
                          <a:pathLst>
                            <a:path w="259" h="458">
                              <a:moveTo>
                                <a:pt x="256" y="5"/>
                              </a:moveTo>
                              <a:lnTo>
                                <a:pt x="256" y="6"/>
                              </a:lnTo>
                              <a:lnTo>
                                <a:pt x="255" y="7"/>
                              </a:lnTo>
                              <a:lnTo>
                                <a:pt x="255" y="8"/>
                              </a:lnTo>
                              <a:lnTo>
                                <a:pt x="255" y="8"/>
                              </a:lnTo>
                              <a:moveTo>
                                <a:pt x="253" y="11"/>
                              </a:moveTo>
                              <a:lnTo>
                                <a:pt x="252" y="12"/>
                              </a:lnTo>
                              <a:lnTo>
                                <a:pt x="252" y="13"/>
                              </a:lnTo>
                              <a:lnTo>
                                <a:pt x="251" y="14"/>
                              </a:lnTo>
                              <a:lnTo>
                                <a:pt x="251" y="14"/>
                              </a:lnTo>
                              <a:moveTo>
                                <a:pt x="249" y="17"/>
                              </a:moveTo>
                              <a:lnTo>
                                <a:pt x="249" y="18"/>
                              </a:lnTo>
                              <a:lnTo>
                                <a:pt x="248" y="19"/>
                              </a:lnTo>
                              <a:lnTo>
                                <a:pt x="248" y="20"/>
                              </a:lnTo>
                              <a:lnTo>
                                <a:pt x="248" y="20"/>
                              </a:lnTo>
                              <a:moveTo>
                                <a:pt x="246" y="23"/>
                              </a:moveTo>
                              <a:lnTo>
                                <a:pt x="245" y="24"/>
                              </a:lnTo>
                              <a:lnTo>
                                <a:pt x="245" y="25"/>
                              </a:lnTo>
                              <a:lnTo>
                                <a:pt x="244" y="26"/>
                              </a:lnTo>
                              <a:lnTo>
                                <a:pt x="244" y="26"/>
                              </a:lnTo>
                              <a:moveTo>
                                <a:pt x="243" y="29"/>
                              </a:moveTo>
                              <a:lnTo>
                                <a:pt x="242" y="30"/>
                              </a:lnTo>
                              <a:lnTo>
                                <a:pt x="242" y="31"/>
                              </a:lnTo>
                              <a:lnTo>
                                <a:pt x="241" y="32"/>
                              </a:lnTo>
                              <a:lnTo>
                                <a:pt x="241" y="32"/>
                              </a:lnTo>
                              <a:moveTo>
                                <a:pt x="240" y="35"/>
                              </a:moveTo>
                              <a:lnTo>
                                <a:pt x="239" y="35"/>
                              </a:lnTo>
                              <a:lnTo>
                                <a:pt x="238" y="36"/>
                              </a:lnTo>
                              <a:lnTo>
                                <a:pt x="238" y="37"/>
                              </a:lnTo>
                              <a:lnTo>
                                <a:pt x="238" y="37"/>
                              </a:lnTo>
                              <a:moveTo>
                                <a:pt x="236" y="40"/>
                              </a:moveTo>
                              <a:lnTo>
                                <a:pt x="236" y="41"/>
                              </a:lnTo>
                              <a:lnTo>
                                <a:pt x="235" y="42"/>
                              </a:lnTo>
                              <a:lnTo>
                                <a:pt x="235" y="43"/>
                              </a:lnTo>
                              <a:lnTo>
                                <a:pt x="235" y="43"/>
                              </a:lnTo>
                              <a:moveTo>
                                <a:pt x="233" y="46"/>
                              </a:moveTo>
                              <a:lnTo>
                                <a:pt x="232" y="47"/>
                              </a:lnTo>
                              <a:lnTo>
                                <a:pt x="232" y="48"/>
                              </a:lnTo>
                              <a:lnTo>
                                <a:pt x="231" y="49"/>
                              </a:lnTo>
                              <a:lnTo>
                                <a:pt x="231" y="49"/>
                              </a:lnTo>
                              <a:moveTo>
                                <a:pt x="230" y="52"/>
                              </a:moveTo>
                              <a:lnTo>
                                <a:pt x="229" y="53"/>
                              </a:lnTo>
                              <a:lnTo>
                                <a:pt x="229" y="54"/>
                              </a:lnTo>
                              <a:lnTo>
                                <a:pt x="228" y="55"/>
                              </a:lnTo>
                              <a:lnTo>
                                <a:pt x="228" y="55"/>
                              </a:lnTo>
                              <a:moveTo>
                                <a:pt x="227" y="58"/>
                              </a:moveTo>
                              <a:lnTo>
                                <a:pt x="226" y="58"/>
                              </a:lnTo>
                              <a:lnTo>
                                <a:pt x="225" y="59"/>
                              </a:lnTo>
                              <a:lnTo>
                                <a:pt x="225" y="60"/>
                              </a:lnTo>
                              <a:lnTo>
                                <a:pt x="225" y="60"/>
                              </a:lnTo>
                              <a:moveTo>
                                <a:pt x="223" y="63"/>
                              </a:moveTo>
                              <a:lnTo>
                                <a:pt x="223" y="64"/>
                              </a:lnTo>
                              <a:lnTo>
                                <a:pt x="222" y="65"/>
                              </a:lnTo>
                              <a:lnTo>
                                <a:pt x="222" y="66"/>
                              </a:lnTo>
                              <a:lnTo>
                                <a:pt x="222" y="66"/>
                              </a:lnTo>
                              <a:moveTo>
                                <a:pt x="220" y="69"/>
                              </a:moveTo>
                              <a:lnTo>
                                <a:pt x="220" y="70"/>
                              </a:lnTo>
                              <a:lnTo>
                                <a:pt x="219" y="70"/>
                              </a:lnTo>
                              <a:lnTo>
                                <a:pt x="219" y="71"/>
                              </a:lnTo>
                              <a:lnTo>
                                <a:pt x="218" y="72"/>
                              </a:lnTo>
                              <a:lnTo>
                                <a:pt x="218" y="72"/>
                              </a:lnTo>
                              <a:moveTo>
                                <a:pt x="217" y="75"/>
                              </a:moveTo>
                              <a:lnTo>
                                <a:pt x="216" y="76"/>
                              </a:lnTo>
                              <a:lnTo>
                                <a:pt x="216" y="77"/>
                              </a:lnTo>
                              <a:lnTo>
                                <a:pt x="215" y="78"/>
                              </a:lnTo>
                              <a:lnTo>
                                <a:pt x="215" y="78"/>
                              </a:lnTo>
                              <a:moveTo>
                                <a:pt x="214" y="81"/>
                              </a:moveTo>
                              <a:lnTo>
                                <a:pt x="213" y="81"/>
                              </a:lnTo>
                              <a:lnTo>
                                <a:pt x="212" y="82"/>
                              </a:lnTo>
                              <a:lnTo>
                                <a:pt x="212" y="83"/>
                              </a:lnTo>
                              <a:lnTo>
                                <a:pt x="212" y="83"/>
                              </a:lnTo>
                              <a:moveTo>
                                <a:pt x="210" y="86"/>
                              </a:moveTo>
                              <a:lnTo>
                                <a:pt x="210" y="87"/>
                              </a:lnTo>
                              <a:lnTo>
                                <a:pt x="209" y="88"/>
                              </a:lnTo>
                              <a:lnTo>
                                <a:pt x="209" y="89"/>
                              </a:lnTo>
                              <a:lnTo>
                                <a:pt x="209" y="89"/>
                              </a:lnTo>
                              <a:moveTo>
                                <a:pt x="207" y="92"/>
                              </a:moveTo>
                              <a:lnTo>
                                <a:pt x="207" y="93"/>
                              </a:lnTo>
                              <a:lnTo>
                                <a:pt x="206" y="93"/>
                              </a:lnTo>
                              <a:lnTo>
                                <a:pt x="206" y="94"/>
                              </a:lnTo>
                              <a:lnTo>
                                <a:pt x="205" y="95"/>
                              </a:lnTo>
                              <a:lnTo>
                                <a:pt x="205" y="95"/>
                              </a:lnTo>
                              <a:moveTo>
                                <a:pt x="204" y="98"/>
                              </a:moveTo>
                              <a:lnTo>
                                <a:pt x="203" y="99"/>
                              </a:lnTo>
                              <a:lnTo>
                                <a:pt x="203" y="100"/>
                              </a:lnTo>
                              <a:lnTo>
                                <a:pt x="202" y="101"/>
                              </a:lnTo>
                              <a:lnTo>
                                <a:pt x="202" y="101"/>
                              </a:lnTo>
                              <a:moveTo>
                                <a:pt x="201" y="104"/>
                              </a:moveTo>
                              <a:lnTo>
                                <a:pt x="200" y="105"/>
                              </a:lnTo>
                              <a:lnTo>
                                <a:pt x="199" y="105"/>
                              </a:lnTo>
                              <a:lnTo>
                                <a:pt x="199" y="106"/>
                              </a:lnTo>
                              <a:lnTo>
                                <a:pt x="199" y="106"/>
                              </a:lnTo>
                              <a:moveTo>
                                <a:pt x="197" y="109"/>
                              </a:moveTo>
                              <a:lnTo>
                                <a:pt x="197" y="110"/>
                              </a:lnTo>
                              <a:lnTo>
                                <a:pt x="196" y="111"/>
                              </a:lnTo>
                              <a:lnTo>
                                <a:pt x="196" y="112"/>
                              </a:lnTo>
                              <a:lnTo>
                                <a:pt x="196" y="112"/>
                              </a:lnTo>
                              <a:moveTo>
                                <a:pt x="194" y="115"/>
                              </a:moveTo>
                              <a:lnTo>
                                <a:pt x="194" y="116"/>
                              </a:lnTo>
                              <a:lnTo>
                                <a:pt x="193" y="116"/>
                              </a:lnTo>
                              <a:lnTo>
                                <a:pt x="193" y="117"/>
                              </a:lnTo>
                              <a:lnTo>
                                <a:pt x="192" y="118"/>
                              </a:lnTo>
                              <a:lnTo>
                                <a:pt x="192" y="118"/>
                              </a:lnTo>
                              <a:moveTo>
                                <a:pt x="191" y="121"/>
                              </a:moveTo>
                              <a:lnTo>
                                <a:pt x="190" y="122"/>
                              </a:lnTo>
                              <a:lnTo>
                                <a:pt x="190" y="123"/>
                              </a:lnTo>
                              <a:lnTo>
                                <a:pt x="189" y="124"/>
                              </a:lnTo>
                              <a:lnTo>
                                <a:pt x="189" y="124"/>
                              </a:lnTo>
                              <a:moveTo>
                                <a:pt x="188" y="127"/>
                              </a:moveTo>
                              <a:lnTo>
                                <a:pt x="187" y="128"/>
                              </a:lnTo>
                              <a:lnTo>
                                <a:pt x="186" y="128"/>
                              </a:lnTo>
                              <a:lnTo>
                                <a:pt x="186" y="129"/>
                              </a:lnTo>
                              <a:lnTo>
                                <a:pt x="186" y="129"/>
                              </a:lnTo>
                              <a:moveTo>
                                <a:pt x="184" y="132"/>
                              </a:moveTo>
                              <a:lnTo>
                                <a:pt x="184" y="133"/>
                              </a:lnTo>
                              <a:lnTo>
                                <a:pt x="183" y="134"/>
                              </a:lnTo>
                              <a:lnTo>
                                <a:pt x="183" y="135"/>
                              </a:lnTo>
                              <a:lnTo>
                                <a:pt x="183" y="135"/>
                              </a:lnTo>
                              <a:moveTo>
                                <a:pt x="181" y="138"/>
                              </a:moveTo>
                              <a:lnTo>
                                <a:pt x="181" y="139"/>
                              </a:lnTo>
                              <a:lnTo>
                                <a:pt x="180" y="140"/>
                              </a:lnTo>
                              <a:lnTo>
                                <a:pt x="179" y="141"/>
                              </a:lnTo>
                              <a:lnTo>
                                <a:pt x="179" y="141"/>
                              </a:lnTo>
                              <a:moveTo>
                                <a:pt x="178" y="144"/>
                              </a:moveTo>
                              <a:lnTo>
                                <a:pt x="177" y="145"/>
                              </a:lnTo>
                              <a:lnTo>
                                <a:pt x="177" y="146"/>
                              </a:lnTo>
                              <a:lnTo>
                                <a:pt x="176" y="147"/>
                              </a:lnTo>
                              <a:lnTo>
                                <a:pt x="176" y="147"/>
                              </a:lnTo>
                              <a:moveTo>
                                <a:pt x="175" y="150"/>
                              </a:moveTo>
                              <a:lnTo>
                                <a:pt x="174" y="151"/>
                              </a:lnTo>
                              <a:lnTo>
                                <a:pt x="173" y="151"/>
                              </a:lnTo>
                              <a:lnTo>
                                <a:pt x="173" y="152"/>
                              </a:lnTo>
                              <a:lnTo>
                                <a:pt x="173" y="152"/>
                              </a:lnTo>
                              <a:moveTo>
                                <a:pt x="171" y="155"/>
                              </a:moveTo>
                              <a:lnTo>
                                <a:pt x="171" y="156"/>
                              </a:lnTo>
                              <a:lnTo>
                                <a:pt x="170" y="157"/>
                              </a:lnTo>
                              <a:lnTo>
                                <a:pt x="170" y="158"/>
                              </a:lnTo>
                              <a:lnTo>
                                <a:pt x="170" y="158"/>
                              </a:lnTo>
                              <a:moveTo>
                                <a:pt x="168" y="161"/>
                              </a:moveTo>
                              <a:lnTo>
                                <a:pt x="168" y="162"/>
                              </a:lnTo>
                              <a:lnTo>
                                <a:pt x="167" y="163"/>
                              </a:lnTo>
                              <a:lnTo>
                                <a:pt x="166" y="164"/>
                              </a:lnTo>
                              <a:lnTo>
                                <a:pt x="166" y="164"/>
                              </a:lnTo>
                              <a:moveTo>
                                <a:pt x="165" y="167"/>
                              </a:moveTo>
                              <a:lnTo>
                                <a:pt x="164" y="168"/>
                              </a:lnTo>
                              <a:lnTo>
                                <a:pt x="164" y="169"/>
                              </a:lnTo>
                              <a:lnTo>
                                <a:pt x="163" y="170"/>
                              </a:lnTo>
                              <a:lnTo>
                                <a:pt x="163" y="170"/>
                              </a:lnTo>
                              <a:moveTo>
                                <a:pt x="162" y="173"/>
                              </a:moveTo>
                              <a:lnTo>
                                <a:pt x="161" y="174"/>
                              </a:lnTo>
                              <a:lnTo>
                                <a:pt x="160" y="175"/>
                              </a:lnTo>
                              <a:lnTo>
                                <a:pt x="159" y="176"/>
                              </a:lnTo>
                              <a:lnTo>
                                <a:pt x="159" y="176"/>
                              </a:lnTo>
                              <a:moveTo>
                                <a:pt x="158" y="179"/>
                              </a:moveTo>
                              <a:lnTo>
                                <a:pt x="157" y="180"/>
                              </a:lnTo>
                              <a:lnTo>
                                <a:pt x="157" y="181"/>
                              </a:lnTo>
                              <a:lnTo>
                                <a:pt x="156" y="182"/>
                              </a:lnTo>
                              <a:lnTo>
                                <a:pt x="156" y="182"/>
                              </a:lnTo>
                              <a:moveTo>
                                <a:pt x="155" y="185"/>
                              </a:moveTo>
                              <a:lnTo>
                                <a:pt x="154" y="186"/>
                              </a:lnTo>
                              <a:lnTo>
                                <a:pt x="153" y="187"/>
                              </a:lnTo>
                              <a:lnTo>
                                <a:pt x="153" y="188"/>
                              </a:lnTo>
                              <a:lnTo>
                                <a:pt x="153" y="188"/>
                              </a:lnTo>
                              <a:moveTo>
                                <a:pt x="151" y="191"/>
                              </a:moveTo>
                              <a:lnTo>
                                <a:pt x="151" y="192"/>
                              </a:lnTo>
                              <a:lnTo>
                                <a:pt x="150" y="193"/>
                              </a:lnTo>
                              <a:lnTo>
                                <a:pt x="150" y="194"/>
                              </a:lnTo>
                              <a:lnTo>
                                <a:pt x="150" y="194"/>
                              </a:lnTo>
                              <a:moveTo>
                                <a:pt x="148" y="197"/>
                              </a:moveTo>
                              <a:lnTo>
                                <a:pt x="147" y="198"/>
                              </a:lnTo>
                              <a:lnTo>
                                <a:pt x="146" y="199"/>
                              </a:lnTo>
                              <a:lnTo>
                                <a:pt x="146" y="200"/>
                              </a:lnTo>
                              <a:lnTo>
                                <a:pt x="146" y="200"/>
                              </a:lnTo>
                              <a:moveTo>
                                <a:pt x="144" y="203"/>
                              </a:moveTo>
                              <a:lnTo>
                                <a:pt x="144" y="204"/>
                              </a:lnTo>
                              <a:lnTo>
                                <a:pt x="143" y="205"/>
                              </a:lnTo>
                              <a:lnTo>
                                <a:pt x="143" y="206"/>
                              </a:lnTo>
                              <a:lnTo>
                                <a:pt x="143" y="206"/>
                              </a:lnTo>
                              <a:moveTo>
                                <a:pt x="141" y="209"/>
                              </a:moveTo>
                              <a:lnTo>
                                <a:pt x="141" y="210"/>
                              </a:lnTo>
                              <a:lnTo>
                                <a:pt x="140" y="210"/>
                              </a:lnTo>
                              <a:lnTo>
                                <a:pt x="140" y="211"/>
                              </a:lnTo>
                              <a:lnTo>
                                <a:pt x="139" y="212"/>
                              </a:lnTo>
                              <a:lnTo>
                                <a:pt x="139" y="212"/>
                              </a:lnTo>
                              <a:moveTo>
                                <a:pt x="138" y="215"/>
                              </a:moveTo>
                              <a:lnTo>
                                <a:pt x="137" y="216"/>
                              </a:lnTo>
                              <a:lnTo>
                                <a:pt x="137" y="217"/>
                              </a:lnTo>
                              <a:lnTo>
                                <a:pt x="136" y="218"/>
                              </a:lnTo>
                              <a:lnTo>
                                <a:pt x="136" y="218"/>
                              </a:lnTo>
                              <a:moveTo>
                                <a:pt x="134" y="221"/>
                              </a:moveTo>
                              <a:lnTo>
                                <a:pt x="133" y="222"/>
                              </a:lnTo>
                              <a:lnTo>
                                <a:pt x="133" y="223"/>
                              </a:lnTo>
                              <a:lnTo>
                                <a:pt x="132" y="224"/>
                              </a:lnTo>
                              <a:lnTo>
                                <a:pt x="132" y="224"/>
                              </a:lnTo>
                              <a:moveTo>
                                <a:pt x="131" y="227"/>
                              </a:moveTo>
                              <a:lnTo>
                                <a:pt x="130" y="228"/>
                              </a:lnTo>
                              <a:lnTo>
                                <a:pt x="130" y="229"/>
                              </a:lnTo>
                              <a:lnTo>
                                <a:pt x="129" y="230"/>
                              </a:lnTo>
                              <a:lnTo>
                                <a:pt x="129" y="230"/>
                              </a:lnTo>
                              <a:moveTo>
                                <a:pt x="128" y="233"/>
                              </a:moveTo>
                              <a:lnTo>
                                <a:pt x="127" y="233"/>
                              </a:lnTo>
                              <a:lnTo>
                                <a:pt x="127" y="234"/>
                              </a:lnTo>
                              <a:lnTo>
                                <a:pt x="126" y="235"/>
                              </a:lnTo>
                              <a:lnTo>
                                <a:pt x="126" y="235"/>
                              </a:lnTo>
                              <a:moveTo>
                                <a:pt x="125" y="238"/>
                              </a:moveTo>
                              <a:lnTo>
                                <a:pt x="124" y="239"/>
                              </a:lnTo>
                              <a:lnTo>
                                <a:pt x="124" y="240"/>
                              </a:lnTo>
                              <a:lnTo>
                                <a:pt x="123" y="241"/>
                              </a:lnTo>
                              <a:lnTo>
                                <a:pt x="123" y="241"/>
                              </a:lnTo>
                              <a:moveTo>
                                <a:pt x="121" y="244"/>
                              </a:moveTo>
                              <a:lnTo>
                                <a:pt x="121" y="245"/>
                              </a:lnTo>
                              <a:lnTo>
                                <a:pt x="120" y="245"/>
                              </a:lnTo>
                              <a:lnTo>
                                <a:pt x="120" y="246"/>
                              </a:lnTo>
                              <a:lnTo>
                                <a:pt x="119" y="247"/>
                              </a:lnTo>
                              <a:lnTo>
                                <a:pt x="119" y="247"/>
                              </a:lnTo>
                              <a:moveTo>
                                <a:pt x="118" y="250"/>
                              </a:moveTo>
                              <a:lnTo>
                                <a:pt x="117" y="251"/>
                              </a:lnTo>
                              <a:lnTo>
                                <a:pt x="117" y="252"/>
                              </a:lnTo>
                              <a:lnTo>
                                <a:pt x="116" y="253"/>
                              </a:lnTo>
                              <a:lnTo>
                                <a:pt x="116" y="253"/>
                              </a:lnTo>
                              <a:moveTo>
                                <a:pt x="115" y="256"/>
                              </a:moveTo>
                              <a:lnTo>
                                <a:pt x="114" y="256"/>
                              </a:lnTo>
                              <a:lnTo>
                                <a:pt x="114" y="257"/>
                              </a:lnTo>
                              <a:lnTo>
                                <a:pt x="113" y="258"/>
                              </a:lnTo>
                              <a:lnTo>
                                <a:pt x="113" y="258"/>
                              </a:lnTo>
                              <a:moveTo>
                                <a:pt x="112" y="261"/>
                              </a:moveTo>
                              <a:lnTo>
                                <a:pt x="111" y="262"/>
                              </a:lnTo>
                              <a:lnTo>
                                <a:pt x="111" y="263"/>
                              </a:lnTo>
                              <a:lnTo>
                                <a:pt x="110" y="264"/>
                              </a:lnTo>
                              <a:lnTo>
                                <a:pt x="110" y="264"/>
                              </a:lnTo>
                              <a:moveTo>
                                <a:pt x="108" y="267"/>
                              </a:moveTo>
                              <a:lnTo>
                                <a:pt x="108" y="268"/>
                              </a:lnTo>
                              <a:lnTo>
                                <a:pt x="107" y="268"/>
                              </a:lnTo>
                              <a:lnTo>
                                <a:pt x="107" y="269"/>
                              </a:lnTo>
                              <a:lnTo>
                                <a:pt x="106" y="270"/>
                              </a:lnTo>
                              <a:lnTo>
                                <a:pt x="106" y="270"/>
                              </a:lnTo>
                              <a:moveTo>
                                <a:pt x="105" y="273"/>
                              </a:moveTo>
                              <a:lnTo>
                                <a:pt x="104" y="274"/>
                              </a:lnTo>
                              <a:lnTo>
                                <a:pt x="104" y="275"/>
                              </a:lnTo>
                              <a:lnTo>
                                <a:pt x="103" y="276"/>
                              </a:lnTo>
                              <a:lnTo>
                                <a:pt x="103" y="276"/>
                              </a:lnTo>
                              <a:moveTo>
                                <a:pt x="102" y="279"/>
                              </a:moveTo>
                              <a:lnTo>
                                <a:pt x="101" y="280"/>
                              </a:lnTo>
                              <a:lnTo>
                                <a:pt x="100" y="281"/>
                              </a:lnTo>
                              <a:lnTo>
                                <a:pt x="100" y="282"/>
                              </a:lnTo>
                              <a:lnTo>
                                <a:pt x="100" y="282"/>
                              </a:lnTo>
                              <a:moveTo>
                                <a:pt x="98" y="285"/>
                              </a:moveTo>
                              <a:lnTo>
                                <a:pt x="98" y="286"/>
                              </a:lnTo>
                              <a:lnTo>
                                <a:pt x="97" y="287"/>
                              </a:lnTo>
                              <a:lnTo>
                                <a:pt x="96" y="288"/>
                              </a:lnTo>
                              <a:lnTo>
                                <a:pt x="96" y="288"/>
                              </a:lnTo>
                              <a:moveTo>
                                <a:pt x="95" y="291"/>
                              </a:moveTo>
                              <a:lnTo>
                                <a:pt x="94" y="291"/>
                              </a:lnTo>
                              <a:lnTo>
                                <a:pt x="94" y="292"/>
                              </a:lnTo>
                              <a:lnTo>
                                <a:pt x="93" y="293"/>
                              </a:lnTo>
                              <a:lnTo>
                                <a:pt x="93" y="293"/>
                              </a:lnTo>
                              <a:moveTo>
                                <a:pt x="92" y="296"/>
                              </a:moveTo>
                              <a:lnTo>
                                <a:pt x="91" y="297"/>
                              </a:lnTo>
                              <a:lnTo>
                                <a:pt x="91" y="298"/>
                              </a:lnTo>
                              <a:lnTo>
                                <a:pt x="90" y="299"/>
                              </a:lnTo>
                              <a:lnTo>
                                <a:pt x="90" y="299"/>
                              </a:lnTo>
                              <a:moveTo>
                                <a:pt x="89" y="302"/>
                              </a:moveTo>
                              <a:lnTo>
                                <a:pt x="88" y="303"/>
                              </a:lnTo>
                              <a:lnTo>
                                <a:pt x="87" y="304"/>
                              </a:lnTo>
                              <a:lnTo>
                                <a:pt x="87" y="305"/>
                              </a:lnTo>
                              <a:lnTo>
                                <a:pt x="87" y="305"/>
                              </a:lnTo>
                              <a:moveTo>
                                <a:pt x="85" y="308"/>
                              </a:moveTo>
                              <a:lnTo>
                                <a:pt x="85" y="309"/>
                              </a:lnTo>
                              <a:lnTo>
                                <a:pt x="84" y="310"/>
                              </a:lnTo>
                              <a:lnTo>
                                <a:pt x="83" y="311"/>
                              </a:lnTo>
                              <a:lnTo>
                                <a:pt x="83" y="311"/>
                              </a:lnTo>
                              <a:moveTo>
                                <a:pt x="82" y="314"/>
                              </a:moveTo>
                              <a:lnTo>
                                <a:pt x="81" y="315"/>
                              </a:lnTo>
                              <a:lnTo>
                                <a:pt x="80" y="316"/>
                              </a:lnTo>
                              <a:lnTo>
                                <a:pt x="80" y="317"/>
                              </a:lnTo>
                              <a:lnTo>
                                <a:pt x="80" y="317"/>
                              </a:lnTo>
                              <a:moveTo>
                                <a:pt x="78" y="320"/>
                              </a:moveTo>
                              <a:lnTo>
                                <a:pt x="78" y="321"/>
                              </a:lnTo>
                              <a:lnTo>
                                <a:pt x="77" y="322"/>
                              </a:lnTo>
                              <a:lnTo>
                                <a:pt x="77" y="323"/>
                              </a:lnTo>
                              <a:lnTo>
                                <a:pt x="77" y="323"/>
                              </a:lnTo>
                              <a:moveTo>
                                <a:pt x="75" y="326"/>
                              </a:moveTo>
                              <a:lnTo>
                                <a:pt x="74" y="327"/>
                              </a:lnTo>
                              <a:lnTo>
                                <a:pt x="74" y="328"/>
                              </a:lnTo>
                              <a:lnTo>
                                <a:pt x="73" y="329"/>
                              </a:lnTo>
                              <a:lnTo>
                                <a:pt x="73" y="329"/>
                              </a:lnTo>
                              <a:moveTo>
                                <a:pt x="72" y="332"/>
                              </a:moveTo>
                              <a:lnTo>
                                <a:pt x="71" y="333"/>
                              </a:lnTo>
                              <a:lnTo>
                                <a:pt x="70" y="334"/>
                              </a:lnTo>
                              <a:lnTo>
                                <a:pt x="70" y="335"/>
                              </a:lnTo>
                              <a:lnTo>
                                <a:pt x="70" y="335"/>
                              </a:lnTo>
                              <a:moveTo>
                                <a:pt x="68" y="338"/>
                              </a:moveTo>
                              <a:lnTo>
                                <a:pt x="67" y="339"/>
                              </a:lnTo>
                              <a:lnTo>
                                <a:pt x="67" y="340"/>
                              </a:lnTo>
                              <a:lnTo>
                                <a:pt x="66" y="341"/>
                              </a:lnTo>
                              <a:lnTo>
                                <a:pt x="66" y="341"/>
                              </a:lnTo>
                              <a:moveTo>
                                <a:pt x="65" y="344"/>
                              </a:moveTo>
                              <a:lnTo>
                                <a:pt x="64" y="345"/>
                              </a:lnTo>
                              <a:lnTo>
                                <a:pt x="64" y="346"/>
                              </a:lnTo>
                              <a:lnTo>
                                <a:pt x="63" y="347"/>
                              </a:lnTo>
                              <a:lnTo>
                                <a:pt x="63" y="347"/>
                              </a:lnTo>
                              <a:moveTo>
                                <a:pt x="62" y="350"/>
                              </a:moveTo>
                              <a:lnTo>
                                <a:pt x="61" y="350"/>
                              </a:lnTo>
                              <a:lnTo>
                                <a:pt x="61" y="351"/>
                              </a:lnTo>
                              <a:lnTo>
                                <a:pt x="60" y="352"/>
                              </a:lnTo>
                              <a:lnTo>
                                <a:pt x="60" y="352"/>
                              </a:lnTo>
                              <a:moveTo>
                                <a:pt x="58" y="355"/>
                              </a:moveTo>
                              <a:lnTo>
                                <a:pt x="58" y="356"/>
                              </a:lnTo>
                              <a:lnTo>
                                <a:pt x="57" y="357"/>
                              </a:lnTo>
                              <a:lnTo>
                                <a:pt x="57" y="358"/>
                              </a:lnTo>
                              <a:lnTo>
                                <a:pt x="57" y="358"/>
                              </a:lnTo>
                              <a:moveTo>
                                <a:pt x="55" y="361"/>
                              </a:moveTo>
                              <a:lnTo>
                                <a:pt x="54" y="362"/>
                              </a:lnTo>
                              <a:lnTo>
                                <a:pt x="54" y="363"/>
                              </a:lnTo>
                              <a:lnTo>
                                <a:pt x="53" y="364"/>
                              </a:lnTo>
                              <a:lnTo>
                                <a:pt x="53" y="364"/>
                              </a:lnTo>
                              <a:moveTo>
                                <a:pt x="52" y="367"/>
                              </a:moveTo>
                              <a:lnTo>
                                <a:pt x="51" y="368"/>
                              </a:lnTo>
                              <a:lnTo>
                                <a:pt x="51" y="369"/>
                              </a:lnTo>
                              <a:lnTo>
                                <a:pt x="50" y="370"/>
                              </a:lnTo>
                              <a:lnTo>
                                <a:pt x="50" y="370"/>
                              </a:lnTo>
                              <a:moveTo>
                                <a:pt x="49" y="373"/>
                              </a:moveTo>
                              <a:lnTo>
                                <a:pt x="48" y="373"/>
                              </a:lnTo>
                              <a:lnTo>
                                <a:pt x="48" y="374"/>
                              </a:lnTo>
                              <a:lnTo>
                                <a:pt x="47" y="375"/>
                              </a:lnTo>
                              <a:lnTo>
                                <a:pt x="47" y="375"/>
                              </a:lnTo>
                              <a:moveTo>
                                <a:pt x="45" y="378"/>
                              </a:moveTo>
                              <a:lnTo>
                                <a:pt x="45" y="379"/>
                              </a:lnTo>
                              <a:lnTo>
                                <a:pt x="44" y="380"/>
                              </a:lnTo>
                              <a:lnTo>
                                <a:pt x="44" y="381"/>
                              </a:lnTo>
                              <a:lnTo>
                                <a:pt x="44" y="381"/>
                              </a:lnTo>
                              <a:moveTo>
                                <a:pt x="42" y="384"/>
                              </a:moveTo>
                              <a:lnTo>
                                <a:pt x="42" y="385"/>
                              </a:lnTo>
                              <a:lnTo>
                                <a:pt x="41" y="385"/>
                              </a:lnTo>
                              <a:lnTo>
                                <a:pt x="41" y="386"/>
                              </a:lnTo>
                              <a:lnTo>
                                <a:pt x="40" y="387"/>
                              </a:lnTo>
                              <a:lnTo>
                                <a:pt x="40" y="387"/>
                              </a:lnTo>
                              <a:moveTo>
                                <a:pt x="39" y="390"/>
                              </a:moveTo>
                              <a:lnTo>
                                <a:pt x="38" y="391"/>
                              </a:lnTo>
                              <a:lnTo>
                                <a:pt x="38" y="392"/>
                              </a:lnTo>
                              <a:lnTo>
                                <a:pt x="37" y="393"/>
                              </a:lnTo>
                              <a:lnTo>
                                <a:pt x="37" y="393"/>
                              </a:lnTo>
                              <a:moveTo>
                                <a:pt x="36" y="396"/>
                              </a:moveTo>
                              <a:lnTo>
                                <a:pt x="35" y="396"/>
                              </a:lnTo>
                              <a:lnTo>
                                <a:pt x="35" y="397"/>
                              </a:lnTo>
                              <a:lnTo>
                                <a:pt x="34" y="398"/>
                              </a:lnTo>
                              <a:lnTo>
                                <a:pt x="34" y="398"/>
                              </a:lnTo>
                              <a:moveTo>
                                <a:pt x="32" y="401"/>
                              </a:moveTo>
                              <a:lnTo>
                                <a:pt x="32" y="402"/>
                              </a:lnTo>
                              <a:lnTo>
                                <a:pt x="31" y="403"/>
                              </a:lnTo>
                              <a:lnTo>
                                <a:pt x="31" y="404"/>
                              </a:lnTo>
                              <a:lnTo>
                                <a:pt x="31" y="404"/>
                              </a:lnTo>
                              <a:moveTo>
                                <a:pt x="29" y="407"/>
                              </a:moveTo>
                              <a:lnTo>
                                <a:pt x="29" y="408"/>
                              </a:lnTo>
                              <a:lnTo>
                                <a:pt x="28" y="408"/>
                              </a:lnTo>
                              <a:lnTo>
                                <a:pt x="28" y="409"/>
                              </a:lnTo>
                              <a:lnTo>
                                <a:pt x="27" y="410"/>
                              </a:lnTo>
                              <a:lnTo>
                                <a:pt x="27" y="410"/>
                              </a:lnTo>
                              <a:moveTo>
                                <a:pt x="26" y="413"/>
                              </a:moveTo>
                              <a:lnTo>
                                <a:pt x="25" y="414"/>
                              </a:lnTo>
                              <a:lnTo>
                                <a:pt x="25" y="415"/>
                              </a:lnTo>
                              <a:lnTo>
                                <a:pt x="24" y="416"/>
                              </a:lnTo>
                              <a:lnTo>
                                <a:pt x="24" y="416"/>
                              </a:lnTo>
                              <a:moveTo>
                                <a:pt x="23" y="419"/>
                              </a:moveTo>
                              <a:lnTo>
                                <a:pt x="22" y="420"/>
                              </a:lnTo>
                              <a:lnTo>
                                <a:pt x="21" y="421"/>
                              </a:lnTo>
                              <a:lnTo>
                                <a:pt x="21" y="422"/>
                              </a:lnTo>
                              <a:lnTo>
                                <a:pt x="21" y="422"/>
                              </a:lnTo>
                              <a:moveTo>
                                <a:pt x="19" y="425"/>
                              </a:moveTo>
                              <a:lnTo>
                                <a:pt x="18" y="426"/>
                              </a:lnTo>
                              <a:lnTo>
                                <a:pt x="18" y="427"/>
                              </a:lnTo>
                              <a:lnTo>
                                <a:pt x="17" y="428"/>
                              </a:lnTo>
                              <a:lnTo>
                                <a:pt x="17" y="428"/>
                              </a:lnTo>
                              <a:moveTo>
                                <a:pt x="16" y="431"/>
                              </a:moveTo>
                              <a:lnTo>
                                <a:pt x="15" y="431"/>
                              </a:lnTo>
                              <a:lnTo>
                                <a:pt x="15" y="432"/>
                              </a:lnTo>
                              <a:lnTo>
                                <a:pt x="14" y="433"/>
                              </a:lnTo>
                              <a:lnTo>
                                <a:pt x="14" y="433"/>
                              </a:lnTo>
                              <a:moveTo>
                                <a:pt x="13" y="436"/>
                              </a:moveTo>
                              <a:lnTo>
                                <a:pt x="12" y="437"/>
                              </a:lnTo>
                              <a:lnTo>
                                <a:pt x="12" y="438"/>
                              </a:lnTo>
                              <a:lnTo>
                                <a:pt x="11" y="439"/>
                              </a:lnTo>
                              <a:lnTo>
                                <a:pt x="11" y="439"/>
                              </a:lnTo>
                              <a:moveTo>
                                <a:pt x="10" y="442"/>
                              </a:moveTo>
                              <a:lnTo>
                                <a:pt x="9" y="443"/>
                              </a:lnTo>
                              <a:lnTo>
                                <a:pt x="8" y="444"/>
                              </a:lnTo>
                              <a:lnTo>
                                <a:pt x="8" y="445"/>
                              </a:lnTo>
                              <a:lnTo>
                                <a:pt x="8" y="445"/>
                              </a:lnTo>
                              <a:moveTo>
                                <a:pt x="6" y="448"/>
                              </a:moveTo>
                              <a:lnTo>
                                <a:pt x="5" y="449"/>
                              </a:lnTo>
                              <a:lnTo>
                                <a:pt x="5" y="450"/>
                              </a:lnTo>
                              <a:lnTo>
                                <a:pt x="4" y="451"/>
                              </a:lnTo>
                              <a:lnTo>
                                <a:pt x="4" y="451"/>
                              </a:lnTo>
                              <a:moveTo>
                                <a:pt x="3" y="454"/>
                              </a:moveTo>
                              <a:lnTo>
                                <a:pt x="2" y="455"/>
                              </a:lnTo>
                              <a:lnTo>
                                <a:pt x="1" y="456"/>
                              </a:lnTo>
                              <a:lnTo>
                                <a:pt x="1" y="457"/>
                              </a:lnTo>
                              <a:lnTo>
                                <a:pt x="1" y="457"/>
                              </a:lnTo>
                            </a:path>
                          </a:pathLst>
                        </a:cu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5B9B87C7" id="Freeform 135" o:spid="_x0000_s1026" style="position:absolute;margin-left:42.45pt;margin-top:46.5pt;width:123.5pt;height:217.6pt;z-index:2521518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coordsize="259,45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" path="m256,5r,1l255,7r,1l255,8t-2,3l252,12r,1l251,14r,m249,17r,1l248,19r,1l248,20t-2,3l245,24r,1l244,26r,m243,29r-1,1l242,31r-1,1l241,32t-1,3l239,35r-1,1l238,37r,m236,40r,1l235,42r,1l235,43t-2,3l232,47r,1l231,49r,m230,52r-1,1l229,54r-1,1l228,55t-1,3l226,58r-1,1l225,60r,m223,63r,1l222,65r,1l222,66t-2,3l220,70r-1,l219,71r-1,1l218,72t-1,3l216,76r,1l215,78r,m214,81r-1,l212,82r,1l212,83t-2,3l210,87r-1,1l209,89r,m207,92r,1l206,93r,1l205,95r,m204,98r-1,1l203,100r-1,1l202,101t-1,3l200,105r-1,l199,106r,m197,109r,1l196,111r,1l196,112t-2,3l194,116r-1,l193,117r-1,1l192,118t-1,3l190,122r,1l189,124r,m188,127r-1,1l186,128r,1l186,129t-2,3l184,133r-1,1l183,135r,m181,138r,1l180,140r-1,1l179,141t-1,3l177,145r,1l176,147r,m175,150r-1,1l173,151r,1l173,152t-2,3l171,156r-1,1l170,158r,m168,161r,1l167,163r-1,1l166,164t-1,3l164,168r,1l163,170r,m162,173r-1,1l160,175r-1,1l159,176t-1,3l157,180r,1l156,182r,m155,185r-1,1l153,187r,1l153,188t-2,3l151,192r-1,1l150,194r,m148,197r-1,1l146,199r,1l146,200t-2,3l144,204r-1,1l143,206r,m141,209r,1l140,210r,1l139,212r,m138,215r-1,1l137,217r-1,1l136,218t-2,3l133,222r,1l132,224r,m131,227r-1,1l130,229r-1,1l129,230t-1,3l127,233r,1l126,235r,m125,238r-1,1l124,240r-1,1l123,241t-2,3l121,245r-1,l120,246r-1,1l119,247t-1,3l117,251r,1l116,253r,m115,256r-1,l114,257r-1,1l113,258t-1,3l111,262r,1l110,264r,m108,267r,1l107,268r,1l106,270r,m105,273r-1,1l104,275r-1,1l103,276t-1,3l101,280r-1,1l100,282r,m98,285r,1l97,287r-1,1l96,288t-1,3l94,291r,1l93,293r,m92,296r-1,1l91,298r-1,1l90,299t-1,3l88,303r-1,1l87,305r,m85,308r,1l84,310r-1,1l83,311t-1,3l81,315r-1,1l80,317r,m78,320r,1l77,322r,1l77,323t-2,3l74,327r,1l73,329r,m72,332r-1,1l70,334r,1l70,335t-2,3l67,339r,1l66,341r,m65,344r-1,1l64,346r-1,1l63,347t-1,3l61,350r,1l60,352r,m58,355r,1l57,357r,1l57,358t-2,3l54,362r,1l53,364r,m52,367r-1,1l51,369r-1,1l50,370t-1,3l48,373r,1l47,375r,m45,378r,1l44,380r,1l44,381t-2,3l42,385r-1,l41,386r-1,1l40,387t-1,3l38,391r,1l37,393r,m36,396r-1,l35,397r-1,1l34,398t-2,3l32,402r-1,1l31,404r,m29,407r,1l28,408r,1l27,410r,m26,413r-1,1l25,415r-1,1l24,416t-1,3l22,420r-1,1l21,422r,m19,425r-1,1l18,427r-1,1l17,428t-1,3l15,431r,1l14,433r,m13,436r-1,1l12,438r-1,1l11,439t-1,3l9,443r-1,1l8,445r,m6,448r-1,1l5,450r-1,1l4,451t-1,3l2,455r-1,1l1,457r,e" filled="f" strokeweight=".5pt">
                <v:stroke endcap="round"/>
                <v:path arrowok="t" o:connecttype="custom" o:connectlocs="1544227,42237;1520004,84474;1483669,144813;1459446,193084;1429167,241355;1404944,289627;1380720,331864;1350442,386169;1326218,428406;1301995,470643;1271716,524948;1247493,567185;1223270,609423;1192991,663728;1168768,705965;1144545,748202;1114266,802507;1083987,850778;1059764,905083;1029485,947320;1005261,989557;974982,1049896;944703,1098167;914425,1152472;884146,1200743;865978,1242981;835699,1297286;805420,1345557;781197,1387794;750918,1442099;726695,1484336;702472,1526573;672193,1580878;647970,1623115;623747,1665353;593468,1725692;563189,1767929;538965,1822234;508686,1870505;484463,1912742;448129,1973081;423905,2021352;393626,2075657;369403,2117894;345180,2160131;308845,2220470;284622,2262707;254343,2317012;230120,2359250;205897,2401487;175618,2455792;151395,2498029;127172,2546300;96893,2600605;72669,2642842;48446,2685079;12112,2745418" o:connectangles="0,0,0,0,0,0,0,0,0,0,0,0,0,0,0,0,0,0,0,0,0,0,0,0,0,0,0,0,0,0,0,0,0,0,0,0,0,0,0,0,0,0,0,0,0,0,0,0,0,0,0,0,0,0,0,0,0"/>
                <o:lock v:ext="edit" verticies="t"/>
                <w10:wrap type="square"/>
              </v:shape>
            </w:pict>
          </mc:Fallback>
        </mc:AlternateContent>
      </w:r>
      <w:r w:rsidR="00A727A9" w:rsidRPr="002D199A">
        <w:rPr>
          <w:rFonts w:ascii="Book Antiqua" w:hAnsi="Book Antiqua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902976" behindDoc="0" locked="0" layoutInCell="1" allowOverlap="1" wp14:anchorId="3CFA9B16" wp14:editId="320C25D1">
                <wp:simplePos x="0" y="0"/>
                <wp:positionH relativeFrom="column">
                  <wp:posOffset>2113915</wp:posOffset>
                </wp:positionH>
                <wp:positionV relativeFrom="paragraph">
                  <wp:posOffset>590550</wp:posOffset>
                </wp:positionV>
                <wp:extent cx="1566545" cy="2763520"/>
                <wp:effectExtent l="0" t="0" r="14605" b="17780"/>
                <wp:wrapSquare wrapText="bothSides"/>
                <wp:docPr id="136" name="Freeform 136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B40A593-D33F-4A2E-83C5-CD0F6348270F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EditPoints="1"/>
                      </wps:cNvSpPr>
                      <wps:spPr bwMode="auto">
                        <a:xfrm>
                          <a:off x="0" y="0"/>
                          <a:ext cx="1566545" cy="2763520"/>
                        </a:xfrm>
                        <a:custGeom>
                          <a:avLst/>
                          <a:gdLst>
                            <a:gd name="T0" fmla="*/ 4 w 259"/>
                            <a:gd name="T1" fmla="*/ 6 h 458"/>
                            <a:gd name="T2" fmla="*/ 9 w 259"/>
                            <a:gd name="T3" fmla="*/ 14 h 458"/>
                            <a:gd name="T4" fmla="*/ 13 w 259"/>
                            <a:gd name="T5" fmla="*/ 23 h 458"/>
                            <a:gd name="T6" fmla="*/ 18 w 259"/>
                            <a:gd name="T7" fmla="*/ 30 h 458"/>
                            <a:gd name="T8" fmla="*/ 22 w 259"/>
                            <a:gd name="T9" fmla="*/ 37 h 458"/>
                            <a:gd name="T10" fmla="*/ 26 w 259"/>
                            <a:gd name="T11" fmla="*/ 46 h 458"/>
                            <a:gd name="T12" fmla="*/ 31 w 259"/>
                            <a:gd name="T13" fmla="*/ 53 h 458"/>
                            <a:gd name="T14" fmla="*/ 35 w 259"/>
                            <a:gd name="T15" fmla="*/ 60 h 458"/>
                            <a:gd name="T16" fmla="*/ 39 w 259"/>
                            <a:gd name="T17" fmla="*/ 69 h 458"/>
                            <a:gd name="T18" fmla="*/ 44 w 259"/>
                            <a:gd name="T19" fmla="*/ 77 h 458"/>
                            <a:gd name="T20" fmla="*/ 48 w 259"/>
                            <a:gd name="T21" fmla="*/ 83 h 458"/>
                            <a:gd name="T22" fmla="*/ 53 w 259"/>
                            <a:gd name="T23" fmla="*/ 93 h 458"/>
                            <a:gd name="T24" fmla="*/ 58 w 259"/>
                            <a:gd name="T25" fmla="*/ 101 h 458"/>
                            <a:gd name="T26" fmla="*/ 63 w 259"/>
                            <a:gd name="T27" fmla="*/ 110 h 458"/>
                            <a:gd name="T28" fmla="*/ 67 w 259"/>
                            <a:gd name="T29" fmla="*/ 118 h 458"/>
                            <a:gd name="T30" fmla="*/ 71 w 259"/>
                            <a:gd name="T31" fmla="*/ 125 h 458"/>
                            <a:gd name="T32" fmla="*/ 77 w 259"/>
                            <a:gd name="T33" fmla="*/ 135 h 458"/>
                            <a:gd name="T34" fmla="*/ 81 w 259"/>
                            <a:gd name="T35" fmla="*/ 142 h 458"/>
                            <a:gd name="T36" fmla="*/ 86 w 259"/>
                            <a:gd name="T37" fmla="*/ 151 h 458"/>
                            <a:gd name="T38" fmla="*/ 90 w 259"/>
                            <a:gd name="T39" fmla="*/ 159 h 458"/>
                            <a:gd name="T40" fmla="*/ 94 w 259"/>
                            <a:gd name="T41" fmla="*/ 165 h 458"/>
                            <a:gd name="T42" fmla="*/ 99 w 259"/>
                            <a:gd name="T43" fmla="*/ 175 h 458"/>
                            <a:gd name="T44" fmla="*/ 103 w 259"/>
                            <a:gd name="T45" fmla="*/ 182 h 458"/>
                            <a:gd name="T46" fmla="*/ 107 w 259"/>
                            <a:gd name="T47" fmla="*/ 188 h 458"/>
                            <a:gd name="T48" fmla="*/ 112 w 259"/>
                            <a:gd name="T49" fmla="*/ 198 h 458"/>
                            <a:gd name="T50" fmla="*/ 116 w 259"/>
                            <a:gd name="T51" fmla="*/ 205 h 458"/>
                            <a:gd name="T52" fmla="*/ 121 w 259"/>
                            <a:gd name="T53" fmla="*/ 212 h 458"/>
                            <a:gd name="T54" fmla="*/ 126 w 259"/>
                            <a:gd name="T55" fmla="*/ 221 h 458"/>
                            <a:gd name="T56" fmla="*/ 130 w 259"/>
                            <a:gd name="T57" fmla="*/ 229 h 458"/>
                            <a:gd name="T58" fmla="*/ 135 w 259"/>
                            <a:gd name="T59" fmla="*/ 238 h 458"/>
                            <a:gd name="T60" fmla="*/ 140 w 259"/>
                            <a:gd name="T61" fmla="*/ 246 h 458"/>
                            <a:gd name="T62" fmla="*/ 143 w 259"/>
                            <a:gd name="T63" fmla="*/ 253 h 458"/>
                            <a:gd name="T64" fmla="*/ 149 w 259"/>
                            <a:gd name="T65" fmla="*/ 263 h 458"/>
                            <a:gd name="T66" fmla="*/ 154 w 259"/>
                            <a:gd name="T67" fmla="*/ 271 h 458"/>
                            <a:gd name="T68" fmla="*/ 159 w 259"/>
                            <a:gd name="T69" fmla="*/ 280 h 458"/>
                            <a:gd name="T70" fmla="*/ 163 w 259"/>
                            <a:gd name="T71" fmla="*/ 288 h 458"/>
                            <a:gd name="T72" fmla="*/ 167 w 259"/>
                            <a:gd name="T73" fmla="*/ 295 h 458"/>
                            <a:gd name="T74" fmla="*/ 173 w 259"/>
                            <a:gd name="T75" fmla="*/ 305 h 458"/>
                            <a:gd name="T76" fmla="*/ 177 w 259"/>
                            <a:gd name="T77" fmla="*/ 313 h 458"/>
                            <a:gd name="T78" fmla="*/ 182 w 259"/>
                            <a:gd name="T79" fmla="*/ 321 h 458"/>
                            <a:gd name="T80" fmla="*/ 187 w 259"/>
                            <a:gd name="T81" fmla="*/ 329 h 458"/>
                            <a:gd name="T82" fmla="*/ 190 w 259"/>
                            <a:gd name="T83" fmla="*/ 336 h 458"/>
                            <a:gd name="T84" fmla="*/ 195 w 259"/>
                            <a:gd name="T85" fmla="*/ 345 h 458"/>
                            <a:gd name="T86" fmla="*/ 200 w 259"/>
                            <a:gd name="T87" fmla="*/ 352 h 458"/>
                            <a:gd name="T88" fmla="*/ 204 w 259"/>
                            <a:gd name="T89" fmla="*/ 361 h 458"/>
                            <a:gd name="T90" fmla="*/ 208 w 259"/>
                            <a:gd name="T91" fmla="*/ 368 h 458"/>
                            <a:gd name="T92" fmla="*/ 213 w 259"/>
                            <a:gd name="T93" fmla="*/ 375 h 458"/>
                            <a:gd name="T94" fmla="*/ 217 w 259"/>
                            <a:gd name="T95" fmla="*/ 384 h 458"/>
                            <a:gd name="T96" fmla="*/ 222 w 259"/>
                            <a:gd name="T97" fmla="*/ 392 h 458"/>
                            <a:gd name="T98" fmla="*/ 226 w 259"/>
                            <a:gd name="T99" fmla="*/ 398 h 458"/>
                            <a:gd name="T100" fmla="*/ 231 w 259"/>
                            <a:gd name="T101" fmla="*/ 408 h 458"/>
                            <a:gd name="T102" fmla="*/ 235 w 259"/>
                            <a:gd name="T103" fmla="*/ 416 h 458"/>
                            <a:gd name="T104" fmla="*/ 241 w 259"/>
                            <a:gd name="T105" fmla="*/ 425 h 458"/>
                            <a:gd name="T106" fmla="*/ 245 w 259"/>
                            <a:gd name="T107" fmla="*/ 433 h 458"/>
                            <a:gd name="T108" fmla="*/ 249 w 259"/>
                            <a:gd name="T109" fmla="*/ 440 h 458"/>
                            <a:gd name="T110" fmla="*/ 255 w 259"/>
                            <a:gd name="T111" fmla="*/ 450 h 458"/>
                            <a:gd name="T112" fmla="*/ 259 w 259"/>
                            <a:gd name="T113" fmla="*/ 457 h 458"/>
                          </a:gdLst>
                          <a:ahLst/>
                          <a:cxnLst>
                            <a:cxn ang="0">
                              <a:pos x="T0" y="T1"/>
                            </a:cxn>
                            <a:cxn ang="0">
                              <a:pos x="T2" y="T3"/>
                            </a:cxn>
                            <a:cxn ang="0">
                              <a:pos x="T4" y="T5"/>
                            </a:cxn>
                            <a:cxn ang="0">
                              <a:pos x="T6" y="T7"/>
                            </a:cxn>
                            <a:cxn ang="0">
                              <a:pos x="T8" y="T9"/>
                            </a:cxn>
                            <a:cxn ang="0">
                              <a:pos x="T10" y="T11"/>
                            </a:cxn>
                            <a:cxn ang="0">
                              <a:pos x="T12" y="T13"/>
                            </a:cxn>
                            <a:cxn ang="0">
                              <a:pos x="T14" y="T15"/>
                            </a:cxn>
                            <a:cxn ang="0">
                              <a:pos x="T16" y="T17"/>
                            </a:cxn>
                            <a:cxn ang="0">
                              <a:pos x="T18" y="T19"/>
                            </a:cxn>
                            <a:cxn ang="0">
                              <a:pos x="T20" y="T21"/>
                            </a:cxn>
                            <a:cxn ang="0">
                              <a:pos x="T22" y="T23"/>
                            </a:cxn>
                            <a:cxn ang="0">
                              <a:pos x="T24" y="T25"/>
                            </a:cxn>
                            <a:cxn ang="0">
                              <a:pos x="T26" y="T27"/>
                            </a:cxn>
                            <a:cxn ang="0">
                              <a:pos x="T28" y="T29"/>
                            </a:cxn>
                            <a:cxn ang="0">
                              <a:pos x="T30" y="T31"/>
                            </a:cxn>
                            <a:cxn ang="0">
                              <a:pos x="T32" y="T33"/>
                            </a:cxn>
                            <a:cxn ang="0">
                              <a:pos x="T34" y="T35"/>
                            </a:cxn>
                            <a:cxn ang="0">
                              <a:pos x="T36" y="T37"/>
                            </a:cxn>
                            <a:cxn ang="0">
                              <a:pos x="T38" y="T39"/>
                            </a:cxn>
                            <a:cxn ang="0">
                              <a:pos x="T40" y="T41"/>
                            </a:cxn>
                            <a:cxn ang="0">
                              <a:pos x="T42" y="T43"/>
                            </a:cxn>
                            <a:cxn ang="0">
                              <a:pos x="T44" y="T45"/>
                            </a:cxn>
                            <a:cxn ang="0">
                              <a:pos x="T46" y="T47"/>
                            </a:cxn>
                            <a:cxn ang="0">
                              <a:pos x="T48" y="T49"/>
                            </a:cxn>
                            <a:cxn ang="0">
                              <a:pos x="T50" y="T51"/>
                            </a:cxn>
                            <a:cxn ang="0">
                              <a:pos x="T52" y="T53"/>
                            </a:cxn>
                            <a:cxn ang="0">
                              <a:pos x="T54" y="T55"/>
                            </a:cxn>
                            <a:cxn ang="0">
                              <a:pos x="T56" y="T57"/>
                            </a:cxn>
                            <a:cxn ang="0">
                              <a:pos x="T58" y="T59"/>
                            </a:cxn>
                            <a:cxn ang="0">
                              <a:pos x="T60" y="T61"/>
                            </a:cxn>
                            <a:cxn ang="0">
                              <a:pos x="T62" y="T63"/>
                            </a:cxn>
                            <a:cxn ang="0">
                              <a:pos x="T64" y="T65"/>
                            </a:cxn>
                            <a:cxn ang="0">
                              <a:pos x="T66" y="T67"/>
                            </a:cxn>
                            <a:cxn ang="0">
                              <a:pos x="T68" y="T69"/>
                            </a:cxn>
                            <a:cxn ang="0">
                              <a:pos x="T70" y="T71"/>
                            </a:cxn>
                            <a:cxn ang="0">
                              <a:pos x="T72" y="T73"/>
                            </a:cxn>
                            <a:cxn ang="0">
                              <a:pos x="T74" y="T75"/>
                            </a:cxn>
                            <a:cxn ang="0">
                              <a:pos x="T76" y="T77"/>
                            </a:cxn>
                            <a:cxn ang="0">
                              <a:pos x="T78" y="T79"/>
                            </a:cxn>
                            <a:cxn ang="0">
                              <a:pos x="T80" y="T81"/>
                            </a:cxn>
                            <a:cxn ang="0">
                              <a:pos x="T82" y="T83"/>
                            </a:cxn>
                            <a:cxn ang="0">
                              <a:pos x="T84" y="T85"/>
                            </a:cxn>
                            <a:cxn ang="0">
                              <a:pos x="T86" y="T87"/>
                            </a:cxn>
                            <a:cxn ang="0">
                              <a:pos x="T88" y="T89"/>
                            </a:cxn>
                            <a:cxn ang="0">
                              <a:pos x="T90" y="T91"/>
                            </a:cxn>
                            <a:cxn ang="0">
                              <a:pos x="T92" y="T93"/>
                            </a:cxn>
                            <a:cxn ang="0">
                              <a:pos x="T94" y="T95"/>
                            </a:cxn>
                            <a:cxn ang="0">
                              <a:pos x="T96" y="T97"/>
                            </a:cxn>
                            <a:cxn ang="0">
                              <a:pos x="T98" y="T99"/>
                            </a:cxn>
                            <a:cxn ang="0">
                              <a:pos x="T100" y="T101"/>
                            </a:cxn>
                            <a:cxn ang="0">
                              <a:pos x="T102" y="T103"/>
                            </a:cxn>
                            <a:cxn ang="0">
                              <a:pos x="T104" y="T105"/>
                            </a:cxn>
                            <a:cxn ang="0">
                              <a:pos x="T106" y="T107"/>
                            </a:cxn>
                            <a:cxn ang="0">
                              <a:pos x="T108" y="T109"/>
                            </a:cxn>
                            <a:cxn ang="0">
                              <a:pos x="T110" y="T111"/>
                            </a:cxn>
                            <a:cxn ang="0">
                              <a:pos x="T112" y="T113"/>
                            </a:cxn>
                          </a:cxnLst>
                          <a:rect l="0" t="0" r="r" b="b"/>
                          <a:pathLst>
                            <a:path w="259" h="458">
                              <a:moveTo>
                                <a:pt x="3" y="5"/>
                              </a:moveTo>
                              <a:lnTo>
                                <a:pt x="4" y="6"/>
                              </a:lnTo>
                              <a:lnTo>
                                <a:pt x="5" y="7"/>
                              </a:lnTo>
                              <a:lnTo>
                                <a:pt x="5" y="8"/>
                              </a:lnTo>
                              <a:lnTo>
                                <a:pt x="5" y="8"/>
                              </a:lnTo>
                              <a:moveTo>
                                <a:pt x="7" y="11"/>
                              </a:moveTo>
                              <a:lnTo>
                                <a:pt x="8" y="12"/>
                              </a:lnTo>
                              <a:lnTo>
                                <a:pt x="8" y="13"/>
                              </a:lnTo>
                              <a:lnTo>
                                <a:pt x="9" y="14"/>
                              </a:lnTo>
                              <a:lnTo>
                                <a:pt x="9" y="14"/>
                              </a:lnTo>
                              <a:moveTo>
                                <a:pt x="10" y="17"/>
                              </a:moveTo>
                              <a:lnTo>
                                <a:pt x="11" y="18"/>
                              </a:lnTo>
                              <a:lnTo>
                                <a:pt x="11" y="19"/>
                              </a:lnTo>
                              <a:lnTo>
                                <a:pt x="12" y="20"/>
                              </a:lnTo>
                              <a:lnTo>
                                <a:pt x="12" y="20"/>
                              </a:lnTo>
                              <a:moveTo>
                                <a:pt x="13" y="23"/>
                              </a:moveTo>
                              <a:lnTo>
                                <a:pt x="14" y="23"/>
                              </a:lnTo>
                              <a:lnTo>
                                <a:pt x="14" y="24"/>
                              </a:lnTo>
                              <a:lnTo>
                                <a:pt x="15" y="25"/>
                              </a:lnTo>
                              <a:lnTo>
                                <a:pt x="15" y="25"/>
                              </a:lnTo>
                              <a:moveTo>
                                <a:pt x="16" y="28"/>
                              </a:moveTo>
                              <a:lnTo>
                                <a:pt x="17" y="29"/>
                              </a:lnTo>
                              <a:lnTo>
                                <a:pt x="18" y="30"/>
                              </a:lnTo>
                              <a:lnTo>
                                <a:pt x="18" y="31"/>
                              </a:lnTo>
                              <a:lnTo>
                                <a:pt x="18" y="31"/>
                              </a:lnTo>
                              <a:moveTo>
                                <a:pt x="20" y="34"/>
                              </a:moveTo>
                              <a:lnTo>
                                <a:pt x="20" y="35"/>
                              </a:lnTo>
                              <a:lnTo>
                                <a:pt x="21" y="35"/>
                              </a:lnTo>
                              <a:lnTo>
                                <a:pt x="21" y="36"/>
                              </a:lnTo>
                              <a:lnTo>
                                <a:pt x="22" y="37"/>
                              </a:lnTo>
                              <a:lnTo>
                                <a:pt x="22" y="37"/>
                              </a:lnTo>
                              <a:moveTo>
                                <a:pt x="23" y="40"/>
                              </a:moveTo>
                              <a:lnTo>
                                <a:pt x="24" y="41"/>
                              </a:lnTo>
                              <a:lnTo>
                                <a:pt x="24" y="42"/>
                              </a:lnTo>
                              <a:lnTo>
                                <a:pt x="25" y="43"/>
                              </a:lnTo>
                              <a:lnTo>
                                <a:pt x="25" y="43"/>
                              </a:lnTo>
                              <a:moveTo>
                                <a:pt x="26" y="46"/>
                              </a:moveTo>
                              <a:lnTo>
                                <a:pt x="27" y="46"/>
                              </a:lnTo>
                              <a:lnTo>
                                <a:pt x="27" y="47"/>
                              </a:lnTo>
                              <a:lnTo>
                                <a:pt x="28" y="48"/>
                              </a:lnTo>
                              <a:lnTo>
                                <a:pt x="28" y="48"/>
                              </a:lnTo>
                              <a:moveTo>
                                <a:pt x="29" y="51"/>
                              </a:moveTo>
                              <a:lnTo>
                                <a:pt x="30" y="52"/>
                              </a:lnTo>
                              <a:lnTo>
                                <a:pt x="31" y="53"/>
                              </a:lnTo>
                              <a:lnTo>
                                <a:pt x="31" y="54"/>
                              </a:lnTo>
                              <a:lnTo>
                                <a:pt x="31" y="54"/>
                              </a:lnTo>
                              <a:moveTo>
                                <a:pt x="33" y="57"/>
                              </a:moveTo>
                              <a:lnTo>
                                <a:pt x="33" y="58"/>
                              </a:lnTo>
                              <a:lnTo>
                                <a:pt x="34" y="58"/>
                              </a:lnTo>
                              <a:lnTo>
                                <a:pt x="34" y="59"/>
                              </a:lnTo>
                              <a:lnTo>
                                <a:pt x="35" y="60"/>
                              </a:lnTo>
                              <a:lnTo>
                                <a:pt x="35" y="60"/>
                              </a:lnTo>
                              <a:moveTo>
                                <a:pt x="36" y="63"/>
                              </a:moveTo>
                              <a:lnTo>
                                <a:pt x="37" y="64"/>
                              </a:lnTo>
                              <a:lnTo>
                                <a:pt x="37" y="65"/>
                              </a:lnTo>
                              <a:lnTo>
                                <a:pt x="38" y="66"/>
                              </a:lnTo>
                              <a:lnTo>
                                <a:pt x="38" y="66"/>
                              </a:lnTo>
                              <a:moveTo>
                                <a:pt x="39" y="69"/>
                              </a:moveTo>
                              <a:lnTo>
                                <a:pt x="40" y="70"/>
                              </a:lnTo>
                              <a:lnTo>
                                <a:pt x="41" y="71"/>
                              </a:lnTo>
                              <a:lnTo>
                                <a:pt x="41" y="72"/>
                              </a:lnTo>
                              <a:lnTo>
                                <a:pt x="41" y="72"/>
                              </a:lnTo>
                              <a:moveTo>
                                <a:pt x="43" y="75"/>
                              </a:moveTo>
                              <a:lnTo>
                                <a:pt x="44" y="76"/>
                              </a:lnTo>
                              <a:lnTo>
                                <a:pt x="44" y="77"/>
                              </a:lnTo>
                              <a:lnTo>
                                <a:pt x="45" y="78"/>
                              </a:lnTo>
                              <a:lnTo>
                                <a:pt x="45" y="78"/>
                              </a:lnTo>
                              <a:moveTo>
                                <a:pt x="46" y="81"/>
                              </a:moveTo>
                              <a:lnTo>
                                <a:pt x="47" y="81"/>
                              </a:lnTo>
                              <a:lnTo>
                                <a:pt x="47" y="82"/>
                              </a:lnTo>
                              <a:lnTo>
                                <a:pt x="48" y="83"/>
                              </a:lnTo>
                              <a:lnTo>
                                <a:pt x="48" y="83"/>
                              </a:lnTo>
                              <a:moveTo>
                                <a:pt x="49" y="86"/>
                              </a:moveTo>
                              <a:lnTo>
                                <a:pt x="50" y="87"/>
                              </a:lnTo>
                              <a:lnTo>
                                <a:pt x="50" y="88"/>
                              </a:lnTo>
                              <a:lnTo>
                                <a:pt x="51" y="89"/>
                              </a:lnTo>
                              <a:lnTo>
                                <a:pt x="51" y="89"/>
                              </a:lnTo>
                              <a:moveTo>
                                <a:pt x="52" y="92"/>
                              </a:moveTo>
                              <a:lnTo>
                                <a:pt x="53" y="93"/>
                              </a:lnTo>
                              <a:lnTo>
                                <a:pt x="54" y="94"/>
                              </a:lnTo>
                              <a:lnTo>
                                <a:pt x="54" y="95"/>
                              </a:lnTo>
                              <a:lnTo>
                                <a:pt x="54" y="95"/>
                              </a:lnTo>
                              <a:moveTo>
                                <a:pt x="56" y="98"/>
                              </a:moveTo>
                              <a:lnTo>
                                <a:pt x="57" y="99"/>
                              </a:lnTo>
                              <a:lnTo>
                                <a:pt x="57" y="100"/>
                              </a:lnTo>
                              <a:lnTo>
                                <a:pt x="58" y="101"/>
                              </a:lnTo>
                              <a:lnTo>
                                <a:pt x="58" y="101"/>
                              </a:lnTo>
                              <a:moveTo>
                                <a:pt x="59" y="104"/>
                              </a:moveTo>
                              <a:lnTo>
                                <a:pt x="60" y="105"/>
                              </a:lnTo>
                              <a:lnTo>
                                <a:pt x="61" y="106"/>
                              </a:lnTo>
                              <a:lnTo>
                                <a:pt x="61" y="107"/>
                              </a:lnTo>
                              <a:lnTo>
                                <a:pt x="61" y="107"/>
                              </a:lnTo>
                              <a:moveTo>
                                <a:pt x="63" y="110"/>
                              </a:moveTo>
                              <a:lnTo>
                                <a:pt x="63" y="111"/>
                              </a:lnTo>
                              <a:lnTo>
                                <a:pt x="64" y="112"/>
                              </a:lnTo>
                              <a:lnTo>
                                <a:pt x="64" y="113"/>
                              </a:lnTo>
                              <a:lnTo>
                                <a:pt x="64" y="113"/>
                              </a:lnTo>
                              <a:moveTo>
                                <a:pt x="66" y="116"/>
                              </a:moveTo>
                              <a:lnTo>
                                <a:pt x="67" y="117"/>
                              </a:lnTo>
                              <a:lnTo>
                                <a:pt x="67" y="118"/>
                              </a:lnTo>
                              <a:lnTo>
                                <a:pt x="68" y="119"/>
                              </a:lnTo>
                              <a:lnTo>
                                <a:pt x="68" y="119"/>
                              </a:lnTo>
                              <a:moveTo>
                                <a:pt x="70" y="122"/>
                              </a:moveTo>
                              <a:lnTo>
                                <a:pt x="70" y="123"/>
                              </a:lnTo>
                              <a:lnTo>
                                <a:pt x="71" y="124"/>
                              </a:lnTo>
                              <a:lnTo>
                                <a:pt x="71" y="125"/>
                              </a:lnTo>
                              <a:lnTo>
                                <a:pt x="71" y="125"/>
                              </a:lnTo>
                              <a:moveTo>
                                <a:pt x="73" y="128"/>
                              </a:moveTo>
                              <a:lnTo>
                                <a:pt x="74" y="129"/>
                              </a:lnTo>
                              <a:lnTo>
                                <a:pt x="74" y="130"/>
                              </a:lnTo>
                              <a:lnTo>
                                <a:pt x="75" y="131"/>
                              </a:lnTo>
                              <a:lnTo>
                                <a:pt x="75" y="131"/>
                              </a:lnTo>
                              <a:moveTo>
                                <a:pt x="76" y="134"/>
                              </a:moveTo>
                              <a:lnTo>
                                <a:pt x="77" y="135"/>
                              </a:lnTo>
                              <a:lnTo>
                                <a:pt x="77" y="136"/>
                              </a:lnTo>
                              <a:lnTo>
                                <a:pt x="78" y="137"/>
                              </a:lnTo>
                              <a:lnTo>
                                <a:pt x="78" y="137"/>
                              </a:lnTo>
                              <a:moveTo>
                                <a:pt x="79" y="140"/>
                              </a:moveTo>
                              <a:lnTo>
                                <a:pt x="80" y="140"/>
                              </a:lnTo>
                              <a:lnTo>
                                <a:pt x="80" y="141"/>
                              </a:lnTo>
                              <a:lnTo>
                                <a:pt x="81" y="142"/>
                              </a:lnTo>
                              <a:lnTo>
                                <a:pt x="81" y="142"/>
                              </a:lnTo>
                              <a:moveTo>
                                <a:pt x="83" y="145"/>
                              </a:moveTo>
                              <a:lnTo>
                                <a:pt x="83" y="146"/>
                              </a:lnTo>
                              <a:lnTo>
                                <a:pt x="84" y="147"/>
                              </a:lnTo>
                              <a:lnTo>
                                <a:pt x="84" y="148"/>
                              </a:lnTo>
                              <a:lnTo>
                                <a:pt x="84" y="148"/>
                              </a:lnTo>
                              <a:moveTo>
                                <a:pt x="86" y="151"/>
                              </a:moveTo>
                              <a:lnTo>
                                <a:pt x="87" y="152"/>
                              </a:lnTo>
                              <a:lnTo>
                                <a:pt x="87" y="153"/>
                              </a:lnTo>
                              <a:lnTo>
                                <a:pt x="88" y="154"/>
                              </a:lnTo>
                              <a:lnTo>
                                <a:pt x="88" y="154"/>
                              </a:lnTo>
                              <a:moveTo>
                                <a:pt x="89" y="157"/>
                              </a:moveTo>
                              <a:lnTo>
                                <a:pt x="90" y="158"/>
                              </a:lnTo>
                              <a:lnTo>
                                <a:pt x="90" y="159"/>
                              </a:lnTo>
                              <a:lnTo>
                                <a:pt x="91" y="160"/>
                              </a:lnTo>
                              <a:lnTo>
                                <a:pt x="91" y="160"/>
                              </a:lnTo>
                              <a:moveTo>
                                <a:pt x="92" y="163"/>
                              </a:moveTo>
                              <a:lnTo>
                                <a:pt x="93" y="163"/>
                              </a:lnTo>
                              <a:lnTo>
                                <a:pt x="93" y="164"/>
                              </a:lnTo>
                              <a:lnTo>
                                <a:pt x="94" y="165"/>
                              </a:lnTo>
                              <a:lnTo>
                                <a:pt x="94" y="165"/>
                              </a:lnTo>
                              <a:moveTo>
                                <a:pt x="96" y="168"/>
                              </a:moveTo>
                              <a:lnTo>
                                <a:pt x="96" y="169"/>
                              </a:lnTo>
                              <a:lnTo>
                                <a:pt x="97" y="170"/>
                              </a:lnTo>
                              <a:lnTo>
                                <a:pt x="97" y="171"/>
                              </a:lnTo>
                              <a:lnTo>
                                <a:pt x="97" y="171"/>
                              </a:lnTo>
                              <a:moveTo>
                                <a:pt x="99" y="174"/>
                              </a:moveTo>
                              <a:lnTo>
                                <a:pt x="99" y="175"/>
                              </a:lnTo>
                              <a:lnTo>
                                <a:pt x="100" y="175"/>
                              </a:lnTo>
                              <a:lnTo>
                                <a:pt x="100" y="176"/>
                              </a:lnTo>
                              <a:lnTo>
                                <a:pt x="101" y="177"/>
                              </a:lnTo>
                              <a:lnTo>
                                <a:pt x="101" y="177"/>
                              </a:lnTo>
                              <a:moveTo>
                                <a:pt x="102" y="180"/>
                              </a:moveTo>
                              <a:lnTo>
                                <a:pt x="103" y="181"/>
                              </a:lnTo>
                              <a:lnTo>
                                <a:pt x="103" y="182"/>
                              </a:lnTo>
                              <a:lnTo>
                                <a:pt x="104" y="183"/>
                              </a:lnTo>
                              <a:lnTo>
                                <a:pt x="104" y="183"/>
                              </a:lnTo>
                              <a:moveTo>
                                <a:pt x="105" y="186"/>
                              </a:moveTo>
                              <a:lnTo>
                                <a:pt x="106" y="186"/>
                              </a:lnTo>
                              <a:lnTo>
                                <a:pt x="106" y="187"/>
                              </a:lnTo>
                              <a:lnTo>
                                <a:pt x="107" y="188"/>
                              </a:lnTo>
                              <a:lnTo>
                                <a:pt x="107" y="188"/>
                              </a:lnTo>
                              <a:moveTo>
                                <a:pt x="109" y="191"/>
                              </a:moveTo>
                              <a:lnTo>
                                <a:pt x="109" y="192"/>
                              </a:lnTo>
                              <a:lnTo>
                                <a:pt x="110" y="193"/>
                              </a:lnTo>
                              <a:lnTo>
                                <a:pt x="110" y="194"/>
                              </a:lnTo>
                              <a:lnTo>
                                <a:pt x="110" y="194"/>
                              </a:lnTo>
                              <a:moveTo>
                                <a:pt x="112" y="197"/>
                              </a:moveTo>
                              <a:lnTo>
                                <a:pt x="112" y="198"/>
                              </a:lnTo>
                              <a:lnTo>
                                <a:pt x="113" y="198"/>
                              </a:lnTo>
                              <a:lnTo>
                                <a:pt x="113" y="199"/>
                              </a:lnTo>
                              <a:lnTo>
                                <a:pt x="114" y="200"/>
                              </a:lnTo>
                              <a:lnTo>
                                <a:pt x="114" y="200"/>
                              </a:lnTo>
                              <a:moveTo>
                                <a:pt x="115" y="203"/>
                              </a:moveTo>
                              <a:lnTo>
                                <a:pt x="116" y="204"/>
                              </a:lnTo>
                              <a:lnTo>
                                <a:pt x="116" y="205"/>
                              </a:lnTo>
                              <a:lnTo>
                                <a:pt x="117" y="206"/>
                              </a:lnTo>
                              <a:lnTo>
                                <a:pt x="117" y="206"/>
                              </a:lnTo>
                              <a:moveTo>
                                <a:pt x="118" y="209"/>
                              </a:moveTo>
                              <a:lnTo>
                                <a:pt x="119" y="210"/>
                              </a:lnTo>
                              <a:lnTo>
                                <a:pt x="120" y="211"/>
                              </a:lnTo>
                              <a:lnTo>
                                <a:pt x="121" y="212"/>
                              </a:lnTo>
                              <a:lnTo>
                                <a:pt x="121" y="212"/>
                              </a:lnTo>
                              <a:moveTo>
                                <a:pt x="122" y="215"/>
                              </a:moveTo>
                              <a:lnTo>
                                <a:pt x="123" y="216"/>
                              </a:lnTo>
                              <a:lnTo>
                                <a:pt x="123" y="217"/>
                              </a:lnTo>
                              <a:lnTo>
                                <a:pt x="124" y="218"/>
                              </a:lnTo>
                              <a:lnTo>
                                <a:pt x="124" y="218"/>
                              </a:lnTo>
                              <a:moveTo>
                                <a:pt x="125" y="221"/>
                              </a:moveTo>
                              <a:lnTo>
                                <a:pt x="126" y="221"/>
                              </a:lnTo>
                              <a:lnTo>
                                <a:pt x="126" y="222"/>
                              </a:lnTo>
                              <a:lnTo>
                                <a:pt x="127" y="223"/>
                              </a:lnTo>
                              <a:lnTo>
                                <a:pt x="127" y="223"/>
                              </a:lnTo>
                              <a:moveTo>
                                <a:pt x="128" y="226"/>
                              </a:moveTo>
                              <a:lnTo>
                                <a:pt x="129" y="227"/>
                              </a:lnTo>
                              <a:lnTo>
                                <a:pt x="129" y="228"/>
                              </a:lnTo>
                              <a:lnTo>
                                <a:pt x="130" y="229"/>
                              </a:lnTo>
                              <a:lnTo>
                                <a:pt x="130" y="229"/>
                              </a:lnTo>
                              <a:moveTo>
                                <a:pt x="131" y="232"/>
                              </a:moveTo>
                              <a:lnTo>
                                <a:pt x="132" y="233"/>
                              </a:lnTo>
                              <a:lnTo>
                                <a:pt x="133" y="234"/>
                              </a:lnTo>
                              <a:lnTo>
                                <a:pt x="134" y="235"/>
                              </a:lnTo>
                              <a:lnTo>
                                <a:pt x="134" y="235"/>
                              </a:lnTo>
                              <a:moveTo>
                                <a:pt x="135" y="238"/>
                              </a:moveTo>
                              <a:lnTo>
                                <a:pt x="136" y="239"/>
                              </a:lnTo>
                              <a:lnTo>
                                <a:pt x="136" y="240"/>
                              </a:lnTo>
                              <a:lnTo>
                                <a:pt x="137" y="241"/>
                              </a:lnTo>
                              <a:lnTo>
                                <a:pt x="137" y="241"/>
                              </a:lnTo>
                              <a:moveTo>
                                <a:pt x="138" y="244"/>
                              </a:moveTo>
                              <a:lnTo>
                                <a:pt x="139" y="245"/>
                              </a:lnTo>
                              <a:lnTo>
                                <a:pt x="140" y="246"/>
                              </a:lnTo>
                              <a:lnTo>
                                <a:pt x="140" y="247"/>
                              </a:lnTo>
                              <a:lnTo>
                                <a:pt x="140" y="247"/>
                              </a:lnTo>
                              <a:moveTo>
                                <a:pt x="142" y="250"/>
                              </a:moveTo>
                              <a:lnTo>
                                <a:pt x="142" y="251"/>
                              </a:lnTo>
                              <a:lnTo>
                                <a:pt x="143" y="252"/>
                              </a:lnTo>
                              <a:lnTo>
                                <a:pt x="143" y="253"/>
                              </a:lnTo>
                              <a:lnTo>
                                <a:pt x="143" y="253"/>
                              </a:lnTo>
                              <a:moveTo>
                                <a:pt x="145" y="256"/>
                              </a:moveTo>
                              <a:lnTo>
                                <a:pt x="146" y="257"/>
                              </a:lnTo>
                              <a:lnTo>
                                <a:pt x="147" y="258"/>
                              </a:lnTo>
                              <a:lnTo>
                                <a:pt x="147" y="259"/>
                              </a:lnTo>
                              <a:lnTo>
                                <a:pt x="147" y="259"/>
                              </a:lnTo>
                              <a:moveTo>
                                <a:pt x="149" y="262"/>
                              </a:moveTo>
                              <a:lnTo>
                                <a:pt x="149" y="263"/>
                              </a:lnTo>
                              <a:lnTo>
                                <a:pt x="150" y="264"/>
                              </a:lnTo>
                              <a:lnTo>
                                <a:pt x="150" y="265"/>
                              </a:lnTo>
                              <a:lnTo>
                                <a:pt x="150" y="265"/>
                              </a:lnTo>
                              <a:moveTo>
                                <a:pt x="152" y="268"/>
                              </a:moveTo>
                              <a:lnTo>
                                <a:pt x="153" y="269"/>
                              </a:lnTo>
                              <a:lnTo>
                                <a:pt x="153" y="270"/>
                              </a:lnTo>
                              <a:lnTo>
                                <a:pt x="154" y="271"/>
                              </a:lnTo>
                              <a:lnTo>
                                <a:pt x="154" y="271"/>
                              </a:lnTo>
                              <a:moveTo>
                                <a:pt x="155" y="274"/>
                              </a:moveTo>
                              <a:lnTo>
                                <a:pt x="156" y="275"/>
                              </a:lnTo>
                              <a:lnTo>
                                <a:pt x="156" y="276"/>
                              </a:lnTo>
                              <a:lnTo>
                                <a:pt x="157" y="277"/>
                              </a:lnTo>
                              <a:lnTo>
                                <a:pt x="157" y="277"/>
                              </a:lnTo>
                              <a:moveTo>
                                <a:pt x="159" y="280"/>
                              </a:moveTo>
                              <a:lnTo>
                                <a:pt x="160" y="281"/>
                              </a:lnTo>
                              <a:lnTo>
                                <a:pt x="160" y="282"/>
                              </a:lnTo>
                              <a:lnTo>
                                <a:pt x="161" y="283"/>
                              </a:lnTo>
                              <a:lnTo>
                                <a:pt x="161" y="283"/>
                              </a:lnTo>
                              <a:moveTo>
                                <a:pt x="162" y="286"/>
                              </a:moveTo>
                              <a:lnTo>
                                <a:pt x="163" y="287"/>
                              </a:lnTo>
                              <a:lnTo>
                                <a:pt x="163" y="288"/>
                              </a:lnTo>
                              <a:lnTo>
                                <a:pt x="164" y="289"/>
                              </a:lnTo>
                              <a:lnTo>
                                <a:pt x="164" y="289"/>
                              </a:lnTo>
                              <a:moveTo>
                                <a:pt x="166" y="292"/>
                              </a:moveTo>
                              <a:lnTo>
                                <a:pt x="166" y="293"/>
                              </a:lnTo>
                              <a:lnTo>
                                <a:pt x="167" y="294"/>
                              </a:lnTo>
                              <a:lnTo>
                                <a:pt x="167" y="295"/>
                              </a:lnTo>
                              <a:lnTo>
                                <a:pt x="167" y="295"/>
                              </a:lnTo>
                              <a:moveTo>
                                <a:pt x="169" y="298"/>
                              </a:moveTo>
                              <a:lnTo>
                                <a:pt x="169" y="299"/>
                              </a:lnTo>
                              <a:lnTo>
                                <a:pt x="170" y="300"/>
                              </a:lnTo>
                              <a:lnTo>
                                <a:pt x="170" y="301"/>
                              </a:lnTo>
                              <a:lnTo>
                                <a:pt x="170" y="301"/>
                              </a:lnTo>
                              <a:moveTo>
                                <a:pt x="173" y="304"/>
                              </a:moveTo>
                              <a:lnTo>
                                <a:pt x="173" y="305"/>
                              </a:lnTo>
                              <a:lnTo>
                                <a:pt x="174" y="306"/>
                              </a:lnTo>
                              <a:lnTo>
                                <a:pt x="174" y="307"/>
                              </a:lnTo>
                              <a:lnTo>
                                <a:pt x="174" y="307"/>
                              </a:lnTo>
                              <a:moveTo>
                                <a:pt x="176" y="310"/>
                              </a:moveTo>
                              <a:lnTo>
                                <a:pt x="176" y="311"/>
                              </a:lnTo>
                              <a:lnTo>
                                <a:pt x="177" y="312"/>
                              </a:lnTo>
                              <a:lnTo>
                                <a:pt x="177" y="313"/>
                              </a:lnTo>
                              <a:lnTo>
                                <a:pt x="177" y="313"/>
                              </a:lnTo>
                              <a:moveTo>
                                <a:pt x="179" y="315"/>
                              </a:moveTo>
                              <a:lnTo>
                                <a:pt x="179" y="316"/>
                              </a:lnTo>
                              <a:lnTo>
                                <a:pt x="180" y="317"/>
                              </a:lnTo>
                              <a:lnTo>
                                <a:pt x="180" y="318"/>
                              </a:lnTo>
                              <a:lnTo>
                                <a:pt x="180" y="318"/>
                              </a:lnTo>
                              <a:moveTo>
                                <a:pt x="182" y="321"/>
                              </a:moveTo>
                              <a:lnTo>
                                <a:pt x="182" y="322"/>
                              </a:lnTo>
                              <a:lnTo>
                                <a:pt x="183" y="323"/>
                              </a:lnTo>
                              <a:lnTo>
                                <a:pt x="183" y="324"/>
                              </a:lnTo>
                              <a:lnTo>
                                <a:pt x="183" y="324"/>
                              </a:lnTo>
                              <a:moveTo>
                                <a:pt x="186" y="327"/>
                              </a:moveTo>
                              <a:lnTo>
                                <a:pt x="186" y="328"/>
                              </a:lnTo>
                              <a:lnTo>
                                <a:pt x="187" y="329"/>
                              </a:lnTo>
                              <a:lnTo>
                                <a:pt x="187" y="330"/>
                              </a:lnTo>
                              <a:lnTo>
                                <a:pt x="187" y="330"/>
                              </a:lnTo>
                              <a:moveTo>
                                <a:pt x="189" y="333"/>
                              </a:moveTo>
                              <a:lnTo>
                                <a:pt x="189" y="334"/>
                              </a:lnTo>
                              <a:lnTo>
                                <a:pt x="190" y="335"/>
                              </a:lnTo>
                              <a:lnTo>
                                <a:pt x="190" y="336"/>
                              </a:lnTo>
                              <a:lnTo>
                                <a:pt x="190" y="336"/>
                              </a:lnTo>
                              <a:moveTo>
                                <a:pt x="192" y="338"/>
                              </a:moveTo>
                              <a:lnTo>
                                <a:pt x="192" y="339"/>
                              </a:lnTo>
                              <a:lnTo>
                                <a:pt x="193" y="340"/>
                              </a:lnTo>
                              <a:lnTo>
                                <a:pt x="193" y="341"/>
                              </a:lnTo>
                              <a:lnTo>
                                <a:pt x="193" y="341"/>
                              </a:lnTo>
                              <a:moveTo>
                                <a:pt x="195" y="344"/>
                              </a:moveTo>
                              <a:lnTo>
                                <a:pt x="195" y="345"/>
                              </a:lnTo>
                              <a:lnTo>
                                <a:pt x="196" y="346"/>
                              </a:lnTo>
                              <a:lnTo>
                                <a:pt x="196" y="347"/>
                              </a:lnTo>
                              <a:lnTo>
                                <a:pt x="196" y="347"/>
                              </a:lnTo>
                              <a:moveTo>
                                <a:pt x="198" y="350"/>
                              </a:moveTo>
                              <a:lnTo>
                                <a:pt x="199" y="350"/>
                              </a:lnTo>
                              <a:lnTo>
                                <a:pt x="199" y="351"/>
                              </a:lnTo>
                              <a:lnTo>
                                <a:pt x="200" y="352"/>
                              </a:lnTo>
                              <a:lnTo>
                                <a:pt x="200" y="352"/>
                              </a:lnTo>
                              <a:moveTo>
                                <a:pt x="201" y="355"/>
                              </a:moveTo>
                              <a:lnTo>
                                <a:pt x="202" y="356"/>
                              </a:lnTo>
                              <a:lnTo>
                                <a:pt x="202" y="357"/>
                              </a:lnTo>
                              <a:lnTo>
                                <a:pt x="203" y="358"/>
                              </a:lnTo>
                              <a:lnTo>
                                <a:pt x="203" y="358"/>
                              </a:lnTo>
                              <a:moveTo>
                                <a:pt x="204" y="361"/>
                              </a:moveTo>
                              <a:lnTo>
                                <a:pt x="205" y="361"/>
                              </a:lnTo>
                              <a:lnTo>
                                <a:pt x="205" y="362"/>
                              </a:lnTo>
                              <a:lnTo>
                                <a:pt x="206" y="363"/>
                              </a:lnTo>
                              <a:lnTo>
                                <a:pt x="206" y="363"/>
                              </a:lnTo>
                              <a:moveTo>
                                <a:pt x="207" y="366"/>
                              </a:moveTo>
                              <a:lnTo>
                                <a:pt x="208" y="367"/>
                              </a:lnTo>
                              <a:lnTo>
                                <a:pt x="208" y="368"/>
                              </a:lnTo>
                              <a:lnTo>
                                <a:pt x="209" y="369"/>
                              </a:lnTo>
                              <a:lnTo>
                                <a:pt x="209" y="369"/>
                              </a:lnTo>
                              <a:moveTo>
                                <a:pt x="211" y="372"/>
                              </a:moveTo>
                              <a:lnTo>
                                <a:pt x="211" y="373"/>
                              </a:lnTo>
                              <a:lnTo>
                                <a:pt x="212" y="373"/>
                              </a:lnTo>
                              <a:lnTo>
                                <a:pt x="212" y="374"/>
                              </a:lnTo>
                              <a:lnTo>
                                <a:pt x="213" y="375"/>
                              </a:lnTo>
                              <a:lnTo>
                                <a:pt x="213" y="375"/>
                              </a:lnTo>
                              <a:moveTo>
                                <a:pt x="214" y="378"/>
                              </a:moveTo>
                              <a:lnTo>
                                <a:pt x="215" y="379"/>
                              </a:lnTo>
                              <a:lnTo>
                                <a:pt x="215" y="380"/>
                              </a:lnTo>
                              <a:lnTo>
                                <a:pt x="216" y="381"/>
                              </a:lnTo>
                              <a:lnTo>
                                <a:pt x="216" y="381"/>
                              </a:lnTo>
                              <a:moveTo>
                                <a:pt x="217" y="384"/>
                              </a:moveTo>
                              <a:lnTo>
                                <a:pt x="218" y="385"/>
                              </a:lnTo>
                              <a:lnTo>
                                <a:pt x="219" y="386"/>
                              </a:lnTo>
                              <a:lnTo>
                                <a:pt x="219" y="387"/>
                              </a:lnTo>
                              <a:lnTo>
                                <a:pt x="219" y="387"/>
                              </a:lnTo>
                              <a:moveTo>
                                <a:pt x="221" y="390"/>
                              </a:moveTo>
                              <a:lnTo>
                                <a:pt x="221" y="391"/>
                              </a:lnTo>
                              <a:lnTo>
                                <a:pt x="222" y="392"/>
                              </a:lnTo>
                              <a:lnTo>
                                <a:pt x="222" y="393"/>
                              </a:lnTo>
                              <a:lnTo>
                                <a:pt x="222" y="393"/>
                              </a:lnTo>
                              <a:moveTo>
                                <a:pt x="224" y="396"/>
                              </a:moveTo>
                              <a:lnTo>
                                <a:pt x="225" y="396"/>
                              </a:lnTo>
                              <a:lnTo>
                                <a:pt x="225" y="397"/>
                              </a:lnTo>
                              <a:lnTo>
                                <a:pt x="226" y="398"/>
                              </a:lnTo>
                              <a:lnTo>
                                <a:pt x="226" y="398"/>
                              </a:lnTo>
                              <a:moveTo>
                                <a:pt x="227" y="401"/>
                              </a:moveTo>
                              <a:lnTo>
                                <a:pt x="228" y="402"/>
                              </a:lnTo>
                              <a:lnTo>
                                <a:pt x="228" y="403"/>
                              </a:lnTo>
                              <a:lnTo>
                                <a:pt x="229" y="404"/>
                              </a:lnTo>
                              <a:lnTo>
                                <a:pt x="229" y="404"/>
                              </a:lnTo>
                              <a:moveTo>
                                <a:pt x="230" y="407"/>
                              </a:moveTo>
                              <a:lnTo>
                                <a:pt x="231" y="408"/>
                              </a:lnTo>
                              <a:lnTo>
                                <a:pt x="232" y="409"/>
                              </a:lnTo>
                              <a:lnTo>
                                <a:pt x="232" y="410"/>
                              </a:lnTo>
                              <a:lnTo>
                                <a:pt x="232" y="410"/>
                              </a:lnTo>
                              <a:moveTo>
                                <a:pt x="234" y="413"/>
                              </a:moveTo>
                              <a:lnTo>
                                <a:pt x="234" y="414"/>
                              </a:lnTo>
                              <a:lnTo>
                                <a:pt x="235" y="415"/>
                              </a:lnTo>
                              <a:lnTo>
                                <a:pt x="235" y="416"/>
                              </a:lnTo>
                              <a:lnTo>
                                <a:pt x="235" y="416"/>
                              </a:lnTo>
                              <a:moveTo>
                                <a:pt x="237" y="419"/>
                              </a:moveTo>
                              <a:lnTo>
                                <a:pt x="238" y="420"/>
                              </a:lnTo>
                              <a:lnTo>
                                <a:pt x="239" y="421"/>
                              </a:lnTo>
                              <a:lnTo>
                                <a:pt x="239" y="422"/>
                              </a:lnTo>
                              <a:lnTo>
                                <a:pt x="239" y="422"/>
                              </a:lnTo>
                              <a:moveTo>
                                <a:pt x="241" y="425"/>
                              </a:moveTo>
                              <a:lnTo>
                                <a:pt x="241" y="426"/>
                              </a:lnTo>
                              <a:lnTo>
                                <a:pt x="242" y="427"/>
                              </a:lnTo>
                              <a:lnTo>
                                <a:pt x="242" y="428"/>
                              </a:lnTo>
                              <a:lnTo>
                                <a:pt x="242" y="428"/>
                              </a:lnTo>
                              <a:moveTo>
                                <a:pt x="244" y="431"/>
                              </a:moveTo>
                              <a:lnTo>
                                <a:pt x="245" y="432"/>
                              </a:lnTo>
                              <a:lnTo>
                                <a:pt x="245" y="433"/>
                              </a:lnTo>
                              <a:lnTo>
                                <a:pt x="246" y="434"/>
                              </a:lnTo>
                              <a:lnTo>
                                <a:pt x="246" y="434"/>
                              </a:lnTo>
                              <a:moveTo>
                                <a:pt x="247" y="437"/>
                              </a:moveTo>
                              <a:lnTo>
                                <a:pt x="248" y="438"/>
                              </a:lnTo>
                              <a:lnTo>
                                <a:pt x="249" y="439"/>
                              </a:lnTo>
                              <a:lnTo>
                                <a:pt x="249" y="440"/>
                              </a:lnTo>
                              <a:lnTo>
                                <a:pt x="249" y="440"/>
                              </a:lnTo>
                              <a:moveTo>
                                <a:pt x="251" y="443"/>
                              </a:moveTo>
                              <a:lnTo>
                                <a:pt x="252" y="444"/>
                              </a:lnTo>
                              <a:lnTo>
                                <a:pt x="252" y="445"/>
                              </a:lnTo>
                              <a:lnTo>
                                <a:pt x="253" y="446"/>
                              </a:lnTo>
                              <a:lnTo>
                                <a:pt x="253" y="446"/>
                              </a:lnTo>
                              <a:moveTo>
                                <a:pt x="254" y="449"/>
                              </a:moveTo>
                              <a:lnTo>
                                <a:pt x="255" y="450"/>
                              </a:lnTo>
                              <a:lnTo>
                                <a:pt x="255" y="451"/>
                              </a:lnTo>
                              <a:lnTo>
                                <a:pt x="256" y="452"/>
                              </a:lnTo>
                              <a:lnTo>
                                <a:pt x="256" y="452"/>
                              </a:lnTo>
                              <a:moveTo>
                                <a:pt x="257" y="455"/>
                              </a:moveTo>
                              <a:lnTo>
                                <a:pt x="258" y="455"/>
                              </a:lnTo>
                              <a:lnTo>
                                <a:pt x="258" y="456"/>
                              </a:lnTo>
                              <a:lnTo>
                                <a:pt x="259" y="457"/>
                              </a:lnTo>
                              <a:lnTo>
                                <a:pt x="259" y="457"/>
                              </a:lnTo>
                            </a:path>
                          </a:pathLst>
                        </a:custGeom>
                        <a:noFill/>
                        <a:ln w="6350" cap="rnd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vert="horz" wrap="square" lIns="91440" tIns="45720" rIns="91440" bIns="4572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6E8AFA8B" id="Freeform 136" o:spid="_x0000_s1026" style="position:absolute;margin-left:166.45pt;margin-top:46.5pt;width:123.35pt;height:217.6pt;z-index:2521528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coordsize="259,45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" path="m3,5l4,6,5,7r,1l5,8t2,3l8,12r,1l9,14r,m10,17r1,1l11,19r1,1l12,20t1,3l14,23r,1l15,25r,m16,28r1,1l18,30r,1l18,31t2,3l20,35r1,l21,36r1,1l22,37t1,3l24,41r,1l25,43r,m26,46r1,l27,47r1,1l28,48t1,3l30,52r1,1l31,54r,m33,57r,1l34,58r,1l35,60r,m36,63r1,1l37,65r1,1l38,66t1,3l40,70r1,1l41,72r,m43,75r1,1l44,77r1,1l45,78t1,3l47,81r,1l48,83r,m49,86r1,1l50,88r1,1l51,89t1,3l53,93r1,1l54,95r,m56,98r1,1l57,100r1,1l58,101t1,3l60,105r1,1l61,107r,m63,110r,1l64,112r,1l64,113t2,3l67,117r,1l68,119r,m70,122r,1l71,124r,1l71,125t2,3l74,129r,1l75,131r,m76,134r1,1l77,136r1,1l78,137t1,3l80,140r,1l81,142r,m83,145r,1l84,147r,1l84,148t2,3l87,152r,1l88,154r,m89,157r1,1l90,159r1,1l91,160t1,3l93,163r,1l94,165r,m96,168r,1l97,170r,1l97,171t2,3l99,175r1,l100,176r1,1l101,177t1,3l103,181r,1l104,183r,m105,186r1,l106,187r1,1l107,188t2,3l109,192r1,1l110,194r,m112,197r,1l113,198r,1l114,200r,m115,203r1,1l116,205r1,1l117,206t1,3l119,210r1,1l121,212r,m122,215r1,1l123,217r1,1l124,218t1,3l126,221r,1l127,223r,m128,226r1,1l129,228r1,1l130,229t1,3l132,233r1,1l134,235r,m135,238r1,1l136,240r1,1l137,241t1,3l139,245r1,1l140,247r,m142,250r,1l143,252r,1l143,253t2,3l146,257r1,1l147,259r,m149,262r,1l150,264r,1l150,265t2,3l153,269r,1l154,271r,m155,274r1,1l156,276r1,1l157,277t2,3l160,281r,1l161,283r,m162,286r1,1l163,288r1,1l164,289t2,3l166,293r1,1l167,295r,m169,298r,1l170,300r,1l170,301t3,3l173,305r1,1l174,307r,m176,310r,1l177,312r,1l177,313t2,2l179,316r1,1l180,318r,m182,321r,1l183,323r,1l183,324t3,3l186,328r1,1l187,330r,m189,333r,1l190,335r,1l190,336t2,2l192,339r1,1l193,341r,m195,344r,1l196,346r,1l196,347t2,3l199,350r,1l200,352r,m201,355r1,1l202,357r1,1l203,358t1,3l205,361r,1l206,363r,m207,366r1,1l208,368r1,1l209,369t2,3l211,373r1,l212,374r1,1l213,375t1,3l215,379r,1l216,381r,m217,384r1,1l219,386r,1l219,387t2,3l221,391r1,1l222,393r,m224,396r1,l225,397r1,1l226,398t1,3l228,402r,1l229,404r,m230,407r1,1l232,409r,1l232,410t2,3l234,414r1,1l235,416r,m237,419r1,1l239,421r,1l239,422t2,3l241,426r1,1l242,428r,m244,431r1,1l245,433r1,1l246,434t1,3l248,438r1,1l249,440r,m251,443r1,1l252,445r1,1l253,446t1,3l255,450r,1l256,452r,m257,455r1,l258,456r1,1l259,457e" filled="f" strokeweight=".5pt">
                <v:stroke endcap="round"/>
                <v:path arrowok="t" o:connecttype="custom" o:connectlocs="24194,36203;54436,84474;78630,138779;108872,181017;133066,223254;157259,277559;187502,319796;211695,362033;235889,416338;266131,464609;290325,500813;320567,561151;350809,609423;381051,663728;405245,711999;429439,754236;465730,814575;489923,856812;520166,911117;544359,959388;568553,995591;598795,1055930;622989,1098167;647183,1134371;677425,1194710;701619,1236947;731861,1279184;762103,1333489;786297,1381760;816539,1436065;846781,1484336;864926,1526573;901217,1586912;931459,1635183;961701,1689488;985895,1737759;1010089,1779997;1046379,1840335;1070573,1888606;1100815,1936878;1131058,1985149;1149203,2027386;1179445,2081691;1209687,2123928;1233881,2178233;1258075,2220470;1288317,2262707;1312511,2317012;1342753,2365283;1366947,2401487;1397189,2461826;1421383,2510097;1457673,2564402;1481867,2612673;1506061,2654910;1542351,2715249;1566545,2757486" o:connectangles="0,0,0,0,0,0,0,0,0,0,0,0,0,0,0,0,0,0,0,0,0,0,0,0,0,0,0,0,0,0,0,0,0,0,0,0,0,0,0,0,0,0,0,0,0,0,0,0,0,0,0,0,0,0,0,0,0"/>
                <o:lock v:ext="edit" verticies="t"/>
                <w10:wrap type="square"/>
              </v:shape>
            </w:pict>
          </mc:Fallback>
        </mc:AlternateContent>
      </w:r>
    </w:p>
    <w:p w14:paraId="6D60B39F" w14:textId="17DBA07E" w:rsidR="00EC3FDF" w:rsidRPr="002D199A" w:rsidRDefault="00EC3FDF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5FA8C249" w14:textId="393DB1AB" w:rsidR="000F2F8B" w:rsidRPr="002D199A" w:rsidRDefault="000F2F8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0ED5BC06" w14:textId="0240F50C" w:rsidR="000F2F8B" w:rsidRPr="002D199A" w:rsidRDefault="000F2F8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11056DF5" w14:textId="3BE8C0CF" w:rsidR="000F2F8B" w:rsidRPr="002D199A" w:rsidRDefault="000F2F8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6B399E96" w14:textId="7A5E30E1" w:rsidR="000F2F8B" w:rsidRPr="002D199A" w:rsidRDefault="000F2F8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0A8625EC" w14:textId="61410C84" w:rsidR="000F2F8B" w:rsidRPr="002D199A" w:rsidRDefault="000F2F8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178A189F" w14:textId="1F7A8C4D" w:rsidR="000F2F8B" w:rsidRPr="002D199A" w:rsidRDefault="000F2F8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3B651A46" w14:textId="418C3CF6" w:rsidR="000F2F8B" w:rsidRPr="002D199A" w:rsidRDefault="000F2F8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3C0B78A4" w14:textId="0C5DCE9A" w:rsidR="000F2F8B" w:rsidRPr="002D199A" w:rsidRDefault="000F2F8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05CBAF8F" w14:textId="1A1ACD5A" w:rsidR="000F2F8B" w:rsidRPr="002D199A" w:rsidRDefault="000F2F8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1144B922" w14:textId="256BF249" w:rsidR="000F2F8B" w:rsidRDefault="000F2F8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3E0ACE76" w14:textId="5BE11345" w:rsidR="006D53C8" w:rsidRPr="006D53C8" w:rsidRDefault="006D53C8" w:rsidP="006D53C8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6D53C8">
        <w:rPr>
          <w:rFonts w:ascii="Book Antiqua" w:hAnsi="Book Antiqua"/>
          <w:b/>
          <w:sz w:val="24"/>
          <w:szCs w:val="24"/>
        </w:rPr>
        <w:t>Figure 4 Funnel plot of post-</w:t>
      </w:r>
      <w:r w:rsidRPr="006D53C8">
        <w:rPr>
          <w:rFonts w:ascii="Book Antiqua" w:hAnsi="Book Antiqua" w:cs="Times New Roman"/>
          <w:b/>
          <w:sz w:val="24"/>
          <w:szCs w:val="24"/>
        </w:rPr>
        <w:t xml:space="preserve">endoscopic retrograde cholangiopancreatography </w:t>
      </w:r>
      <w:r w:rsidRPr="006D53C8">
        <w:rPr>
          <w:rFonts w:ascii="Book Antiqua" w:hAnsi="Book Antiqua"/>
          <w:b/>
          <w:sz w:val="24"/>
          <w:szCs w:val="24"/>
        </w:rPr>
        <w:t>pancreatitis occurrence.</w:t>
      </w:r>
    </w:p>
    <w:p w14:paraId="34E13068" w14:textId="77777777" w:rsidR="006D53C8" w:rsidRPr="006D53C8" w:rsidRDefault="006D53C8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588D3181" w14:textId="16E71941" w:rsidR="000F2F8B" w:rsidRPr="002D199A" w:rsidRDefault="000F2F8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3AC09AFF" w14:textId="0062A624" w:rsidR="000F2F8B" w:rsidRPr="002D199A" w:rsidRDefault="000F2F8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638C6D72" w14:textId="2F2EE458" w:rsidR="000F2F8B" w:rsidRPr="002D199A" w:rsidRDefault="000F2F8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34FAC8D4" w14:textId="73529437" w:rsidR="000F2F8B" w:rsidRPr="002D199A" w:rsidRDefault="000F2F8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420CE5A3" w14:textId="09B61D48" w:rsidR="000F2F8B" w:rsidRPr="002D199A" w:rsidRDefault="000F2F8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A8E001D" w14:textId="6C4EF262" w:rsidR="000F2F8B" w:rsidRPr="002D199A" w:rsidRDefault="000F2F8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BB587F9" w14:textId="151AA9F7" w:rsidR="000F2F8B" w:rsidRPr="002D199A" w:rsidRDefault="000F2F8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3AF72F63" w14:textId="2D2900F7" w:rsidR="000F2F8B" w:rsidRPr="002D199A" w:rsidRDefault="000F2F8B" w:rsidP="00AF0A7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4B11F1CE" w14:textId="40C4369F" w:rsidR="00871B21" w:rsidRPr="00453263" w:rsidRDefault="007727C8" w:rsidP="00AF0A7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453263">
        <w:rPr>
          <w:rFonts w:ascii="Book Antiqua" w:eastAsia="MS Mincho" w:hAnsi="Book Antiqua" w:cs="Times New Roman"/>
          <w:b/>
          <w:sz w:val="24"/>
          <w:szCs w:val="24"/>
        </w:rPr>
        <w:lastRenderedPageBreak/>
        <w:t>Table 1</w:t>
      </w:r>
      <w:r w:rsidRPr="00453263">
        <w:rPr>
          <w:rFonts w:ascii="Book Antiqua" w:hAnsi="Book Antiqua"/>
          <w:b/>
          <w:sz w:val="24"/>
          <w:szCs w:val="24"/>
        </w:rPr>
        <w:t xml:space="preserve"> Patient characteristics of selected studies</w:t>
      </w:r>
    </w:p>
    <w:tbl>
      <w:tblPr>
        <w:tblStyle w:val="a8"/>
        <w:tblW w:w="11340" w:type="dxa"/>
        <w:tblInd w:w="-141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08"/>
        <w:gridCol w:w="991"/>
        <w:gridCol w:w="728"/>
        <w:gridCol w:w="992"/>
        <w:gridCol w:w="709"/>
        <w:gridCol w:w="992"/>
        <w:gridCol w:w="851"/>
        <w:gridCol w:w="992"/>
        <w:gridCol w:w="2977"/>
      </w:tblGrid>
      <w:tr w:rsidR="008C2B1A" w:rsidRPr="008C2B1A" w14:paraId="4B2ECEC3" w14:textId="77777777" w:rsidTr="00D13FCB">
        <w:tc>
          <w:tcPr>
            <w:tcW w:w="2108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0A765962" w14:textId="05B14BDF" w:rsidR="008C2B1A" w:rsidRPr="008C2B1A" w:rsidRDefault="008C2B1A" w:rsidP="00AF0A7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8C2B1A">
              <w:rPr>
                <w:rFonts w:ascii="Book Antiqua" w:hAnsi="Book Antiqua"/>
                <w:b/>
                <w:sz w:val="24"/>
                <w:szCs w:val="24"/>
              </w:rPr>
              <w:t>Ref.</w:t>
            </w:r>
          </w:p>
        </w:tc>
        <w:tc>
          <w:tcPr>
            <w:tcW w:w="991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794FCD81" w14:textId="44351A6E" w:rsidR="008C2B1A" w:rsidRPr="008C2B1A" w:rsidRDefault="008C2B1A" w:rsidP="00AF0A7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8C2B1A">
              <w:rPr>
                <w:rFonts w:ascii="Book Antiqua" w:hAnsi="Book Antiqua"/>
                <w:b/>
                <w:sz w:val="24"/>
                <w:szCs w:val="24"/>
              </w:rPr>
              <w:t>Country</w:t>
            </w:r>
          </w:p>
        </w:tc>
        <w:tc>
          <w:tcPr>
            <w:tcW w:w="1720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58BC3F4" w14:textId="77777777" w:rsidR="008C2B1A" w:rsidRPr="008C2B1A" w:rsidRDefault="008C2B1A" w:rsidP="00AF0A7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8C2B1A">
              <w:rPr>
                <w:rFonts w:ascii="Book Antiqua" w:hAnsi="Book Antiqua"/>
                <w:b/>
                <w:sz w:val="24"/>
                <w:szCs w:val="24"/>
              </w:rPr>
              <w:t>Sample number</w:t>
            </w:r>
          </w:p>
        </w:tc>
        <w:tc>
          <w:tcPr>
            <w:tcW w:w="1701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DE9254E" w14:textId="77777777" w:rsidR="008C2B1A" w:rsidRPr="008C2B1A" w:rsidRDefault="008C2B1A" w:rsidP="00AF0A7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8C2B1A">
              <w:rPr>
                <w:rFonts w:ascii="Book Antiqua" w:hAnsi="Book Antiqua"/>
                <w:b/>
                <w:sz w:val="24"/>
                <w:szCs w:val="24"/>
              </w:rPr>
              <w:t>Mean age</w:t>
            </w:r>
          </w:p>
        </w:tc>
        <w:tc>
          <w:tcPr>
            <w:tcW w:w="1843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4490DFB" w14:textId="56FD8244" w:rsidR="008C2B1A" w:rsidRPr="008C2B1A" w:rsidRDefault="008C2B1A" w:rsidP="00AF0A7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8C2B1A">
              <w:rPr>
                <w:rFonts w:ascii="Book Antiqua" w:hAnsi="Book Antiqua"/>
                <w:b/>
                <w:sz w:val="24"/>
                <w:szCs w:val="24"/>
              </w:rPr>
              <w:t>Sex (male/female)</w:t>
            </w:r>
          </w:p>
        </w:tc>
        <w:tc>
          <w:tcPr>
            <w:tcW w:w="2977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11AA3E90" w14:textId="1ED01083" w:rsidR="008C2B1A" w:rsidRPr="008C2B1A" w:rsidRDefault="008C2B1A" w:rsidP="00AF0A7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8C2B1A">
              <w:rPr>
                <w:rFonts w:ascii="Book Antiqua" w:hAnsi="Book Antiqua"/>
                <w:b/>
                <w:sz w:val="24"/>
                <w:szCs w:val="24"/>
              </w:rPr>
              <w:t>Patients</w:t>
            </w:r>
          </w:p>
        </w:tc>
      </w:tr>
      <w:tr w:rsidR="008C2B1A" w:rsidRPr="008C2B1A" w14:paraId="20597F98" w14:textId="77777777" w:rsidTr="00D13FCB">
        <w:tc>
          <w:tcPr>
            <w:tcW w:w="2108" w:type="dxa"/>
            <w:vMerge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DBEEE5F" w14:textId="09EDDFD9" w:rsidR="008C2B1A" w:rsidRPr="008C2B1A" w:rsidRDefault="008C2B1A" w:rsidP="00AF0A7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</w:p>
        </w:tc>
        <w:tc>
          <w:tcPr>
            <w:tcW w:w="991" w:type="dxa"/>
            <w:vMerge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0CBA30F" w14:textId="1DCFB3E5" w:rsidR="008C2B1A" w:rsidRPr="008C2B1A" w:rsidRDefault="008C2B1A" w:rsidP="00AF0A7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F3B232F" w14:textId="77777777" w:rsidR="008C2B1A" w:rsidRPr="008C2B1A" w:rsidRDefault="008C2B1A" w:rsidP="00AF0A7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8C2B1A">
              <w:rPr>
                <w:rFonts w:ascii="Book Antiqua" w:hAnsi="Book Antiqua"/>
                <w:b/>
                <w:sz w:val="24"/>
                <w:szCs w:val="24"/>
              </w:rPr>
              <w:t>Stent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AC18669" w14:textId="77777777" w:rsidR="008C2B1A" w:rsidRPr="008C2B1A" w:rsidRDefault="008C2B1A" w:rsidP="00AF0A7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8C2B1A">
              <w:rPr>
                <w:rFonts w:ascii="Book Antiqua" w:hAnsi="Book Antiqua"/>
                <w:b/>
                <w:sz w:val="24"/>
                <w:szCs w:val="24"/>
              </w:rPr>
              <w:t>No stent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D4E424D" w14:textId="77777777" w:rsidR="008C2B1A" w:rsidRPr="008C2B1A" w:rsidRDefault="008C2B1A" w:rsidP="00AF0A7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8C2B1A">
              <w:rPr>
                <w:rFonts w:ascii="Book Antiqua" w:hAnsi="Book Antiqua"/>
                <w:b/>
                <w:sz w:val="24"/>
                <w:szCs w:val="24"/>
              </w:rPr>
              <w:t>Stent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E523F2B" w14:textId="77777777" w:rsidR="008C2B1A" w:rsidRPr="008C2B1A" w:rsidRDefault="008C2B1A" w:rsidP="00AF0A7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8C2B1A">
              <w:rPr>
                <w:rFonts w:ascii="Book Antiqua" w:hAnsi="Book Antiqua"/>
                <w:b/>
                <w:sz w:val="24"/>
                <w:szCs w:val="24"/>
              </w:rPr>
              <w:t>No stent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44E1B21" w14:textId="77777777" w:rsidR="008C2B1A" w:rsidRPr="008C2B1A" w:rsidRDefault="008C2B1A" w:rsidP="00AF0A7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8C2B1A">
              <w:rPr>
                <w:rFonts w:ascii="Book Antiqua" w:hAnsi="Book Antiqua"/>
                <w:b/>
                <w:sz w:val="24"/>
                <w:szCs w:val="24"/>
              </w:rPr>
              <w:t>Stent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37397E7" w14:textId="77777777" w:rsidR="008C2B1A" w:rsidRPr="008C2B1A" w:rsidRDefault="008C2B1A" w:rsidP="00AF0A7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8C2B1A">
              <w:rPr>
                <w:rFonts w:ascii="Book Antiqua" w:hAnsi="Book Antiqua"/>
                <w:b/>
                <w:sz w:val="24"/>
                <w:szCs w:val="24"/>
              </w:rPr>
              <w:t>No stent</w:t>
            </w:r>
          </w:p>
        </w:tc>
        <w:tc>
          <w:tcPr>
            <w:tcW w:w="2977" w:type="dxa"/>
            <w:vMerge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4976DBB" w14:textId="4FC0497D" w:rsidR="008C2B1A" w:rsidRPr="008C2B1A" w:rsidRDefault="008C2B1A" w:rsidP="00AF0A7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</w:p>
        </w:tc>
      </w:tr>
      <w:tr w:rsidR="00453263" w:rsidRPr="002D199A" w14:paraId="4620D880" w14:textId="77777777" w:rsidTr="00D13FCB">
        <w:tc>
          <w:tcPr>
            <w:tcW w:w="2108" w:type="dxa"/>
            <w:tcBorders>
              <w:top w:val="single" w:sz="4" w:space="0" w:color="auto"/>
            </w:tcBorders>
            <w:hideMark/>
          </w:tcPr>
          <w:p w14:paraId="2480A9D6" w14:textId="488220C2" w:rsidR="00453263" w:rsidRPr="002D199A" w:rsidRDefault="00453263" w:rsidP="00453263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2D199A">
              <w:rPr>
                <w:rFonts w:ascii="Book Antiqua" w:hAnsi="Book Antiqua"/>
                <w:sz w:val="24"/>
                <w:szCs w:val="24"/>
              </w:rPr>
              <w:t>Smithline</w:t>
            </w:r>
            <w:proofErr w:type="spellEnd"/>
            <w:r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45326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Pr="002D199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      </w:fldChar>
            </w:r>
            <w:r w:rsidRPr="002D199A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Pr="002D199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      </w:fldChar>
            </w:r>
            <w:r w:rsidRPr="002D199A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Pr="002D199A">
              <w:rPr>
                <w:rFonts w:ascii="Book Antiqua" w:hAnsi="Book Antiqua"/>
                <w:sz w:val="24"/>
                <w:szCs w:val="24"/>
              </w:rPr>
            </w:r>
            <w:r w:rsidRPr="002D199A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2D199A">
              <w:rPr>
                <w:rFonts w:ascii="Book Antiqua" w:hAnsi="Book Antiqua"/>
                <w:sz w:val="24"/>
                <w:szCs w:val="24"/>
              </w:rPr>
            </w:r>
            <w:r w:rsidRPr="002D199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2D199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55" w:tooltip="Smithline, 1993 #1511" w:history="1">
              <w:r w:rsidRPr="002D199A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55</w:t>
              </w:r>
            </w:hyperlink>
            <w:r w:rsidRPr="002D199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2D199A">
              <w:rPr>
                <w:rFonts w:ascii="Book Antiqua" w:hAnsi="Book Antiqua"/>
                <w:sz w:val="24"/>
                <w:szCs w:val="24"/>
              </w:rPr>
              <w:fldChar w:fldCharType="end"/>
            </w:r>
            <w:r>
              <w:rPr>
                <w:rFonts w:ascii="Book Antiqua" w:hAnsi="Book Antiqua"/>
                <w:sz w:val="24"/>
                <w:szCs w:val="24"/>
              </w:rPr>
              <w:t>,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1993</w:t>
            </w:r>
          </w:p>
        </w:tc>
        <w:tc>
          <w:tcPr>
            <w:tcW w:w="991" w:type="dxa"/>
            <w:tcBorders>
              <w:top w:val="single" w:sz="4" w:space="0" w:color="auto"/>
            </w:tcBorders>
            <w:hideMark/>
          </w:tcPr>
          <w:p w14:paraId="77003262" w14:textId="3EF54A3A" w:rsidR="00453263" w:rsidRPr="002D199A" w:rsidRDefault="00453263" w:rsidP="00453263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CB40D0">
              <w:rPr>
                <w:rFonts w:ascii="Book Antiqua" w:hAnsi="Book Antiqua"/>
                <w:sz w:val="24"/>
                <w:szCs w:val="24"/>
              </w:rPr>
              <w:t>UnitedStates</w:t>
            </w:r>
            <w:proofErr w:type="spellEnd"/>
          </w:p>
        </w:tc>
        <w:tc>
          <w:tcPr>
            <w:tcW w:w="728" w:type="dxa"/>
            <w:tcBorders>
              <w:top w:val="single" w:sz="4" w:space="0" w:color="auto"/>
            </w:tcBorders>
            <w:hideMark/>
          </w:tcPr>
          <w:p w14:paraId="5D99C9EB" w14:textId="77777777" w:rsidR="00453263" w:rsidRPr="002D199A" w:rsidRDefault="00453263" w:rsidP="00453263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43</w:t>
            </w:r>
          </w:p>
        </w:tc>
        <w:tc>
          <w:tcPr>
            <w:tcW w:w="992" w:type="dxa"/>
            <w:tcBorders>
              <w:top w:val="single" w:sz="4" w:space="0" w:color="auto"/>
            </w:tcBorders>
            <w:hideMark/>
          </w:tcPr>
          <w:p w14:paraId="6FE420FF" w14:textId="77777777" w:rsidR="00453263" w:rsidRPr="002D199A" w:rsidRDefault="00453263" w:rsidP="00453263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50</w:t>
            </w:r>
          </w:p>
        </w:tc>
        <w:tc>
          <w:tcPr>
            <w:tcW w:w="709" w:type="dxa"/>
            <w:tcBorders>
              <w:top w:val="single" w:sz="4" w:space="0" w:color="auto"/>
            </w:tcBorders>
            <w:hideMark/>
          </w:tcPr>
          <w:p w14:paraId="1DD2D4AB" w14:textId="77777777" w:rsidR="00453263" w:rsidRPr="002D199A" w:rsidRDefault="00453263" w:rsidP="00453263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46</w:t>
            </w:r>
          </w:p>
        </w:tc>
        <w:tc>
          <w:tcPr>
            <w:tcW w:w="992" w:type="dxa"/>
            <w:tcBorders>
              <w:top w:val="single" w:sz="4" w:space="0" w:color="auto"/>
            </w:tcBorders>
            <w:hideMark/>
          </w:tcPr>
          <w:p w14:paraId="3C356BAE" w14:textId="77777777" w:rsidR="00453263" w:rsidRPr="002D199A" w:rsidRDefault="00453263" w:rsidP="00453263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47</w:t>
            </w:r>
          </w:p>
        </w:tc>
        <w:tc>
          <w:tcPr>
            <w:tcW w:w="851" w:type="dxa"/>
            <w:tcBorders>
              <w:top w:val="single" w:sz="4" w:space="0" w:color="auto"/>
            </w:tcBorders>
            <w:hideMark/>
          </w:tcPr>
          <w:p w14:paraId="6870B798" w14:textId="77777777" w:rsidR="00453263" w:rsidRPr="002D199A" w:rsidRDefault="00453263" w:rsidP="00453263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19/81</w:t>
            </w:r>
          </w:p>
        </w:tc>
        <w:tc>
          <w:tcPr>
            <w:tcW w:w="992" w:type="dxa"/>
            <w:tcBorders>
              <w:top w:val="single" w:sz="4" w:space="0" w:color="auto"/>
            </w:tcBorders>
            <w:hideMark/>
          </w:tcPr>
          <w:p w14:paraId="474023B3" w14:textId="77777777" w:rsidR="00453263" w:rsidRPr="002D199A" w:rsidRDefault="00453263" w:rsidP="00453263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22/78</w:t>
            </w:r>
          </w:p>
        </w:tc>
        <w:tc>
          <w:tcPr>
            <w:tcW w:w="2977" w:type="dxa"/>
            <w:tcBorders>
              <w:top w:val="single" w:sz="4" w:space="0" w:color="auto"/>
            </w:tcBorders>
            <w:hideMark/>
          </w:tcPr>
          <w:p w14:paraId="02A66FEF" w14:textId="2E41079B" w:rsidR="00453263" w:rsidRPr="002D199A" w:rsidRDefault="00453263" w:rsidP="00453263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SOD, CBD</w:t>
            </w:r>
            <w:r w:rsidR="004B6A1D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2D199A">
              <w:rPr>
                <w:rFonts w:ascii="Book Antiqua" w:hAnsi="Book Antiqua"/>
                <w:sz w:val="24"/>
                <w:szCs w:val="24"/>
              </w:rPr>
              <w:t>&lt; 10 mm</w:t>
            </w:r>
          </w:p>
        </w:tc>
      </w:tr>
      <w:tr w:rsidR="00453263" w:rsidRPr="002D199A" w14:paraId="57CED473" w14:textId="77777777" w:rsidTr="00D13FCB">
        <w:tc>
          <w:tcPr>
            <w:tcW w:w="2108" w:type="dxa"/>
            <w:hideMark/>
          </w:tcPr>
          <w:p w14:paraId="751E7493" w14:textId="2EA80651" w:rsidR="00453263" w:rsidRPr="002D199A" w:rsidRDefault="00453263" w:rsidP="00453263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2D199A">
              <w:rPr>
                <w:rFonts w:ascii="Book Antiqua" w:hAnsi="Book Antiqua"/>
                <w:sz w:val="24"/>
                <w:szCs w:val="24"/>
              </w:rPr>
              <w:t>Tarnasky</w:t>
            </w:r>
            <w:proofErr w:type="spellEnd"/>
            <w:r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45326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Pr="002D199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      </w:fldChar>
            </w:r>
            <w:r w:rsidRPr="002D199A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Pr="002D199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      </w:fldChar>
            </w:r>
            <w:r w:rsidRPr="002D199A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Pr="002D199A">
              <w:rPr>
                <w:rFonts w:ascii="Book Antiqua" w:hAnsi="Book Antiqua"/>
                <w:sz w:val="24"/>
                <w:szCs w:val="24"/>
              </w:rPr>
            </w:r>
            <w:r w:rsidRPr="002D199A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2D199A">
              <w:rPr>
                <w:rFonts w:ascii="Book Antiqua" w:hAnsi="Book Antiqua"/>
                <w:sz w:val="24"/>
                <w:szCs w:val="24"/>
              </w:rPr>
            </w:r>
            <w:r w:rsidRPr="002D199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2D199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55" w:tooltip="Smithline, 1993 #1511" w:history="1">
              <w:r w:rsidRPr="002D199A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5</w:t>
              </w:r>
              <w:r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1</w:t>
              </w:r>
            </w:hyperlink>
            <w:r w:rsidRPr="002D199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2D199A">
              <w:rPr>
                <w:rFonts w:ascii="Book Antiqua" w:hAnsi="Book Antiqua"/>
                <w:sz w:val="24"/>
                <w:szCs w:val="24"/>
              </w:rPr>
              <w:fldChar w:fldCharType="end"/>
            </w:r>
            <w:r>
              <w:rPr>
                <w:rFonts w:ascii="Book Antiqua" w:hAnsi="Book Antiqua"/>
                <w:sz w:val="24"/>
                <w:szCs w:val="24"/>
              </w:rPr>
              <w:t>,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1998 </w:t>
            </w:r>
          </w:p>
        </w:tc>
        <w:tc>
          <w:tcPr>
            <w:tcW w:w="991" w:type="dxa"/>
            <w:hideMark/>
          </w:tcPr>
          <w:p w14:paraId="2C6B2696" w14:textId="600B8013" w:rsidR="00453263" w:rsidRPr="002D199A" w:rsidRDefault="00453263" w:rsidP="00453263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CB40D0">
              <w:rPr>
                <w:rFonts w:ascii="Book Antiqua" w:hAnsi="Book Antiqua"/>
                <w:sz w:val="24"/>
                <w:szCs w:val="24"/>
              </w:rPr>
              <w:t>UnitedStates</w:t>
            </w:r>
            <w:proofErr w:type="spellEnd"/>
          </w:p>
        </w:tc>
        <w:tc>
          <w:tcPr>
            <w:tcW w:w="728" w:type="dxa"/>
            <w:hideMark/>
          </w:tcPr>
          <w:p w14:paraId="25B413A6" w14:textId="77777777" w:rsidR="00453263" w:rsidRPr="002D199A" w:rsidRDefault="00453263" w:rsidP="00453263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41</w:t>
            </w:r>
          </w:p>
        </w:tc>
        <w:tc>
          <w:tcPr>
            <w:tcW w:w="992" w:type="dxa"/>
            <w:hideMark/>
          </w:tcPr>
          <w:p w14:paraId="086281E7" w14:textId="77777777" w:rsidR="00453263" w:rsidRPr="002D199A" w:rsidRDefault="00453263" w:rsidP="00453263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39</w:t>
            </w:r>
          </w:p>
        </w:tc>
        <w:tc>
          <w:tcPr>
            <w:tcW w:w="709" w:type="dxa"/>
            <w:hideMark/>
          </w:tcPr>
          <w:p w14:paraId="461E300B" w14:textId="77777777" w:rsidR="00453263" w:rsidRPr="002D199A" w:rsidRDefault="00453263" w:rsidP="00453263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45.7</w:t>
            </w:r>
          </w:p>
        </w:tc>
        <w:tc>
          <w:tcPr>
            <w:tcW w:w="992" w:type="dxa"/>
            <w:hideMark/>
          </w:tcPr>
          <w:p w14:paraId="0F25E785" w14:textId="77777777" w:rsidR="00453263" w:rsidRPr="002D199A" w:rsidRDefault="00453263" w:rsidP="00453263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46.4</w:t>
            </w:r>
          </w:p>
        </w:tc>
        <w:tc>
          <w:tcPr>
            <w:tcW w:w="851" w:type="dxa"/>
            <w:hideMark/>
          </w:tcPr>
          <w:p w14:paraId="3C2FA4C5" w14:textId="77777777" w:rsidR="00453263" w:rsidRPr="002D199A" w:rsidRDefault="00453263" w:rsidP="00453263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NA</w:t>
            </w:r>
          </w:p>
        </w:tc>
        <w:tc>
          <w:tcPr>
            <w:tcW w:w="992" w:type="dxa"/>
            <w:hideMark/>
          </w:tcPr>
          <w:p w14:paraId="0AD0F00A" w14:textId="77777777" w:rsidR="00453263" w:rsidRPr="002D199A" w:rsidRDefault="00453263" w:rsidP="00453263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NA</w:t>
            </w:r>
          </w:p>
        </w:tc>
        <w:tc>
          <w:tcPr>
            <w:tcW w:w="2977" w:type="dxa"/>
            <w:hideMark/>
          </w:tcPr>
          <w:p w14:paraId="0C955447" w14:textId="77777777" w:rsidR="00453263" w:rsidRPr="002D199A" w:rsidRDefault="00453263" w:rsidP="00453263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SOD</w:t>
            </w:r>
          </w:p>
        </w:tc>
      </w:tr>
      <w:tr w:rsidR="00453263" w:rsidRPr="002D199A" w14:paraId="3D9B7F78" w14:textId="77777777" w:rsidTr="00D13FCB">
        <w:tc>
          <w:tcPr>
            <w:tcW w:w="2108" w:type="dxa"/>
            <w:hideMark/>
          </w:tcPr>
          <w:p w14:paraId="34B92382" w14:textId="3D0B261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 xml:space="preserve">Fazel </w:t>
            </w:r>
            <w:r w:rsidR="00453263" w:rsidRPr="0045326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      </w:fldCha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      </w:fldCha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53263" w:rsidRPr="002D199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55" w:tooltip="Smithline, 1993 #1511" w:history="1">
              <w:r w:rsidR="00453263" w:rsidRPr="002D199A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5</w:t>
              </w:r>
              <w:r w:rsidR="00453263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2</w:t>
              </w:r>
            </w:hyperlink>
            <w:r w:rsidR="00453263" w:rsidRPr="002D199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453263">
              <w:rPr>
                <w:rFonts w:ascii="Book Antiqua" w:hAnsi="Book Antiqua"/>
                <w:sz w:val="24"/>
                <w:szCs w:val="24"/>
              </w:rPr>
              <w:t>,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2003</w:t>
            </w:r>
            <w:r w:rsidR="00353B90"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991" w:type="dxa"/>
            <w:hideMark/>
          </w:tcPr>
          <w:p w14:paraId="3D940300" w14:textId="4430F8A7" w:rsidR="00871B21" w:rsidRPr="002D199A" w:rsidRDefault="007727C8" w:rsidP="00453263">
            <w:pPr>
              <w:spacing w:line="360" w:lineRule="auto"/>
              <w:ind w:left="120" w:hangingChars="50" w:hanging="120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2D199A">
              <w:rPr>
                <w:rFonts w:ascii="Book Antiqua" w:hAnsi="Book Antiqua"/>
                <w:sz w:val="24"/>
                <w:szCs w:val="24"/>
              </w:rPr>
              <w:t>U</w:t>
            </w:r>
            <w:r w:rsidR="00453263">
              <w:rPr>
                <w:rFonts w:ascii="Book Antiqua" w:hAnsi="Book Antiqua"/>
                <w:sz w:val="24"/>
                <w:szCs w:val="24"/>
              </w:rPr>
              <w:t>nited</w:t>
            </w:r>
            <w:r w:rsidRPr="002D199A">
              <w:rPr>
                <w:rFonts w:ascii="Book Antiqua" w:hAnsi="Book Antiqua"/>
                <w:sz w:val="24"/>
                <w:szCs w:val="24"/>
              </w:rPr>
              <w:t>S</w:t>
            </w:r>
            <w:r w:rsidR="00453263">
              <w:rPr>
                <w:rFonts w:ascii="Book Antiqua" w:hAnsi="Book Antiqua"/>
                <w:sz w:val="24"/>
                <w:szCs w:val="24"/>
              </w:rPr>
              <w:t>tates</w:t>
            </w:r>
            <w:proofErr w:type="spellEnd"/>
          </w:p>
        </w:tc>
        <w:tc>
          <w:tcPr>
            <w:tcW w:w="728" w:type="dxa"/>
            <w:hideMark/>
          </w:tcPr>
          <w:p w14:paraId="7243E97E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38</w:t>
            </w:r>
          </w:p>
        </w:tc>
        <w:tc>
          <w:tcPr>
            <w:tcW w:w="992" w:type="dxa"/>
            <w:hideMark/>
          </w:tcPr>
          <w:p w14:paraId="32618674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36</w:t>
            </w:r>
          </w:p>
        </w:tc>
        <w:tc>
          <w:tcPr>
            <w:tcW w:w="709" w:type="dxa"/>
            <w:hideMark/>
          </w:tcPr>
          <w:p w14:paraId="626FD765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45.8</w:t>
            </w:r>
          </w:p>
        </w:tc>
        <w:tc>
          <w:tcPr>
            <w:tcW w:w="992" w:type="dxa"/>
            <w:hideMark/>
          </w:tcPr>
          <w:p w14:paraId="77A733ED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43.6</w:t>
            </w:r>
          </w:p>
        </w:tc>
        <w:tc>
          <w:tcPr>
            <w:tcW w:w="851" w:type="dxa"/>
            <w:hideMark/>
          </w:tcPr>
          <w:p w14:paraId="647FFD10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4/32</w:t>
            </w:r>
          </w:p>
        </w:tc>
        <w:tc>
          <w:tcPr>
            <w:tcW w:w="992" w:type="dxa"/>
            <w:hideMark/>
          </w:tcPr>
          <w:p w14:paraId="1D1C334B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6/32</w:t>
            </w:r>
          </w:p>
        </w:tc>
        <w:tc>
          <w:tcPr>
            <w:tcW w:w="2977" w:type="dxa"/>
            <w:hideMark/>
          </w:tcPr>
          <w:p w14:paraId="5DE88DF9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SOD, difficult cannulation</w:t>
            </w:r>
          </w:p>
        </w:tc>
      </w:tr>
      <w:tr w:rsidR="00453263" w:rsidRPr="002D199A" w14:paraId="7D2DC32F" w14:textId="77777777" w:rsidTr="00D13FCB">
        <w:tc>
          <w:tcPr>
            <w:tcW w:w="2108" w:type="dxa"/>
            <w:hideMark/>
          </w:tcPr>
          <w:p w14:paraId="1175FBA8" w14:textId="12C17450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2D199A">
              <w:rPr>
                <w:rFonts w:ascii="Book Antiqua" w:hAnsi="Book Antiqua"/>
                <w:sz w:val="24"/>
                <w:szCs w:val="24"/>
              </w:rPr>
              <w:t>Sofuni</w:t>
            </w:r>
            <w:proofErr w:type="spellEnd"/>
            <w:r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453263" w:rsidRPr="0045326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      </w:fldCha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      </w:fldCha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53263" w:rsidRPr="002D199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r w:rsidR="00453263">
              <w:rPr>
                <w:rFonts w:ascii="Book Antiqua" w:hAnsi="Book Antiqua"/>
                <w:sz w:val="24"/>
                <w:szCs w:val="24"/>
              </w:rPr>
              <w:t>19</w: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453263">
              <w:rPr>
                <w:rFonts w:ascii="Book Antiqua" w:hAnsi="Book Antiqua"/>
                <w:sz w:val="24"/>
                <w:szCs w:val="24"/>
              </w:rPr>
              <w:t>,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2007</w:t>
            </w:r>
            <w:r w:rsidR="00FC6B76"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991" w:type="dxa"/>
            <w:hideMark/>
          </w:tcPr>
          <w:p w14:paraId="7644266F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Japan</w:t>
            </w:r>
          </w:p>
        </w:tc>
        <w:tc>
          <w:tcPr>
            <w:tcW w:w="728" w:type="dxa"/>
            <w:hideMark/>
          </w:tcPr>
          <w:p w14:paraId="2F835853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98</w:t>
            </w:r>
          </w:p>
        </w:tc>
        <w:tc>
          <w:tcPr>
            <w:tcW w:w="992" w:type="dxa"/>
            <w:hideMark/>
          </w:tcPr>
          <w:p w14:paraId="5CE0467C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103</w:t>
            </w:r>
          </w:p>
        </w:tc>
        <w:tc>
          <w:tcPr>
            <w:tcW w:w="709" w:type="dxa"/>
            <w:hideMark/>
          </w:tcPr>
          <w:p w14:paraId="22FCF730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67.0</w:t>
            </w:r>
          </w:p>
        </w:tc>
        <w:tc>
          <w:tcPr>
            <w:tcW w:w="992" w:type="dxa"/>
            <w:hideMark/>
          </w:tcPr>
          <w:p w14:paraId="5DA3B4BE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66.0</w:t>
            </w:r>
          </w:p>
        </w:tc>
        <w:tc>
          <w:tcPr>
            <w:tcW w:w="851" w:type="dxa"/>
            <w:hideMark/>
          </w:tcPr>
          <w:p w14:paraId="6C59C1BA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60/38</w:t>
            </w:r>
          </w:p>
        </w:tc>
        <w:tc>
          <w:tcPr>
            <w:tcW w:w="992" w:type="dxa"/>
            <w:hideMark/>
          </w:tcPr>
          <w:p w14:paraId="4A69DB34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64/38</w:t>
            </w:r>
          </w:p>
        </w:tc>
        <w:tc>
          <w:tcPr>
            <w:tcW w:w="2977" w:type="dxa"/>
            <w:hideMark/>
          </w:tcPr>
          <w:p w14:paraId="5A0B439D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NA</w:t>
            </w:r>
          </w:p>
        </w:tc>
      </w:tr>
      <w:tr w:rsidR="00453263" w:rsidRPr="002D199A" w14:paraId="6D9AD5B6" w14:textId="77777777" w:rsidTr="00D13FCB">
        <w:tc>
          <w:tcPr>
            <w:tcW w:w="2108" w:type="dxa"/>
            <w:hideMark/>
          </w:tcPr>
          <w:p w14:paraId="5FA5EA84" w14:textId="720D32F0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 xml:space="preserve">Tsuchiya </w:t>
            </w:r>
            <w:r w:rsidR="00453263" w:rsidRPr="0045326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      </w:fldCha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      </w:fldCha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53263" w:rsidRPr="002D199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55" w:tooltip="Smithline, 1993 #1511" w:history="1">
              <w:r w:rsidR="00453263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20</w:t>
              </w:r>
            </w:hyperlink>
            <w:r w:rsidR="00453263" w:rsidRPr="002D199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453263">
              <w:rPr>
                <w:rFonts w:ascii="Book Antiqua" w:hAnsi="Book Antiqua"/>
                <w:sz w:val="24"/>
                <w:szCs w:val="24"/>
              </w:rPr>
              <w:t>,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2007</w:t>
            </w:r>
            <w:r w:rsidR="00CA4EEB"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991" w:type="dxa"/>
            <w:hideMark/>
          </w:tcPr>
          <w:p w14:paraId="7B22C150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Japan</w:t>
            </w:r>
          </w:p>
        </w:tc>
        <w:tc>
          <w:tcPr>
            <w:tcW w:w="728" w:type="dxa"/>
            <w:hideMark/>
          </w:tcPr>
          <w:p w14:paraId="7F5F0176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32</w:t>
            </w:r>
          </w:p>
        </w:tc>
        <w:tc>
          <w:tcPr>
            <w:tcW w:w="992" w:type="dxa"/>
            <w:hideMark/>
          </w:tcPr>
          <w:p w14:paraId="7AC7FF2E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32</w:t>
            </w:r>
          </w:p>
        </w:tc>
        <w:tc>
          <w:tcPr>
            <w:tcW w:w="709" w:type="dxa"/>
            <w:hideMark/>
          </w:tcPr>
          <w:p w14:paraId="65957687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65.0</w:t>
            </w:r>
          </w:p>
        </w:tc>
        <w:tc>
          <w:tcPr>
            <w:tcW w:w="992" w:type="dxa"/>
            <w:hideMark/>
          </w:tcPr>
          <w:p w14:paraId="31F10BC2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69.0</w:t>
            </w:r>
          </w:p>
        </w:tc>
        <w:tc>
          <w:tcPr>
            <w:tcW w:w="851" w:type="dxa"/>
            <w:hideMark/>
          </w:tcPr>
          <w:p w14:paraId="075CEED7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19/13</w:t>
            </w:r>
          </w:p>
        </w:tc>
        <w:tc>
          <w:tcPr>
            <w:tcW w:w="992" w:type="dxa"/>
            <w:hideMark/>
          </w:tcPr>
          <w:p w14:paraId="13436E06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22/10</w:t>
            </w:r>
          </w:p>
        </w:tc>
        <w:tc>
          <w:tcPr>
            <w:tcW w:w="2977" w:type="dxa"/>
            <w:hideMark/>
          </w:tcPr>
          <w:p w14:paraId="1CE08D56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NA</w:t>
            </w:r>
          </w:p>
        </w:tc>
      </w:tr>
      <w:tr w:rsidR="00453263" w:rsidRPr="002D199A" w14:paraId="1256A144" w14:textId="77777777" w:rsidTr="00D13FCB">
        <w:tc>
          <w:tcPr>
            <w:tcW w:w="2108" w:type="dxa"/>
            <w:hideMark/>
          </w:tcPr>
          <w:p w14:paraId="68058D2B" w14:textId="33ABFC6F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 xml:space="preserve">Ito </w:t>
            </w:r>
            <w:r w:rsidR="00453263" w:rsidRPr="0045326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      </w:fldCha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      </w:fldCha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53263" w:rsidRPr="002D199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55" w:tooltip="Smithline, 1993 #1511" w:history="1">
              <w:r w:rsidR="00453263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22</w:t>
              </w:r>
            </w:hyperlink>
            <w:r w:rsidR="00453263" w:rsidRPr="002D199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453263">
              <w:rPr>
                <w:rFonts w:ascii="Book Antiqua" w:hAnsi="Book Antiqua"/>
                <w:sz w:val="24"/>
                <w:szCs w:val="24"/>
              </w:rPr>
              <w:t>,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2010</w:t>
            </w:r>
            <w:r w:rsidR="00CA4EEB"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991" w:type="dxa"/>
            <w:hideMark/>
          </w:tcPr>
          <w:p w14:paraId="380593BF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Japan</w:t>
            </w:r>
          </w:p>
        </w:tc>
        <w:tc>
          <w:tcPr>
            <w:tcW w:w="728" w:type="dxa"/>
            <w:hideMark/>
          </w:tcPr>
          <w:p w14:paraId="4901DA28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  <w:vertAlign w:val="superscript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35</w:t>
            </w:r>
          </w:p>
        </w:tc>
        <w:tc>
          <w:tcPr>
            <w:tcW w:w="992" w:type="dxa"/>
            <w:hideMark/>
          </w:tcPr>
          <w:p w14:paraId="671B0D37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35</w:t>
            </w:r>
          </w:p>
        </w:tc>
        <w:tc>
          <w:tcPr>
            <w:tcW w:w="709" w:type="dxa"/>
            <w:hideMark/>
          </w:tcPr>
          <w:p w14:paraId="13D6EB46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68</w:t>
            </w:r>
          </w:p>
        </w:tc>
        <w:tc>
          <w:tcPr>
            <w:tcW w:w="992" w:type="dxa"/>
            <w:hideMark/>
          </w:tcPr>
          <w:p w14:paraId="370C8C4F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70</w:t>
            </w:r>
          </w:p>
        </w:tc>
        <w:tc>
          <w:tcPr>
            <w:tcW w:w="851" w:type="dxa"/>
            <w:hideMark/>
          </w:tcPr>
          <w:p w14:paraId="776F8F28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  <w:vertAlign w:val="superscript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19/16</w:t>
            </w:r>
          </w:p>
        </w:tc>
        <w:tc>
          <w:tcPr>
            <w:tcW w:w="992" w:type="dxa"/>
            <w:hideMark/>
          </w:tcPr>
          <w:p w14:paraId="0DD3F748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20/15</w:t>
            </w:r>
          </w:p>
        </w:tc>
        <w:tc>
          <w:tcPr>
            <w:tcW w:w="2977" w:type="dxa"/>
            <w:hideMark/>
          </w:tcPr>
          <w:p w14:paraId="17C2417A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Difficult cannulation</w:t>
            </w:r>
          </w:p>
        </w:tc>
      </w:tr>
      <w:tr w:rsidR="00453263" w:rsidRPr="002D199A" w14:paraId="769CBB92" w14:textId="77777777" w:rsidTr="00D13FCB">
        <w:tc>
          <w:tcPr>
            <w:tcW w:w="2108" w:type="dxa"/>
            <w:hideMark/>
          </w:tcPr>
          <w:p w14:paraId="20756D2B" w14:textId="5DEA332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2D199A">
              <w:rPr>
                <w:rFonts w:ascii="Book Antiqua" w:hAnsi="Book Antiqua"/>
                <w:sz w:val="24"/>
                <w:szCs w:val="24"/>
              </w:rPr>
              <w:t>Sofuni</w:t>
            </w:r>
            <w:proofErr w:type="spellEnd"/>
            <w:r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453263" w:rsidRPr="0045326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      </w:fldCha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      </w:fldCha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53263" w:rsidRPr="002D199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55" w:tooltip="Smithline, 1993 #1511" w:history="1">
              <w:r w:rsidR="00453263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27</w:t>
              </w:r>
            </w:hyperlink>
            <w:r w:rsidR="00453263" w:rsidRPr="002D199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453263">
              <w:rPr>
                <w:rFonts w:ascii="Book Antiqua" w:hAnsi="Book Antiqua"/>
                <w:sz w:val="24"/>
                <w:szCs w:val="24"/>
              </w:rPr>
              <w:t>,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2011</w:t>
            </w:r>
          </w:p>
        </w:tc>
        <w:tc>
          <w:tcPr>
            <w:tcW w:w="991" w:type="dxa"/>
            <w:hideMark/>
          </w:tcPr>
          <w:p w14:paraId="53E9DEB1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Japan</w:t>
            </w:r>
          </w:p>
        </w:tc>
        <w:tc>
          <w:tcPr>
            <w:tcW w:w="728" w:type="dxa"/>
            <w:hideMark/>
          </w:tcPr>
          <w:p w14:paraId="4E10FE7F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213</w:t>
            </w:r>
          </w:p>
        </w:tc>
        <w:tc>
          <w:tcPr>
            <w:tcW w:w="992" w:type="dxa"/>
            <w:hideMark/>
          </w:tcPr>
          <w:p w14:paraId="7D0031F0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213</w:t>
            </w:r>
          </w:p>
        </w:tc>
        <w:tc>
          <w:tcPr>
            <w:tcW w:w="709" w:type="dxa"/>
            <w:hideMark/>
          </w:tcPr>
          <w:p w14:paraId="0B88C24C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NA</w:t>
            </w:r>
          </w:p>
        </w:tc>
        <w:tc>
          <w:tcPr>
            <w:tcW w:w="992" w:type="dxa"/>
            <w:hideMark/>
          </w:tcPr>
          <w:p w14:paraId="189285B3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NA</w:t>
            </w:r>
          </w:p>
        </w:tc>
        <w:tc>
          <w:tcPr>
            <w:tcW w:w="851" w:type="dxa"/>
            <w:hideMark/>
          </w:tcPr>
          <w:p w14:paraId="481FDE52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NA</w:t>
            </w:r>
          </w:p>
        </w:tc>
        <w:tc>
          <w:tcPr>
            <w:tcW w:w="992" w:type="dxa"/>
            <w:hideMark/>
          </w:tcPr>
          <w:p w14:paraId="09A0D5C5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NA</w:t>
            </w:r>
          </w:p>
        </w:tc>
        <w:tc>
          <w:tcPr>
            <w:tcW w:w="2977" w:type="dxa"/>
            <w:hideMark/>
          </w:tcPr>
          <w:p w14:paraId="7A35A235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Risk factors, such as SOD, history of pancreatitis</w:t>
            </w:r>
          </w:p>
        </w:tc>
      </w:tr>
      <w:tr w:rsidR="00453263" w:rsidRPr="002D199A" w14:paraId="546236DF" w14:textId="77777777" w:rsidTr="00D13FCB">
        <w:tc>
          <w:tcPr>
            <w:tcW w:w="2108" w:type="dxa"/>
            <w:hideMark/>
          </w:tcPr>
          <w:p w14:paraId="75D4B4AA" w14:textId="3F670130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 xml:space="preserve">Pan </w:t>
            </w:r>
            <w:r w:rsidR="00453263" w:rsidRPr="0045326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      </w:fldCha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      </w:fldCha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53263" w:rsidRPr="002D199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55" w:tooltip="Smithline, 1993 #1511" w:history="1">
              <w:r w:rsidR="00453263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26</w:t>
              </w:r>
            </w:hyperlink>
            <w:r w:rsidR="00453263" w:rsidRPr="002D199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453263">
              <w:rPr>
                <w:rFonts w:ascii="Book Antiqua" w:hAnsi="Book Antiqua"/>
                <w:sz w:val="24"/>
                <w:szCs w:val="24"/>
              </w:rPr>
              <w:t>,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2011</w:t>
            </w:r>
            <w:r w:rsidR="00BE7A72"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991" w:type="dxa"/>
            <w:hideMark/>
          </w:tcPr>
          <w:p w14:paraId="7C23DBDC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China</w:t>
            </w:r>
          </w:p>
        </w:tc>
        <w:tc>
          <w:tcPr>
            <w:tcW w:w="728" w:type="dxa"/>
            <w:hideMark/>
          </w:tcPr>
          <w:p w14:paraId="06B67BBD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20</w:t>
            </w:r>
          </w:p>
        </w:tc>
        <w:tc>
          <w:tcPr>
            <w:tcW w:w="992" w:type="dxa"/>
            <w:hideMark/>
          </w:tcPr>
          <w:p w14:paraId="21B5BC08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20</w:t>
            </w:r>
          </w:p>
        </w:tc>
        <w:tc>
          <w:tcPr>
            <w:tcW w:w="709" w:type="dxa"/>
            <w:hideMark/>
          </w:tcPr>
          <w:p w14:paraId="53FB457D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61.0</w:t>
            </w:r>
          </w:p>
        </w:tc>
        <w:tc>
          <w:tcPr>
            <w:tcW w:w="992" w:type="dxa"/>
            <w:hideMark/>
          </w:tcPr>
          <w:p w14:paraId="69A5AA4B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57.0</w:t>
            </w:r>
          </w:p>
        </w:tc>
        <w:tc>
          <w:tcPr>
            <w:tcW w:w="851" w:type="dxa"/>
            <w:hideMark/>
          </w:tcPr>
          <w:p w14:paraId="1382EFF1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9/11</w:t>
            </w:r>
          </w:p>
        </w:tc>
        <w:tc>
          <w:tcPr>
            <w:tcW w:w="992" w:type="dxa"/>
            <w:hideMark/>
          </w:tcPr>
          <w:p w14:paraId="213BAB39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10/10</w:t>
            </w:r>
          </w:p>
        </w:tc>
        <w:tc>
          <w:tcPr>
            <w:tcW w:w="2977" w:type="dxa"/>
            <w:hideMark/>
          </w:tcPr>
          <w:p w14:paraId="092465CE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High-risk patients</w:t>
            </w:r>
          </w:p>
        </w:tc>
      </w:tr>
      <w:tr w:rsidR="00453263" w:rsidRPr="002D199A" w14:paraId="7B0A1FA0" w14:textId="77777777" w:rsidTr="00D13FCB">
        <w:tc>
          <w:tcPr>
            <w:tcW w:w="2108" w:type="dxa"/>
            <w:hideMark/>
          </w:tcPr>
          <w:p w14:paraId="56DFFB34" w14:textId="7AF3A2B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 xml:space="preserve">Kawaguchi </w:t>
            </w:r>
            <w:r w:rsidR="00453263" w:rsidRPr="0045326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      </w:fldCha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      </w:fldCha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53263" w:rsidRPr="002D199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55" w:tooltip="Smithline, 1993 #1511" w:history="1">
              <w:r w:rsidR="00453263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30</w:t>
              </w:r>
            </w:hyperlink>
            <w:r w:rsidR="00453263" w:rsidRPr="002D199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453263">
              <w:rPr>
                <w:rFonts w:ascii="Book Antiqua" w:hAnsi="Book Antiqua"/>
                <w:sz w:val="24"/>
                <w:szCs w:val="24"/>
              </w:rPr>
              <w:t>,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2012</w:t>
            </w:r>
            <w:r w:rsidR="00BE7A72"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991" w:type="dxa"/>
            <w:hideMark/>
          </w:tcPr>
          <w:p w14:paraId="69B4CCD6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Japan</w:t>
            </w:r>
          </w:p>
        </w:tc>
        <w:tc>
          <w:tcPr>
            <w:tcW w:w="728" w:type="dxa"/>
            <w:hideMark/>
          </w:tcPr>
          <w:p w14:paraId="58230A81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60</w:t>
            </w:r>
          </w:p>
        </w:tc>
        <w:tc>
          <w:tcPr>
            <w:tcW w:w="992" w:type="dxa"/>
            <w:hideMark/>
          </w:tcPr>
          <w:p w14:paraId="5356CBC2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60</w:t>
            </w:r>
          </w:p>
        </w:tc>
        <w:tc>
          <w:tcPr>
            <w:tcW w:w="709" w:type="dxa"/>
            <w:hideMark/>
          </w:tcPr>
          <w:p w14:paraId="43D3A399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66.0</w:t>
            </w:r>
          </w:p>
        </w:tc>
        <w:tc>
          <w:tcPr>
            <w:tcW w:w="992" w:type="dxa"/>
            <w:hideMark/>
          </w:tcPr>
          <w:p w14:paraId="2938016B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68.0</w:t>
            </w:r>
          </w:p>
        </w:tc>
        <w:tc>
          <w:tcPr>
            <w:tcW w:w="851" w:type="dxa"/>
            <w:hideMark/>
          </w:tcPr>
          <w:p w14:paraId="649B41BB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27/33</w:t>
            </w:r>
          </w:p>
        </w:tc>
        <w:tc>
          <w:tcPr>
            <w:tcW w:w="992" w:type="dxa"/>
            <w:hideMark/>
          </w:tcPr>
          <w:p w14:paraId="3335974C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25/35</w:t>
            </w:r>
          </w:p>
        </w:tc>
        <w:tc>
          <w:tcPr>
            <w:tcW w:w="2977" w:type="dxa"/>
            <w:hideMark/>
          </w:tcPr>
          <w:p w14:paraId="29FA1BD2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SOD, previous PEP</w:t>
            </w:r>
          </w:p>
        </w:tc>
      </w:tr>
      <w:tr w:rsidR="00453263" w:rsidRPr="002D199A" w14:paraId="57D85C1F" w14:textId="77777777" w:rsidTr="00D13FCB">
        <w:tc>
          <w:tcPr>
            <w:tcW w:w="2108" w:type="dxa"/>
            <w:hideMark/>
          </w:tcPr>
          <w:p w14:paraId="4E6C433F" w14:textId="63CDA873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 xml:space="preserve">Lee </w:t>
            </w:r>
            <w:r w:rsidR="00453263" w:rsidRPr="0045326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      </w:fldCha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      </w:fldCha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53263" w:rsidRPr="002D199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55" w:tooltip="Smithline, 1993 #1511" w:history="1">
              <w:r w:rsidR="00453263" w:rsidRPr="002D199A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5</w:t>
              </w:r>
              <w:r w:rsidR="00453263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3</w:t>
              </w:r>
            </w:hyperlink>
            <w:r w:rsidR="00453263" w:rsidRPr="002D199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453263">
              <w:rPr>
                <w:rFonts w:ascii="Book Antiqua" w:hAnsi="Book Antiqua"/>
                <w:sz w:val="24"/>
                <w:szCs w:val="24"/>
              </w:rPr>
              <w:t>,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2012</w:t>
            </w:r>
            <w:r w:rsidR="00BE7A72"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991" w:type="dxa"/>
            <w:hideMark/>
          </w:tcPr>
          <w:p w14:paraId="2A5CA71F" w14:textId="464EE546" w:rsidR="00871B21" w:rsidRPr="002D199A" w:rsidRDefault="00453263" w:rsidP="00453263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>
              <w:rPr>
                <w:rFonts w:ascii="Book Antiqua" w:hAnsi="Book Antiqua"/>
                <w:sz w:val="24"/>
                <w:szCs w:val="24"/>
              </w:rPr>
              <w:t>South</w:t>
            </w:r>
            <w:r w:rsidR="007727C8" w:rsidRPr="002D199A">
              <w:rPr>
                <w:rFonts w:ascii="Book Antiqua" w:hAnsi="Book Antiqua"/>
                <w:sz w:val="24"/>
                <w:szCs w:val="24"/>
              </w:rPr>
              <w:t>Korea</w:t>
            </w:r>
            <w:proofErr w:type="spellEnd"/>
          </w:p>
        </w:tc>
        <w:tc>
          <w:tcPr>
            <w:tcW w:w="728" w:type="dxa"/>
            <w:hideMark/>
          </w:tcPr>
          <w:p w14:paraId="3F8424EE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50</w:t>
            </w:r>
          </w:p>
        </w:tc>
        <w:tc>
          <w:tcPr>
            <w:tcW w:w="992" w:type="dxa"/>
            <w:hideMark/>
          </w:tcPr>
          <w:p w14:paraId="4B89A20A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51</w:t>
            </w:r>
          </w:p>
        </w:tc>
        <w:tc>
          <w:tcPr>
            <w:tcW w:w="709" w:type="dxa"/>
            <w:hideMark/>
          </w:tcPr>
          <w:p w14:paraId="7A1A42D4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57.3</w:t>
            </w:r>
          </w:p>
        </w:tc>
        <w:tc>
          <w:tcPr>
            <w:tcW w:w="992" w:type="dxa"/>
            <w:hideMark/>
          </w:tcPr>
          <w:p w14:paraId="5C82C01E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57.9</w:t>
            </w:r>
          </w:p>
        </w:tc>
        <w:tc>
          <w:tcPr>
            <w:tcW w:w="851" w:type="dxa"/>
            <w:hideMark/>
          </w:tcPr>
          <w:p w14:paraId="1F11178A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17/33</w:t>
            </w:r>
          </w:p>
        </w:tc>
        <w:tc>
          <w:tcPr>
            <w:tcW w:w="992" w:type="dxa"/>
            <w:hideMark/>
          </w:tcPr>
          <w:p w14:paraId="6DC0DE66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21/30</w:t>
            </w:r>
          </w:p>
        </w:tc>
        <w:tc>
          <w:tcPr>
            <w:tcW w:w="2977" w:type="dxa"/>
            <w:hideMark/>
          </w:tcPr>
          <w:p w14:paraId="1B20E405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Difficult cannulation</w:t>
            </w:r>
          </w:p>
        </w:tc>
      </w:tr>
      <w:tr w:rsidR="00453263" w:rsidRPr="002D199A" w14:paraId="0FDF1509" w14:textId="77777777" w:rsidTr="00D13FCB">
        <w:tc>
          <w:tcPr>
            <w:tcW w:w="2108" w:type="dxa"/>
            <w:hideMark/>
          </w:tcPr>
          <w:p w14:paraId="2252F5F8" w14:textId="23D6212E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 xml:space="preserve">Yin </w:t>
            </w:r>
            <w:r w:rsidR="00453263" w:rsidRPr="0045326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      </w:fldCha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bWl0aGxpbmU8L0F1dGhvcj48WWVhcj4xOTkzPC9ZZWFy
PjxSZWNOdW0+MTUxMTwvUmVjTnVtPjxEaXNwbGF5VGV4dD48c3R5bGUgZmFjZT0ic3VwZXJzY3Jp
cHQiPls1N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      </w:fldCha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53263" w:rsidRPr="002D199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55" w:tooltip="Smithline, 1993 #1511" w:history="1">
              <w:r w:rsidR="00453263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4</w:t>
              </w:r>
              <w:r w:rsidR="00453263" w:rsidRPr="002D199A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5</w:t>
              </w:r>
            </w:hyperlink>
            <w:r w:rsidR="00453263" w:rsidRPr="002D199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453263" w:rsidRPr="002D199A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453263">
              <w:rPr>
                <w:rFonts w:ascii="Book Antiqua" w:hAnsi="Book Antiqua"/>
                <w:sz w:val="24"/>
                <w:szCs w:val="24"/>
              </w:rPr>
              <w:t xml:space="preserve">, </w:t>
            </w:r>
            <w:r w:rsidRPr="002D199A">
              <w:rPr>
                <w:rFonts w:ascii="Book Antiqua" w:hAnsi="Book Antiqua"/>
                <w:sz w:val="24"/>
                <w:szCs w:val="24"/>
              </w:rPr>
              <w:t>2016</w:t>
            </w:r>
            <w:r w:rsidR="00BE7A72"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991" w:type="dxa"/>
            <w:hideMark/>
          </w:tcPr>
          <w:p w14:paraId="63B2E35D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China</w:t>
            </w:r>
          </w:p>
        </w:tc>
        <w:tc>
          <w:tcPr>
            <w:tcW w:w="728" w:type="dxa"/>
            <w:hideMark/>
          </w:tcPr>
          <w:p w14:paraId="60C9506F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104</w:t>
            </w:r>
          </w:p>
        </w:tc>
        <w:tc>
          <w:tcPr>
            <w:tcW w:w="992" w:type="dxa"/>
            <w:hideMark/>
          </w:tcPr>
          <w:p w14:paraId="261F9083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102</w:t>
            </w:r>
          </w:p>
        </w:tc>
        <w:tc>
          <w:tcPr>
            <w:tcW w:w="709" w:type="dxa"/>
            <w:hideMark/>
          </w:tcPr>
          <w:p w14:paraId="23F7B16E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57.2</w:t>
            </w:r>
          </w:p>
        </w:tc>
        <w:tc>
          <w:tcPr>
            <w:tcW w:w="992" w:type="dxa"/>
            <w:hideMark/>
          </w:tcPr>
          <w:p w14:paraId="705E9982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57.4</w:t>
            </w:r>
          </w:p>
        </w:tc>
        <w:tc>
          <w:tcPr>
            <w:tcW w:w="851" w:type="dxa"/>
            <w:hideMark/>
          </w:tcPr>
          <w:p w14:paraId="7833F42E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59/45</w:t>
            </w:r>
          </w:p>
        </w:tc>
        <w:tc>
          <w:tcPr>
            <w:tcW w:w="992" w:type="dxa"/>
            <w:hideMark/>
          </w:tcPr>
          <w:p w14:paraId="7C2B6E89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55/47</w:t>
            </w:r>
          </w:p>
        </w:tc>
        <w:tc>
          <w:tcPr>
            <w:tcW w:w="2977" w:type="dxa"/>
            <w:hideMark/>
          </w:tcPr>
          <w:p w14:paraId="293C7847" w14:textId="6B83E38B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High</w:t>
            </w:r>
            <w:r w:rsidR="00326EB3" w:rsidRPr="002D199A">
              <w:rPr>
                <w:rFonts w:ascii="Book Antiqua" w:hAnsi="Book Antiqua"/>
                <w:sz w:val="24"/>
                <w:szCs w:val="24"/>
              </w:rPr>
              <w:t>-</w:t>
            </w:r>
            <w:r w:rsidRPr="002D199A">
              <w:rPr>
                <w:rFonts w:ascii="Book Antiqua" w:hAnsi="Book Antiqua"/>
                <w:sz w:val="24"/>
                <w:szCs w:val="24"/>
              </w:rPr>
              <w:t>risk patients</w:t>
            </w:r>
          </w:p>
        </w:tc>
      </w:tr>
    </w:tbl>
    <w:p w14:paraId="7C36BA8E" w14:textId="445C1401" w:rsidR="00871B21" w:rsidRPr="002D199A" w:rsidRDefault="007727C8" w:rsidP="00AF0A77">
      <w:pPr>
        <w:spacing w:line="360" w:lineRule="auto"/>
        <w:rPr>
          <w:rFonts w:ascii="Book Antiqua" w:hAnsi="Book Antiqua"/>
          <w:sz w:val="24"/>
          <w:szCs w:val="24"/>
        </w:rPr>
      </w:pPr>
      <w:r w:rsidRPr="002D199A">
        <w:rPr>
          <w:rFonts w:ascii="Book Antiqua" w:hAnsi="Book Antiqua"/>
          <w:sz w:val="24"/>
          <w:szCs w:val="24"/>
        </w:rPr>
        <w:lastRenderedPageBreak/>
        <w:t>SOD: Sphincter of Oddi dysfunction; CBD: Central bile duct; NA: Not available; PEP: Post-</w:t>
      </w:r>
      <w:r w:rsidR="004B6A1D" w:rsidRPr="004B6A1D">
        <w:rPr>
          <w:rFonts w:ascii="Book Antiqua" w:hAnsi="Book Antiqua" w:cs="Times New Roman"/>
          <w:sz w:val="24"/>
          <w:szCs w:val="24"/>
        </w:rPr>
        <w:t>endoscopic retrograde cholangiopancreatography</w:t>
      </w:r>
      <w:r w:rsidRPr="004B6A1D">
        <w:rPr>
          <w:rFonts w:ascii="Book Antiqua" w:hAnsi="Book Antiqua"/>
          <w:sz w:val="24"/>
          <w:szCs w:val="24"/>
        </w:rPr>
        <w:t xml:space="preserve"> pancreatitis.</w:t>
      </w:r>
    </w:p>
    <w:p w14:paraId="5A9FD3F1" w14:textId="77777777" w:rsidR="00871B21" w:rsidRPr="002D199A" w:rsidRDefault="007727C8" w:rsidP="00AF0A77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2D199A">
        <w:rPr>
          <w:rFonts w:ascii="Book Antiqua" w:hAnsi="Book Antiqua"/>
          <w:kern w:val="0"/>
          <w:sz w:val="24"/>
          <w:szCs w:val="24"/>
        </w:rPr>
        <w:br w:type="page"/>
      </w:r>
    </w:p>
    <w:p w14:paraId="4092B638" w14:textId="3DA370E1" w:rsidR="00871B21" w:rsidRPr="004B6A1D" w:rsidRDefault="007727C8" w:rsidP="00AF0A7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4B6A1D">
        <w:rPr>
          <w:rFonts w:ascii="Book Antiqua" w:eastAsia="MS Mincho" w:hAnsi="Book Antiqua" w:cs="Times New Roman"/>
          <w:b/>
          <w:sz w:val="24"/>
          <w:szCs w:val="24"/>
        </w:rPr>
        <w:lastRenderedPageBreak/>
        <w:t>Table 2</w:t>
      </w:r>
      <w:r w:rsidRPr="004B6A1D">
        <w:rPr>
          <w:rFonts w:ascii="Book Antiqua" w:hAnsi="Book Antiqua"/>
          <w:b/>
          <w:sz w:val="24"/>
          <w:szCs w:val="24"/>
        </w:rPr>
        <w:t xml:space="preserve"> The factors </w:t>
      </w:r>
      <w:r w:rsidRPr="004B6A1D">
        <w:rPr>
          <w:rFonts w:ascii="Book Antiqua" w:eastAsia="MS Mincho" w:hAnsi="Book Antiqua" w:cs="Times New Roman"/>
          <w:b/>
          <w:sz w:val="24"/>
          <w:szCs w:val="24"/>
        </w:rPr>
        <w:t>related</w:t>
      </w:r>
      <w:r w:rsidRPr="004B6A1D">
        <w:rPr>
          <w:rFonts w:ascii="Book Antiqua" w:hAnsi="Book Antiqua"/>
          <w:b/>
          <w:sz w:val="24"/>
          <w:szCs w:val="24"/>
        </w:rPr>
        <w:t xml:space="preserve"> to</w:t>
      </w:r>
      <w:r w:rsidRPr="004B6A1D">
        <w:rPr>
          <w:rFonts w:ascii="Book Antiqua" w:eastAsia="MS Mincho" w:hAnsi="Book Antiqua" w:cs="Times New Roman"/>
          <w:b/>
          <w:sz w:val="24"/>
          <w:szCs w:val="24"/>
        </w:rPr>
        <w:t xml:space="preserve"> the</w:t>
      </w:r>
      <w:r w:rsidRPr="004B6A1D">
        <w:rPr>
          <w:rFonts w:ascii="Book Antiqua" w:hAnsi="Book Antiqua"/>
          <w:b/>
          <w:sz w:val="24"/>
          <w:szCs w:val="24"/>
        </w:rPr>
        <w:t xml:space="preserve"> </w:t>
      </w:r>
      <w:r w:rsidR="004B6A1D" w:rsidRPr="004B6A1D">
        <w:rPr>
          <w:rFonts w:ascii="Book Antiqua" w:hAnsi="Book Antiqua" w:cs="Times New Roman"/>
          <w:b/>
          <w:sz w:val="24"/>
          <w:szCs w:val="24"/>
        </w:rPr>
        <w:t>endoscopic retrograde cholangiopancreatography</w:t>
      </w:r>
      <w:r w:rsidRPr="004B6A1D">
        <w:rPr>
          <w:rFonts w:ascii="Book Antiqua" w:hAnsi="Book Antiqua"/>
          <w:b/>
          <w:sz w:val="24"/>
          <w:szCs w:val="24"/>
        </w:rPr>
        <w:t xml:space="preserve"> procedures of selected studies</w:t>
      </w:r>
    </w:p>
    <w:tbl>
      <w:tblPr>
        <w:tblStyle w:val="a8"/>
        <w:tblW w:w="11625" w:type="dxa"/>
        <w:tblInd w:w="-1560" w:type="dxa"/>
        <w:tblLook w:val="04A0" w:firstRow="1" w:lastRow="0" w:firstColumn="1" w:lastColumn="0" w:noHBand="0" w:noVBand="1"/>
      </w:tblPr>
      <w:tblGrid>
        <w:gridCol w:w="2052"/>
        <w:gridCol w:w="2365"/>
        <w:gridCol w:w="2442"/>
        <w:gridCol w:w="1056"/>
        <w:gridCol w:w="2508"/>
        <w:gridCol w:w="1202"/>
      </w:tblGrid>
      <w:tr w:rsidR="002D199A" w:rsidRPr="002D199A" w14:paraId="469A1EEB" w14:textId="77777777" w:rsidTr="00871B21">
        <w:tc>
          <w:tcPr>
            <w:tcW w:w="21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7654AE0" w14:textId="26CB135A" w:rsidR="00871B21" w:rsidRPr="00B459D9" w:rsidRDefault="004B6A1D" w:rsidP="00AF0A7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B459D9">
              <w:rPr>
                <w:rFonts w:ascii="Book Antiqua" w:hAnsi="Book Antiqua"/>
                <w:b/>
                <w:sz w:val="24"/>
                <w:szCs w:val="24"/>
              </w:rPr>
              <w:t>Ref.</w:t>
            </w:r>
          </w:p>
        </w:tc>
        <w:tc>
          <w:tcPr>
            <w:tcW w:w="24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3F6469E" w14:textId="77777777" w:rsidR="00871B21" w:rsidRPr="00B459D9" w:rsidRDefault="007727C8" w:rsidP="00AF0A7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B459D9">
              <w:rPr>
                <w:rFonts w:ascii="Book Antiqua" w:hAnsi="Book Antiqua"/>
                <w:b/>
                <w:sz w:val="24"/>
                <w:szCs w:val="24"/>
              </w:rPr>
              <w:t>ERCP procedure</w:t>
            </w:r>
          </w:p>
        </w:tc>
        <w:tc>
          <w:tcPr>
            <w:tcW w:w="25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A001408" w14:textId="77777777" w:rsidR="00871B21" w:rsidRPr="00B459D9" w:rsidRDefault="007727C8" w:rsidP="00AF0A7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B459D9">
              <w:rPr>
                <w:rFonts w:ascii="Book Antiqua" w:hAnsi="Book Antiqua"/>
                <w:b/>
                <w:sz w:val="24"/>
                <w:szCs w:val="24"/>
              </w:rPr>
              <w:t>Pancreatic stent</w:t>
            </w:r>
          </w:p>
        </w:tc>
        <w:tc>
          <w:tcPr>
            <w:tcW w:w="8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00D61AD" w14:textId="77777777" w:rsidR="00871B21" w:rsidRPr="00B459D9" w:rsidRDefault="007727C8" w:rsidP="00AF0A7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B459D9">
              <w:rPr>
                <w:rFonts w:ascii="Book Antiqua" w:hAnsi="Book Antiqua"/>
                <w:b/>
                <w:sz w:val="24"/>
                <w:szCs w:val="24"/>
              </w:rPr>
              <w:t>Success rate (%)</w:t>
            </w:r>
          </w:p>
        </w:tc>
        <w:tc>
          <w:tcPr>
            <w:tcW w:w="26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C6923E8" w14:textId="77777777" w:rsidR="00871B21" w:rsidRPr="00B459D9" w:rsidRDefault="007727C8" w:rsidP="00AF0A7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B459D9">
              <w:rPr>
                <w:rFonts w:ascii="Book Antiqua" w:hAnsi="Book Antiqua"/>
                <w:b/>
                <w:sz w:val="24"/>
                <w:szCs w:val="24"/>
              </w:rPr>
              <w:t xml:space="preserve">PEP </w:t>
            </w:r>
            <w:r w:rsidRPr="00B459D9">
              <w:rPr>
                <w:rFonts w:ascii="Book Antiqua" w:hAnsi="Book Antiqua"/>
                <w:b/>
                <w:i/>
                <w:sz w:val="24"/>
                <w:szCs w:val="24"/>
              </w:rPr>
              <w:t>n</w:t>
            </w:r>
            <w:r w:rsidRPr="00B459D9">
              <w:rPr>
                <w:rFonts w:ascii="Book Antiqua" w:hAnsi="Book Antiqua"/>
                <w:b/>
                <w:sz w:val="24"/>
                <w:szCs w:val="24"/>
              </w:rPr>
              <w:t xml:space="preserve"> (%) stent/ no stent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8935112" w14:textId="3F721CF0" w:rsidR="00871B21" w:rsidRPr="00B459D9" w:rsidRDefault="00326EB3" w:rsidP="00AF0A7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B459D9">
              <w:rPr>
                <w:rFonts w:ascii="Book Antiqua" w:hAnsi="Book Antiqua"/>
                <w:b/>
                <w:sz w:val="24"/>
                <w:szCs w:val="24"/>
              </w:rPr>
              <w:t>C</w:t>
            </w:r>
            <w:r w:rsidR="007727C8" w:rsidRPr="00B459D9">
              <w:rPr>
                <w:rFonts w:ascii="Book Antiqua" w:hAnsi="Book Antiqua"/>
                <w:b/>
                <w:sz w:val="24"/>
                <w:szCs w:val="24"/>
              </w:rPr>
              <w:t>riteria of PEP</w:t>
            </w:r>
            <w:r w:rsidR="00437BAC" w:rsidRPr="00B459D9">
              <w:rPr>
                <w:rFonts w:ascii="Book Antiqua" w:hAnsi="Book Antiqua"/>
                <w:b/>
                <w:sz w:val="24"/>
                <w:szCs w:val="24"/>
              </w:rPr>
              <w:t xml:space="preserve"> severity</w:t>
            </w:r>
          </w:p>
        </w:tc>
      </w:tr>
      <w:tr w:rsidR="002D199A" w:rsidRPr="002D199A" w14:paraId="1996D6B4" w14:textId="77777777" w:rsidTr="00871B21">
        <w:tc>
          <w:tcPr>
            <w:tcW w:w="212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1A0EF1F" w14:textId="515687DE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2D199A">
              <w:rPr>
                <w:rFonts w:ascii="Book Antiqua" w:hAnsi="Book Antiqua"/>
                <w:sz w:val="24"/>
                <w:szCs w:val="24"/>
              </w:rPr>
              <w:t>Smithline</w:t>
            </w:r>
            <w:proofErr w:type="spellEnd"/>
            <w:r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B459D9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B459D9">
              <w:rPr>
                <w:rFonts w:ascii="Book Antiqua" w:hAnsi="Book Antiqua"/>
                <w:sz w:val="24"/>
                <w:szCs w:val="24"/>
                <w:vertAlign w:val="superscript"/>
              </w:rPr>
              <w:t>[55]</w:t>
            </w:r>
            <w:r w:rsidR="00B459D9">
              <w:rPr>
                <w:rFonts w:ascii="Book Antiqua" w:hAnsi="Book Antiqua"/>
                <w:sz w:val="24"/>
                <w:szCs w:val="24"/>
              </w:rPr>
              <w:t>,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1993</w:t>
            </w:r>
          </w:p>
        </w:tc>
        <w:tc>
          <w:tcPr>
            <w:tcW w:w="241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6023242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Precut EST</w:t>
            </w:r>
          </w:p>
        </w:tc>
        <w:tc>
          <w:tcPr>
            <w:tcW w:w="251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D4ED816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Double-barbed 5 or 7fr, 2 or 2.5 cm</w:t>
            </w:r>
          </w:p>
        </w:tc>
        <w:tc>
          <w:tcPr>
            <w:tcW w:w="888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4C469C2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90</w:t>
            </w:r>
          </w:p>
        </w:tc>
        <w:tc>
          <w:tcPr>
            <w:tcW w:w="264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E19FFEF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Total 6 (14)/9 (18)</w:t>
            </w:r>
          </w:p>
          <w:p w14:paraId="667C4019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Mild 5 (12)/5 (10)</w:t>
            </w:r>
          </w:p>
          <w:p w14:paraId="47B3FBD6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Moderate 1 (2)/2 (4)</w:t>
            </w:r>
          </w:p>
          <w:p w14:paraId="5ED12B24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Severe 1 (2)/2 (4)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970DB39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Cotton</w:t>
            </w:r>
          </w:p>
        </w:tc>
      </w:tr>
      <w:tr w:rsidR="002D199A" w:rsidRPr="002D199A" w14:paraId="5AB6F80C" w14:textId="77777777" w:rsidTr="00871B21"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AB76552" w14:textId="1C6A3FEB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2D199A">
              <w:rPr>
                <w:rFonts w:ascii="Book Antiqua" w:hAnsi="Book Antiqua"/>
                <w:sz w:val="24"/>
                <w:szCs w:val="24"/>
              </w:rPr>
              <w:t>Tarnasky</w:t>
            </w:r>
            <w:proofErr w:type="spellEnd"/>
            <w:r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B459D9" w:rsidRPr="00B459D9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B459D9">
              <w:rPr>
                <w:rFonts w:ascii="Book Antiqua" w:hAnsi="Book Antiqua"/>
                <w:sz w:val="24"/>
                <w:szCs w:val="24"/>
                <w:vertAlign w:val="superscript"/>
              </w:rPr>
              <w:t>[51]</w:t>
            </w:r>
            <w:r w:rsidR="00B459D9">
              <w:rPr>
                <w:rFonts w:ascii="Book Antiqua" w:hAnsi="Book Antiqua"/>
                <w:sz w:val="24"/>
                <w:szCs w:val="24"/>
              </w:rPr>
              <w:t>,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1998</w:t>
            </w:r>
            <w:r w:rsidR="00C05471"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8B6E1E3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EST</w:t>
            </w:r>
          </w:p>
        </w:tc>
        <w:tc>
          <w:tcPr>
            <w:tcW w:w="251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B04BF46" w14:textId="17CCEFD8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5 or 7Fr, 2 or 2.</w:t>
            </w:r>
            <w:r w:rsidR="00326EB3" w:rsidRPr="002D199A">
              <w:rPr>
                <w:rFonts w:ascii="Book Antiqua" w:hAnsi="Book Antiqua"/>
                <w:sz w:val="24"/>
                <w:szCs w:val="24"/>
              </w:rPr>
              <w:t>5 cm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02A9302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NA</w:t>
            </w:r>
          </w:p>
        </w:tc>
        <w:tc>
          <w:tcPr>
            <w:tcW w:w="264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C567E82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Total 1 (2)/10 (26)</w:t>
            </w:r>
          </w:p>
          <w:p w14:paraId="3D3FFF58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Mild 0 (0)/5 (13)</w:t>
            </w:r>
          </w:p>
          <w:p w14:paraId="5B339CB2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Moderate 0 (0)/5 (13)</w:t>
            </w:r>
          </w:p>
          <w:p w14:paraId="660F4EAD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Severe 0 (0)/ 0 (0)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44A1FE8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Cotton</w:t>
            </w:r>
          </w:p>
        </w:tc>
      </w:tr>
      <w:tr w:rsidR="002D199A" w:rsidRPr="002D199A" w14:paraId="7711DDEE" w14:textId="77777777" w:rsidTr="00871B21"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856CC70" w14:textId="7483FD5D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 xml:space="preserve">Fazel </w:t>
            </w:r>
            <w:r w:rsidR="00B459D9" w:rsidRPr="00B459D9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B459D9">
              <w:rPr>
                <w:rFonts w:ascii="Book Antiqua" w:hAnsi="Book Antiqua"/>
                <w:sz w:val="24"/>
                <w:szCs w:val="24"/>
                <w:vertAlign w:val="superscript"/>
              </w:rPr>
              <w:t>[52]</w:t>
            </w:r>
            <w:r w:rsidR="00B459D9">
              <w:rPr>
                <w:rFonts w:ascii="Book Antiqua" w:hAnsi="Book Antiqua"/>
                <w:sz w:val="24"/>
                <w:szCs w:val="24"/>
              </w:rPr>
              <w:t>,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2003</w:t>
            </w:r>
            <w:r w:rsidR="00C05471"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4EDA3A0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EST</w:t>
            </w:r>
          </w:p>
        </w:tc>
        <w:tc>
          <w:tcPr>
            <w:tcW w:w="251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BAB2124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 xml:space="preserve">5fr </w:t>
            </w:r>
            <w:proofErr w:type="spellStart"/>
            <w:r w:rsidRPr="002D199A">
              <w:rPr>
                <w:rFonts w:ascii="Book Antiqua" w:hAnsi="Book Antiqua"/>
                <w:sz w:val="24"/>
                <w:szCs w:val="24"/>
              </w:rPr>
              <w:t>nasopancreatic</w:t>
            </w:r>
            <w:proofErr w:type="spellEnd"/>
            <w:r w:rsidRPr="002D199A">
              <w:rPr>
                <w:rFonts w:ascii="Book Antiqua" w:hAnsi="Book Antiqua"/>
                <w:sz w:val="24"/>
                <w:szCs w:val="24"/>
              </w:rPr>
              <w:t xml:space="preserve"> catheter or Double-barbed 5fr, 2 cm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F235132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95</w:t>
            </w:r>
          </w:p>
        </w:tc>
        <w:tc>
          <w:tcPr>
            <w:tcW w:w="264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8EED351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Total 2 (5.3)/10 (28)</w:t>
            </w:r>
          </w:p>
          <w:p w14:paraId="1D2D9056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Mild 2 (5.3)/5 (14)</w:t>
            </w:r>
          </w:p>
          <w:p w14:paraId="7806F8C6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Moderate 0 (0)/2(6)</w:t>
            </w:r>
          </w:p>
          <w:p w14:paraId="3E82B359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Severe 0 (0)/3 (8)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7273B11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Cotton</w:t>
            </w:r>
          </w:p>
        </w:tc>
      </w:tr>
      <w:tr w:rsidR="002D199A" w:rsidRPr="002D199A" w14:paraId="47C49AE0" w14:textId="77777777" w:rsidTr="00871B21"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37BDCBD" w14:textId="1503C096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2D199A">
              <w:rPr>
                <w:rFonts w:ascii="Book Antiqua" w:hAnsi="Book Antiqua"/>
                <w:sz w:val="24"/>
                <w:szCs w:val="24"/>
              </w:rPr>
              <w:t>Sofuni</w:t>
            </w:r>
            <w:proofErr w:type="spellEnd"/>
            <w:r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B459D9" w:rsidRPr="00B459D9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B459D9">
              <w:rPr>
                <w:rFonts w:ascii="Book Antiqua" w:hAnsi="Book Antiqua"/>
                <w:sz w:val="24"/>
                <w:szCs w:val="24"/>
                <w:vertAlign w:val="superscript"/>
              </w:rPr>
              <w:t>[19]</w:t>
            </w:r>
            <w:r w:rsidR="00B459D9">
              <w:rPr>
                <w:rFonts w:ascii="Book Antiqua" w:hAnsi="Book Antiqua"/>
                <w:sz w:val="24"/>
                <w:szCs w:val="24"/>
              </w:rPr>
              <w:t>,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2007</w:t>
            </w:r>
            <w:r w:rsidR="00C05471"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1CFFA14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EST, EPBD, IDUS, biopsy, sphincter of Oddi manometry, POCS</w:t>
            </w:r>
          </w:p>
        </w:tc>
        <w:tc>
          <w:tcPr>
            <w:tcW w:w="251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2B9ACAD" w14:textId="2C19DDFA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 xml:space="preserve">5Fr, </w:t>
            </w:r>
            <w:r w:rsidR="00326EB3" w:rsidRPr="002D199A">
              <w:rPr>
                <w:rFonts w:ascii="Book Antiqua" w:hAnsi="Book Antiqua"/>
                <w:sz w:val="24"/>
                <w:szCs w:val="24"/>
              </w:rPr>
              <w:t>3 cm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with 2 flanges on the duodenal side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82259C5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97</w:t>
            </w:r>
          </w:p>
        </w:tc>
        <w:tc>
          <w:tcPr>
            <w:tcW w:w="264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8DA83C7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Total 3 (3)/14 (13.6)</w:t>
            </w:r>
          </w:p>
          <w:p w14:paraId="61FE3F62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Mild 2 (2)/8 (7.8)</w:t>
            </w:r>
          </w:p>
          <w:p w14:paraId="71D2877D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Moderate 1 (1)/6 (4.6)</w:t>
            </w:r>
          </w:p>
          <w:p w14:paraId="34A4AE09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Severe 0 (0)/0(0)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CB57134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Cotton</w:t>
            </w:r>
          </w:p>
        </w:tc>
      </w:tr>
      <w:tr w:rsidR="002D199A" w:rsidRPr="002D199A" w14:paraId="00DFA6BE" w14:textId="77777777" w:rsidTr="00871B21"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C766C0C" w14:textId="2DAB6E9A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 xml:space="preserve">Tsuchiya </w:t>
            </w:r>
            <w:r w:rsidR="00B459D9" w:rsidRPr="00B459D9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B459D9">
              <w:rPr>
                <w:rFonts w:ascii="Book Antiqua" w:hAnsi="Book Antiqua"/>
                <w:sz w:val="24"/>
                <w:szCs w:val="24"/>
                <w:vertAlign w:val="superscript"/>
              </w:rPr>
              <w:t>[20]</w:t>
            </w:r>
            <w:r w:rsidR="00B459D9">
              <w:rPr>
                <w:rFonts w:ascii="Book Antiqua" w:hAnsi="Book Antiqua"/>
                <w:sz w:val="24"/>
                <w:szCs w:val="24"/>
              </w:rPr>
              <w:t>,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2007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61BFF0C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 xml:space="preserve">EST, IDUS, EPBD, sphincter of Oddi </w:t>
            </w:r>
            <w:r w:rsidRPr="002D199A">
              <w:rPr>
                <w:rFonts w:ascii="Book Antiqua" w:hAnsi="Book Antiqua"/>
                <w:sz w:val="24"/>
                <w:szCs w:val="24"/>
              </w:rPr>
              <w:lastRenderedPageBreak/>
              <w:t>manometry</w:t>
            </w:r>
          </w:p>
        </w:tc>
        <w:tc>
          <w:tcPr>
            <w:tcW w:w="251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B143E69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lastRenderedPageBreak/>
              <w:t xml:space="preserve">5fr, 3 or 4 cm duodenal pig tail </w:t>
            </w:r>
            <w:r w:rsidRPr="002D199A">
              <w:rPr>
                <w:rFonts w:ascii="Book Antiqua" w:hAnsi="Book Antiqua"/>
                <w:sz w:val="24"/>
                <w:szCs w:val="24"/>
              </w:rPr>
              <w:lastRenderedPageBreak/>
              <w:t>stent without inner flange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2AB0DD3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lastRenderedPageBreak/>
              <w:t>100</w:t>
            </w:r>
          </w:p>
        </w:tc>
        <w:tc>
          <w:tcPr>
            <w:tcW w:w="264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73E1CA9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Total 1 (3.1)/4 (12.5)</w:t>
            </w:r>
          </w:p>
          <w:p w14:paraId="34DE6466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Mild 1 (3.1)/2 (6.3)</w:t>
            </w:r>
          </w:p>
          <w:p w14:paraId="52BE7133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lastRenderedPageBreak/>
              <w:t>Moderate 0 (0)/1 (3.1)</w:t>
            </w:r>
          </w:p>
          <w:p w14:paraId="6F098AB1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Severe 0 (0)/1 (3.1)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C1A87FC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lastRenderedPageBreak/>
              <w:t>Cotton</w:t>
            </w:r>
          </w:p>
        </w:tc>
      </w:tr>
      <w:tr w:rsidR="002D199A" w:rsidRPr="002D199A" w14:paraId="0CA9D8D1" w14:textId="77777777" w:rsidTr="00871B21"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F0C727C" w14:textId="74BDE13F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lastRenderedPageBreak/>
              <w:t xml:space="preserve">Ito </w:t>
            </w:r>
            <w:r w:rsidR="00B459D9" w:rsidRPr="00B459D9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B459D9">
              <w:rPr>
                <w:rFonts w:ascii="Book Antiqua" w:hAnsi="Book Antiqua"/>
                <w:sz w:val="24"/>
                <w:szCs w:val="24"/>
                <w:vertAlign w:val="superscript"/>
              </w:rPr>
              <w:t>[22]</w:t>
            </w:r>
            <w:r w:rsidR="00B459D9">
              <w:rPr>
                <w:rFonts w:ascii="Book Antiqua" w:hAnsi="Book Antiqua"/>
                <w:sz w:val="24"/>
                <w:szCs w:val="24"/>
              </w:rPr>
              <w:t>,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2010</w:t>
            </w:r>
            <w:r w:rsidR="00AB2D7F"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B90C003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EST, IDUS, EPBD, biopsy</w:t>
            </w:r>
          </w:p>
        </w:tc>
        <w:tc>
          <w:tcPr>
            <w:tcW w:w="251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B230493" w14:textId="7765959C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 xml:space="preserve">5fr, </w:t>
            </w:r>
            <w:r w:rsidR="00326EB3" w:rsidRPr="002D199A">
              <w:rPr>
                <w:rFonts w:ascii="Book Antiqua" w:hAnsi="Book Antiqua"/>
                <w:sz w:val="24"/>
                <w:szCs w:val="24"/>
              </w:rPr>
              <w:t>4 cm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with a single duodenal pig tail 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9735684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97</w:t>
            </w:r>
          </w:p>
        </w:tc>
        <w:tc>
          <w:tcPr>
            <w:tcW w:w="264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8CADAFF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Total 1 (2.9)/8 (23)</w:t>
            </w:r>
          </w:p>
          <w:p w14:paraId="494048B2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Mild 1 (2.9)/8 (23)</w:t>
            </w:r>
          </w:p>
          <w:p w14:paraId="4231A942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Moderate and severe 0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6372597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Cotton</w:t>
            </w:r>
          </w:p>
        </w:tc>
      </w:tr>
      <w:tr w:rsidR="002D199A" w:rsidRPr="002D199A" w14:paraId="3082E631" w14:textId="77777777" w:rsidTr="00871B21"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AEF7DEC" w14:textId="65FDFC69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2D199A">
              <w:rPr>
                <w:rFonts w:ascii="Book Antiqua" w:hAnsi="Book Antiqua"/>
                <w:sz w:val="24"/>
                <w:szCs w:val="24"/>
              </w:rPr>
              <w:t>Sofuni</w:t>
            </w:r>
            <w:proofErr w:type="spellEnd"/>
            <w:r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B459D9" w:rsidRPr="00B459D9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B459D9">
              <w:rPr>
                <w:rFonts w:ascii="Book Antiqua" w:hAnsi="Book Antiqua"/>
                <w:sz w:val="24"/>
                <w:szCs w:val="24"/>
                <w:vertAlign w:val="superscript"/>
              </w:rPr>
              <w:t>[27]</w:t>
            </w:r>
            <w:r w:rsidR="00B459D9">
              <w:rPr>
                <w:rFonts w:ascii="Book Antiqua" w:hAnsi="Book Antiqua"/>
                <w:sz w:val="24"/>
                <w:szCs w:val="24"/>
              </w:rPr>
              <w:t>,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2011</w:t>
            </w:r>
            <w:r w:rsidR="00AB0E57"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0BEC930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EST, EPBD, ENBD, IDUS, biopsy</w:t>
            </w:r>
          </w:p>
        </w:tc>
        <w:tc>
          <w:tcPr>
            <w:tcW w:w="251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238F30E" w14:textId="0F29810E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 xml:space="preserve">5Fr, </w:t>
            </w:r>
            <w:r w:rsidR="00326EB3" w:rsidRPr="002D199A">
              <w:rPr>
                <w:rFonts w:ascii="Book Antiqua" w:hAnsi="Book Antiqua"/>
                <w:sz w:val="24"/>
                <w:szCs w:val="24"/>
              </w:rPr>
              <w:t>3 cm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with 2 flanges on the duodenal side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DD137E7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88</w:t>
            </w:r>
          </w:p>
        </w:tc>
        <w:tc>
          <w:tcPr>
            <w:tcW w:w="264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E5A79C3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Total 20 (9.4)/31 (15.2)</w:t>
            </w:r>
          </w:p>
          <w:p w14:paraId="1FFE1219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Mild 16 (7.5)/22 (14.6)</w:t>
            </w:r>
          </w:p>
          <w:p w14:paraId="7108FE0E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Moderate 4 (1.9)/8 (3.8)</w:t>
            </w:r>
          </w:p>
          <w:p w14:paraId="0107490A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Severe 0 (0)/1 (0.5)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F89B21E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Cotton</w:t>
            </w:r>
          </w:p>
        </w:tc>
      </w:tr>
      <w:tr w:rsidR="002D199A" w:rsidRPr="002D199A" w14:paraId="5B01301A" w14:textId="77777777" w:rsidTr="00871B21"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8C5BB1C" w14:textId="47E274E8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 xml:space="preserve">Pan </w:t>
            </w:r>
            <w:r w:rsidR="00B459D9" w:rsidRPr="00B459D9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B459D9">
              <w:rPr>
                <w:rFonts w:ascii="Book Antiqua" w:hAnsi="Book Antiqua"/>
                <w:sz w:val="24"/>
                <w:szCs w:val="24"/>
                <w:vertAlign w:val="superscript"/>
              </w:rPr>
              <w:t>[26]</w:t>
            </w:r>
            <w:r w:rsidR="00B459D9">
              <w:rPr>
                <w:rFonts w:ascii="Book Antiqua" w:hAnsi="Book Antiqua"/>
                <w:sz w:val="24"/>
                <w:szCs w:val="24"/>
              </w:rPr>
              <w:t>,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2011</w:t>
            </w:r>
            <w:r w:rsidR="00AB0E57"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4A7E013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ERCP</w:t>
            </w:r>
          </w:p>
        </w:tc>
        <w:tc>
          <w:tcPr>
            <w:tcW w:w="251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74C1240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5fr single pig tail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C652593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NA</w:t>
            </w:r>
          </w:p>
        </w:tc>
        <w:tc>
          <w:tcPr>
            <w:tcW w:w="264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F5F49DA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Total 4 (20)/14 (70)</w:t>
            </w:r>
          </w:p>
          <w:p w14:paraId="55A0F4AE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Mild, moderate, severe NA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AD791CD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Cotton</w:t>
            </w:r>
          </w:p>
        </w:tc>
      </w:tr>
      <w:tr w:rsidR="002D199A" w:rsidRPr="002D199A" w14:paraId="186A9C86" w14:textId="77777777" w:rsidTr="00871B21"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79F2BFD" w14:textId="3CD86FF0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 xml:space="preserve">Kawaguchi </w:t>
            </w:r>
            <w:r w:rsidR="00B459D9" w:rsidRPr="00B459D9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B459D9">
              <w:rPr>
                <w:rFonts w:ascii="Book Antiqua" w:hAnsi="Book Antiqua"/>
                <w:sz w:val="24"/>
                <w:szCs w:val="24"/>
                <w:vertAlign w:val="superscript"/>
              </w:rPr>
              <w:t>[30]</w:t>
            </w:r>
            <w:r w:rsidR="00B459D9">
              <w:rPr>
                <w:rFonts w:ascii="Book Antiqua" w:hAnsi="Book Antiqua"/>
                <w:sz w:val="24"/>
                <w:szCs w:val="24"/>
              </w:rPr>
              <w:t>,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2012</w:t>
            </w:r>
            <w:r w:rsidR="00AB0E57"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0675AE3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Precut EST, pancreatic sphincterotomy, biopsy, IDUS</w:t>
            </w:r>
          </w:p>
        </w:tc>
        <w:tc>
          <w:tcPr>
            <w:tcW w:w="251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8165F00" w14:textId="4648A178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 xml:space="preserve">5fr, </w:t>
            </w:r>
            <w:r w:rsidR="00326EB3" w:rsidRPr="002D199A">
              <w:rPr>
                <w:rFonts w:ascii="Book Antiqua" w:hAnsi="Book Antiqua"/>
                <w:sz w:val="24"/>
                <w:szCs w:val="24"/>
              </w:rPr>
              <w:t>3 cm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with two flanges on the duodenal side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D47671B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100</w:t>
            </w:r>
          </w:p>
        </w:tc>
        <w:tc>
          <w:tcPr>
            <w:tcW w:w="264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74B440E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Total 1 (1.7)/8 (13.3)</w:t>
            </w:r>
          </w:p>
          <w:p w14:paraId="1D7ED7B5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Mild 1 (1.7)/8 (13.3)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625EFBB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Modified Cotton</w:t>
            </w:r>
          </w:p>
        </w:tc>
      </w:tr>
      <w:tr w:rsidR="002D199A" w:rsidRPr="002D199A" w14:paraId="6DE2D309" w14:textId="77777777" w:rsidTr="00871B21">
        <w:tc>
          <w:tcPr>
            <w:tcW w:w="212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D036E03" w14:textId="7B1ABE02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 xml:space="preserve">Lee </w:t>
            </w:r>
            <w:r w:rsidR="00B459D9" w:rsidRPr="00B459D9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B459D9">
              <w:rPr>
                <w:rFonts w:ascii="Book Antiqua" w:hAnsi="Book Antiqua"/>
                <w:sz w:val="24"/>
                <w:szCs w:val="24"/>
                <w:vertAlign w:val="superscript"/>
              </w:rPr>
              <w:t>[53]</w:t>
            </w:r>
            <w:r w:rsidR="00B459D9">
              <w:rPr>
                <w:rFonts w:ascii="Book Antiqua" w:hAnsi="Book Antiqua"/>
                <w:sz w:val="24"/>
                <w:szCs w:val="24"/>
              </w:rPr>
              <w:t>,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2012</w:t>
            </w:r>
            <w:r w:rsidR="00AB0E57"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2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7A03ED0" w14:textId="6B6758F3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EST, precut EST, IDUS, biopsy</w:t>
            </w:r>
          </w:p>
        </w:tc>
        <w:tc>
          <w:tcPr>
            <w:tcW w:w="251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9965D3E" w14:textId="73205EFF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2D199A">
              <w:rPr>
                <w:rFonts w:ascii="Book Antiqua" w:hAnsi="Book Antiqua"/>
                <w:sz w:val="24"/>
                <w:szCs w:val="24"/>
              </w:rPr>
              <w:t>Unflanged</w:t>
            </w:r>
            <w:proofErr w:type="spellEnd"/>
            <w:r w:rsidRPr="002D199A">
              <w:rPr>
                <w:rFonts w:ascii="Book Antiqua" w:hAnsi="Book Antiqua"/>
                <w:sz w:val="24"/>
                <w:szCs w:val="24"/>
              </w:rPr>
              <w:t xml:space="preserve"> 3fr, 4,</w:t>
            </w:r>
            <w:r w:rsidR="00B459D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2D199A">
              <w:rPr>
                <w:rFonts w:ascii="Book Antiqua" w:hAnsi="Book Antiqua"/>
                <w:sz w:val="24"/>
                <w:szCs w:val="24"/>
              </w:rPr>
              <w:t>6, or 8 cm duodenal pig</w:t>
            </w:r>
            <w:r w:rsidR="0093106A" w:rsidRPr="002D199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2D199A">
              <w:rPr>
                <w:rFonts w:ascii="Book Antiqua" w:hAnsi="Book Antiqua"/>
                <w:sz w:val="24"/>
                <w:szCs w:val="24"/>
              </w:rPr>
              <w:t>tail stent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8840FC2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96</w:t>
            </w:r>
          </w:p>
        </w:tc>
        <w:tc>
          <w:tcPr>
            <w:tcW w:w="264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D5D3F40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Total 6 (12)/15 (29.4)</w:t>
            </w:r>
          </w:p>
          <w:p w14:paraId="1D502F74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Mild 5 (10)/12 (23.5)</w:t>
            </w:r>
          </w:p>
          <w:p w14:paraId="28392745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 xml:space="preserve">Moderate 1 (2)/2 </w:t>
            </w:r>
            <w:r w:rsidRPr="002D199A">
              <w:rPr>
                <w:rFonts w:ascii="Book Antiqua" w:hAnsi="Book Antiqua"/>
                <w:sz w:val="24"/>
                <w:szCs w:val="24"/>
              </w:rPr>
              <w:lastRenderedPageBreak/>
              <w:t>(3.9)</w:t>
            </w:r>
          </w:p>
          <w:p w14:paraId="33A44966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Severe 0 (0)/1 (2)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0A0A4E6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lastRenderedPageBreak/>
              <w:t>Cotton</w:t>
            </w:r>
          </w:p>
        </w:tc>
      </w:tr>
      <w:tr w:rsidR="002D199A" w:rsidRPr="002D199A" w14:paraId="20942BA3" w14:textId="77777777" w:rsidTr="00871B21">
        <w:tc>
          <w:tcPr>
            <w:tcW w:w="212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1C6E50D" w14:textId="10CF1334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lastRenderedPageBreak/>
              <w:t xml:space="preserve">Yin </w:t>
            </w:r>
            <w:r w:rsidR="00B459D9" w:rsidRPr="00B459D9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B459D9">
              <w:rPr>
                <w:rFonts w:ascii="Book Antiqua" w:hAnsi="Book Antiqua"/>
                <w:sz w:val="24"/>
                <w:szCs w:val="24"/>
                <w:vertAlign w:val="superscript"/>
              </w:rPr>
              <w:t>[45]</w:t>
            </w:r>
            <w:r w:rsidR="00B459D9">
              <w:rPr>
                <w:rFonts w:ascii="Book Antiqua" w:hAnsi="Book Antiqua"/>
                <w:sz w:val="24"/>
                <w:szCs w:val="24"/>
              </w:rPr>
              <w:t>,</w:t>
            </w:r>
            <w:r w:rsidRPr="002D199A">
              <w:rPr>
                <w:rFonts w:ascii="Book Antiqua" w:hAnsi="Book Antiqua"/>
                <w:sz w:val="24"/>
                <w:szCs w:val="24"/>
              </w:rPr>
              <w:t xml:space="preserve"> 2016</w:t>
            </w:r>
          </w:p>
        </w:tc>
        <w:tc>
          <w:tcPr>
            <w:tcW w:w="241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64DE30A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EST, EPBD</w:t>
            </w:r>
          </w:p>
        </w:tc>
        <w:tc>
          <w:tcPr>
            <w:tcW w:w="251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50BBCC4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 xml:space="preserve">5Fr, 5, 7, or 9 cm 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E5585A5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NA</w:t>
            </w:r>
          </w:p>
        </w:tc>
        <w:tc>
          <w:tcPr>
            <w:tcW w:w="264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1F4C7A3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Total 8 (7.7)/18 (17.7)</w:t>
            </w:r>
          </w:p>
          <w:p w14:paraId="269B70A3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Mild, Moderate, severe NA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43CEE71" w14:textId="77777777" w:rsidR="00871B21" w:rsidRPr="002D199A" w:rsidRDefault="007727C8" w:rsidP="00AF0A7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D199A">
              <w:rPr>
                <w:rFonts w:ascii="Book Antiqua" w:hAnsi="Book Antiqua"/>
                <w:sz w:val="24"/>
                <w:szCs w:val="24"/>
              </w:rPr>
              <w:t>NA</w:t>
            </w:r>
          </w:p>
        </w:tc>
      </w:tr>
    </w:tbl>
    <w:p w14:paraId="6F5AC3BC" w14:textId="7EDB610B" w:rsidR="00871B21" w:rsidRPr="002D199A" w:rsidRDefault="007727C8" w:rsidP="00AF0A77">
      <w:pPr>
        <w:spacing w:line="360" w:lineRule="auto"/>
        <w:rPr>
          <w:rFonts w:ascii="Book Antiqua" w:hAnsi="Book Antiqua"/>
          <w:sz w:val="24"/>
          <w:szCs w:val="24"/>
        </w:rPr>
      </w:pPr>
      <w:r w:rsidRPr="002D199A">
        <w:rPr>
          <w:rFonts w:ascii="Book Antiqua" w:hAnsi="Book Antiqua"/>
          <w:sz w:val="24"/>
          <w:szCs w:val="24"/>
        </w:rPr>
        <w:t xml:space="preserve">PEP: </w:t>
      </w:r>
      <w:r w:rsidR="00B459D9" w:rsidRPr="002D199A">
        <w:rPr>
          <w:rFonts w:ascii="Book Antiqua" w:hAnsi="Book Antiqua"/>
          <w:sz w:val="24"/>
          <w:szCs w:val="24"/>
        </w:rPr>
        <w:t>Post</w:t>
      </w:r>
      <w:r w:rsidRPr="002D199A">
        <w:rPr>
          <w:rFonts w:ascii="Book Antiqua" w:hAnsi="Book Antiqua"/>
          <w:sz w:val="24"/>
          <w:szCs w:val="24"/>
        </w:rPr>
        <w:t>-ERCP pancreatitis; EST: Endoscopic sphincterotomy; NA: Not available; EPBD: Endoscopic papillary balloon dilation; IDUS: Intraductal ultrasonography; POCS: Peroral cholangioscopy.</w:t>
      </w:r>
    </w:p>
    <w:p w14:paraId="0813F3FE" w14:textId="3B940036" w:rsidR="00871B21" w:rsidRPr="002D199A" w:rsidRDefault="00871B21" w:rsidP="00AF0A77">
      <w:pPr>
        <w:spacing w:line="360" w:lineRule="auto"/>
        <w:rPr>
          <w:rFonts w:ascii="Book Antiqua" w:hAnsi="Book Antiqua"/>
          <w:sz w:val="24"/>
          <w:szCs w:val="24"/>
        </w:rPr>
      </w:pPr>
    </w:p>
    <w:sectPr w:rsidR="00871B21" w:rsidRPr="002D199A" w:rsidSect="002170AE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D0925AA" w14:textId="77777777" w:rsidR="00DF57A6" w:rsidRDefault="00DF57A6" w:rsidP="00E9276D">
      <w:r>
        <w:separator/>
      </w:r>
    </w:p>
  </w:endnote>
  <w:endnote w:type="continuationSeparator" w:id="0">
    <w:p w14:paraId="5F8D9701" w14:textId="77777777" w:rsidR="00DF57A6" w:rsidRDefault="00DF57A6" w:rsidP="00E9276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notTrueType/>
    <w:pitch w:val="fixed"/>
    <w:sig w:usb0="00000003" w:usb1="00000000" w:usb2="00000000" w:usb3="00000000" w:csb0="00000001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NewRomanPS-BoldItalicMT">
    <w:charset w:val="00"/>
    <w:family w:val="auto"/>
    <w:pitch w:val="variable"/>
    <w:sig w:usb0="E0000AFF" w:usb1="00007843" w:usb2="00000001" w:usb3="00000000" w:csb0="000001B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Meiryo">
    <w:panose1 w:val="020B0604030504040204"/>
    <w:charset w:val="80"/>
    <w:family w:val="swiss"/>
    <w:pitch w:val="variable"/>
    <w:sig w:usb0="E10102FF" w:usb1="EAC7FFFF" w:usb2="00010012" w:usb3="00000000" w:csb0="000200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0D54F04" w14:textId="77777777" w:rsidR="00DF57A6" w:rsidRDefault="00DF57A6" w:rsidP="00E9276D">
      <w:r>
        <w:separator/>
      </w:r>
    </w:p>
  </w:footnote>
  <w:footnote w:type="continuationSeparator" w:id="0">
    <w:p w14:paraId="403A0FAC" w14:textId="77777777" w:rsidR="00DF57A6" w:rsidRDefault="00DF57A6" w:rsidP="00E9276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displayBackgroundShape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_J_Gastroenterology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rtrxxvdwvvspnezwe95pee159xfs09e5r2w&quot;&gt;My EndNote Library Copy2016.4.14&lt;record-ids&gt;&lt;item&gt;503&lt;/item&gt;&lt;item&gt;608&lt;/item&gt;&lt;item&gt;750&lt;/item&gt;&lt;item&gt;763&lt;/item&gt;&lt;item&gt;764&lt;/item&gt;&lt;item&gt;765&lt;/item&gt;&lt;item&gt;766&lt;/item&gt;&lt;item&gt;767&lt;/item&gt;&lt;item&gt;768&lt;/item&gt;&lt;item&gt;770&lt;/item&gt;&lt;item&gt;771&lt;/item&gt;&lt;item&gt;772&lt;/item&gt;&lt;item&gt;773&lt;/item&gt;&lt;item&gt;774&lt;/item&gt;&lt;item&gt;775&lt;/item&gt;&lt;item&gt;776&lt;/item&gt;&lt;item&gt;777&lt;/item&gt;&lt;item&gt;778&lt;/item&gt;&lt;item&gt;779&lt;/item&gt;&lt;item&gt;780&lt;/item&gt;&lt;item&gt;783&lt;/item&gt;&lt;item&gt;784&lt;/item&gt;&lt;item&gt;786&lt;/item&gt;&lt;item&gt;787&lt;/item&gt;&lt;item&gt;788&lt;/item&gt;&lt;item&gt;789&lt;/item&gt;&lt;item&gt;790&lt;/item&gt;&lt;item&gt;791&lt;/item&gt;&lt;item&gt;792&lt;/item&gt;&lt;item&gt;793&lt;/item&gt;&lt;item&gt;794&lt;/item&gt;&lt;item&gt;795&lt;/item&gt;&lt;item&gt;796&lt;/item&gt;&lt;item&gt;797&lt;/item&gt;&lt;item&gt;825&lt;/item&gt;&lt;item&gt;826&lt;/item&gt;&lt;item&gt;828&lt;/item&gt;&lt;item&gt;829&lt;/item&gt;&lt;item&gt;830&lt;/item&gt;&lt;item&gt;831&lt;/item&gt;&lt;item&gt;832&lt;/item&gt;&lt;item&gt;833&lt;/item&gt;&lt;item&gt;834&lt;/item&gt;&lt;item&gt;835&lt;/item&gt;&lt;item&gt;942&lt;/item&gt;&lt;item&gt;1258&lt;/item&gt;&lt;item&gt;1298&lt;/item&gt;&lt;item&gt;1370&lt;/item&gt;&lt;item&gt;1379&lt;/item&gt;&lt;item&gt;1380&lt;/item&gt;&lt;item&gt;1481&lt;/item&gt;&lt;item&gt;1482&lt;/item&gt;&lt;item&gt;1483&lt;/item&gt;&lt;item&gt;1484&lt;/item&gt;&lt;item&gt;1485&lt;/item&gt;&lt;item&gt;1486&lt;/item&gt;&lt;item&gt;1487&lt;/item&gt;&lt;item&gt;1506&lt;/item&gt;&lt;item&gt;1507&lt;/item&gt;&lt;item&gt;1508&lt;/item&gt;&lt;item&gt;1509&lt;/item&gt;&lt;item&gt;1510&lt;/item&gt;&lt;item&gt;1511&lt;/item&gt;&lt;item&gt;1512&lt;/item&gt;&lt;item&gt;1528&lt;/item&gt;&lt;item&gt;1529&lt;/item&gt;&lt;item&gt;1530&lt;/item&gt;&lt;item&gt;1531&lt;/item&gt;&lt;item&gt;1532&lt;/item&gt;&lt;item&gt;1533&lt;/item&gt;&lt;item&gt;1534&lt;/item&gt;&lt;item&gt;1535&lt;/item&gt;&lt;item&gt;1540&lt;/item&gt;&lt;/record-ids&gt;&lt;/item&gt;&lt;/Libraries&gt;"/>
    <w:docVar w:name="MachineID" w:val="207|207|197|185|203|197|199|187|197|190|189|197|201|204|197|185|189|"/>
    <w:docVar w:name="Username" w:val="Editor"/>
  </w:docVars>
  <w:rsids>
    <w:rsidRoot w:val="00BD4348"/>
    <w:rsid w:val="00000C82"/>
    <w:rsid w:val="00014D96"/>
    <w:rsid w:val="000234D0"/>
    <w:rsid w:val="00027D00"/>
    <w:rsid w:val="00027EC4"/>
    <w:rsid w:val="00042D28"/>
    <w:rsid w:val="000603CE"/>
    <w:rsid w:val="00060DAD"/>
    <w:rsid w:val="00062F5F"/>
    <w:rsid w:val="000720B2"/>
    <w:rsid w:val="0008677D"/>
    <w:rsid w:val="000C4657"/>
    <w:rsid w:val="000C70D1"/>
    <w:rsid w:val="000D2EF0"/>
    <w:rsid w:val="000D3AC0"/>
    <w:rsid w:val="000F2F8B"/>
    <w:rsid w:val="0010141C"/>
    <w:rsid w:val="0010169E"/>
    <w:rsid w:val="001137F1"/>
    <w:rsid w:val="001145D4"/>
    <w:rsid w:val="00127800"/>
    <w:rsid w:val="00130D8F"/>
    <w:rsid w:val="00130D96"/>
    <w:rsid w:val="00130E92"/>
    <w:rsid w:val="001353A6"/>
    <w:rsid w:val="00136D3B"/>
    <w:rsid w:val="0014089D"/>
    <w:rsid w:val="001528DE"/>
    <w:rsid w:val="00170CE3"/>
    <w:rsid w:val="00173962"/>
    <w:rsid w:val="00176C4B"/>
    <w:rsid w:val="00184337"/>
    <w:rsid w:val="00196303"/>
    <w:rsid w:val="001A08CB"/>
    <w:rsid w:val="001A157A"/>
    <w:rsid w:val="001A3223"/>
    <w:rsid w:val="001A3310"/>
    <w:rsid w:val="001A565D"/>
    <w:rsid w:val="001B3061"/>
    <w:rsid w:val="001C08EA"/>
    <w:rsid w:val="001D174F"/>
    <w:rsid w:val="001E30BF"/>
    <w:rsid w:val="001F1D67"/>
    <w:rsid w:val="0020087D"/>
    <w:rsid w:val="00201186"/>
    <w:rsid w:val="00205B39"/>
    <w:rsid w:val="002112EC"/>
    <w:rsid w:val="00211C6C"/>
    <w:rsid w:val="00213D24"/>
    <w:rsid w:val="00215E4E"/>
    <w:rsid w:val="002170AE"/>
    <w:rsid w:val="0022089F"/>
    <w:rsid w:val="00223A97"/>
    <w:rsid w:val="002249B7"/>
    <w:rsid w:val="0022611C"/>
    <w:rsid w:val="0023434D"/>
    <w:rsid w:val="00236E73"/>
    <w:rsid w:val="00237357"/>
    <w:rsid w:val="002375B4"/>
    <w:rsid w:val="0024137F"/>
    <w:rsid w:val="00250E97"/>
    <w:rsid w:val="00262CFE"/>
    <w:rsid w:val="0026583C"/>
    <w:rsid w:val="00274C13"/>
    <w:rsid w:val="0027522B"/>
    <w:rsid w:val="00282B4A"/>
    <w:rsid w:val="00290944"/>
    <w:rsid w:val="002A24C6"/>
    <w:rsid w:val="002A49F2"/>
    <w:rsid w:val="002A7BC7"/>
    <w:rsid w:val="002B1211"/>
    <w:rsid w:val="002C20BC"/>
    <w:rsid w:val="002C2E05"/>
    <w:rsid w:val="002C54F1"/>
    <w:rsid w:val="002D199A"/>
    <w:rsid w:val="002D3532"/>
    <w:rsid w:val="002F21C5"/>
    <w:rsid w:val="002F42FB"/>
    <w:rsid w:val="00300E7D"/>
    <w:rsid w:val="003126B4"/>
    <w:rsid w:val="00320E11"/>
    <w:rsid w:val="00321478"/>
    <w:rsid w:val="00326EB3"/>
    <w:rsid w:val="00330970"/>
    <w:rsid w:val="0033456D"/>
    <w:rsid w:val="00334629"/>
    <w:rsid w:val="0035365E"/>
    <w:rsid w:val="00353B90"/>
    <w:rsid w:val="00356F01"/>
    <w:rsid w:val="00362563"/>
    <w:rsid w:val="003A3345"/>
    <w:rsid w:val="003B60BC"/>
    <w:rsid w:val="003C09CF"/>
    <w:rsid w:val="003C4B01"/>
    <w:rsid w:val="003C690B"/>
    <w:rsid w:val="003C72C7"/>
    <w:rsid w:val="003D491D"/>
    <w:rsid w:val="003F1DF2"/>
    <w:rsid w:val="0041000F"/>
    <w:rsid w:val="00437BAC"/>
    <w:rsid w:val="00451303"/>
    <w:rsid w:val="0045144B"/>
    <w:rsid w:val="00453263"/>
    <w:rsid w:val="00457FAF"/>
    <w:rsid w:val="004601A0"/>
    <w:rsid w:val="004628ED"/>
    <w:rsid w:val="00476E19"/>
    <w:rsid w:val="0048383F"/>
    <w:rsid w:val="00497F6B"/>
    <w:rsid w:val="004A3809"/>
    <w:rsid w:val="004A647A"/>
    <w:rsid w:val="004B6A1D"/>
    <w:rsid w:val="004B7AD5"/>
    <w:rsid w:val="004C378F"/>
    <w:rsid w:val="004D3961"/>
    <w:rsid w:val="004D595C"/>
    <w:rsid w:val="004E5F5C"/>
    <w:rsid w:val="004F2BF0"/>
    <w:rsid w:val="00500C05"/>
    <w:rsid w:val="00501DCB"/>
    <w:rsid w:val="00511F9B"/>
    <w:rsid w:val="00512292"/>
    <w:rsid w:val="00554930"/>
    <w:rsid w:val="0055678E"/>
    <w:rsid w:val="00585970"/>
    <w:rsid w:val="00590941"/>
    <w:rsid w:val="005A17F4"/>
    <w:rsid w:val="005B2565"/>
    <w:rsid w:val="005B5771"/>
    <w:rsid w:val="005C2D6B"/>
    <w:rsid w:val="005D0900"/>
    <w:rsid w:val="0060077A"/>
    <w:rsid w:val="0060298D"/>
    <w:rsid w:val="00603BBB"/>
    <w:rsid w:val="0060679F"/>
    <w:rsid w:val="00610795"/>
    <w:rsid w:val="00621055"/>
    <w:rsid w:val="00655AD8"/>
    <w:rsid w:val="00665784"/>
    <w:rsid w:val="006749A9"/>
    <w:rsid w:val="006877E7"/>
    <w:rsid w:val="0069076B"/>
    <w:rsid w:val="006A2AB0"/>
    <w:rsid w:val="006A54E3"/>
    <w:rsid w:val="006C14B4"/>
    <w:rsid w:val="006C2A8C"/>
    <w:rsid w:val="006C5F8B"/>
    <w:rsid w:val="006C73B8"/>
    <w:rsid w:val="006D2BE9"/>
    <w:rsid w:val="006D48BA"/>
    <w:rsid w:val="006D53C8"/>
    <w:rsid w:val="006E1AE0"/>
    <w:rsid w:val="006F6287"/>
    <w:rsid w:val="006F7073"/>
    <w:rsid w:val="00703F32"/>
    <w:rsid w:val="00735EA8"/>
    <w:rsid w:val="00744B04"/>
    <w:rsid w:val="00771C37"/>
    <w:rsid w:val="007727C8"/>
    <w:rsid w:val="0077560D"/>
    <w:rsid w:val="00787091"/>
    <w:rsid w:val="00787490"/>
    <w:rsid w:val="007E10A5"/>
    <w:rsid w:val="007E5D3E"/>
    <w:rsid w:val="007F114E"/>
    <w:rsid w:val="00806BA6"/>
    <w:rsid w:val="008157C0"/>
    <w:rsid w:val="00823F27"/>
    <w:rsid w:val="008249A0"/>
    <w:rsid w:val="00834171"/>
    <w:rsid w:val="0083645D"/>
    <w:rsid w:val="00850208"/>
    <w:rsid w:val="00854A20"/>
    <w:rsid w:val="00864156"/>
    <w:rsid w:val="00871B21"/>
    <w:rsid w:val="00873C58"/>
    <w:rsid w:val="00880AF3"/>
    <w:rsid w:val="00881B87"/>
    <w:rsid w:val="00887069"/>
    <w:rsid w:val="00897259"/>
    <w:rsid w:val="008A02EF"/>
    <w:rsid w:val="008B0BC4"/>
    <w:rsid w:val="008B33B4"/>
    <w:rsid w:val="008B3526"/>
    <w:rsid w:val="008B4E61"/>
    <w:rsid w:val="008C2B1A"/>
    <w:rsid w:val="008D4A57"/>
    <w:rsid w:val="008E2B50"/>
    <w:rsid w:val="008F3E1C"/>
    <w:rsid w:val="009058A0"/>
    <w:rsid w:val="00921E7E"/>
    <w:rsid w:val="0092319E"/>
    <w:rsid w:val="0093106A"/>
    <w:rsid w:val="0093158E"/>
    <w:rsid w:val="009335CE"/>
    <w:rsid w:val="00941A4B"/>
    <w:rsid w:val="00942A40"/>
    <w:rsid w:val="009431A7"/>
    <w:rsid w:val="0095141B"/>
    <w:rsid w:val="00964552"/>
    <w:rsid w:val="00974966"/>
    <w:rsid w:val="00983909"/>
    <w:rsid w:val="00995F86"/>
    <w:rsid w:val="009B51CF"/>
    <w:rsid w:val="009E4D42"/>
    <w:rsid w:val="00A0016C"/>
    <w:rsid w:val="00A11359"/>
    <w:rsid w:val="00A1627C"/>
    <w:rsid w:val="00A177B1"/>
    <w:rsid w:val="00A23BB9"/>
    <w:rsid w:val="00A2437F"/>
    <w:rsid w:val="00A27580"/>
    <w:rsid w:val="00A3670F"/>
    <w:rsid w:val="00A40DA7"/>
    <w:rsid w:val="00A436B7"/>
    <w:rsid w:val="00A47C84"/>
    <w:rsid w:val="00A5035A"/>
    <w:rsid w:val="00A516F3"/>
    <w:rsid w:val="00A727A9"/>
    <w:rsid w:val="00A7493F"/>
    <w:rsid w:val="00A757F2"/>
    <w:rsid w:val="00A84A7E"/>
    <w:rsid w:val="00A85315"/>
    <w:rsid w:val="00AA06DC"/>
    <w:rsid w:val="00AA69C6"/>
    <w:rsid w:val="00AA6F5D"/>
    <w:rsid w:val="00AB0E57"/>
    <w:rsid w:val="00AB2D7F"/>
    <w:rsid w:val="00AB4241"/>
    <w:rsid w:val="00AC4149"/>
    <w:rsid w:val="00AC4AB6"/>
    <w:rsid w:val="00AD2E4D"/>
    <w:rsid w:val="00AD567A"/>
    <w:rsid w:val="00AD5F38"/>
    <w:rsid w:val="00AD7282"/>
    <w:rsid w:val="00AE0033"/>
    <w:rsid w:val="00AE171B"/>
    <w:rsid w:val="00AE55DE"/>
    <w:rsid w:val="00AF0A77"/>
    <w:rsid w:val="00B06596"/>
    <w:rsid w:val="00B21047"/>
    <w:rsid w:val="00B459D9"/>
    <w:rsid w:val="00B52CCE"/>
    <w:rsid w:val="00B53FFB"/>
    <w:rsid w:val="00B55214"/>
    <w:rsid w:val="00B567DC"/>
    <w:rsid w:val="00B65619"/>
    <w:rsid w:val="00B6608B"/>
    <w:rsid w:val="00B71615"/>
    <w:rsid w:val="00B73400"/>
    <w:rsid w:val="00B75777"/>
    <w:rsid w:val="00BA1E10"/>
    <w:rsid w:val="00BB0EA0"/>
    <w:rsid w:val="00BC0D90"/>
    <w:rsid w:val="00BC5263"/>
    <w:rsid w:val="00BD4348"/>
    <w:rsid w:val="00BE7A72"/>
    <w:rsid w:val="00C05471"/>
    <w:rsid w:val="00C056A6"/>
    <w:rsid w:val="00C15AF1"/>
    <w:rsid w:val="00C55EA4"/>
    <w:rsid w:val="00C65CE1"/>
    <w:rsid w:val="00C67FF1"/>
    <w:rsid w:val="00C7656A"/>
    <w:rsid w:val="00C76E52"/>
    <w:rsid w:val="00C80408"/>
    <w:rsid w:val="00C850A5"/>
    <w:rsid w:val="00CA0235"/>
    <w:rsid w:val="00CA3460"/>
    <w:rsid w:val="00CA4EEB"/>
    <w:rsid w:val="00CB33D1"/>
    <w:rsid w:val="00CB39A6"/>
    <w:rsid w:val="00CB5BAC"/>
    <w:rsid w:val="00CB750A"/>
    <w:rsid w:val="00CC25CE"/>
    <w:rsid w:val="00CD60CF"/>
    <w:rsid w:val="00CF18A4"/>
    <w:rsid w:val="00D02CBF"/>
    <w:rsid w:val="00D13FCB"/>
    <w:rsid w:val="00D14EEE"/>
    <w:rsid w:val="00D150CB"/>
    <w:rsid w:val="00D23EA6"/>
    <w:rsid w:val="00D25F90"/>
    <w:rsid w:val="00D31BE5"/>
    <w:rsid w:val="00D35C02"/>
    <w:rsid w:val="00D4589C"/>
    <w:rsid w:val="00D47FAB"/>
    <w:rsid w:val="00D56CA9"/>
    <w:rsid w:val="00D64B55"/>
    <w:rsid w:val="00D65178"/>
    <w:rsid w:val="00D66ED6"/>
    <w:rsid w:val="00D77DB3"/>
    <w:rsid w:val="00D821C5"/>
    <w:rsid w:val="00D85A87"/>
    <w:rsid w:val="00D85D01"/>
    <w:rsid w:val="00DA3CC1"/>
    <w:rsid w:val="00DA4060"/>
    <w:rsid w:val="00DD78DF"/>
    <w:rsid w:val="00DE3B88"/>
    <w:rsid w:val="00DF06F9"/>
    <w:rsid w:val="00DF57A6"/>
    <w:rsid w:val="00E00A3E"/>
    <w:rsid w:val="00E13444"/>
    <w:rsid w:val="00E2551F"/>
    <w:rsid w:val="00E36E74"/>
    <w:rsid w:val="00E47CBD"/>
    <w:rsid w:val="00E57081"/>
    <w:rsid w:val="00E577CB"/>
    <w:rsid w:val="00E6056B"/>
    <w:rsid w:val="00E838CA"/>
    <w:rsid w:val="00E9276D"/>
    <w:rsid w:val="00E93B5D"/>
    <w:rsid w:val="00E95035"/>
    <w:rsid w:val="00EA144C"/>
    <w:rsid w:val="00EC3FDF"/>
    <w:rsid w:val="00EC6CEE"/>
    <w:rsid w:val="00ED3591"/>
    <w:rsid w:val="00ED6FD2"/>
    <w:rsid w:val="00EE1991"/>
    <w:rsid w:val="00EF40E3"/>
    <w:rsid w:val="00F01521"/>
    <w:rsid w:val="00F06803"/>
    <w:rsid w:val="00F105FC"/>
    <w:rsid w:val="00F129BA"/>
    <w:rsid w:val="00F14268"/>
    <w:rsid w:val="00F21604"/>
    <w:rsid w:val="00F22063"/>
    <w:rsid w:val="00F33F25"/>
    <w:rsid w:val="00F51EEA"/>
    <w:rsid w:val="00F5791A"/>
    <w:rsid w:val="00F634C2"/>
    <w:rsid w:val="00F66695"/>
    <w:rsid w:val="00F67479"/>
    <w:rsid w:val="00F7100B"/>
    <w:rsid w:val="00F72190"/>
    <w:rsid w:val="00F775E8"/>
    <w:rsid w:val="00F80DE8"/>
    <w:rsid w:val="00F81156"/>
    <w:rsid w:val="00F847BB"/>
    <w:rsid w:val="00FA07B4"/>
    <w:rsid w:val="00FA1724"/>
    <w:rsid w:val="00FA56D2"/>
    <w:rsid w:val="00FB2D86"/>
    <w:rsid w:val="00FB55B7"/>
    <w:rsid w:val="00FC6B76"/>
    <w:rsid w:val="00FD06D5"/>
    <w:rsid w:val="00FD2B2D"/>
    <w:rsid w:val="00FE1B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C6D490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A7493F"/>
    <w:rPr>
      <w:color w:val="0563C1" w:themeColor="hyperlink"/>
      <w:u w:val="single"/>
    </w:rPr>
  </w:style>
  <w:style w:type="character" w:customStyle="1" w:styleId="UnresolvedMention1">
    <w:name w:val="Unresolved Mention1"/>
    <w:basedOn w:val="a0"/>
    <w:uiPriority w:val="99"/>
    <w:semiHidden/>
    <w:unhideWhenUsed/>
    <w:rsid w:val="0033456D"/>
    <w:rPr>
      <w:color w:val="605E5C"/>
      <w:shd w:val="clear" w:color="auto" w:fill="E1DFDD"/>
    </w:rPr>
  </w:style>
  <w:style w:type="character" w:styleId="a4">
    <w:name w:val="annotation reference"/>
    <w:basedOn w:val="a0"/>
    <w:uiPriority w:val="99"/>
    <w:semiHidden/>
    <w:unhideWhenUsed/>
    <w:rsid w:val="0095141B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a5">
    <w:name w:val="annotation text"/>
    <w:basedOn w:val="a"/>
    <w:link w:val="Char"/>
    <w:uiPriority w:val="99"/>
    <w:unhideWhenUsed/>
    <w:rsid w:val="0095141B"/>
    <w:rPr>
      <w:rFonts w:ascii="Tahoma" w:hAnsi="Tahoma" w:cs="Tahoma"/>
      <w:sz w:val="16"/>
      <w:szCs w:val="20"/>
    </w:rPr>
  </w:style>
  <w:style w:type="character" w:customStyle="1" w:styleId="Char">
    <w:name w:val="批注文字 Char"/>
    <w:basedOn w:val="a0"/>
    <w:link w:val="a5"/>
    <w:uiPriority w:val="99"/>
    <w:rsid w:val="0095141B"/>
    <w:rPr>
      <w:rFonts w:ascii="Tahoma" w:hAnsi="Tahoma" w:cs="Tahoma"/>
      <w:sz w:val="16"/>
      <w:szCs w:val="20"/>
    </w:rPr>
  </w:style>
  <w:style w:type="paragraph" w:styleId="a6">
    <w:name w:val="annotation subject"/>
    <w:basedOn w:val="a5"/>
    <w:next w:val="a5"/>
    <w:link w:val="Char0"/>
    <w:uiPriority w:val="99"/>
    <w:semiHidden/>
    <w:unhideWhenUsed/>
    <w:rsid w:val="0095141B"/>
    <w:rPr>
      <w:b/>
      <w:bCs/>
    </w:rPr>
  </w:style>
  <w:style w:type="character" w:customStyle="1" w:styleId="Char0">
    <w:name w:val="批注主题 Char"/>
    <w:basedOn w:val="Char"/>
    <w:link w:val="a6"/>
    <w:uiPriority w:val="99"/>
    <w:semiHidden/>
    <w:rsid w:val="0095141B"/>
    <w:rPr>
      <w:rFonts w:ascii="Tahoma" w:hAnsi="Tahoma" w:cs="Tahoma"/>
      <w:b/>
      <w:bCs/>
      <w:sz w:val="16"/>
      <w:szCs w:val="20"/>
    </w:rPr>
  </w:style>
  <w:style w:type="paragraph" w:styleId="a7">
    <w:name w:val="Balloon Text"/>
    <w:basedOn w:val="a"/>
    <w:link w:val="Char1"/>
    <w:uiPriority w:val="99"/>
    <w:semiHidden/>
    <w:unhideWhenUsed/>
    <w:rsid w:val="0095141B"/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95141B"/>
    <w:rPr>
      <w:rFonts w:ascii="Segoe UI" w:hAnsi="Segoe UI" w:cs="Segoe UI"/>
      <w:sz w:val="18"/>
      <w:szCs w:val="18"/>
    </w:rPr>
  </w:style>
  <w:style w:type="table" w:styleId="a8">
    <w:name w:val="Table Grid"/>
    <w:basedOn w:val="a1"/>
    <w:uiPriority w:val="39"/>
    <w:rsid w:val="00871B21"/>
    <w:rPr>
      <w:rFonts w:eastAsia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9">
    <w:name w:val="line number"/>
    <w:basedOn w:val="a0"/>
    <w:uiPriority w:val="99"/>
    <w:semiHidden/>
    <w:unhideWhenUsed/>
    <w:rsid w:val="00D77DB3"/>
  </w:style>
  <w:style w:type="character" w:customStyle="1" w:styleId="UnresolvedMention2">
    <w:name w:val="Unresolved Mention2"/>
    <w:basedOn w:val="a0"/>
    <w:uiPriority w:val="99"/>
    <w:rsid w:val="00EA144C"/>
    <w:rPr>
      <w:color w:val="605E5C"/>
      <w:shd w:val="clear" w:color="auto" w:fill="E1DFDD"/>
    </w:rPr>
  </w:style>
  <w:style w:type="character" w:customStyle="1" w:styleId="UnresolvedMention3">
    <w:name w:val="Unresolved Mention3"/>
    <w:basedOn w:val="a0"/>
    <w:uiPriority w:val="99"/>
    <w:rsid w:val="0023434D"/>
    <w:rPr>
      <w:color w:val="605E5C"/>
      <w:shd w:val="clear" w:color="auto" w:fill="E1DFDD"/>
    </w:rPr>
  </w:style>
  <w:style w:type="paragraph" w:styleId="aa">
    <w:name w:val="header"/>
    <w:basedOn w:val="a"/>
    <w:link w:val="Char2"/>
    <w:uiPriority w:val="99"/>
    <w:unhideWhenUsed/>
    <w:rsid w:val="00E9276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a"/>
    <w:uiPriority w:val="99"/>
    <w:rsid w:val="00E9276D"/>
    <w:rPr>
      <w:sz w:val="18"/>
      <w:szCs w:val="18"/>
    </w:rPr>
  </w:style>
  <w:style w:type="paragraph" w:styleId="ab">
    <w:name w:val="footer"/>
    <w:basedOn w:val="a"/>
    <w:link w:val="Char3"/>
    <w:uiPriority w:val="99"/>
    <w:unhideWhenUsed/>
    <w:rsid w:val="00E9276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3">
    <w:name w:val="页脚 Char"/>
    <w:basedOn w:val="a0"/>
    <w:link w:val="ab"/>
    <w:uiPriority w:val="99"/>
    <w:rsid w:val="00E9276D"/>
    <w:rPr>
      <w:sz w:val="18"/>
      <w:szCs w:val="18"/>
    </w:rPr>
  </w:style>
  <w:style w:type="paragraph" w:styleId="ac">
    <w:name w:val="Plain Text"/>
    <w:basedOn w:val="a"/>
    <w:link w:val="Char4"/>
    <w:rsid w:val="00A757F2"/>
    <w:rPr>
      <w:rFonts w:ascii="宋体" w:eastAsia="宋体" w:hAnsi="Courier New" w:cs="Courier New"/>
      <w:szCs w:val="21"/>
      <w:lang w:eastAsia="zh-CN"/>
    </w:rPr>
  </w:style>
  <w:style w:type="character" w:customStyle="1" w:styleId="Char4">
    <w:name w:val="纯文本 Char"/>
    <w:basedOn w:val="a0"/>
    <w:link w:val="ac"/>
    <w:rsid w:val="00A757F2"/>
    <w:rPr>
      <w:rFonts w:ascii="宋体" w:eastAsia="宋体" w:hAnsi="Courier New" w:cs="Courier New"/>
      <w:szCs w:val="21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A7493F"/>
    <w:rPr>
      <w:color w:val="0563C1" w:themeColor="hyperlink"/>
      <w:u w:val="single"/>
    </w:rPr>
  </w:style>
  <w:style w:type="character" w:customStyle="1" w:styleId="UnresolvedMention1">
    <w:name w:val="Unresolved Mention1"/>
    <w:basedOn w:val="a0"/>
    <w:uiPriority w:val="99"/>
    <w:semiHidden/>
    <w:unhideWhenUsed/>
    <w:rsid w:val="0033456D"/>
    <w:rPr>
      <w:color w:val="605E5C"/>
      <w:shd w:val="clear" w:color="auto" w:fill="E1DFDD"/>
    </w:rPr>
  </w:style>
  <w:style w:type="character" w:styleId="a4">
    <w:name w:val="annotation reference"/>
    <w:basedOn w:val="a0"/>
    <w:uiPriority w:val="99"/>
    <w:semiHidden/>
    <w:unhideWhenUsed/>
    <w:rsid w:val="0095141B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a5">
    <w:name w:val="annotation text"/>
    <w:basedOn w:val="a"/>
    <w:link w:val="Char"/>
    <w:uiPriority w:val="99"/>
    <w:unhideWhenUsed/>
    <w:rsid w:val="0095141B"/>
    <w:rPr>
      <w:rFonts w:ascii="Tahoma" w:hAnsi="Tahoma" w:cs="Tahoma"/>
      <w:sz w:val="16"/>
      <w:szCs w:val="20"/>
    </w:rPr>
  </w:style>
  <w:style w:type="character" w:customStyle="1" w:styleId="Char">
    <w:name w:val="批注文字 Char"/>
    <w:basedOn w:val="a0"/>
    <w:link w:val="a5"/>
    <w:uiPriority w:val="99"/>
    <w:rsid w:val="0095141B"/>
    <w:rPr>
      <w:rFonts w:ascii="Tahoma" w:hAnsi="Tahoma" w:cs="Tahoma"/>
      <w:sz w:val="16"/>
      <w:szCs w:val="20"/>
    </w:rPr>
  </w:style>
  <w:style w:type="paragraph" w:styleId="a6">
    <w:name w:val="annotation subject"/>
    <w:basedOn w:val="a5"/>
    <w:next w:val="a5"/>
    <w:link w:val="Char0"/>
    <w:uiPriority w:val="99"/>
    <w:semiHidden/>
    <w:unhideWhenUsed/>
    <w:rsid w:val="0095141B"/>
    <w:rPr>
      <w:b/>
      <w:bCs/>
    </w:rPr>
  </w:style>
  <w:style w:type="character" w:customStyle="1" w:styleId="Char0">
    <w:name w:val="批注主题 Char"/>
    <w:basedOn w:val="Char"/>
    <w:link w:val="a6"/>
    <w:uiPriority w:val="99"/>
    <w:semiHidden/>
    <w:rsid w:val="0095141B"/>
    <w:rPr>
      <w:rFonts w:ascii="Tahoma" w:hAnsi="Tahoma" w:cs="Tahoma"/>
      <w:b/>
      <w:bCs/>
      <w:sz w:val="16"/>
      <w:szCs w:val="20"/>
    </w:rPr>
  </w:style>
  <w:style w:type="paragraph" w:styleId="a7">
    <w:name w:val="Balloon Text"/>
    <w:basedOn w:val="a"/>
    <w:link w:val="Char1"/>
    <w:uiPriority w:val="99"/>
    <w:semiHidden/>
    <w:unhideWhenUsed/>
    <w:rsid w:val="0095141B"/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95141B"/>
    <w:rPr>
      <w:rFonts w:ascii="Segoe UI" w:hAnsi="Segoe UI" w:cs="Segoe UI"/>
      <w:sz w:val="18"/>
      <w:szCs w:val="18"/>
    </w:rPr>
  </w:style>
  <w:style w:type="table" w:styleId="a8">
    <w:name w:val="Table Grid"/>
    <w:basedOn w:val="a1"/>
    <w:uiPriority w:val="39"/>
    <w:rsid w:val="00871B21"/>
    <w:rPr>
      <w:rFonts w:eastAsia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9">
    <w:name w:val="line number"/>
    <w:basedOn w:val="a0"/>
    <w:uiPriority w:val="99"/>
    <w:semiHidden/>
    <w:unhideWhenUsed/>
    <w:rsid w:val="00D77DB3"/>
  </w:style>
  <w:style w:type="character" w:customStyle="1" w:styleId="UnresolvedMention2">
    <w:name w:val="Unresolved Mention2"/>
    <w:basedOn w:val="a0"/>
    <w:uiPriority w:val="99"/>
    <w:rsid w:val="00EA144C"/>
    <w:rPr>
      <w:color w:val="605E5C"/>
      <w:shd w:val="clear" w:color="auto" w:fill="E1DFDD"/>
    </w:rPr>
  </w:style>
  <w:style w:type="character" w:customStyle="1" w:styleId="UnresolvedMention3">
    <w:name w:val="Unresolved Mention3"/>
    <w:basedOn w:val="a0"/>
    <w:uiPriority w:val="99"/>
    <w:rsid w:val="0023434D"/>
    <w:rPr>
      <w:color w:val="605E5C"/>
      <w:shd w:val="clear" w:color="auto" w:fill="E1DFDD"/>
    </w:rPr>
  </w:style>
  <w:style w:type="paragraph" w:styleId="aa">
    <w:name w:val="header"/>
    <w:basedOn w:val="a"/>
    <w:link w:val="Char2"/>
    <w:uiPriority w:val="99"/>
    <w:unhideWhenUsed/>
    <w:rsid w:val="00E9276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a"/>
    <w:uiPriority w:val="99"/>
    <w:rsid w:val="00E9276D"/>
    <w:rPr>
      <w:sz w:val="18"/>
      <w:szCs w:val="18"/>
    </w:rPr>
  </w:style>
  <w:style w:type="paragraph" w:styleId="ab">
    <w:name w:val="footer"/>
    <w:basedOn w:val="a"/>
    <w:link w:val="Char3"/>
    <w:uiPriority w:val="99"/>
    <w:unhideWhenUsed/>
    <w:rsid w:val="00E9276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3">
    <w:name w:val="页脚 Char"/>
    <w:basedOn w:val="a0"/>
    <w:link w:val="ab"/>
    <w:uiPriority w:val="99"/>
    <w:rsid w:val="00E9276D"/>
    <w:rPr>
      <w:sz w:val="18"/>
      <w:szCs w:val="18"/>
    </w:rPr>
  </w:style>
  <w:style w:type="paragraph" w:styleId="ac">
    <w:name w:val="Plain Text"/>
    <w:basedOn w:val="a"/>
    <w:link w:val="Char4"/>
    <w:rsid w:val="00A757F2"/>
    <w:rPr>
      <w:rFonts w:ascii="宋体" w:eastAsia="宋体" w:hAnsi="Courier New" w:cs="Courier New"/>
      <w:szCs w:val="21"/>
      <w:lang w:eastAsia="zh-CN"/>
    </w:rPr>
  </w:style>
  <w:style w:type="character" w:customStyle="1" w:styleId="Char4">
    <w:name w:val="纯文本 Char"/>
    <w:basedOn w:val="a0"/>
    <w:link w:val="ac"/>
    <w:rsid w:val="00A757F2"/>
    <w:rPr>
      <w:rFonts w:ascii="宋体" w:eastAsia="宋体" w:hAnsi="Courier New" w:cs="Courier New"/>
      <w:szCs w:val="21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06296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53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rcid.org/0000-0002-5750-7182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mailto:daccho@fmu.ac.jp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creativecommons.org/licenses/by-nc/4.0/" TargetMode="Externa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CC6DA25-63B1-4445-ABDB-2F099521A5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35</Pages>
  <Words>7751</Words>
  <Characters>44187</Characters>
  <Application>Microsoft Office Word</Application>
  <DocSecurity>0</DocSecurity>
  <Lines>368</Lines>
  <Paragraphs>10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18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tsuru</dc:creator>
  <cp:lastModifiedBy>Jin-Lei Wang</cp:lastModifiedBy>
  <cp:revision>5</cp:revision>
  <dcterms:created xsi:type="dcterms:W3CDTF">2019-05-11T14:36:00Z</dcterms:created>
  <dcterms:modified xsi:type="dcterms:W3CDTF">2019-05-13T02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UseTimer">
    <vt:bool>true</vt:bool>
  </property>
  <property fmtid="{D5CDD505-2E9C-101B-9397-08002B2CF9AE}" pid="3" name="EditTimer">
    <vt:i4>1615</vt:i4>
  </property>
  <property fmtid="{D5CDD505-2E9C-101B-9397-08002B2CF9AE}" pid="4" name="LastTick">
    <vt:r8>43579.9146180556</vt:r8>
  </property>
</Properties>
</file>